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95817F" w14:textId="0BACA78A" w:rsidR="00B458A5" w:rsidRDefault="00F66849" w:rsidP="00F002A3">
      <w:pPr>
        <w:pStyle w:val="EndNoteBibliography"/>
        <w:ind w:right="-4043"/>
        <w:contextualSpacing/>
        <w:jc w:val="center"/>
        <w:rPr>
          <w:rFonts w:asciiTheme="minorHAnsi" w:hAnsiTheme="minorHAnsi" w:cstheme="minorHAnsi"/>
          <w:b/>
          <w:bCs/>
        </w:rPr>
      </w:pPr>
      <w:bookmarkStart w:id="0" w:name="_Hlk73718117"/>
      <w:bookmarkStart w:id="1" w:name="_Hlk73723008"/>
      <w:bookmarkStart w:id="2" w:name="_Hlk75614236"/>
      <w:r w:rsidRPr="003456EA">
        <w:rPr>
          <w:rFonts w:asciiTheme="minorHAnsi" w:hAnsiTheme="minorHAnsi" w:cstheme="minorHAnsi"/>
          <w:b/>
          <w:bCs/>
        </w:rPr>
        <w:t>Table</w:t>
      </w:r>
      <w:r>
        <w:rPr>
          <w:rFonts w:asciiTheme="minorHAnsi" w:hAnsiTheme="minorHAnsi" w:cstheme="minorHAnsi"/>
          <w:b/>
          <w:bCs/>
        </w:rPr>
        <w:t xml:space="preserve"> 1: </w:t>
      </w:r>
      <w:r w:rsidR="000729E7">
        <w:rPr>
          <w:rFonts w:asciiTheme="minorHAnsi" w:hAnsiTheme="minorHAnsi" w:cstheme="minorHAnsi"/>
          <w:b/>
          <w:bCs/>
        </w:rPr>
        <w:t>Microdeletion and Microduplication Syndromes</w:t>
      </w:r>
    </w:p>
    <w:p w14:paraId="72CA2E02" w14:textId="77777777" w:rsidR="00EF4351" w:rsidRPr="003456EA" w:rsidRDefault="00EF4351" w:rsidP="002918AC">
      <w:pPr>
        <w:pStyle w:val="EndNoteBibliography"/>
        <w:contextualSpacing/>
        <w:jc w:val="center"/>
        <w:rPr>
          <w:rFonts w:asciiTheme="minorHAnsi" w:hAnsiTheme="minorHAnsi" w:cstheme="minorHAnsi"/>
          <w:b/>
          <w:bCs/>
          <w:sz w:val="16"/>
          <w:szCs w:val="16"/>
        </w:rPr>
      </w:pPr>
    </w:p>
    <w:tbl>
      <w:tblPr>
        <w:tblStyle w:val="PlainTable1"/>
        <w:tblW w:w="19681" w:type="dxa"/>
        <w:tblInd w:w="-455" w:type="dxa"/>
        <w:tblBorders>
          <w:top w:val="single" w:sz="4" w:space="0" w:color="808080" w:themeColor="background1" w:themeShade="80"/>
          <w:left w:val="single" w:sz="4" w:space="0" w:color="808080" w:themeColor="background1" w:themeShade="80"/>
          <w:bottom w:val="single" w:sz="4" w:space="0" w:color="808080" w:themeColor="background1" w:themeShade="80"/>
          <w:right w:val="single" w:sz="4" w:space="0" w:color="808080" w:themeColor="background1" w:themeShade="80"/>
          <w:insideH w:val="single" w:sz="4" w:space="0" w:color="808080" w:themeColor="background1" w:themeShade="80"/>
          <w:insideV w:val="single" w:sz="4" w:space="0" w:color="808080" w:themeColor="background1" w:themeShade="80"/>
        </w:tblBorders>
        <w:shd w:val="clear" w:color="auto" w:fill="FFFFFF" w:themeFill="background1"/>
        <w:tblLayout w:type="fixed"/>
        <w:tblLook w:val="06A0" w:firstRow="1" w:lastRow="0" w:firstColumn="1" w:lastColumn="0" w:noHBand="1" w:noVBand="1"/>
      </w:tblPr>
      <w:tblGrid>
        <w:gridCol w:w="2790"/>
        <w:gridCol w:w="2161"/>
        <w:gridCol w:w="1080"/>
        <w:gridCol w:w="4591"/>
        <w:gridCol w:w="2217"/>
        <w:gridCol w:w="6842"/>
      </w:tblGrid>
      <w:tr w:rsidR="00560423" w:rsidRPr="00560423" w14:paraId="48DA7440" w14:textId="77777777" w:rsidTr="0056042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</w:tcBorders>
            <w:shd w:val="clear" w:color="auto" w:fill="000000" w:themeFill="text1"/>
            <w:noWrap/>
            <w:vAlign w:val="center"/>
          </w:tcPr>
          <w:p w14:paraId="5B8A7DFA" w14:textId="31E7DCE0" w:rsidR="00634B34" w:rsidRPr="00560423" w:rsidRDefault="00634B34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color w:val="FFFFFF" w:themeColor="background1"/>
                <w:sz w:val="20"/>
                <w:szCs w:val="20"/>
              </w:rPr>
            </w:pPr>
            <w:bookmarkStart w:id="3" w:name="_Hlk75337141"/>
            <w:r w:rsidRPr="00560423">
              <w:rPr>
                <w:rFonts w:asciiTheme="minorHAnsi" w:eastAsia="Times New Roman" w:hAnsiTheme="minorHAnsi" w:cstheme="minorHAnsi"/>
                <w:color w:val="FFFFFF" w:themeColor="background1"/>
                <w:sz w:val="20"/>
                <w:szCs w:val="20"/>
              </w:rPr>
              <w:t>Name of MMS</w:t>
            </w:r>
          </w:p>
        </w:tc>
        <w:tc>
          <w:tcPr>
            <w:tcW w:w="2161" w:type="dxa"/>
            <w:tcBorders>
              <w:top w:val="single" w:sz="4" w:space="0" w:color="auto"/>
            </w:tcBorders>
            <w:shd w:val="clear" w:color="auto" w:fill="000000" w:themeFill="text1"/>
            <w:noWrap/>
            <w:vAlign w:val="center"/>
          </w:tcPr>
          <w:p w14:paraId="6B0FB5FC" w14:textId="44C1371D" w:rsidR="00634B34" w:rsidRPr="00560423" w:rsidRDefault="00634B34" w:rsidP="00D447D7">
            <w:pPr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FFFFFF" w:themeColor="background1"/>
                <w:sz w:val="20"/>
                <w:szCs w:val="20"/>
              </w:rPr>
            </w:pPr>
            <w:r w:rsidRPr="00560423">
              <w:rPr>
                <w:rFonts w:asciiTheme="minorHAnsi" w:eastAsia="Times New Roman" w:hAnsiTheme="minorHAnsi" w:cstheme="minorHAnsi"/>
                <w:color w:val="FFFFFF" w:themeColor="background1"/>
                <w:sz w:val="20"/>
                <w:szCs w:val="20"/>
              </w:rPr>
              <w:t>Coordinates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000000" w:themeFill="text1"/>
            <w:noWrap/>
            <w:vAlign w:val="center"/>
          </w:tcPr>
          <w:p w14:paraId="54C58067" w14:textId="436C37DD" w:rsidR="00634B34" w:rsidRPr="00560423" w:rsidRDefault="00634B34" w:rsidP="00D447D7">
            <w:pPr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FFFFFF" w:themeColor="background1"/>
                <w:sz w:val="20"/>
                <w:szCs w:val="20"/>
              </w:rPr>
            </w:pPr>
            <w:r w:rsidRPr="00560423">
              <w:rPr>
                <w:rFonts w:asciiTheme="minorHAnsi" w:eastAsia="Times New Roman" w:hAnsiTheme="minorHAnsi" w:cstheme="minorHAnsi"/>
                <w:color w:val="FFFFFF" w:themeColor="background1"/>
                <w:sz w:val="20"/>
                <w:szCs w:val="20"/>
              </w:rPr>
              <w:t>Assembly</w:t>
            </w:r>
          </w:p>
        </w:tc>
        <w:tc>
          <w:tcPr>
            <w:tcW w:w="4591" w:type="dxa"/>
            <w:tcBorders>
              <w:top w:val="single" w:sz="4" w:space="0" w:color="auto"/>
            </w:tcBorders>
            <w:shd w:val="clear" w:color="auto" w:fill="000000" w:themeFill="text1"/>
            <w:noWrap/>
            <w:vAlign w:val="center"/>
          </w:tcPr>
          <w:p w14:paraId="073A69D7" w14:textId="2C65F5F1" w:rsidR="00634B34" w:rsidRPr="00560423" w:rsidRDefault="00634B34" w:rsidP="00D447D7">
            <w:pPr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FFFFFF" w:themeColor="background1"/>
                <w:sz w:val="15"/>
                <w:szCs w:val="15"/>
              </w:rPr>
            </w:pPr>
            <w:r w:rsidRPr="00560423">
              <w:rPr>
                <w:rFonts w:asciiTheme="minorHAnsi" w:eastAsia="Times New Roman" w:hAnsiTheme="minorHAnsi" w:cstheme="minorHAnsi"/>
                <w:color w:val="FFFFFF" w:themeColor="background1"/>
                <w:sz w:val="20"/>
                <w:szCs w:val="20"/>
              </w:rPr>
              <w:t>Reference</w:t>
            </w:r>
            <w:r w:rsidRPr="00560423">
              <w:rPr>
                <w:rFonts w:asciiTheme="minorHAnsi" w:eastAsia="Times New Roman" w:hAnsiTheme="minorHAnsi" w:cstheme="minorHAnsi"/>
                <w:color w:val="FFFFFF" w:themeColor="background1"/>
                <w:sz w:val="15"/>
                <w:szCs w:val="15"/>
              </w:rPr>
              <w:t>(s)</w:t>
            </w:r>
          </w:p>
        </w:tc>
        <w:tc>
          <w:tcPr>
            <w:tcW w:w="2217" w:type="dxa"/>
            <w:tcBorders>
              <w:top w:val="single" w:sz="4" w:space="0" w:color="auto"/>
            </w:tcBorders>
            <w:shd w:val="clear" w:color="auto" w:fill="000000" w:themeFill="text1"/>
            <w:vAlign w:val="center"/>
          </w:tcPr>
          <w:p w14:paraId="344DACFD" w14:textId="2661C522" w:rsidR="00634B34" w:rsidRPr="00560423" w:rsidRDefault="002C4E95" w:rsidP="00D447D7">
            <w:pPr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FFFFFF" w:themeColor="background1"/>
                <w:sz w:val="20"/>
                <w:szCs w:val="20"/>
              </w:rPr>
            </w:pPr>
            <w:r w:rsidRPr="00560423">
              <w:rPr>
                <w:rFonts w:asciiTheme="minorHAnsi" w:eastAsia="Times New Roman" w:hAnsiTheme="minorHAnsi" w:cstheme="minorHAnsi"/>
                <w:color w:val="FFFFFF" w:themeColor="background1"/>
                <w:sz w:val="20"/>
                <w:szCs w:val="20"/>
              </w:rPr>
              <w:t>hg19</w:t>
            </w:r>
            <w:r w:rsidR="00634B34" w:rsidRPr="00560423">
              <w:rPr>
                <w:rFonts w:asciiTheme="minorHAnsi" w:eastAsia="Times New Roman" w:hAnsiTheme="minorHAnsi" w:cstheme="minorHAnsi"/>
                <w:color w:val="FFFFFF" w:themeColor="background1"/>
                <w:sz w:val="20"/>
                <w:szCs w:val="20"/>
              </w:rPr>
              <w:t xml:space="preserve"> Coordinates</w:t>
            </w:r>
          </w:p>
        </w:tc>
        <w:tc>
          <w:tcPr>
            <w:tcW w:w="6842" w:type="dxa"/>
            <w:tcBorders>
              <w:top w:val="single" w:sz="4" w:space="0" w:color="auto"/>
              <w:right w:val="single" w:sz="4" w:space="0" w:color="auto"/>
            </w:tcBorders>
            <w:shd w:val="clear" w:color="auto" w:fill="000000" w:themeFill="text1"/>
            <w:noWrap/>
            <w:vAlign w:val="center"/>
          </w:tcPr>
          <w:p w14:paraId="66FB117A" w14:textId="56451BF0" w:rsidR="00634B34" w:rsidRPr="00560423" w:rsidRDefault="00634B34" w:rsidP="00D447D7">
            <w:pPr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FFFFFF" w:themeColor="background1"/>
                <w:sz w:val="20"/>
                <w:szCs w:val="20"/>
              </w:rPr>
            </w:pPr>
            <w:r w:rsidRPr="00560423">
              <w:rPr>
                <w:rFonts w:asciiTheme="minorHAnsi" w:eastAsia="Times New Roman" w:hAnsiTheme="minorHAnsi" w:cstheme="minorHAnsi"/>
                <w:color w:val="FFFFFF" w:themeColor="background1"/>
                <w:sz w:val="20"/>
                <w:szCs w:val="20"/>
              </w:rPr>
              <w:t>Additional Notes:</w:t>
            </w:r>
          </w:p>
        </w:tc>
      </w:tr>
      <w:bookmarkEnd w:id="0"/>
      <w:bookmarkEnd w:id="1"/>
      <w:tr w:rsidR="00CB09D9" w:rsidRPr="00A50ECF" w14:paraId="1FFB8F9A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467F32B" w14:textId="151691B6" w:rsidR="00355E2F" w:rsidRPr="00A50ECF" w:rsidRDefault="00355E2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1p36 Syndrome</w:t>
            </w: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72E87CE1" w14:textId="05F1DC6A" w:rsidR="00355E2F" w:rsidRPr="00A50EC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chr1:834083-6289973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5C0BAFC9" w14:textId="40181762" w:rsidR="00355E2F" w:rsidRPr="00A50EC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shd w:val="clear" w:color="auto" w:fill="D9D9D9" w:themeFill="background1" w:themeFillShade="D9"/>
            <w:noWrap/>
            <w:vAlign w:val="center"/>
          </w:tcPr>
          <w:p w14:paraId="47638929" w14:textId="4303D7D9" w:rsidR="00355E2F" w:rsidRPr="00B9777F" w:rsidRDefault="006C0BF4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shd w:val="clear" w:color="auto" w:fill="D9D9D9" w:themeFill="background1" w:themeFillShade="D9"/>
            <w:vAlign w:val="center"/>
          </w:tcPr>
          <w:p w14:paraId="5091CD40" w14:textId="63531547" w:rsidR="00355E2F" w:rsidRPr="00A50EC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chr1:834083-6289973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47BE48C" w14:textId="094ED712" w:rsidR="00355E2F" w:rsidRPr="00A50EC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ClinGen</w:t>
            </w:r>
            <w:r w:rsid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CB09D9" w:rsidRPr="003456EA" w14:paraId="29AD1392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52BF026" w14:textId="77777777" w:rsidR="00355E2F" w:rsidRPr="00A50ECF" w:rsidRDefault="00355E2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71A8A3BD" w14:textId="5E62E48A" w:rsidR="00355E2F" w:rsidRPr="00A50EC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chr1:10001-12780116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6D9E83DE" w14:textId="1FFAC4F1" w:rsidR="00355E2F" w:rsidRPr="00A50EC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/>
            <w:shd w:val="clear" w:color="auto" w:fill="D9D9D9" w:themeFill="background1" w:themeFillShade="D9"/>
            <w:noWrap/>
            <w:vAlign w:val="center"/>
          </w:tcPr>
          <w:p w14:paraId="7535BF60" w14:textId="6677F237" w:rsidR="00355E2F" w:rsidRPr="00B9777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D9D9D9" w:themeFill="background1" w:themeFillShade="D9"/>
            <w:vAlign w:val="center"/>
          </w:tcPr>
          <w:p w14:paraId="29FBBD16" w14:textId="068CF115" w:rsidR="00355E2F" w:rsidRPr="00A50EC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chr1:10001-12840259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991CE88" w14:textId="57C98E75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DECIPHER</w:t>
            </w:r>
            <w:r w:rsid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0D4A2F" w:rsidRPr="003456EA" w14:paraId="7A27E637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D2BA072" w14:textId="77777777" w:rsidR="000D4A2F" w:rsidRPr="009369B6" w:rsidRDefault="000D4A2F" w:rsidP="006C0B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ATAD3 Cluster (1p36.33)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5DB6DFF9" w14:textId="77777777" w:rsidR="000D4A2F" w:rsidRPr="009369B6" w:rsidRDefault="000D4A2F" w:rsidP="006C0B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1385069-1470067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4BBB33E4" w14:textId="77777777" w:rsidR="000D4A2F" w:rsidRPr="009369B6" w:rsidRDefault="000D4A2F" w:rsidP="006C0B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shd w:val="clear" w:color="auto" w:fill="FFFFFF" w:themeFill="background1"/>
            <w:noWrap/>
            <w:vAlign w:val="center"/>
          </w:tcPr>
          <w:p w14:paraId="67C282E6" w14:textId="140B250E" w:rsidR="000D4A2F" w:rsidRPr="00B9777F" w:rsidRDefault="000D4A2F" w:rsidP="006C0B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sai_2017</w:t>
            </w:r>
            <w:hyperlink w:anchor="_ENREF_1" w:tooltip="Desai, 2017 #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XNhaTwvQXV0aG9yPjxZZWFyPjIwMTc8L1llYXI+PFJl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XNhaTwvQXV0aG9yPjxZZWFyPjIwMTc8L1llYXI+PFJl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unning_2020</w:t>
            </w:r>
            <w:hyperlink w:anchor="_ENREF_2" w:tooltip="Gunning, 2020 #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dW5uaW5nPC9BdXRob3I+PFllYXI+MjAyMDwvWWVhcj48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dW5uaW5nPC9BdXRob3I+PFllYXI+MjAyMDwvWWVhcj48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2C249FED" w14:textId="77777777" w:rsidR="000D4A2F" w:rsidRPr="009369B6" w:rsidRDefault="000D4A2F" w:rsidP="006C0B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1385069-1470067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4180FEE" w14:textId="77777777" w:rsidR="000D4A2F" w:rsidRPr="009369B6" w:rsidRDefault="000D4A2F" w:rsidP="006C0B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ATAD3A-C gene cluster</w:t>
            </w:r>
          </w:p>
        </w:tc>
      </w:tr>
      <w:tr w:rsidR="00CB09D9" w:rsidRPr="003456EA" w14:paraId="45242E51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8F0A2AC" w14:textId="50FADB5D" w:rsidR="00355E2F" w:rsidRPr="009369B6" w:rsidRDefault="00355E2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p35</w:t>
            </w: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029D7635" w14:textId="34C76A0C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28751378-33588455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6DCC7AEF" w14:textId="001DD49F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shd w:val="clear" w:color="auto" w:fill="D9D9D9" w:themeFill="background1" w:themeFillShade="D9"/>
            <w:noWrap/>
            <w:vAlign w:val="center"/>
          </w:tcPr>
          <w:p w14:paraId="58951F0E" w14:textId="0E7EE0AC" w:rsidR="00355E2F" w:rsidRPr="00B9777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ilson_2015</w:t>
            </w:r>
            <w:hyperlink w:anchor="_ENREF_3" w:tooltip="Wilson, 2015 #2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Wxzb248L0F1dGhvcj48WWVhcj4yMDE1PC9ZZWFyPjxS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Wxzb248L0F1dGhvcj48WWVhcj4yMDE1PC9ZZWFyPjxS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ennarino_2018</w:t>
            </w:r>
            <w:hyperlink w:anchor="_ENREF_4" w:tooltip="Gennarino, 2018 #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ZW5uYXJpbm88L0F1dGhvcj48WWVhcj4yMDE4PC9ZZWFy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ZW5uYXJpbm88L0F1dGhvcj48WWVhcj4yMDE4PC9ZZWFy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D9D9D9" w:themeFill="background1" w:themeFillShade="D9"/>
            <w:vAlign w:val="center"/>
          </w:tcPr>
          <w:p w14:paraId="6BD55325" w14:textId="570B5E63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28751378-33588455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1E3A454" w14:textId="6A30D1C1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Subject 1</w:t>
            </w:r>
          </w:p>
        </w:tc>
      </w:tr>
      <w:tr w:rsidR="00CB09D9" w:rsidRPr="003456EA" w14:paraId="60110D9B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59DFD6D" w14:textId="77777777" w:rsidR="00355E2F" w:rsidRPr="009369B6" w:rsidRDefault="00355E2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190FEA0F" w14:textId="15D55916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31404353-31538564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1293026A" w14:textId="16FDAD2E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D9D9D9" w:themeFill="background1" w:themeFillShade="D9"/>
            <w:noWrap/>
            <w:vAlign w:val="center"/>
          </w:tcPr>
          <w:p w14:paraId="2CD0627E" w14:textId="06AA7DE6" w:rsidR="00355E2F" w:rsidRPr="00B9777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D9D9D9" w:themeFill="background1" w:themeFillShade="D9"/>
            <w:vAlign w:val="center"/>
          </w:tcPr>
          <w:p w14:paraId="515F4846" w14:textId="14107955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31404353-31538564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F6490BA" w14:textId="55AC90BC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PUM1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CB09D9" w:rsidRPr="003456EA" w14:paraId="172F0779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A44FD3B" w14:textId="3602DBAB" w:rsidR="00355E2F" w:rsidRPr="009369B6" w:rsidRDefault="00355E2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p3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2.2-p3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.3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53B38F55" w14:textId="447A2610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57633718-67087056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2A8E93FC" w14:textId="2D380C29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3ACFF7CC" w14:textId="3FB70B93" w:rsidR="00355E2F" w:rsidRPr="00B9777F" w:rsidRDefault="00355E2F" w:rsidP="00CB09D9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u_2007</w:t>
            </w:r>
            <w:hyperlink w:anchor="_ENREF_5" w:tooltip="Lu, 2007 #2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u&lt;/Author&gt;&lt;Year&gt;2007&lt;/Year&gt;&lt;RecNum&gt;21&lt;/RecNum&gt;&lt;DisplayText&gt;&lt;style face="superscript"&gt;5&lt;/style&gt;&lt;/DisplayText&gt;&lt;record&gt;&lt;rec-number&gt;21&lt;/rec-number&gt;&lt;foreign-keys&gt;&lt;key app="EN" db-id="p9wv00a5yez0v1et5awv9pfoepd0x5dtwwpt" timestamp="1622847108"&gt;21&lt;/key&gt;&lt;/foreign-keys&gt;&lt;ref-type name="Journal Article"&gt;17&lt;/ref-type&gt;&lt;contributors&gt;&lt;authors&gt;&lt;author&gt;Lu, Weining&lt;/author&gt;&lt;author&gt;Quintero-Rivera, Fabiola&lt;/author&gt;&lt;author&gt;Fan, Yanli&lt;/author&gt;&lt;author&gt;Alkuraya, Fowzan S.&lt;/author&gt;&lt;author&gt;Donovan, Diana J.&lt;/author&gt;&lt;author&gt;Xi, Qiongchao&lt;/author&gt;&lt;author&gt;Turbe-Doan, Annick&lt;/author&gt;&lt;author&gt;Li, Qing-Gang&lt;/author&gt;&lt;author&gt;Campbell, Craig G.&lt;/author&gt;&lt;author&gt;Shanske, Alan L.&lt;/author&gt;&lt;author&gt;Sherr, Elliott H.&lt;/author&gt;&lt;author&gt;Ahmad, Ayesha&lt;/author&gt;&lt;author&gt;Peters, Roxana&lt;/author&gt;&lt;author&gt;Rilliet, Benedict&lt;/author&gt;&lt;author&gt;Parvex, Paloma&lt;/author&gt;&lt;author&gt;Bassuk, Alexander G.&lt;/author&gt;&lt;author&gt;Harris, David J.&lt;/author&gt;&lt;author&gt;Ferguson, Heather&lt;/author&gt;&lt;author&gt;Kelly, Chantal&lt;/author&gt;&lt;author&gt;Walsh, Christopher A.&lt;/author&gt;&lt;author&gt;Gronostajski, Richard M.&lt;/author&gt;&lt;author&gt;Devriendt, Koenraad&lt;/author&gt;&lt;author&gt;Higgins, Anne&lt;/author&gt;&lt;author&gt;Ligon, Azra H.&lt;/author&gt;&lt;author&gt;Quade, Bradley J.&lt;/author&gt;&lt;author&gt;Morton, Cynthia C.&lt;/author&gt;&lt;author&gt;Gusella, James F.&lt;/author&gt;&lt;author&gt;Maas, Richard L.&lt;/author&gt;&lt;/authors&gt;&lt;/contributors&gt;&lt;titles&gt;&lt;title&gt;NFIA Haploinsufficiency Is Associated with a CNS Malformation Syndrome and Urinary Tract Defects&lt;/title&gt;&lt;secondary-title&gt;PLOS Genetics&lt;/secondary-title&gt;&lt;/titles&gt;&lt;periodical&gt;&lt;full-title&gt;PLOS Genetics&lt;/full-title&gt;&lt;/periodical&gt;&lt;pages&gt;e80&lt;/pages&gt;&lt;volume&gt;3&lt;/volume&gt;&lt;number&gt;5&lt;/number&gt;&lt;dates&gt;&lt;year&gt;2007&lt;/year&gt;&lt;/dates&gt;&lt;publisher&gt;Public Library of Science&lt;/publisher&gt;&lt;urls&gt;&lt;related-urls&gt;&lt;url&gt;https://doi.org/10.1371/journal.pgen.0030080&lt;/url&gt;&lt;/related-urls&gt;&lt;/urls&gt;&lt;electronic-resource-num&gt;10.1371/journal.pgen.0030080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oehler_2010</w:t>
            </w:r>
            <w:hyperlink w:anchor="_ENREF_6" w:tooltip="Koehler, 2010 #2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2VobGVyPC9BdXRob3I+PFllYXI+MjAxMDwvWWVhcj48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2VobGVyPC9BdXRob3I+PFllYXI+MjAxMDwvWWVhcj48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en_2011</w:t>
            </w:r>
            <w:hyperlink w:anchor="_ENREF_7" w:tooltip="Chen, 2011 #2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hen&lt;/Author&gt;&lt;Year&gt;2011&lt;/Year&gt;&lt;RecNum&gt;20&lt;/RecNum&gt;&lt;DisplayText&gt;&lt;style face="superscript"&gt;7&lt;/style&gt;&lt;/DisplayText&gt;&lt;record&gt;&lt;rec-number&gt;20&lt;/rec-number&gt;&lt;foreign-keys&gt;&lt;key app="EN" db-id="p9wv00a5yez0v1et5awv9pfoepd0x5dtwwpt" timestamp="1622847085"&gt;20&lt;/key&gt;&lt;/foreign-keys&gt;&lt;ref-type name="Journal Article"&gt;17&lt;/ref-type&gt;&lt;contributors&gt;&lt;authors&gt;&lt;author&gt;Chen, Chih-Ping&lt;/author&gt;&lt;author&gt;Su, Yi-Ning&lt;/author&gt;&lt;author&gt;Chen, Yi-Yung&lt;/author&gt;&lt;author&gt;Chern, Schu-Rern&lt;/author&gt;&lt;author&gt;Liu, Yu-Peng&lt;/author&gt;&lt;author&gt;Wu, Pei-Chen&lt;/author&gt;&lt;author&gt;Lee, Chen-Chi&lt;/author&gt;&lt;author&gt;Chen, Yu-Ting&lt;/author&gt;&lt;author&gt;Wang, Wayseen&lt;/author&gt;&lt;/authors&gt;&lt;/contributors&gt;&lt;titles&gt;&lt;title&gt;Chromosome 1p32-p31 deletion syndrome: Prenatal diagnosis by array comparative genomic hybridization using uncultured amniocytes and association with NFIA haploinsufficiency, ventriculomegaly, corpus callosum hypogenesis, abnormal external genitalia, and intrauterine growth restriction&lt;/title&gt;&lt;secondary-title&gt;Taiwanese Journal of Obstetrics and Gynecology&lt;/secondary-title&gt;&lt;/titles&gt;&lt;periodical&gt;&lt;full-title&gt;Taiwanese Journal of Obstetrics and Gynecology&lt;/full-title&gt;&lt;/periodical&gt;&lt;pages&gt;345-352&lt;/pages&gt;&lt;volume&gt;50&lt;/volume&gt;&lt;number&gt;3&lt;/number&gt;&lt;keywords&gt;&lt;keyword&gt;Abnormal external genitalia&lt;/keyword&gt;&lt;keyword&gt;Chromosome 1p32-p31 deletion syndrome&lt;/keyword&gt;&lt;keyword&gt;Corpus callosum hypogenesis&lt;/keyword&gt;&lt;keyword&gt;Ventriculomegaly&lt;/keyword&gt;&lt;/keywords&gt;&lt;dates&gt;&lt;year&gt;2011&lt;/year&gt;&lt;pub-dates&gt;&lt;date&gt;2011/09/01/&lt;/date&gt;&lt;/pub-dates&gt;&lt;/dates&gt;&lt;isbn&gt;1028-4559&lt;/isbn&gt;&lt;urls&gt;&lt;related-urls&gt;&lt;url&gt;https://www.sciencedirect.com/science/article/pii/S1028455911001379&lt;/url&gt;&lt;/related-urls&gt;&lt;/urls&gt;&lt;electronic-resource-num&gt;https://doi.org/10.1016/j.tjog.2011.07.014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i_2014</w:t>
            </w:r>
            <w:hyperlink w:anchor="_ENREF_8" w:tooltip="Ji, 2014 #2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aTwvQXV0aG9yPjxZZWFyPjIwMTQ8L1llYXI+PFJlY051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aTwvQXV0aG9yPjxZZWFyPjIwMTQ8L1llYXI+PFJlY051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ao_2014</w:t>
            </w:r>
            <w:hyperlink w:anchor="_ENREF_9" w:tooltip="Rao, 2014 #2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W88L0F1dGhvcj48WWVhcj4yMDE0PC9ZZWFyPjxSZWNO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W88L0F1dGhvcj48WWVhcj4yMDE0PC9ZZWFyPjxSZWNO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ehrer_2015</w:t>
            </w:r>
            <w:hyperlink w:anchor="_ENREF_10" w:tooltip="Kehrer, 2015 #2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ZWhyZXI8L0F1dGhvcj48WWVhcj4yMDE1PC9ZZWFyPjxS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ZWhyZXI8L0F1dGhvcj48WWVhcj4yMDE1PC9ZZWFyPjxS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abonne_2016</w:t>
            </w:r>
            <w:hyperlink w:anchor="_ENREF_11" w:tooltip="Labonne, 2016 #1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YWJvbm5lPC9BdXRob3I+PFllYXI+MjAxNjwvWWVhcj48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YWJvbm5lPC9BdXRob3I+PFllYXI+MjAxNjwvWWVhcj48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yat_2017</w:t>
            </w:r>
            <w:hyperlink w:anchor="_ENREF_12" w:tooltip="Bayat, 2017 #2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lhdDwvQXV0aG9yPjxZZWFyPjIwMTc8L1llYXI+PFJl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lhdDwvQXV0aG9yPjxZZWFyPjIwMTc8L1llYXI+PFJl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5762315D" w14:textId="0AC21D02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58099390-67552739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D0C97F8" w14:textId="0C4CC8C5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DGDP005 in Labonne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0E320186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E09CAF9" w14:textId="77777777" w:rsidR="00355E2F" w:rsidRPr="009369B6" w:rsidRDefault="00355E2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38BC8CF9" w14:textId="08AF3468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4" w:name="_Hlk74050126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61700460-62119733</w:t>
            </w:r>
            <w:bookmarkEnd w:id="4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3478F01E" w14:textId="5A37478D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1EA08990" w14:textId="77777777" w:rsidR="00355E2F" w:rsidRPr="00B9777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0FCA2AEA" w14:textId="41AFA7B8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61700460-62119733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9DCFF10" w14:textId="78BEF45F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bookmarkStart w:id="5" w:name="_Hlk74050110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DCP285169</w:t>
            </w:r>
            <w:bookmarkEnd w:id="5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in Labonne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CA4133C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5177D09" w14:textId="77777777" w:rsidR="00355E2F" w:rsidRPr="009369B6" w:rsidRDefault="00355E2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p21.3</w:t>
            </w: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3124A7E0" w14:textId="77777777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97500000-98720000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6648FB8A" w14:textId="77777777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shd w:val="clear" w:color="auto" w:fill="D9D9D9" w:themeFill="background1" w:themeFillShade="D9"/>
            <w:noWrap/>
            <w:vAlign w:val="center"/>
          </w:tcPr>
          <w:p w14:paraId="18E6BBB2" w14:textId="6EB5D3D7" w:rsidR="00355E2F" w:rsidRPr="00B9777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arter_2011</w:t>
            </w:r>
            <w:hyperlink w:anchor="_ENREF_13" w:tooltip="Carter, 2011 #2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arter&lt;/Author&gt;&lt;Year&gt;2011&lt;/Year&gt;&lt;RecNum&gt;29&lt;/RecNum&gt;&lt;DisplayText&gt;&lt;style face="superscript"&gt;13&lt;/style&gt;&lt;/DisplayText&gt;&lt;record&gt;&lt;rec-number&gt;29&lt;/rec-number&gt;&lt;foreign-keys&gt;&lt;key app="EN" db-id="p9wv00a5yez0v1et5awv9pfoepd0x5dtwwpt" timestamp="1622852997"&gt;29&lt;/key&gt;&lt;/foreign-keys&gt;&lt;ref-type name="Journal Article"&gt;17&lt;/ref-type&gt;&lt;contributors&gt;&lt;authors&gt;&lt;author&gt;Carter, M. T.&lt;/author&gt;&lt;author&gt;Nikkel, S. M.&lt;/author&gt;&lt;author&gt;Fernandez, B. A.&lt;/author&gt;&lt;author&gt;Marshall, C. R.&lt;/author&gt;&lt;author&gt;Noor, A.&lt;/author&gt;&lt;author&gt;Lionel, A. C.&lt;/author&gt;&lt;author&gt;Prasad, A.&lt;/author&gt;&lt;author&gt;Pinto, D.&lt;/author&gt;&lt;author&gt;Joseph-George, A. M.&lt;/author&gt;&lt;author&gt;Noakes, C.&lt;/author&gt;&lt;author&gt;Fairbrother-Davies, C.&lt;/author&gt;&lt;author&gt;Roberts, W.&lt;/author&gt;&lt;author&gt;Vincent, J.&lt;/author&gt;&lt;author&gt;Weksberg, R.&lt;/author&gt;&lt;author&gt;Scherer, S. W.&lt;/author&gt;&lt;/authors&gt;&lt;/contributors&gt;&lt;titles&gt;&lt;title&gt;Hemizygous deletions on chromosome 1p21.3 involving the DPYD gene in individuals with autism spectrum disorder&lt;/title&gt;&lt;secondary-title&gt;Clinical Genetics&lt;/secondary-title&gt;&lt;/titles&gt;&lt;periodical&gt;&lt;full-title&gt;Clinical Genetics&lt;/full-title&gt;&lt;/periodical&gt;&lt;pages&gt;435-443&lt;/pages&gt;&lt;volume&gt;80&lt;/volume&gt;&lt;number&gt;5&lt;/number&gt;&lt;keywords&gt;&lt;keyword&gt;autism&lt;/keyword&gt;&lt;keyword&gt;copy number variants&lt;/keyword&gt;&lt;keyword&gt;dihydropyrimidine dehydrogenase&lt;/keyword&gt;&lt;keyword&gt;DPYD&lt;/keyword&gt;&lt;keyword&gt;microarray&lt;/keyword&gt;&lt;keyword&gt;PTCHD1&lt;/keyword&gt;&lt;/keywords&gt;&lt;dates&gt;&lt;year&gt;2011&lt;/year&gt;&lt;pub-dates&gt;&lt;date&gt;2011/11/01&lt;/date&gt;&lt;/pub-dates&gt;&lt;/dates&gt;&lt;publisher&gt;John Wiley &amp;amp; Sons, Ltd&lt;/publisher&gt;&lt;isbn&gt;0009-9163&lt;/isbn&gt;&lt;work-type&gt;https://doi.org/10.1111/j.1399-0004.2010.01578.x&lt;/work-type&gt;&lt;urls&gt;&lt;related-urls&gt;&lt;url&gt;https://doi.org/10.1111/j.1399-0004.2010.01578.x&lt;/url&gt;&lt;/related-urls&gt;&lt;/urls&gt;&lt;electronic-resource-num&gt;https://doi.org/10.1111/j.1399-0004.2010.01578.x&lt;/electronic-resource-num&gt;&lt;access-date&gt;2021/06/04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illemsen_2011</w:t>
            </w:r>
            <w:hyperlink w:anchor="_ENREF_14" w:tooltip="Willemsen, 2011 #2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WxsZW1zZW48L0F1dGhvcj48WWVhcj4yMDExPC9ZZWFy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WxsZW1zZW48L0F1dGhvcj48WWVhcj4yMDExPC9ZZWFy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’Angelo_2018</w:t>
            </w:r>
            <w:hyperlink w:anchor="_ENREF_15" w:tooltip="D’Angelo, 2018 #3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D’Angelo&lt;/Author&gt;&lt;Year&gt;2018&lt;/Year&gt;&lt;RecNum&gt;39&lt;/RecNum&gt;&lt;DisplayText&gt;&lt;style face="superscript"&gt;15&lt;/style&gt;&lt;/DisplayText&gt;&lt;record&gt;&lt;rec-number&gt;39&lt;/rec-number&gt;&lt;foreign-keys&gt;&lt;key app="EN" db-id="p9wv00a5yez0v1et5awv9pfoepd0x5dtwwpt" timestamp="1623166730"&gt;39&lt;/key&gt;&lt;/foreign-keys&gt;&lt;ref-type name="Journal Article"&gt;17&lt;/ref-type&gt;&lt;contributors&gt;&lt;authors&gt;&lt;author&gt;D’Angelo, Carla Sustek&lt;/author&gt;&lt;author&gt;Varela, Monica Castro&lt;/author&gt;&lt;author&gt;de Castro, Claudia Irene Emílio&lt;/author&gt;&lt;author&gt;Otto, Paulo Alberto&lt;/author&gt;&lt;author&gt;Perez, Ana Beatriz Alvarez&lt;/author&gt;&lt;author&gt;Lourenço, Charles Marques&lt;/author&gt;&lt;author&gt;Kim, Chong Ae&lt;/author&gt;&lt;author&gt;Bertola, Debora Romeo&lt;/author&gt;&lt;author&gt;Kok, Fernando&lt;/author&gt;&lt;author&gt;Garcia-Alonso, Luis&lt;/author&gt;&lt;author&gt;Koiffmann, Celia Priszkulnik&lt;/author&gt;&lt;/authors&gt;&lt;/contributors&gt;&lt;titles&gt;&lt;title&gt;Chromosomal microarray analysis in the genetic evaluation of 279 patients with syndromic obesity&lt;/title&gt;&lt;secondary-title&gt;Molecular Cytogenetics&lt;/secondary-title&gt;&lt;/titles&gt;&lt;periodical&gt;&lt;full-title&gt;Mol Cytogenet&lt;/full-title&gt;&lt;abbr-1&gt;Molecular cytogenetics&lt;/abbr-1&gt;&lt;/periodical&gt;&lt;pages&gt;14&lt;/pages&gt;&lt;volume&gt;11&lt;/volume&gt;&lt;number&gt;1&lt;/number&gt;&lt;dates&gt;&lt;year&gt;2018&lt;/year&gt;&lt;pub-dates&gt;&lt;date&gt;2018/02/05&lt;/date&gt;&lt;/pub-dates&gt;&lt;/dates&gt;&lt;isbn&gt;1755-8166&lt;/isbn&gt;&lt;urls&gt;&lt;related-urls&gt;&lt;url&gt;https://doi.org/10.1186/s13039-018-0363-7&lt;/url&gt;&lt;/related-urls&gt;&lt;/urls&gt;&lt;electronic-resource-num&gt;10.1186/s13039-018-0363-7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D9D9D9" w:themeFill="background1" w:themeFillShade="D9"/>
            <w:vAlign w:val="center"/>
          </w:tcPr>
          <w:p w14:paraId="66BB57FB" w14:textId="77777777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:97727412-98947412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C2B1A7D" w14:textId="1E9C95A3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RO identified by Willemse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278CC05B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F22B184" w14:textId="77777777" w:rsidR="00355E2F" w:rsidRPr="009369B6" w:rsidRDefault="00355E2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0100F2B1" w14:textId="3C879ABB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95696444-99846176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1C6B2CB2" w14:textId="08CECA13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D9D9D9" w:themeFill="background1" w:themeFillShade="D9"/>
            <w:noWrap/>
            <w:vAlign w:val="center"/>
          </w:tcPr>
          <w:p w14:paraId="569E6B93" w14:textId="77777777" w:rsidR="00355E2F" w:rsidRPr="00B9777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D9D9D9" w:themeFill="background1" w:themeFillShade="D9"/>
            <w:vAlign w:val="center"/>
          </w:tcPr>
          <w:p w14:paraId="1691D39D" w14:textId="24DA0CC6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:95696444-99846176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36FEAB9" w14:textId="111ADE83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tart of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7 to the end of Patient 6 in D’Angelo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49A4D1F7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F2403A9" w14:textId="3390D06C" w:rsidR="00355E2F" w:rsidRPr="009369B6" w:rsidRDefault="00355E2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q21.1 TAR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73AD29DB" w14:textId="67C39E63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6" w:name="_Hlk75851865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: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45413192-145610627</w:t>
            </w:r>
            <w:bookmarkEnd w:id="6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552BB0FE" w14:textId="77777777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0831D2A0" w14:textId="05B4C578" w:rsidR="00355E2F" w:rsidRPr="00B9777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lopocki_2007</w:t>
            </w:r>
            <w:hyperlink w:anchor="_ENREF_16" w:tooltip="Klopocki, 2007 #3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G9wb2NraTwvQXV0aG9yPjxZZWFyPjIwMDc8L1llYXI+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G9wb2NraTwvQXV0aG9yPjxZZWFyPjIwMDc8L1llYXI+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runetti-Pierri_2008</w:t>
            </w:r>
            <w:hyperlink w:anchor="_ENREF_17" w:tooltip="Brunetti-Pierri, 2008 #3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nVuZXR0aS1QaWVycmk8L0F1dGhvcj48WWVhcj4yMDA4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nVuZXR0aS1QaWVycmk8L0F1dGhvcj48WWVhcj4yMDA4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fford_2008</w:t>
            </w:r>
            <w:hyperlink w:anchor="_ENREF_18" w:tooltip="Mefford, 2008 #3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Zmb3JkPC9BdXRob3I+PFllYXI+MjAwODwvWWVhcj48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Zmb3JkPC9BdXRob3I+PFllYXI+MjAwODwvWWVhcj48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senfeld_2012</w:t>
            </w:r>
            <w:hyperlink w:anchor="_ENREF_19" w:tooltip="Rosenfeld, 2012 #3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lbmZlbGQ8L0F1dGhvcj48WWVhcj4yMDEyPC9ZZWFy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lbmZlbGQ8L0F1dGhvcj48WWVhcj4yMDEyPC9ZZWFy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ang_2020</w:t>
            </w:r>
            <w:hyperlink w:anchor="_ENREF_20" w:tooltip="Pang, 2020 #3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Pang&lt;/Author&gt;&lt;Year&gt;2020&lt;/Year&gt;&lt;RecNum&gt;35&lt;/RecNum&gt;&lt;DisplayText&gt;&lt;style face="superscript"&gt;20&lt;/style&gt;&lt;/DisplayText&gt;&lt;record&gt;&lt;rec-number&gt;35&lt;/rec-number&gt;&lt;foreign-keys&gt;&lt;key app="EN" db-id="p9wv00a5yez0v1et5awv9pfoepd0x5dtwwpt" timestamp="1622859464"&gt;35&lt;/key&gt;&lt;/foreign-keys&gt;&lt;ref-type name="Journal Article"&gt;17&lt;/ref-type&gt;&lt;contributors&gt;&lt;authors&gt;&lt;author&gt;Pang,Hui&lt;/author&gt;&lt;author&gt;Yu,Xiaowei&lt;/author&gt;&lt;author&gt;Kim,Young Mi&lt;/author&gt;&lt;author&gt;Wang,Xianfu&lt;/author&gt;&lt;author&gt;Jinkins,Jeremy K.&lt;/author&gt;&lt;author&gt;Yin,Jianing&lt;/author&gt;&lt;author&gt;Li,Shibo&lt;/author&gt;&lt;author&gt;Gu,Hongcang&lt;/author&gt;&lt;/authors&gt;&lt;/contributors&gt;&lt;titles&gt;&lt;title&gt;Disorders Associated With Diverse, Recurrent Deletions and Duplications at 1q21.1&lt;/title&gt;&lt;secondary-title&gt;Frontiers in Genetics&lt;/secondary-title&gt;&lt;short-title&gt;Disorders associated with 1q21.1 CNVs&lt;/short-title&gt;&lt;/titles&gt;&lt;periodical&gt;&lt;full-title&gt;Frontiers in Genetics&lt;/full-title&gt;&lt;/periodical&gt;&lt;volume&gt;11&lt;/volume&gt;&lt;number&gt;577&lt;/number&gt;&lt;keywords&gt;&lt;keyword&gt;1q21.1 deletion,1q21.1 duplication,proximal 1q21.1 duplication,Non-allelic homologous recombination (NAHR),Segmental duplication&lt;/keyword&gt;&lt;/keywords&gt;&lt;dates&gt;&lt;year&gt;2020&lt;/year&gt;&lt;pub-dates&gt;&lt;date&gt;2020-June-23&lt;/date&gt;&lt;/pub-dates&gt;&lt;/dates&gt;&lt;isbn&gt;1664-8021&lt;/isbn&gt;&lt;work-type&gt;Original Research&lt;/work-type&gt;&lt;urls&gt;&lt;related-urls&gt;&lt;url&gt;https://www.frontiersin.org/article/10.3389/fgene.2020.00577&lt;/url&gt;&lt;/related-urls&gt;&lt;/urls&gt;&lt;electronic-resource-num&gt;10.3389/fgene.2020.00577&lt;/electronic-resource-num&gt;&lt;language&gt;English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7A69E923" w14:textId="178C63F7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145413192-145610627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C21D994" w14:textId="635A48E4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200-kb TAR region defined in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Klopocki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7B2DECE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4B7407F" w14:textId="77777777" w:rsidR="00355E2F" w:rsidRPr="009369B6" w:rsidRDefault="00355E2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25321A7C" w14:textId="35277C35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7" w:name="_Hlk75851871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145413192-145826450</w:t>
            </w:r>
            <w:bookmarkEnd w:id="7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0E2ED26E" w14:textId="048305BB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354B6F19" w14:textId="77777777" w:rsidR="00355E2F" w:rsidRPr="00B9777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29F1E135" w14:textId="7FE3B240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145413192-145826450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F5980E6" w14:textId="19AB4519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500-kb TAR region defined in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Klopocki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A50ECF" w14:paraId="7D7624F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70995E6" w14:textId="77777777" w:rsidR="00A50ECF" w:rsidRPr="00A50ECF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8" w:name="_Hlk75852286"/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1q21.1 Neuro</w:t>
            </w: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25C883A1" w14:textId="77777777" w:rsidR="00A50ECF" w:rsidRPr="00A50EC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chr1:146577486-147394506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186E809F" w14:textId="77777777" w:rsidR="00A50ECF" w:rsidRPr="00A50EC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shd w:val="clear" w:color="auto" w:fill="D9D9D9" w:themeFill="background1" w:themeFillShade="D9"/>
            <w:noWrap/>
            <w:vAlign w:val="center"/>
          </w:tcPr>
          <w:p w14:paraId="62491206" w14:textId="18A16496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lopocki_2007</w:t>
            </w:r>
            <w:hyperlink w:anchor="_ENREF_16" w:tooltip="Klopocki, 2007 #3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G9wb2NraTwvQXV0aG9yPjxZZWFyPjIwMDc8L1llYXI+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G9wb2NraTwvQXV0aG9yPjxZZWFyPjIwMDc8L1llYXI+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runetti-Pierri_2008</w:t>
            </w:r>
            <w:hyperlink w:anchor="_ENREF_17" w:tooltip="Brunetti-Pierri, 2008 #3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nVuZXR0aS1QaWVycmk8L0F1dGhvcj48WWVhcj4yMDA4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nVuZXR0aS1QaWVycmk8L0F1dGhvcj48WWVhcj4yMDA4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fford_2008</w:t>
            </w:r>
            <w:hyperlink w:anchor="_ENREF_18" w:tooltip="Mefford, 2008 #3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Zmb3JkPC9BdXRob3I+PFllYXI+MjAwODwvWWVhcj48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Zmb3JkPC9BdXRob3I+PFllYXI+MjAwODwvWWVhcj48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senfeld_2012</w:t>
            </w:r>
            <w:hyperlink w:anchor="_ENREF_19" w:tooltip="Rosenfeld, 2012 #3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lbmZlbGQ8L0F1dGhvcj48WWVhcj4yMDEyPC9ZZWFy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lbmZlbGQ8L0F1dGhvcj48WWVhcj4yMDEyPC9ZZWFy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ang_2020</w:t>
            </w:r>
            <w:hyperlink w:anchor="_ENREF_20" w:tooltip="Pang, 2020 #3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Pang&lt;/Author&gt;&lt;Year&gt;2020&lt;/Year&gt;&lt;RecNum&gt;35&lt;/RecNum&gt;&lt;DisplayText&gt;&lt;style face="superscript"&gt;20&lt;/style&gt;&lt;/DisplayText&gt;&lt;record&gt;&lt;rec-number&gt;35&lt;/rec-number&gt;&lt;foreign-keys&gt;&lt;key app="EN" db-id="p9wv00a5yez0v1et5awv9pfoepd0x5dtwwpt" timestamp="1622859464"&gt;35&lt;/key&gt;&lt;/foreign-keys&gt;&lt;ref-type name="Journal Article"&gt;17&lt;/ref-type&gt;&lt;contributors&gt;&lt;authors&gt;&lt;author&gt;Pang,Hui&lt;/author&gt;&lt;author&gt;Yu,Xiaowei&lt;/author&gt;&lt;author&gt;Kim,Young Mi&lt;/author&gt;&lt;author&gt;Wang,Xianfu&lt;/author&gt;&lt;author&gt;Jinkins,Jeremy K.&lt;/author&gt;&lt;author&gt;Yin,Jianing&lt;/author&gt;&lt;author&gt;Li,Shibo&lt;/author&gt;&lt;author&gt;Gu,Hongcang&lt;/author&gt;&lt;/authors&gt;&lt;/contributors&gt;&lt;titles&gt;&lt;title&gt;Disorders Associated With Diverse, Recurrent Deletions and Duplications at 1q21.1&lt;/title&gt;&lt;secondary-title&gt;Frontiers in Genetics&lt;/secondary-title&gt;&lt;short-title&gt;Disorders associated with 1q21.1 CNVs&lt;/short-title&gt;&lt;/titles&gt;&lt;periodical&gt;&lt;full-title&gt;Frontiers in Genetics&lt;/full-title&gt;&lt;/periodical&gt;&lt;volume&gt;11&lt;/volume&gt;&lt;number&gt;577&lt;/number&gt;&lt;keywords&gt;&lt;keyword&gt;1q21.1 deletion,1q21.1 duplication,proximal 1q21.1 duplication,Non-allelic homologous recombination (NAHR),Segmental duplication&lt;/keyword&gt;&lt;/keywords&gt;&lt;dates&gt;&lt;year&gt;2020&lt;/year&gt;&lt;pub-dates&gt;&lt;date&gt;2020-June-23&lt;/date&gt;&lt;/pub-dates&gt;&lt;/dates&gt;&lt;isbn&gt;1664-8021&lt;/isbn&gt;&lt;work-type&gt;Original Research&lt;/work-type&gt;&lt;urls&gt;&lt;related-urls&gt;&lt;url&gt;https://www.frontiersin.org/article/10.3389/fgene.2020.00577&lt;/url&gt;&lt;/related-urls&gt;&lt;/urls&gt;&lt;electronic-resource-num&gt;10.3389/fgene.2020.00577&lt;/electronic-resource-num&gt;&lt;language&gt;English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D9D9D9" w:themeFill="background1" w:themeFillShade="D9"/>
            <w:vAlign w:val="center"/>
          </w:tcPr>
          <w:p w14:paraId="28456E36" w14:textId="77777777" w:rsidR="00A50ECF" w:rsidRPr="00A50EC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hAnsiTheme="minorHAnsi" w:cstheme="minorHAnsi"/>
                <w:sz w:val="16"/>
                <w:szCs w:val="16"/>
              </w:rPr>
              <w:t>chr1:146577486-147394506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AA1D507" w14:textId="6BBF3C06" w:rsidR="00A50ECF" w:rsidRPr="00A50EC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3AF67DB9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875E7A3" w14:textId="77777777" w:rsidR="00A50ECF" w:rsidRPr="00A50ECF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1E441715" w14:textId="10CE5600" w:rsidR="00A50ECF" w:rsidRPr="00A50EC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chr1:147061832-148411223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35364351" w14:textId="715D6296" w:rsidR="00A50ECF" w:rsidRPr="00A50EC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/>
            <w:shd w:val="clear" w:color="auto" w:fill="D9D9D9" w:themeFill="background1" w:themeFillShade="D9"/>
            <w:noWrap/>
            <w:vAlign w:val="center"/>
          </w:tcPr>
          <w:p w14:paraId="7DC14739" w14:textId="1B1E131B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D9D9D9" w:themeFill="background1" w:themeFillShade="D9"/>
            <w:vAlign w:val="center"/>
          </w:tcPr>
          <w:p w14:paraId="7AD65CE0" w14:textId="5C032211" w:rsidR="00A50ECF" w:rsidRPr="00A50EC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hAnsiTheme="minorHAnsi" w:cstheme="minorHAnsi"/>
                <w:sz w:val="16"/>
                <w:szCs w:val="16"/>
              </w:rPr>
              <w:t>chr1:146533376-147883376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CB5F14B" w14:textId="34AC539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CB09D9" w:rsidRPr="003456EA" w14:paraId="39C1FFC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F4E2713" w14:textId="77777777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9" w:name="_Hlk75852606"/>
            <w:bookmarkEnd w:id="8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q21.1 TAR Neuro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043DE5D6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145388978-147828089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55A705BA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03939940" w14:textId="15AC96C2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lopocki_2007</w:t>
            </w:r>
            <w:hyperlink w:anchor="_ENREF_16" w:tooltip="Klopocki, 2007 #3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G9wb2NraTwvQXV0aG9yPjxZZWFyPjIwMDc8L1llYXI+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G9wb2NraTwvQXV0aG9yPjxZZWFyPjIwMDc8L1llYXI+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runetti-Pierri_2008</w:t>
            </w:r>
            <w:hyperlink w:anchor="_ENREF_17" w:tooltip="Brunetti-Pierri, 2008 #3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nVuZXR0aS1QaWVycmk8L0F1dGhvcj48WWVhcj4yMDA4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nVuZXR0aS1QaWVycmk8L0F1dGhvcj48WWVhcj4yMDA4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fford_2008</w:t>
            </w:r>
            <w:hyperlink w:anchor="_ENREF_18" w:tooltip="Mefford, 2008 #3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Zmb3JkPC9BdXRob3I+PFllYXI+MjAwODwvWWVhcj48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Zmb3JkPC9BdXRob3I+PFllYXI+MjAwODwvWWVhcj48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senfeld_2012</w:t>
            </w:r>
            <w:hyperlink w:anchor="_ENREF_19" w:tooltip="Rosenfeld, 2012 #3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lbmZlbGQ8L0F1dGhvcj48WWVhcj4yMDEyPC9ZZWFy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lbmZlbGQ8L0F1dGhvcj48WWVhcj4yMDEyPC9ZZWFy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ang_2020</w:t>
            </w:r>
            <w:hyperlink w:anchor="_ENREF_20" w:tooltip="Pang, 2020 #3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Pang&lt;/Author&gt;&lt;Year&gt;2020&lt;/Year&gt;&lt;RecNum&gt;35&lt;/RecNum&gt;&lt;DisplayText&gt;&lt;style face="superscript"&gt;20&lt;/style&gt;&lt;/DisplayText&gt;&lt;record&gt;&lt;rec-number&gt;35&lt;/rec-number&gt;&lt;foreign-keys&gt;&lt;key app="EN" db-id="p9wv00a5yez0v1et5awv9pfoepd0x5dtwwpt" timestamp="1622859464"&gt;35&lt;/key&gt;&lt;/foreign-keys&gt;&lt;ref-type name="Journal Article"&gt;17&lt;/ref-type&gt;&lt;contributors&gt;&lt;authors&gt;&lt;author&gt;Pang,Hui&lt;/author&gt;&lt;author&gt;Yu,Xiaowei&lt;/author&gt;&lt;author&gt;Kim,Young Mi&lt;/author&gt;&lt;author&gt;Wang,Xianfu&lt;/author&gt;&lt;author&gt;Jinkins,Jeremy K.&lt;/author&gt;&lt;author&gt;Yin,Jianing&lt;/author&gt;&lt;author&gt;Li,Shibo&lt;/author&gt;&lt;author&gt;Gu,Hongcang&lt;/author&gt;&lt;/authors&gt;&lt;/contributors&gt;&lt;titles&gt;&lt;title&gt;Disorders Associated With Diverse, Recurrent Deletions and Duplications at 1q21.1&lt;/title&gt;&lt;secondary-title&gt;Frontiers in Genetics&lt;/secondary-title&gt;&lt;short-title&gt;Disorders associated with 1q21.1 CNVs&lt;/short-title&gt;&lt;/titles&gt;&lt;periodical&gt;&lt;full-title&gt;Frontiers in Genetics&lt;/full-title&gt;&lt;/periodical&gt;&lt;volume&gt;11&lt;/volume&gt;&lt;number&gt;577&lt;/number&gt;&lt;keywords&gt;&lt;keyword&gt;1q21.1 deletion,1q21.1 duplication,proximal 1q21.1 duplication,Non-allelic homologous recombination (NAHR),Segmental duplication&lt;/keyword&gt;&lt;/keywords&gt;&lt;dates&gt;&lt;year&gt;2020&lt;/year&gt;&lt;pub-dates&gt;&lt;date&gt;2020-June-23&lt;/date&gt;&lt;/pub-dates&gt;&lt;/dates&gt;&lt;isbn&gt;1664-8021&lt;/isbn&gt;&lt;work-type&gt;Original Research&lt;/work-type&gt;&lt;urls&gt;&lt;related-urls&gt;&lt;url&gt;https://www.frontiersin.org/article/10.3389/fgene.2020.00577&lt;/url&gt;&lt;/related-urls&gt;&lt;/urls&gt;&lt;electronic-resource-num&gt;10.3389/fgene.2020.00577&lt;/electronic-resource-num&gt;&lt;language&gt;English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506AD636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145388978-147828089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DA8A4AB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Class II region defined in Pang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F97921E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27F207B" w14:textId="77777777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420DF3B0" w14:textId="7F79E1AD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02D81">
              <w:rPr>
                <w:rFonts w:asciiTheme="minorHAnsi" w:eastAsia="Times New Roman" w:hAnsiTheme="minorHAnsi" w:cstheme="minorHAnsi"/>
                <w:sz w:val="16"/>
                <w:szCs w:val="16"/>
              </w:rPr>
              <w:t>chr1:145118354-148026038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2C4A7B15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4060ADCB" w14:textId="77777777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57F8246E" w14:textId="16B68E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02D81">
              <w:rPr>
                <w:rFonts w:asciiTheme="minorHAnsi" w:eastAsia="Times New Roman" w:hAnsiTheme="minorHAnsi" w:cstheme="minorHAnsi"/>
                <w:sz w:val="16"/>
                <w:szCs w:val="16"/>
              </w:rPr>
              <w:t>chr1:145118354-148026038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59A6813" w14:textId="68B40838" w:rsidR="00A50ECF" w:rsidRPr="009369B6" w:rsidRDefault="00A50ECF" w:rsidP="00A04AB3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r w:rsidR="00A04AB3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region between the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proximal </w:t>
            </w:r>
            <w:r w:rsidR="00A04AB3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distal </w:t>
            </w:r>
            <w:proofErr w:type="spell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SegDup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luster</w:t>
            </w:r>
          </w:p>
        </w:tc>
      </w:tr>
      <w:tr w:rsidR="00CB09D9" w:rsidRPr="003456EA" w14:paraId="0E04311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24CD7459" w14:textId="01EE13F0" w:rsidR="00A50ECF" w:rsidRPr="001E2D7F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0" w:name="_Hlk74042969"/>
            <w:bookmarkEnd w:id="9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q24-q25 Proximal</w:t>
            </w: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78F54016" w14:textId="269D9765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3636A">
              <w:rPr>
                <w:rFonts w:asciiTheme="minorHAnsi" w:eastAsia="Times New Roman" w:hAnsiTheme="minorHAnsi" w:cstheme="minorHAnsi"/>
                <w:sz w:val="16"/>
                <w:szCs w:val="16"/>
              </w:rPr>
              <w:t>chr1:161650414-174926542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73A89050" w14:textId="2A781A7C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6361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shd w:val="clear" w:color="auto" w:fill="D9D9D9" w:themeFill="background1" w:themeFillShade="D9"/>
            <w:noWrap/>
            <w:vAlign w:val="center"/>
          </w:tcPr>
          <w:p w14:paraId="30FEFBD4" w14:textId="7B1E2EF6" w:rsid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urkardt_2011</w:t>
            </w:r>
            <w:hyperlink w:anchor="_ENREF_21" w:tooltip="Burkardt, 2011 #3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dXJrYXJkdDwvQXV0aG9yPjxZZWFyPjIwMTE8L1llYXI+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TMzNi01MTwvcGFnZXM+PHZvbHVtZT4xNTVhPC92b2x1bWU+PG51bWJl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dXJrYXJkdDwvQXV0aG9yPjxZZWFyPjIwMTE8L1llYXI+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TMzNi01MTwvcGFnZXM+PHZvbHVtZT4xNTVhPC92b2x1bWU+PG51bWJl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atron_2015</w:t>
            </w:r>
            <w:hyperlink w:anchor="_ENREF_22" w:tooltip="Chatron, 2015 #3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F0cm9uPC9BdXRob3I+PFllYXI+MjAxNTwvWWVhcj48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F0cm9uPC9BdXRob3I+PFllYXI+MjAxNTwvWWVhcj48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am_2016</w:t>
            </w:r>
            <w:hyperlink w:anchor="_ENREF_23" w:tooltip="Lam, 2016 #39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am&lt;/Author&gt;&lt;Year&gt;2016&lt;/Year&gt;&lt;RecNum&gt;397&lt;/RecNum&gt;&lt;DisplayText&gt;&lt;style face="superscript"&gt;23&lt;/style&gt;&lt;/DisplayText&gt;&lt;record&gt;&lt;rec-number&gt;397&lt;/rec-number&gt;&lt;foreign-keys&gt;&lt;key app="EN" db-id="p9wv00a5yez0v1et5awv9pfoepd0x5dtwwpt" timestamp="1625116634"&gt;397&lt;/key&gt;&lt;/foreign-keys&gt;&lt;ref-type name="Journal Article"&gt;17&lt;/ref-type&gt;&lt;contributors&gt;&lt;authors&gt;&lt;author&gt;Lam, Felicia&lt;/author&gt;&lt;author&gt;Morris, Colleen&lt;/author&gt;&lt;/authors&gt;&lt;/contributors&gt;&lt;titles&gt;&lt;title&gt;Nine year old boy with chromosome 1q23.3-q25.1 deletion&lt;/title&gt;&lt;secondary-title&gt;American Journal of Medical Genetics Part A&lt;/secondary-title&gt;&lt;/titles&gt;&lt;periodical&gt;&lt;full-title&gt;American Journal of Medical Genetics Part A&lt;/full-title&gt;&lt;/periodical&gt;&lt;pages&gt;3013-3017&lt;/pages&gt;&lt;volume&gt;170&lt;/volume&gt;&lt;number&gt;11&lt;/number&gt;&lt;keywords&gt;&lt;keyword&gt;chromosome 1 q deletion&lt;/keyword&gt;&lt;keyword&gt;long arm chromosome 1&lt;/keyword&gt;&lt;keyword&gt;1q23.3-1q25.1&lt;/keyword&gt;&lt;keyword&gt;1q23.3&lt;/keyword&gt;&lt;keyword&gt;1q25.1&lt;/keyword&gt;&lt;keyword&gt;chromosome 1q&lt;/keyword&gt;&lt;keyword&gt;chromosome 1&lt;/keyword&gt;&lt;keyword&gt;CENPL&lt;/keyword&gt;&lt;keyword&gt;PRRX1&lt;/keyword&gt;&lt;keyword&gt;chromosome 1q interstitial deletion&lt;/keyword&gt;&lt;/keywords&gt;&lt;dates&gt;&lt;year&gt;2016&lt;/year&gt;&lt;pub-dates&gt;&lt;date&gt;2016/11/01&lt;/date&gt;&lt;/pub-dates&gt;&lt;/dates&gt;&lt;publisher&gt;John Wiley &amp;amp; Sons, Ltd&lt;/publisher&gt;&lt;isbn&gt;1552-4825&lt;/isbn&gt;&lt;work-type&gt;https://doi.org/10.1002/ajmg.a.37843&lt;/work-type&gt;&lt;urls&gt;&lt;related-urls&gt;&lt;url&gt;https://doi.org/10.1002/ajmg.a.37843&lt;/url&gt;&lt;/related-urls&gt;&lt;/urls&gt;&lt;electronic-resource-num&gt;https://doi.org/10.1002/ajmg.a.37843&lt;/electronic-resource-num&gt;&lt;access-date&gt;2021/06/30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24B544E0" w14:textId="7BEC6032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ckenroth_2016</w:t>
            </w:r>
            <w:hyperlink w:anchor="_ENREF_24" w:tooltip="Mackenroth, 2016 #39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NrZW5yb3RoPC9BdXRob3I+PFllYXI+MjAxNjwvWWVh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NrZW5yb3RoPC9BdXRob3I+PFllYXI+MjAxNjwvWWVh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ichera</w:t>
            </w:r>
            <w:r w:rsidR="00D12429"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20</w:t>
            </w:r>
            <w:hyperlink w:anchor="_ENREF_25" w:tooltip="Fichera, 2020 #3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ichera&lt;/Author&gt;&lt;Year&gt;2020&lt;/Year&gt;&lt;RecNum&gt;38&lt;/RecNum&gt;&lt;DisplayText&gt;&lt;style face="superscript"&gt;25&lt;/style&gt;&lt;/DisplayText&gt;&lt;record&gt;&lt;rec-number&gt;38&lt;/rec-number&gt;&lt;foreign-keys&gt;&lt;key app="EN" db-id="p9wv00a5yez0v1et5awv9pfoepd0x5dtwwpt" timestamp="1623094808"&gt;38&lt;/key&gt;&lt;/foreign-keys&gt;&lt;ref-type name="Journal Article"&gt;17&lt;/ref-type&gt;&lt;contributors&gt;&lt;authors&gt;&lt;author&gt;Fichera, Marco&lt;/author&gt;&lt;author&gt;Saccuzzo, Lucia&lt;/author&gt;&lt;author&gt;Bertuzzo, Sara&lt;/author&gt;&lt;author&gt;Marelli, Susan&lt;/author&gt;&lt;author&gt;Cavallini, Anna&lt;/author&gt;&lt;author&gt;Romaniello, Romina&lt;/author&gt;&lt;author&gt;Kocova, Mirjana&lt;/author&gt;&lt;author&gt;Citterio, Andrea&lt;/author&gt;&lt;author&gt;Fanizza, Isabella&lt;/author&gt;&lt;author&gt;Trabacca, Antonio&lt;/author&gt;&lt;author&gt;Pagliazzi, Angelica&lt;/author&gt;&lt;author&gt;Guarducci, Silvia&lt;/author&gt;&lt;author&gt;Giglio, Sabrina&lt;/author&gt;&lt;author&gt;Zuffardi, Orsetta&lt;/author&gt;&lt;author&gt;Bonaglia, Maria Clara&lt;/author&gt;&lt;/authors&gt;&lt;/contributors&gt;&lt;titles&gt;&lt;title&gt;Assigning single clinical features to their disease-locus in large deletions: the example of chromosome 1q23-25 deletion syndrome&lt;/title&gt;&lt;secondary-title&gt;Journal of Translational Genetics and Genomics&lt;/secondary-title&gt;&lt;/titles&gt;&lt;periodical&gt;&lt;full-title&gt;Journal of Translational Genetics and Genomics&lt;/full-title&gt;&lt;/periodical&gt;&lt;pages&gt;114-132&lt;/pages&gt;&lt;volume&gt;4&lt;/volume&gt;&lt;number&gt;3&lt;/number&gt;&lt;keywords&gt;&lt;keyword&gt;&amp;lt;i&amp;gt;PBX1&amp;lt;/i&amp;gt;&lt;/keyword&gt;&lt;keyword&gt;genotype-phenotype&lt;/keyword&gt;&lt;keyword&gt;haploinsufficiency&lt;/keyword&gt;&lt;keyword&gt;incomplete penetrance&lt;/keyword&gt;&lt;keyword&gt;&amp;lt;i&amp;gt;ATP1B1&amp;lt;/i&amp;gt;&lt;/keyword&gt;&lt;keyword&gt;microcephaly&lt;/keyword&gt;&lt;keyword&gt;contiguous gene syndrome&lt;/keyword&gt;&lt;/keywords&gt;&lt;dates&gt;&lt;year&gt;2020&lt;/year&gt;&lt;/dates&gt;&lt;isbn&gt;2578-5281&lt;/isbn&gt;&lt;urls&gt;&lt;related-urls&gt;&lt;url&gt;http://dx.doi.org/10.20517/jtgg.2020.16&lt;/url&gt;&lt;/related-urls&gt;&lt;/urls&gt;&lt;electronic-resource-num&gt;10.20517/jtgg.2020.16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D9D9D9" w:themeFill="background1" w:themeFillShade="D9"/>
            <w:vAlign w:val="center"/>
          </w:tcPr>
          <w:p w14:paraId="592009EF" w14:textId="15ED65A3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3636A">
              <w:rPr>
                <w:rFonts w:asciiTheme="minorHAnsi" w:eastAsia="Times New Roman" w:hAnsiTheme="minorHAnsi" w:cstheme="minorHAnsi"/>
                <w:sz w:val="16"/>
                <w:szCs w:val="16"/>
              </w:rPr>
              <w:t>chr1:161650414-174926542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D29F762" w14:textId="2F549C3E" w:rsidR="00A50ECF" w:rsidRPr="0063636A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 of Chatro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CAAEBD2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109B298" w14:textId="77777777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7C154DAD" w14:textId="38BAD620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3636A">
              <w:rPr>
                <w:rFonts w:asciiTheme="minorHAnsi" w:eastAsia="Times New Roman" w:hAnsiTheme="minorHAnsi" w:cstheme="minorHAnsi"/>
                <w:sz w:val="16"/>
                <w:szCs w:val="16"/>
              </w:rPr>
              <w:t>chr1:164501003-167022133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5851EB98" w14:textId="5C9CC503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6361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D9D9D9" w:themeFill="background1" w:themeFillShade="D9"/>
            <w:noWrap/>
            <w:vAlign w:val="center"/>
          </w:tcPr>
          <w:p w14:paraId="59C808E6" w14:textId="77777777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D9D9D9" w:themeFill="background1" w:themeFillShade="D9"/>
            <w:vAlign w:val="center"/>
          </w:tcPr>
          <w:p w14:paraId="6A0A41DC" w14:textId="11FB7149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3636A">
              <w:rPr>
                <w:rFonts w:asciiTheme="minorHAnsi" w:eastAsia="Times New Roman" w:hAnsiTheme="minorHAnsi" w:cstheme="minorHAnsi"/>
                <w:sz w:val="16"/>
                <w:szCs w:val="16"/>
              </w:rPr>
              <w:t>chr1:164501003-167022133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268D7AC0" w14:textId="10F247F8" w:rsidR="00A50ECF" w:rsidRPr="0063636A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Proximal SRO defined by Chatro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0A6B2596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0AF1830" w14:textId="34987D00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q24-q25 Intermediate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583F969E" w14:textId="0F14D5BA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3458D">
              <w:rPr>
                <w:rFonts w:asciiTheme="minorHAnsi" w:eastAsia="Times New Roman" w:hAnsiTheme="minorHAnsi" w:cstheme="minorHAnsi"/>
                <w:sz w:val="16"/>
                <w:szCs w:val="16"/>
              </w:rPr>
              <w:t>chr1:168556004-174427602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1A82198C" w14:textId="053EE640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6361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shd w:val="clear" w:color="auto" w:fill="FFFFFF" w:themeFill="background1"/>
            <w:noWrap/>
            <w:vAlign w:val="center"/>
          </w:tcPr>
          <w:p w14:paraId="3B3DE3E7" w14:textId="011D7D04" w:rsid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urkardt_2011</w:t>
            </w:r>
            <w:hyperlink w:anchor="_ENREF_21" w:tooltip="Burkardt, 2011 #3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dXJrYXJkdDwvQXV0aG9yPjxZZWFyPjIwMTE8L1llYXI+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TMzNi01MTwvcGFnZXM+PHZvbHVtZT4xNTVhPC92b2x1bWU+PG51bWJl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dXJrYXJkdDwvQXV0aG9yPjxZZWFyPjIwMTE8L1llYXI+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TMzNi01MTwvcGFnZXM+PHZvbHVtZT4xNTVhPC92b2x1bWU+PG51bWJl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atron_2015</w:t>
            </w:r>
            <w:hyperlink w:anchor="_ENREF_22" w:tooltip="Chatron, 2015 #3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F0cm9uPC9BdXRob3I+PFllYXI+MjAxNTwvWWVhcj48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F0cm9uPC9BdXRob3I+PFllYXI+MjAxNTwvWWVhcj48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am_2016</w:t>
            </w:r>
            <w:hyperlink w:anchor="_ENREF_23" w:tooltip="Lam, 2016 #39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am&lt;/Author&gt;&lt;Year&gt;2016&lt;/Year&gt;&lt;RecNum&gt;397&lt;/RecNum&gt;&lt;DisplayText&gt;&lt;style face="superscript"&gt;23&lt;/style&gt;&lt;/DisplayText&gt;&lt;record&gt;&lt;rec-number&gt;397&lt;/rec-number&gt;&lt;foreign-keys&gt;&lt;key app="EN" db-id="p9wv00a5yez0v1et5awv9pfoepd0x5dtwwpt" timestamp="1625116634"&gt;397&lt;/key&gt;&lt;/foreign-keys&gt;&lt;ref-type name="Journal Article"&gt;17&lt;/ref-type&gt;&lt;contributors&gt;&lt;authors&gt;&lt;author&gt;Lam, Felicia&lt;/author&gt;&lt;author&gt;Morris, Colleen&lt;/author&gt;&lt;/authors&gt;&lt;/contributors&gt;&lt;titles&gt;&lt;title&gt;Nine year old boy with chromosome 1q23.3-q25.1 deletion&lt;/title&gt;&lt;secondary-title&gt;American Journal of Medical Genetics Part A&lt;/secondary-title&gt;&lt;/titles&gt;&lt;periodical&gt;&lt;full-title&gt;American Journal of Medical Genetics Part A&lt;/full-title&gt;&lt;/periodical&gt;&lt;pages&gt;3013-3017&lt;/pages&gt;&lt;volume&gt;170&lt;/volume&gt;&lt;number&gt;11&lt;/number&gt;&lt;keywords&gt;&lt;keyword&gt;chromosome 1 q deletion&lt;/keyword&gt;&lt;keyword&gt;long arm chromosome 1&lt;/keyword&gt;&lt;keyword&gt;1q23.3-1q25.1&lt;/keyword&gt;&lt;keyword&gt;1q23.3&lt;/keyword&gt;&lt;keyword&gt;1q25.1&lt;/keyword&gt;&lt;keyword&gt;chromosome 1q&lt;/keyword&gt;&lt;keyword&gt;chromosome 1&lt;/keyword&gt;&lt;keyword&gt;CENPL&lt;/keyword&gt;&lt;keyword&gt;PRRX1&lt;/keyword&gt;&lt;keyword&gt;chromosome 1q interstitial deletion&lt;/keyword&gt;&lt;/keywords&gt;&lt;dates&gt;&lt;year&gt;2016&lt;/year&gt;&lt;pub-dates&gt;&lt;date&gt;2016/11/01&lt;/date&gt;&lt;/pub-dates&gt;&lt;/dates&gt;&lt;publisher&gt;John Wiley &amp;amp; Sons, Ltd&lt;/publisher&gt;&lt;isbn&gt;1552-4825&lt;/isbn&gt;&lt;work-type&gt;https://doi.org/10.1002/ajmg.a.37843&lt;/work-type&gt;&lt;urls&gt;&lt;related-urls&gt;&lt;url&gt;https://doi.org/10.1002/ajmg.a.37843&lt;/url&gt;&lt;/related-urls&gt;&lt;/urls&gt;&lt;electronic-resource-num&gt;https://doi.org/10.1002/ajmg.a.37843&lt;/electronic-resource-num&gt;&lt;access-date&gt;2021/06/30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7B8D9759" w14:textId="444F4779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ckenroth_2016</w:t>
            </w:r>
            <w:hyperlink w:anchor="_ENREF_24" w:tooltip="Mackenroth, 2016 #39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NrZW5yb3RoPC9BdXRob3I+PFllYXI+MjAxNjwvWWVh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NrZW5yb3RoPC9BdXRob3I+PFllYXI+MjAxNjwvWWVh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ichera</w:t>
            </w:r>
            <w:r w:rsidR="00D12429"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20</w:t>
            </w:r>
            <w:hyperlink w:anchor="_ENREF_25" w:tooltip="Fichera, 2020 #3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ichera&lt;/Author&gt;&lt;Year&gt;2020&lt;/Year&gt;&lt;RecNum&gt;38&lt;/RecNum&gt;&lt;DisplayText&gt;&lt;style face="superscript"&gt;25&lt;/style&gt;&lt;/DisplayText&gt;&lt;record&gt;&lt;rec-number&gt;38&lt;/rec-number&gt;&lt;foreign-keys&gt;&lt;key app="EN" db-id="p9wv00a5yez0v1et5awv9pfoepd0x5dtwwpt" timestamp="1623094808"&gt;38&lt;/key&gt;&lt;/foreign-keys&gt;&lt;ref-type name="Journal Article"&gt;17&lt;/ref-type&gt;&lt;contributors&gt;&lt;authors&gt;&lt;author&gt;Fichera, Marco&lt;/author&gt;&lt;author&gt;Saccuzzo, Lucia&lt;/author&gt;&lt;author&gt;Bertuzzo, Sara&lt;/author&gt;&lt;author&gt;Marelli, Susan&lt;/author&gt;&lt;author&gt;Cavallini, Anna&lt;/author&gt;&lt;author&gt;Romaniello, Romina&lt;/author&gt;&lt;author&gt;Kocova, Mirjana&lt;/author&gt;&lt;author&gt;Citterio, Andrea&lt;/author&gt;&lt;author&gt;Fanizza, Isabella&lt;/author&gt;&lt;author&gt;Trabacca, Antonio&lt;/author&gt;&lt;author&gt;Pagliazzi, Angelica&lt;/author&gt;&lt;author&gt;Guarducci, Silvia&lt;/author&gt;&lt;author&gt;Giglio, Sabrina&lt;/author&gt;&lt;author&gt;Zuffardi, Orsetta&lt;/author&gt;&lt;author&gt;Bonaglia, Maria Clara&lt;/author&gt;&lt;/authors&gt;&lt;/contributors&gt;&lt;titles&gt;&lt;title&gt;Assigning single clinical features to their disease-locus in large deletions: the example of chromosome 1q23-25 deletion syndrome&lt;/title&gt;&lt;secondary-title&gt;Journal of Translational Genetics and Genomics&lt;/secondary-title&gt;&lt;/titles&gt;&lt;periodical&gt;&lt;full-title&gt;Journal of Translational Genetics and Genomics&lt;/full-title&gt;&lt;/periodical&gt;&lt;pages&gt;114-132&lt;/pages&gt;&lt;volume&gt;4&lt;/volume&gt;&lt;number&gt;3&lt;/number&gt;&lt;keywords&gt;&lt;keyword&gt;&amp;lt;i&amp;gt;PBX1&amp;lt;/i&amp;gt;&lt;/keyword&gt;&lt;keyword&gt;genotype-phenotype&lt;/keyword&gt;&lt;keyword&gt;haploinsufficiency&lt;/keyword&gt;&lt;keyword&gt;incomplete penetrance&lt;/keyword&gt;&lt;keyword&gt;&amp;lt;i&amp;gt;ATP1B1&amp;lt;/i&amp;gt;&lt;/keyword&gt;&lt;keyword&gt;microcephaly&lt;/keyword&gt;&lt;keyword&gt;contiguous gene syndrome&lt;/keyword&gt;&lt;/keywords&gt;&lt;dates&gt;&lt;year&gt;2020&lt;/year&gt;&lt;/dates&gt;&lt;isbn&gt;2578-5281&lt;/isbn&gt;&lt;urls&gt;&lt;related-urls&gt;&lt;url&gt;http://dx.doi.org/10.20517/jtgg.2020.16&lt;/url&gt;&lt;/related-urls&gt;&lt;/urls&gt;&lt;electronic-resource-num&gt;10.20517/jtgg.2020.16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01F42E04" w14:textId="6AD7C838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3458D">
              <w:rPr>
                <w:rFonts w:asciiTheme="minorHAnsi" w:eastAsia="Times New Roman" w:hAnsiTheme="minorHAnsi" w:cstheme="minorHAnsi"/>
                <w:sz w:val="16"/>
                <w:szCs w:val="16"/>
              </w:rPr>
              <w:t>chr1:168556004-174427602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419EBD6" w14:textId="77777777" w:rsidR="00F15978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the end of Case 1 of </w:t>
            </w:r>
            <w:r w:rsidRPr="00D3458D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Fichera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  <w:p w14:paraId="0F960C86" w14:textId="6BE966CE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and the e</w:t>
            </w:r>
            <w:r w:rsidRPr="00D3458D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nd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of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7 of </w:t>
            </w:r>
            <w:r w:rsidRPr="00D3458D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hatro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B4F7495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6425A97C" w14:textId="42CEFD5D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q24-q25 Distal</w:t>
            </w: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13E3DDDB" w14:textId="4E8DD204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3458D">
              <w:rPr>
                <w:rFonts w:asciiTheme="minorHAnsi" w:eastAsia="Times New Roman" w:hAnsiTheme="minorHAnsi" w:cstheme="minorHAnsi"/>
                <w:sz w:val="16"/>
                <w:szCs w:val="16"/>
              </w:rPr>
              <w:t>chr1:170500104-184283033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27C2CBF0" w14:textId="69236C9A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6361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shd w:val="clear" w:color="auto" w:fill="D9D9D9" w:themeFill="background1" w:themeFillShade="D9"/>
            <w:noWrap/>
            <w:vAlign w:val="center"/>
          </w:tcPr>
          <w:p w14:paraId="4CA1639D" w14:textId="3E792A02" w:rsid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urkardt_2011</w:t>
            </w:r>
            <w:hyperlink w:anchor="_ENREF_21" w:tooltip="Burkardt, 2011 #3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dXJrYXJkdDwvQXV0aG9yPjxZZWFyPjIwMTE8L1llYXI+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TMzNi01MTwvcGFnZXM+PHZvbHVtZT4xNTVhPC92b2x1bWU+PG51bWJl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dXJrYXJkdDwvQXV0aG9yPjxZZWFyPjIwMTE8L1llYXI+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TMzNi01MTwvcGFnZXM+PHZvbHVtZT4xNTVhPC92b2x1bWU+PG51bWJl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atron_2015</w:t>
            </w:r>
            <w:hyperlink w:anchor="_ENREF_22" w:tooltip="Chatron, 2015 #3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F0cm9uPC9BdXRob3I+PFllYXI+MjAxNTwvWWVhcj48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F0cm9uPC9BdXRob3I+PFllYXI+MjAxNTwvWWVhcj48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am_2016</w:t>
            </w:r>
            <w:hyperlink w:anchor="_ENREF_23" w:tooltip="Lam, 2016 #39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am&lt;/Author&gt;&lt;Year&gt;2016&lt;/Year&gt;&lt;RecNum&gt;397&lt;/RecNum&gt;&lt;DisplayText&gt;&lt;style face="superscript"&gt;23&lt;/style&gt;&lt;/DisplayText&gt;&lt;record&gt;&lt;rec-number&gt;397&lt;/rec-number&gt;&lt;foreign-keys&gt;&lt;key app="EN" db-id="p9wv00a5yez0v1et5awv9pfoepd0x5dtwwpt" timestamp="1625116634"&gt;397&lt;/key&gt;&lt;/foreign-keys&gt;&lt;ref-type name="Journal Article"&gt;17&lt;/ref-type&gt;&lt;contributors&gt;&lt;authors&gt;&lt;author&gt;Lam, Felicia&lt;/author&gt;&lt;author&gt;Morris, Colleen&lt;/author&gt;&lt;/authors&gt;&lt;/contributors&gt;&lt;titles&gt;&lt;title&gt;Nine year old boy with chromosome 1q23.3-q25.1 deletion&lt;/title&gt;&lt;secondary-title&gt;American Journal of Medical Genetics Part A&lt;/secondary-title&gt;&lt;/titles&gt;&lt;periodical&gt;&lt;full-title&gt;American Journal of Medical Genetics Part A&lt;/full-title&gt;&lt;/periodical&gt;&lt;pages&gt;3013-3017&lt;/pages&gt;&lt;volume&gt;170&lt;/volume&gt;&lt;number&gt;11&lt;/number&gt;&lt;keywords&gt;&lt;keyword&gt;chromosome 1 q deletion&lt;/keyword&gt;&lt;keyword&gt;long arm chromosome 1&lt;/keyword&gt;&lt;keyword&gt;1q23.3-1q25.1&lt;/keyword&gt;&lt;keyword&gt;1q23.3&lt;/keyword&gt;&lt;keyword&gt;1q25.1&lt;/keyword&gt;&lt;keyword&gt;chromosome 1q&lt;/keyword&gt;&lt;keyword&gt;chromosome 1&lt;/keyword&gt;&lt;keyword&gt;CENPL&lt;/keyword&gt;&lt;keyword&gt;PRRX1&lt;/keyword&gt;&lt;keyword&gt;chromosome 1q interstitial deletion&lt;/keyword&gt;&lt;/keywords&gt;&lt;dates&gt;&lt;year&gt;2016&lt;/year&gt;&lt;pub-dates&gt;&lt;date&gt;2016/11/01&lt;/date&gt;&lt;/pub-dates&gt;&lt;/dates&gt;&lt;publisher&gt;John Wiley &amp;amp; Sons, Ltd&lt;/publisher&gt;&lt;isbn&gt;1552-4825&lt;/isbn&gt;&lt;work-type&gt;https://doi.org/10.1002/ajmg.a.37843&lt;/work-type&gt;&lt;urls&gt;&lt;related-urls&gt;&lt;url&gt;https://doi.org/10.1002/ajmg.a.37843&lt;/url&gt;&lt;/related-urls&gt;&lt;/urls&gt;&lt;electronic-resource-num&gt;https://doi.org/10.1002/ajmg.a.37843&lt;/electronic-resource-num&gt;&lt;access-date&gt;2021/06/30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7716848F" w14:textId="428AC86E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ckenroth_2016</w:t>
            </w:r>
            <w:hyperlink w:anchor="_ENREF_24" w:tooltip="Mackenroth, 2016 #39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NrZW5yb3RoPC9BdXRob3I+PFllYXI+MjAxNjwvWWVh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NrZW5yb3RoPC9BdXRob3I+PFllYXI+MjAxNjwvWWVh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ichera</w:t>
            </w:r>
            <w:r w:rsidR="00D12429"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20</w:t>
            </w:r>
            <w:hyperlink w:anchor="_ENREF_25" w:tooltip="Fichera, 2020 #3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ichera&lt;/Author&gt;&lt;Year&gt;2020&lt;/Year&gt;&lt;RecNum&gt;38&lt;/RecNum&gt;&lt;DisplayText&gt;&lt;style face="superscript"&gt;25&lt;/style&gt;&lt;/DisplayText&gt;&lt;record&gt;&lt;rec-number&gt;38&lt;/rec-number&gt;&lt;foreign-keys&gt;&lt;key app="EN" db-id="p9wv00a5yez0v1et5awv9pfoepd0x5dtwwpt" timestamp="1623094808"&gt;38&lt;/key&gt;&lt;/foreign-keys&gt;&lt;ref-type name="Journal Article"&gt;17&lt;/ref-type&gt;&lt;contributors&gt;&lt;authors&gt;&lt;author&gt;Fichera, Marco&lt;/author&gt;&lt;author&gt;Saccuzzo, Lucia&lt;/author&gt;&lt;author&gt;Bertuzzo, Sara&lt;/author&gt;&lt;author&gt;Marelli, Susan&lt;/author&gt;&lt;author&gt;Cavallini, Anna&lt;/author&gt;&lt;author&gt;Romaniello, Romina&lt;/author&gt;&lt;author&gt;Kocova, Mirjana&lt;/author&gt;&lt;author&gt;Citterio, Andrea&lt;/author&gt;&lt;author&gt;Fanizza, Isabella&lt;/author&gt;&lt;author&gt;Trabacca, Antonio&lt;/author&gt;&lt;author&gt;Pagliazzi, Angelica&lt;/author&gt;&lt;author&gt;Guarducci, Silvia&lt;/author&gt;&lt;author&gt;Giglio, Sabrina&lt;/author&gt;&lt;author&gt;Zuffardi, Orsetta&lt;/author&gt;&lt;author&gt;Bonaglia, Maria Clara&lt;/author&gt;&lt;/authors&gt;&lt;/contributors&gt;&lt;titles&gt;&lt;title&gt;Assigning single clinical features to their disease-locus in large deletions: the example of chromosome 1q23-25 deletion syndrome&lt;/title&gt;&lt;secondary-title&gt;Journal of Translational Genetics and Genomics&lt;/secondary-title&gt;&lt;/titles&gt;&lt;periodical&gt;&lt;full-title&gt;Journal of Translational Genetics and Genomics&lt;/full-title&gt;&lt;/periodical&gt;&lt;pages&gt;114-132&lt;/pages&gt;&lt;volume&gt;4&lt;/volume&gt;&lt;number&gt;3&lt;/number&gt;&lt;keywords&gt;&lt;keyword&gt;&amp;lt;i&amp;gt;PBX1&amp;lt;/i&amp;gt;&lt;/keyword&gt;&lt;keyword&gt;genotype-phenotype&lt;/keyword&gt;&lt;keyword&gt;haploinsufficiency&lt;/keyword&gt;&lt;keyword&gt;incomplete penetrance&lt;/keyword&gt;&lt;keyword&gt;&amp;lt;i&amp;gt;ATP1B1&amp;lt;/i&amp;gt;&lt;/keyword&gt;&lt;keyword&gt;microcephaly&lt;/keyword&gt;&lt;keyword&gt;contiguous gene syndrome&lt;/keyword&gt;&lt;/keywords&gt;&lt;dates&gt;&lt;year&gt;2020&lt;/year&gt;&lt;/dates&gt;&lt;isbn&gt;2578-5281&lt;/isbn&gt;&lt;urls&gt;&lt;related-urls&gt;&lt;url&gt;http://dx.doi.org/10.20517/jtgg.2020.16&lt;/url&gt;&lt;/related-urls&gt;&lt;/urls&gt;&lt;electronic-resource-num&gt;10.20517/jtgg.2020.16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D9D9D9" w:themeFill="background1" w:themeFillShade="D9"/>
            <w:vAlign w:val="center"/>
          </w:tcPr>
          <w:p w14:paraId="35E86201" w14:textId="3572ED3E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3458D">
              <w:rPr>
                <w:rFonts w:asciiTheme="minorHAnsi" w:eastAsia="Times New Roman" w:hAnsiTheme="minorHAnsi" w:cstheme="minorHAnsi"/>
                <w:sz w:val="16"/>
                <w:szCs w:val="16"/>
              </w:rPr>
              <w:t>chr1:170500104-184283033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2F04842D" w14:textId="2F3BBC50" w:rsidR="00A50ECF" w:rsidRPr="00D3458D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3458D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Case 3 of Fichera </w:t>
            </w:r>
            <w:r w:rsidRPr="00D3458D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324A945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2AF42A8D" w14:textId="77777777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7411356B" w14:textId="13D725BE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3458D">
              <w:rPr>
                <w:rFonts w:asciiTheme="minorHAnsi" w:eastAsia="Times New Roman" w:hAnsiTheme="minorHAnsi" w:cstheme="minorHAnsi"/>
                <w:sz w:val="16"/>
                <w:szCs w:val="16"/>
              </w:rPr>
              <w:t>chr1:178514910-181269712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533B2DAD" w14:textId="0F0A47C2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6361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D9D9D9" w:themeFill="background1" w:themeFillShade="D9"/>
            <w:noWrap/>
            <w:vAlign w:val="center"/>
          </w:tcPr>
          <w:p w14:paraId="20541D97" w14:textId="77777777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D9D9D9" w:themeFill="background1" w:themeFillShade="D9"/>
            <w:vAlign w:val="center"/>
          </w:tcPr>
          <w:p w14:paraId="55FFF83B" w14:textId="1B726C6D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3458D">
              <w:rPr>
                <w:rFonts w:asciiTheme="minorHAnsi" w:eastAsia="Times New Roman" w:hAnsiTheme="minorHAnsi" w:cstheme="minorHAnsi"/>
                <w:sz w:val="16"/>
                <w:szCs w:val="16"/>
              </w:rPr>
              <w:t>chr1:178514910-181269712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7E2C91F" w14:textId="04E731F5" w:rsidR="00A50ECF" w:rsidRPr="00D3458D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Distal SRO defined by Chatro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bookmarkEnd w:id="10"/>
      <w:tr w:rsidR="00CB09D9" w:rsidRPr="003456EA" w14:paraId="5785DBF7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CB2DC46" w14:textId="77777777" w:rsidR="00482BAF" w:rsidRPr="009369B6" w:rsidRDefault="00482BA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q41-q42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24B94DE9" w14:textId="77777777" w:rsidR="00482BAF" w:rsidRPr="009369B6" w:rsidRDefault="00482BA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217316327-224182462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73EEAD72" w14:textId="77777777" w:rsidR="00482BAF" w:rsidRPr="009369B6" w:rsidRDefault="00482BA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302758AD" w14:textId="1BF878C2" w:rsidR="00B9777F" w:rsidRDefault="00482BAF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senfeld_2011</w:t>
            </w:r>
            <w:hyperlink w:anchor="_ENREF_26" w:tooltip="Rosenfeld, 2011 #4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lbmZlbGQ8L0F1dGhvcj48WWVhcj4yMDExPC9ZZWFy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lbmZlbGQ8L0F1dGhvcj48WWVhcj4yMDExPC9ZZWFy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u_2014</w:t>
            </w:r>
            <w:hyperlink w:anchor="_ENREF_27" w:tooltip="Au, 2014 #28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dTwvQXV0aG9yPjxZZWFyPjIwMTQ8L1llYXI+PFJlY051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dTwvQXV0aG9yPjxZZWFyPjIwMTQ8L1llYXI+PFJlY051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preiz_2014</w:t>
            </w:r>
            <w:hyperlink w:anchor="_ENREF_28" w:tooltip="Spreiz, 2014 #28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preiz&lt;/Author&gt;&lt;Year&gt;2014&lt;/Year&gt;&lt;RecNum&gt;284&lt;/RecNum&gt;&lt;DisplayText&gt;&lt;style face="superscript"&gt;28&lt;/style&gt;&lt;/DisplayText&gt;&lt;record&gt;&lt;rec-number&gt;284&lt;/rec-number&gt;&lt;foreign-keys&gt;&lt;key app="EN" db-id="p9wv00a5yez0v1et5awv9pfoepd0x5dtwwpt" timestamp="1624474745"&gt;284&lt;/key&gt;&lt;/foreign-keys&gt;&lt;ref-type name="Journal Article"&gt;17&lt;/ref-type&gt;&lt;contributors&gt;&lt;authors&gt;&lt;author&gt;Spreiz, A.&lt;/author&gt;&lt;author&gt;Haberlandt, E.&lt;/author&gt;&lt;author&gt;Baumann, M.&lt;/author&gt;&lt;author&gt;Baumgartner Sigl, S.&lt;/author&gt;&lt;author&gt;Fauth, C.&lt;/author&gt;&lt;author&gt;Gautsch, K.&lt;/author&gt;&lt;author&gt;Karall, D.&lt;/author&gt;&lt;author&gt;Janetschek, C.&lt;/author&gt;&lt;author&gt;Rostasy, K.&lt;/author&gt;&lt;author&gt;Scholl-Bürgi, S.&lt;/author&gt;&lt;author&gt;Zotter, S.&lt;/author&gt;&lt;author&gt;Utermann, G.&lt;/author&gt;&lt;author&gt;Zschocke, J.&lt;/author&gt;&lt;author&gt;Kotzot, D.&lt;/author&gt;&lt;/authors&gt;&lt;/contributors&gt;&lt;titles&gt;&lt;title&gt;Chromosomal microaberrations in patients with epilepsy, intellectual disability, and congenital anomalies&lt;/title&gt;&lt;secondary-title&gt;Clinical Genetics&lt;/secondary-title&gt;&lt;/titles&gt;&lt;periodical&gt;&lt;full-title&gt;Clinical Genetics&lt;/full-title&gt;&lt;/periodical&gt;&lt;pages&gt;361-366&lt;/pages&gt;&lt;volume&gt;86&lt;/volume&gt;&lt;number&gt;4&lt;/number&gt;&lt;keywords&gt;&lt;keyword&gt;deletion&lt;/keyword&gt;&lt;keyword&gt;duplication&lt;/keyword&gt;&lt;keyword&gt;epilepsy&lt;/keyword&gt;&lt;keyword&gt;intellectual disability&lt;/keyword&gt;&lt;keyword&gt;SNP array&lt;/keyword&gt;&lt;/keywords&gt;&lt;dates&gt;&lt;year&gt;2014&lt;/year&gt;&lt;pub-dates&gt;&lt;date&gt;2014/10/01&lt;/date&gt;&lt;/pub-dates&gt;&lt;/dates&gt;&lt;publisher&gt;John Wiley &amp;amp; Sons, Ltd&lt;/publisher&gt;&lt;isbn&gt;0009-9163&lt;/isbn&gt;&lt;work-type&gt;https://doi.org/10.1111/cge.12288&lt;/work-type&gt;&lt;urls&gt;&lt;related-urls&gt;&lt;url&gt;https://doi.org/10.1111/cge.12288&lt;/url&gt;&lt;/related-urls&gt;&lt;/urls&gt;&lt;electronic-resource-num&gt;https://doi.org/10.1111/cge.12288&lt;/electronic-resource-num&gt;&lt;access-date&gt;2021/06/23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2680EB65" w14:textId="6B127115" w:rsidR="00482BAF" w:rsidRPr="00B9777F" w:rsidRDefault="00482BAF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assina_2015</w:t>
            </w:r>
            <w:hyperlink w:anchor="_ENREF_29" w:tooltip="Cassina, 2015 #28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NzaW5hPC9BdXRob3I+PFllYXI+MjAxNTwvWWVhcj48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NzaW5hPC9BdXRob3I+PFllYXI+MjAxNTwvWWVhcj48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anagishita_2019</w:t>
            </w:r>
            <w:hyperlink w:anchor="_ENREF_30" w:tooltip="Yanagishita, 2019 #4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YW5hZ2lzaGl0YTwvQXV0aG9yPjxZZWFyPjIwMTk8L1ll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YW5hZ2lzaGl0YTwvQXV0aG9yPjxZZWFyPjIwMTk8L1ll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3AD35AA2" w14:textId="77777777" w:rsidR="00482BAF" w:rsidRPr="009369B6" w:rsidRDefault="00482BA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219249704-226115839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948C3A1" w14:textId="7B352451" w:rsidR="00482BAF" w:rsidRPr="009369B6" w:rsidRDefault="00482BA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ubject 13 of Rosenfeld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5CA615E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7F86B06" w14:textId="77777777" w:rsidR="00482BAF" w:rsidRPr="009369B6" w:rsidRDefault="00482BA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002E986E" w14:textId="0977BFC0" w:rsidR="00482BAF" w:rsidRPr="009369B6" w:rsidRDefault="00482BA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82BAF">
              <w:rPr>
                <w:rFonts w:asciiTheme="minorHAnsi" w:eastAsia="Times New Roman" w:hAnsiTheme="minorHAnsi" w:cstheme="minorHAnsi"/>
                <w:sz w:val="16"/>
                <w:szCs w:val="16"/>
              </w:rPr>
              <w:t>chr1:222988431-224622001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169A5FDF" w14:textId="2B8322A9" w:rsidR="00482BAF" w:rsidRPr="009369B6" w:rsidRDefault="00482BA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3B5CB26C" w14:textId="77777777" w:rsidR="00482BAF" w:rsidRPr="00B9777F" w:rsidRDefault="00482BA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6E35BB38" w14:textId="60D5782C" w:rsidR="00482BAF" w:rsidRPr="009369B6" w:rsidRDefault="00482BA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82BAF">
              <w:rPr>
                <w:rFonts w:asciiTheme="minorHAnsi" w:eastAsia="Times New Roman" w:hAnsiTheme="minorHAnsi" w:cstheme="minorHAnsi"/>
                <w:sz w:val="16"/>
                <w:szCs w:val="16"/>
              </w:rPr>
              <w:t>chr1:222988431-224622001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E5C4B88" w14:textId="5EA59E0B" w:rsidR="00482BAF" w:rsidRPr="00482BAF" w:rsidRDefault="00482BA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genes: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DISP1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WDR26</w:t>
            </w:r>
          </w:p>
        </w:tc>
      </w:tr>
      <w:tr w:rsidR="00CB09D9" w:rsidRPr="003456EA" w14:paraId="2E507ED7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8081948" w14:textId="77777777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q43-q44</w:t>
            </w: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69BED89D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239559031-245532863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5988E9CF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shd w:val="clear" w:color="auto" w:fill="D9D9D9" w:themeFill="background1" w:themeFillShade="D9"/>
            <w:noWrap/>
            <w:vAlign w:val="center"/>
          </w:tcPr>
          <w:p w14:paraId="747E7DD1" w14:textId="53033ECB" w:rsidR="00A50ECF" w:rsidRPr="00B9777F" w:rsidRDefault="00A50ECF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llif_2012</w:t>
            </w:r>
            <w:hyperlink w:anchor="_ENREF_31" w:tooltip="Ballif, 2012 #4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WxsaWY8L0F1dGhvcj48WWVhcj4yMDEyPC9ZZWFyPjxS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WxsaWY8L0F1dGhvcj48WWVhcj4yMDEyPC9ZZWFyPjxS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hierry_2012</w:t>
            </w:r>
            <w:hyperlink w:anchor="_ENREF_32" w:tooltip="Thierry, 2012 #4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aGllcnJ5PC9BdXRob3I+PFllYXI+MjAxMjwvWWVhcj48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aGllcnJ5PC9BdXRob3I+PFllYXI+MjAxMjwvWWVhcj48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pienne_2017</w:t>
            </w:r>
            <w:hyperlink w:anchor="_ENREF_33" w:tooltip="Depienne, 2017 #4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XBpZW5uZTwvQXV0aG9yPjxZZWFyPjIwMTc8L1llYXI+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XBpZW5uZTwvQXV0aG9yPjxZZWFyPjIwMTc8L1llYXI+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en_2020</w:t>
            </w:r>
            <w:hyperlink w:anchor="_ENREF_34" w:tooltip="Chen, 2020 #28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VuPC9BdXRob3I+PFllYXI+MjAyMDwvWWVhcj48UmVj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VuPC9BdXRob3I+PFllYXI+MjAyMDwvWWVhcj48UmVj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D9D9D9" w:themeFill="background1" w:themeFillShade="D9"/>
            <w:vAlign w:val="center"/>
          </w:tcPr>
          <w:p w14:paraId="33ADB00A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241492408-247466240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294745E1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</w:t>
            </w:r>
          </w:p>
        </w:tc>
      </w:tr>
      <w:tr w:rsidR="00CB09D9" w:rsidRPr="003456EA" w14:paraId="0B967712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A4EE0DD" w14:textId="77777777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F155E6B" w14:textId="585C8FA6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1" w:name="_Hlk74148993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243287730-245318287</w:t>
            </w:r>
            <w:bookmarkEnd w:id="11"/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1D40A70" w14:textId="213A92EE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EA11CD1" w14:textId="6FC1C760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5DB4543" w14:textId="0BA28230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243287730-245318287</w:t>
            </w:r>
          </w:p>
        </w:tc>
        <w:tc>
          <w:tcPr>
            <w:tcW w:w="6842" w:type="dxa"/>
            <w:tcBorders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7FCE2D3" w14:textId="0E7669B4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251C290B" w14:textId="77777777" w:rsidTr="00560423"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E150ABC" w14:textId="77777777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8499C5F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B00CCB1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8B97684" w14:textId="77777777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7E04AC72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458936B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1B0B555A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1D8E76B" w14:textId="27ECF0BC" w:rsidR="00A50ECF" w:rsidRPr="00073DDA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2p25.3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(MYTIL)</w:t>
            </w:r>
          </w:p>
        </w:tc>
        <w:tc>
          <w:tcPr>
            <w:tcW w:w="2161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932E3D2" w14:textId="6266393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0-3014104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05AA1A5" w14:textId="0EAE950A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2FF7ECD1" w14:textId="4E44DDBC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oco-Fenzy_2014</w:t>
            </w:r>
            <w:hyperlink w:anchor="_ENREF_35" w:tooltip="Doco-Fenzy, 2014 #4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b2NvLUZlbnp5PC9BdXRob3I+PFllYXI+MjAxNDwvWWVh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b2NvLUZlbnp5PC9BdXRob3I+PFllYXI+MjAxNDwvWWVh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 Rocker_2015</w:t>
            </w:r>
            <w:hyperlink w:anchor="_ENREF_36" w:tooltip="De Rocker, 2015 #4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SBSb2NrZXI8L0F1dGhvcj48WWVhcj4yMDE1PC9ZZWFy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SBSb2NrZXI8L0F1dGhvcj48WWVhcj4yMDE1PC9ZZWFy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544D868" w14:textId="577464FB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0-3014104</w:t>
            </w:r>
          </w:p>
        </w:tc>
        <w:tc>
          <w:tcPr>
            <w:tcW w:w="6842" w:type="dxa"/>
            <w:tcBorders>
              <w:top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D2EE4C6" w14:textId="4C24D8F8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Rocker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.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 1</w:t>
            </w:r>
          </w:p>
        </w:tc>
      </w:tr>
      <w:tr w:rsidR="00CB09D9" w:rsidRPr="003456EA" w14:paraId="060598DB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27189DF4" w14:textId="77777777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76705E32" w14:textId="57297BD3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1792885-2335045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4FDAAC15" w14:textId="6D802B3C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D9D9D9" w:themeFill="background1" w:themeFillShade="D9"/>
            <w:noWrap/>
            <w:vAlign w:val="center"/>
          </w:tcPr>
          <w:p w14:paraId="13088EA7" w14:textId="0B596B7C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D9D9D9" w:themeFill="background1" w:themeFillShade="D9"/>
            <w:vAlign w:val="center"/>
          </w:tcPr>
          <w:p w14:paraId="4A555B28" w14:textId="635E4356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1792885-2335045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796FA1A" w14:textId="007D202F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MYTIL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CB09D9" w:rsidRPr="003456EA" w14:paraId="0F2269CE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AFF21E6" w14:textId="6ED818AE" w:rsidR="00A50ECF" w:rsidRPr="00090600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90600">
              <w:rPr>
                <w:rFonts w:asciiTheme="minorHAnsi" w:eastAsia="Times New Roman" w:hAnsiTheme="minorHAnsi" w:cstheme="minorHAnsi"/>
                <w:sz w:val="16"/>
                <w:szCs w:val="16"/>
              </w:rPr>
              <w:t>2p21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58C453F0" w14:textId="1DFCA424" w:rsidR="00A50ECF" w:rsidRPr="00090600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90600">
              <w:rPr>
                <w:rFonts w:asciiTheme="minorHAnsi" w:eastAsia="Times New Roman" w:hAnsiTheme="minorHAnsi" w:cstheme="minorHAnsi"/>
                <w:sz w:val="16"/>
                <w:szCs w:val="16"/>
              </w:rPr>
              <w:t>chr2:44183312-44362445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7ED50F40" w14:textId="166AD1E4" w:rsidR="00A50ECF" w:rsidRPr="00090600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90600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shd w:val="clear" w:color="auto" w:fill="FFFFFF" w:themeFill="background1"/>
            <w:noWrap/>
            <w:vAlign w:val="center"/>
          </w:tcPr>
          <w:p w14:paraId="4EB70E20" w14:textId="6AECDCC2" w:rsidR="00A50ECF" w:rsidRPr="00B9777F" w:rsidRDefault="006C0BF4" w:rsidP="006C0B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DECIPHER </w:t>
            </w:r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5FA5AF79" w14:textId="49B840A0" w:rsidR="00A50ECF" w:rsidRPr="00090600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90600">
              <w:rPr>
                <w:rFonts w:asciiTheme="minorHAnsi" w:eastAsia="Times New Roman" w:hAnsiTheme="minorHAnsi" w:cstheme="minorHAnsi"/>
                <w:sz w:val="16"/>
                <w:szCs w:val="16"/>
              </w:rPr>
              <w:t>chr2:44410451-44589584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249AA97" w14:textId="1CE9F006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90600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CB09D9" w:rsidRPr="004A12D7" w14:paraId="515D19E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8A32C20" w14:textId="66240DBD" w:rsidR="00A50ECF" w:rsidRPr="004A12D7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NRXN1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(2p16.3)</w:t>
            </w: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66E0A343" w14:textId="09C4486B" w:rsidR="00A50ECF" w:rsidRPr="004A12D7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2" w:name="_Hlk75854063"/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chr2:50145643-51259674</w:t>
            </w:r>
            <w:bookmarkEnd w:id="12"/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52E420CC" w14:textId="420CF059" w:rsidR="00A50ECF" w:rsidRPr="004A12D7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shd w:val="clear" w:color="auto" w:fill="D9D9D9" w:themeFill="background1" w:themeFillShade="D9"/>
            <w:noWrap/>
            <w:vAlign w:val="center"/>
          </w:tcPr>
          <w:p w14:paraId="14CB1BB0" w14:textId="4260DF7E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Béna_2013</w:t>
            </w:r>
            <w:hyperlink w:anchor="_ENREF_37" w:tooltip="Béna, 2013 #293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w6luYTwvQXV0aG9yPjxZZWFyPjIwMTM8L1llYXI+PFJl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w6luYTwvQXV0aG9yPjxZZWFyPjIwMTM8L1llYXI+PFJl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37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owther_2015</w:t>
            </w:r>
            <w:hyperlink w:anchor="_ENREF_38" w:tooltip="Lowther, 2017 #29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b3d0aGVyPC9BdXRob3I+PFllYXI+MjAxNzwvWWVhcj48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b3d0aGVyPC9BdXRob3I+PFllYXI+MjAxNzwvWWVhcj48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l Shehhi_2019</w:t>
            </w:r>
            <w:hyperlink w:anchor="_ENREF_39" w:tooltip="Al Shehhi, 2019 #28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Al Shehhi&lt;/Author&gt;&lt;Year&gt;2019&lt;/Year&gt;&lt;RecNum&gt;288&lt;/RecNum&gt;&lt;DisplayText&gt;&lt;style face="superscript"&gt;39&lt;/style&gt;&lt;/DisplayText&gt;&lt;record&gt;&lt;rec-number&gt;288&lt;/rec-number&gt;&lt;foreign-keys&gt;&lt;key app="EN" db-id="p9wv00a5yez0v1et5awv9pfoepd0x5dtwwpt" timestamp="1624631179"&gt;288&lt;/key&gt;&lt;/foreign-keys&gt;&lt;ref-type name="Journal Article"&gt;17&lt;/ref-type&gt;&lt;contributors&gt;&lt;authors&gt;&lt;author&gt;Al Shehhi, Maryam&lt;/author&gt;&lt;author&gt;Forman, Eva B.&lt;/author&gt;&lt;author&gt;Fitzgerald, Jacqueline E.&lt;/author&gt;&lt;author&gt;McInerney, Veronica&lt;/author&gt;&lt;author&gt;Krawczyk, Janusz&lt;/author&gt;&lt;author&gt;Shen, Sanbing&lt;/author&gt;&lt;author&gt;Betts, David R.&lt;/author&gt;&lt;author&gt;Ardle, Linda Mc&lt;/author&gt;&lt;author&gt;Gorman, Kathleen M.&lt;/author&gt;&lt;author&gt;King, Mary D.&lt;/author&gt;&lt;author&gt;Green, Andrew&lt;/author&gt;&lt;author&gt;Gallagher, Louise&lt;/author&gt;&lt;author&gt;Lynch, Sally A.&lt;/author&gt;&lt;/authors&gt;&lt;/contributors&gt;&lt;titles&gt;&lt;title&gt;NRXN1 deletion syndrome; phenotypic and penetrance data from 34 families&lt;/title&gt;&lt;secondary-title&gt;European Journal of Medical Genetics&lt;/secondary-title&gt;&lt;/titles&gt;&lt;periodical&gt;&lt;full-title&gt;Eur J Med Genet&lt;/full-title&gt;&lt;abbr-1&gt;European journal of medical genetics&lt;/abbr-1&gt;&lt;/periodical&gt;&lt;pages&gt;204-209&lt;/pages&gt;&lt;volume&gt;62&lt;/volume&gt;&lt;number&gt;3&lt;/number&gt;&lt;keywords&gt;&lt;keyword&gt;Neurexin 1&lt;/keyword&gt;&lt;keyword&gt;Copy number variant&lt;/keyword&gt;&lt;keyword&gt;2p16.3 microdeletion&lt;/keyword&gt;&lt;keyword&gt;Autism spectrum disorder&lt;/keyword&gt;&lt;/keywords&gt;&lt;dates&gt;&lt;year&gt;2019&lt;/year&gt;&lt;pub-dates&gt;&lt;date&gt;2019/03/01/&lt;/date&gt;&lt;/pub-dates&gt;&lt;/dates&gt;&lt;isbn&gt;1769-7212&lt;/isbn&gt;&lt;urls&gt;&lt;related-urls&gt;&lt;url&gt;https://www.sciencedirect.com/science/article/pii/S176972121830079X&lt;/url&gt;&lt;/related-urls&gt;&lt;/urls&gt;&lt;electronic-resource-num&gt;https://doi.org/10.1016/j.ejmg.2018.07.015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D9D9D9" w:themeFill="background1" w:themeFillShade="D9"/>
            <w:vAlign w:val="center"/>
          </w:tcPr>
          <w:p w14:paraId="4EF1DFCA" w14:textId="73977551" w:rsidR="00A50ECF" w:rsidRPr="004A12D7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chr2:50145643-51259674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02332B5" w14:textId="2C46C68D" w:rsidR="00A50ECF" w:rsidRPr="004A12D7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12D7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NRXN1</w:t>
            </w:r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CB09D9" w:rsidRPr="003456EA" w14:paraId="07C58E72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9C1C51A" w14:textId="77777777" w:rsidR="00A50ECF" w:rsidRPr="004A12D7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69B3305D" w14:textId="154C7D71" w:rsidR="00A50ECF" w:rsidRPr="004A12D7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3" w:name="_Hlk75854075"/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chr2:50847740-51170975</w:t>
            </w:r>
            <w:bookmarkEnd w:id="13"/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1A534949" w14:textId="0973DCF1" w:rsidR="00A50ECF" w:rsidRPr="004A12D7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shd w:val="clear" w:color="auto" w:fill="D9D9D9" w:themeFill="background1" w:themeFillShade="D9"/>
            <w:noWrap/>
            <w:vAlign w:val="center"/>
          </w:tcPr>
          <w:p w14:paraId="082F45C5" w14:textId="709790C4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D9D9D9" w:themeFill="background1" w:themeFillShade="D9"/>
            <w:vAlign w:val="center"/>
          </w:tcPr>
          <w:p w14:paraId="18945EA6" w14:textId="5EDD7867" w:rsidR="00A50ECF" w:rsidRPr="004A12D7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chr2:50994236-51317471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EFFD61B" w14:textId="7E597EF6" w:rsidR="00A50ECF" w:rsidRPr="000A19F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0 of </w:t>
            </w:r>
            <w:r w:rsidRPr="004A12D7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Béna </w:t>
            </w:r>
            <w:r w:rsidRPr="004A12D7"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466AD721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2EFBD8C" w14:textId="2A6E5FE6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2p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6.1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-p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5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024777EF" w14:textId="5DFACF46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4" w:name="_Hlk83810434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59139200-62488871</w:t>
            </w:r>
            <w:bookmarkEnd w:id="14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0AD0B7A9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shd w:val="clear" w:color="auto" w:fill="FFFFFF" w:themeFill="background1"/>
            <w:noWrap/>
            <w:vAlign w:val="center"/>
          </w:tcPr>
          <w:p w14:paraId="26824609" w14:textId="343C11C5" w:rsidR="00B9777F" w:rsidRDefault="00F84F38" w:rsidP="00F84F3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5"/>
                <w:szCs w:val="15"/>
              </w:rPr>
            </w:pPr>
            <w:r w:rsidRPr="00B9777F">
              <w:rPr>
                <w:rFonts w:ascii="Calibri" w:eastAsia="Times New Roman" w:hAnsi="Calibri" w:cs="Calibri"/>
                <w:sz w:val="15"/>
                <w:szCs w:val="15"/>
              </w:rPr>
              <w:t>Kaminsky_2011</w:t>
            </w:r>
            <w:hyperlink w:anchor="_ENREF_40" w:tooltip="Kaminsky, 2011 #5" w:history="1"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="Calibri" w:eastAsia="Times New Roman" w:hAnsi="Calibri" w:cs="Calibri"/>
                  <w:noProof/>
                  <w:sz w:val="15"/>
                  <w:szCs w:val="15"/>
                  <w:vertAlign w:val="superscript"/>
                </w:rPr>
                <w:t>40</w: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="Calibri" w:eastAsia="Times New Roman" w:hAnsi="Calibri" w:cs="Calibri"/>
                <w:sz w:val="15"/>
                <w:szCs w:val="15"/>
              </w:rPr>
              <w:t xml:space="preserve">; </w:t>
            </w:r>
            <w:r w:rsidRPr="00B9777F">
              <w:rPr>
                <w:rFonts w:ascii="Calibri" w:eastAsia="Times New Roman" w:hAnsi="Calibri" w:cs="Calibri"/>
                <w:sz w:val="15"/>
                <w:szCs w:val="15"/>
              </w:rPr>
              <w:t>Piccione_2012</w:t>
            </w:r>
            <w:hyperlink w:anchor="_ENREF_41" w:tooltip="Piccione, 2012 #434" w:history="1"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/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 &lt;EndNote&gt;&lt;Cite&gt;&lt;Author&gt;Piccione&lt;/Author&gt;&lt;Year&gt;2012&lt;/Year&gt;&lt;RecNum&gt;434&lt;/RecNum&gt;&lt;DisplayText&gt;&lt;style face="superscript"&gt;41&lt;/style&gt;&lt;/DisplayText&gt;&lt;record&gt;&lt;rec-number&gt;434&lt;/rec-number&gt;&lt;foreign-keys&gt;&lt;key app="EN" db-id="p9wv00a5yez0v1et5awv9pfoepd0x5dtwwpt" timestamp="1625593115"&gt;434&lt;/key&gt;&lt;/foreign-keys&gt;&lt;ref-type name="Journal Article"&gt;17&lt;/ref-type&gt;&lt;contributors&gt;&lt;authors&gt;&lt;author&gt;Piccione, Maria&lt;/author&gt;&lt;author&gt;Piro, Ettore&lt;/author&gt;&lt;author&gt;Serraino, Francesca&lt;/author&gt;&lt;author&gt;Cavani, Simona&lt;/author&gt;&lt;author&gt;Ciccone, Roberto&lt;/author&gt;&lt;author&gt;Malacarne, Michela&lt;/author&gt;&lt;author&gt;Pierluigi, Mauro&lt;/author&gt;&lt;author&gt;Vitaloni, Marianna&lt;/author&gt;&lt;author&gt;Zuffardi, Orsetta&lt;/author&gt;&lt;author&gt;Corsello, Giovanni&lt;/author&gt;&lt;/authors&gt;&lt;/contributors&gt;&lt;titles&gt;&lt;title&gt;Interstitial deletion of chromosome 2p15-16.1: Report of two patients and critical review of current genotype–phenotype correlation&lt;/title&gt;&lt;secondary-title&gt;European Journal of Medical Genetics&lt;/secondary-title&gt;&lt;/titles&gt;&lt;periodical&gt;&lt;full-title&gt;Eur J Med Genet&lt;/full-title&gt;&lt;abbr-1&gt;European journal of medical genetics&lt;/abbr-1&gt;&lt;/periodical&gt;&lt;pages&gt;238-244&lt;/pages&gt;&lt;volume&gt;55&lt;/volume&gt;&lt;number&gt;4&lt;/number&gt;&lt;keywords&gt;&lt;keyword&gt;Array CGH&lt;/keyword&gt;&lt;keyword&gt;Developmental delay&lt;/keyword&gt;&lt;keyword&gt;Dysmorphic features&lt;/keyword&gt;&lt;keyword&gt;Microdeletion 2p15p16.1 syndrome&lt;/keyword&gt;&lt;/keywords&gt;&lt;dates&gt;&lt;year&gt;2012&lt;/year&gt;&lt;pub-dates&gt;&lt;date&gt;2012/04/01/&lt;/date&gt;&lt;/pub-dates&gt;&lt;/dates&gt;&lt;isbn&gt;1769-7212&lt;/isbn&gt;&lt;urls&gt;&lt;related-urls&gt;&lt;url&gt;https://www.sciencedirect.com/science/article/pii/S1769721212000353&lt;/url&gt;&lt;/related-urls&gt;&lt;/urls&gt;&lt;electronic-resource-num&gt;https://doi.org/10.1016/j.ejmg.2012.01.014&lt;/electronic-resource-num&gt;&lt;/record&gt;&lt;/Cite&gt;&lt;/EndNote&gt;</w:instrTex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="Calibri" w:eastAsia="Times New Roman" w:hAnsi="Calibri" w:cs="Calibri"/>
                  <w:noProof/>
                  <w:sz w:val="15"/>
                  <w:szCs w:val="15"/>
                  <w:vertAlign w:val="superscript"/>
                </w:rPr>
                <w:t>41</w: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="Calibri" w:eastAsia="Times New Roman" w:hAnsi="Calibri" w:cs="Calibri"/>
                <w:sz w:val="15"/>
                <w:szCs w:val="15"/>
              </w:rPr>
              <w:t xml:space="preserve">; </w:t>
            </w:r>
          </w:p>
          <w:p w14:paraId="04228BD8" w14:textId="72185639" w:rsidR="00A50ECF" w:rsidRPr="00B9777F" w:rsidRDefault="00F84F38" w:rsidP="00F84F3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ncarova_2013</w:t>
            </w:r>
            <w:hyperlink w:anchor="_ENREF_42" w:tooltip="Hancarova, 2013 #437" w:history="1">
              <w:r w:rsidR="005907C9" w:rsidRPr="00B9777F">
                <w:rPr>
                  <w:rFonts w:eastAsia="Times New Roman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eastAsia="Times New Roman" w:cstheme="minorHAnsi"/>
                  <w:sz w:val="15"/>
                  <w:szCs w:val="15"/>
                </w:rPr>
                <w:instrText xml:space="preserve"> ADDIN EN.CITE &lt;EndNote&gt;&lt;Cite&gt;&lt;Author&gt;Hancarova&lt;/Author&gt;&lt;Year&gt;2013&lt;/Year&gt;&lt;RecNum&gt;437&lt;/RecNum&gt;&lt;DisplayText&gt;&lt;style face="superscript"&gt;42&lt;/style&gt;&lt;/DisplayText&gt;&lt;record&gt;&lt;rec-number&gt;437&lt;/rec-number&gt;&lt;foreign-keys&gt;&lt;key app="EN" db-id="p9wv00a5yez0v1et5awv9pfoepd0x5dtwwpt" timestamp="1625593704"&gt;437&lt;/key&gt;&lt;/foreign-keys&gt;&lt;ref-type name="Journal Article"&gt;17&lt;/ref-type&gt;&lt;contributors&gt;&lt;authors&gt;&lt;author&gt;Hancarova, Miroslava&lt;/author&gt;&lt;author&gt;Simandlova, Martina&lt;/author&gt;&lt;author&gt;Drabova, Jana&lt;/author&gt;&lt;author&gt;Mannik, Katrin&lt;/author&gt;&lt;author&gt;Kurg, Ants&lt;/author&gt;&lt;author&gt;Sedlacek, Zdenek&lt;/author&gt;&lt;/authors&gt;&lt;/contributors&gt;&lt;titles&gt;&lt;title&gt;A patient with de novo 0.45 Mb deletion of 2p16.1: The role of BCL11A, PAPOLG, REL, and FLJ16341 in the 2p15-p16.1 microdeletion syndrome&lt;/title&gt;&lt;secondary-title&gt;American Journal of Medical Genetics Part A&lt;/secondary-title&gt;&lt;/titles&gt;&lt;periodical&gt;&lt;full-title&gt;American Journal of Medical Genetics Part A&lt;/full-title&gt;&lt;/periodical&gt;&lt;pages&gt;865-870&lt;/pages&gt;&lt;volume&gt;161&lt;/volume&gt;&lt;number&gt;4&lt;/number&gt;&lt;keywords&gt;&lt;keyword&gt;2p15-p16.1 microdeletion syndrome&lt;/keyword&gt;&lt;keyword&gt;autism&lt;/keyword&gt;&lt;keyword&gt;copy number variation&lt;/keyword&gt;&lt;keyword&gt;developmental delay&lt;/keyword&gt;&lt;keyword&gt;intellectual disability&lt;/keyword&gt;&lt;keyword&gt;SNP array&lt;/keyword&gt;&lt;/keywords&gt;&lt;dates&gt;&lt;year&gt;2013&lt;/year&gt;&lt;pub-dates&gt;&lt;date&gt;2013/04/01&lt;/date&gt;&lt;/pub-dates&gt;&lt;/dates&gt;&lt;publisher&gt;John Wiley &amp;amp; Sons, Ltd&lt;/publisher&gt;&lt;isbn&gt;1552-4825&lt;/isbn&gt;&lt;work-type&gt;https://doi.org/10.1002/ajmg.a.35783&lt;/work-type&gt;&lt;urls&gt;&lt;related-urls&gt;&lt;url&gt;https://doi.org/10.1002/ajmg.a.35783&lt;/url&gt;&lt;/related-urls&gt;&lt;/urls&gt;&lt;electronic-resource-num&gt;https://doi.org/10.1002/ajmg.a.35783&lt;/electronic-resource-num&gt;&lt;access-date&gt;2021/07/06&lt;/access-date&gt;&lt;/record&gt;&lt;/Cite&gt;&lt;/EndNote&gt;</w:instrText>
              </w:r>
              <w:r w:rsidR="005907C9" w:rsidRPr="00B9777F">
                <w:rPr>
                  <w:rFonts w:eastAsia="Times New Roman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eastAsia="Times New Roman" w:cstheme="minorHAnsi"/>
                  <w:noProof/>
                  <w:sz w:val="15"/>
                  <w:szCs w:val="15"/>
                  <w:vertAlign w:val="superscript"/>
                </w:rPr>
                <w:t>42</w:t>
              </w:r>
              <w:r w:rsidR="005907C9" w:rsidRPr="00B9777F">
                <w:rPr>
                  <w:rFonts w:eastAsia="Times New Roman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eastAsia="Times New Roman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="Calibri" w:eastAsia="Times New Roman" w:hAnsi="Calibri" w:cs="Calibri"/>
                <w:sz w:val="15"/>
                <w:szCs w:val="15"/>
              </w:rPr>
              <w:t>Mimouni-Bloch_2015</w:t>
            </w:r>
            <w:hyperlink w:anchor="_ENREF_43" w:tooltip="Mimouni-Bloch, 2015 #436" w:history="1"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/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 &lt;EndNote&gt;&lt;Cite&gt;&lt;Author&gt;Mimouni-Bloch&lt;/Author&gt;&lt;Year&gt;2015&lt;/Year&gt;&lt;RecNum&gt;436&lt;/RecNum&gt;&lt;DisplayText&gt;&lt;style face="superscript"&gt;43&lt;/style&gt;&lt;/DisplayText&gt;&lt;record&gt;&lt;rec-number&gt;436&lt;/rec-number&gt;&lt;foreign-keys&gt;&lt;key app="EN" db-id="p9wv00a5yez0v1et5awv9pfoepd0x5dtwwpt" timestamp="1625593579"&gt;436&lt;/key&gt;&lt;/foreign-keys&gt;&lt;ref-type name="Journal Article"&gt;17&lt;/ref-type&gt;&lt;contributors&gt;&lt;authors&gt;&lt;author&gt;Mimouni-Bloch, Aviva&lt;/author&gt;&lt;author&gt;Yeshaya, Josepha&lt;/author&gt;&lt;author&gt;Kahana, Sarit&lt;/author&gt;&lt;author&gt;Maya, Idit&lt;/author&gt;&lt;author&gt;Basel-Vanagaite, Lina&lt;/author&gt;&lt;/authors&gt;&lt;/contributors&gt;&lt;titles&gt;&lt;title&gt;A de-novo interstitial microduplication involving 2p16.1-p15 and mirroring 2p16.1-p15 microdeletion syndrome: Clinical and molecular analysis&lt;/title&gt;&lt;secondary-title&gt;European Journal of Paediatric Neurology&lt;/secondary-title&gt;&lt;/titles&gt;&lt;periodical&gt;&lt;full-title&gt;European Journal of Paediatric Neurology&lt;/full-title&gt;&lt;/periodical&gt;&lt;pages&gt;711-715&lt;/pages&gt;&lt;volume&gt;19&lt;/volume&gt;&lt;number&gt;6&lt;/number&gt;&lt;keywords&gt;&lt;keyword&gt;2p microdeletion syndrome&lt;/keyword&gt;&lt;keyword&gt;Microduplication&lt;/keyword&gt;&lt;keyword&gt;Chromosome 2&lt;/keyword&gt;&lt;keyword&gt;Developmental delay&lt;/keyword&gt;&lt;/keywords&gt;&lt;dates&gt;&lt;year&gt;2015&lt;/year&gt;&lt;pub-dates&gt;&lt;date&gt;2015/11/01/&lt;/date&gt;&lt;/pub-dates&gt;&lt;/dates&gt;&lt;isbn&gt;1090-3798&lt;/isbn&gt;&lt;urls&gt;&lt;related-urls&gt;&lt;url&gt;https://www.sciencedirect.com/science/article/pii/S1090379815001415&lt;/url&gt;&lt;/related-urls&gt;&lt;/urls&gt;&lt;electronic-resource-num&gt;https://doi.org/10.1016/j.ejpn.2015.07.013&lt;/electronic-resource-num&gt;&lt;/record&gt;&lt;/Cite&gt;&lt;/EndNote&gt;</w:instrTex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="Calibri" w:eastAsia="Times New Roman" w:hAnsi="Calibri" w:cs="Calibri"/>
                  <w:noProof/>
                  <w:sz w:val="15"/>
                  <w:szCs w:val="15"/>
                  <w:vertAlign w:val="superscript"/>
                </w:rPr>
                <w:t>43</w: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3C5B7F7A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59139200-62488871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D3647BD" w14:textId="29C881BB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linGen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6D709F" w:rsidRPr="003456EA" w14:paraId="23C78A2F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AFE50F1" w14:textId="32E9C4A2" w:rsidR="006D709F" w:rsidRPr="009369B6" w:rsidRDefault="006D709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2p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5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-p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4</w:t>
            </w: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39742224" w14:textId="42578F34" w:rsidR="006D709F" w:rsidRPr="009369B6" w:rsidRDefault="004055D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055D7">
              <w:rPr>
                <w:rFonts w:asciiTheme="minorHAnsi" w:eastAsia="Times New Roman" w:hAnsiTheme="minorHAnsi" w:cstheme="minorHAnsi"/>
                <w:sz w:val="16"/>
                <w:szCs w:val="16"/>
              </w:rPr>
              <w:t>chr2:65490660-67666133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374E8AD5" w14:textId="16DBD671" w:rsidR="006D709F" w:rsidRPr="009369B6" w:rsidRDefault="004055D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shd w:val="clear" w:color="auto" w:fill="D9D9D9" w:themeFill="background1" w:themeFillShade="D9"/>
            <w:noWrap/>
            <w:vAlign w:val="center"/>
          </w:tcPr>
          <w:p w14:paraId="5B30D95B" w14:textId="191AFEA1" w:rsidR="006D709F" w:rsidRPr="00B9777F" w:rsidRDefault="00F84F38" w:rsidP="00F84F3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5"/>
                <w:szCs w:val="15"/>
              </w:rPr>
            </w:pPr>
            <w:r w:rsidRPr="00B9777F">
              <w:rPr>
                <w:rFonts w:ascii="Calibri" w:eastAsia="Times New Roman" w:hAnsi="Calibri" w:cs="Calibri"/>
                <w:sz w:val="15"/>
                <w:szCs w:val="15"/>
              </w:rPr>
              <w:t>Kaminsky_2011</w:t>
            </w:r>
            <w:hyperlink w:anchor="_ENREF_40" w:tooltip="Kaminsky, 2011 #5" w:history="1"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="Calibri" w:eastAsia="Times New Roman" w:hAnsi="Calibri" w:cs="Calibri"/>
                  <w:noProof/>
                  <w:sz w:val="15"/>
                  <w:szCs w:val="15"/>
                  <w:vertAlign w:val="superscript"/>
                </w:rPr>
                <w:t>40</w: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="Calibri" w:eastAsia="Times New Roman" w:hAnsi="Calibri" w:cs="Calibri"/>
                <w:sz w:val="15"/>
                <w:szCs w:val="15"/>
              </w:rPr>
              <w:t xml:space="preserve">; </w:t>
            </w:r>
            <w:r w:rsidRPr="00B9777F">
              <w:rPr>
                <w:rFonts w:ascii="Calibri" w:eastAsia="Times New Roman" w:hAnsi="Calibri" w:cs="Calibri"/>
                <w:sz w:val="15"/>
                <w:szCs w:val="15"/>
              </w:rPr>
              <w:t>Wohlleber_2011</w:t>
            </w:r>
            <w:hyperlink w:anchor="_ENREF_44" w:tooltip="Wohlleber, 2011 #51" w:history="1"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>
                  <w:fldData xml:space="preserve">PEVuZE5vdGU+PENpdGU+PEF1dGhvcj5Xb2hsbGViZXI8L0F1dGhvcj48WWVhcj4yMDExPC9ZZWFy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>
                  <w:fldData xml:space="preserve">PEVuZE5vdGU+PENpdGU+PEF1dGhvcj5Xb2hsbGViZXI8L0F1dGhvcj48WWVhcj4yMDExPC9ZZWFy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="Calibri" w:eastAsia="Times New Roman" w:hAnsi="Calibri" w:cs="Calibri"/>
                  <w:noProof/>
                  <w:sz w:val="15"/>
                  <w:szCs w:val="15"/>
                  <w:vertAlign w:val="superscript"/>
                </w:rPr>
                <w:t>44</w: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="Calibri" w:eastAsia="Times New Roman" w:hAnsi="Calibri" w:cs="Calibri"/>
                <w:sz w:val="15"/>
                <w:szCs w:val="15"/>
              </w:rPr>
              <w:t xml:space="preserve">; </w:t>
            </w:r>
            <w:r w:rsidRPr="00B9777F">
              <w:rPr>
                <w:rFonts w:ascii="Calibri" w:eastAsia="Times New Roman" w:hAnsi="Calibri" w:cs="Calibri"/>
                <w:sz w:val="15"/>
                <w:szCs w:val="15"/>
              </w:rPr>
              <w:t>Hancarova_2013</w:t>
            </w:r>
            <w:hyperlink w:anchor="_ENREF_45" w:tooltip="Hancarova, 2013 #48" w:history="1"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/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 &lt;EndNote&gt;&lt;Cite&gt;&lt;Author&gt;Hancarova&lt;/Author&gt;&lt;Year&gt;2013&lt;/Year&gt;&lt;RecNum&gt;48&lt;/RecNum&gt;&lt;DisplayText&gt;&lt;style face="superscript"&gt;45&lt;/style&gt;&lt;/DisplayText&gt;&lt;record&gt;&lt;rec-number&gt;48&lt;/rec-number&gt;&lt;foreign-keys&gt;&lt;key app="EN" db-id="p9wv00a5yez0v1et5awv9pfoepd0x5dtwwpt" timestamp="1623192935"&gt;48&lt;/key&gt;&lt;/foreign-keys&gt;&lt;ref-type name="Journal Article"&gt;17&lt;/ref-type&gt;&lt;contributors&gt;&lt;authors&gt;&lt;author&gt;Hancarova, Miroslava&lt;/author&gt;&lt;author&gt;Vejvalkova, Sarka&lt;/author&gt;&lt;author&gt;Trkova, Marie&lt;/author&gt;&lt;author&gt;Drabova, Jana&lt;/author&gt;&lt;author&gt;Dleskova, Alzbeta&lt;/author&gt;&lt;author&gt;Vlckova, Marketa&lt;/author&gt;&lt;author&gt;Sedlacek, Zdenek&lt;/author&gt;&lt;/authors&gt;&lt;/contributors&gt;&lt;titles&gt;&lt;title&gt;Identification of a patient with intellectual disability and de novo 3.7Mb deletion supports the existence of a novel microdeletion syndrome in 2p14–p15&lt;/title&gt;&lt;secondary-title&gt;Gene&lt;/secondary-title&gt;&lt;/titles&gt;&lt;periodical&gt;&lt;full-title&gt;Gene&lt;/full-title&gt;&lt;/periodical&gt;&lt;pages&gt;158-161&lt;/pages&gt;&lt;volume&gt;516&lt;/volume&gt;&lt;number&gt;1&lt;/number&gt;&lt;keywords&gt;&lt;keyword&gt;2p14–p15 deletion&lt;/keyword&gt;&lt;keyword&gt;2p15–p16.1 microdeletion syndrome&lt;/keyword&gt;&lt;keyword&gt;Copy number variation&lt;/keyword&gt;&lt;keyword&gt;Developmental delay&lt;/keyword&gt;&lt;keyword&gt;Intellectual disability&lt;/keyword&gt;&lt;keyword&gt;SNP array&lt;/keyword&gt;&lt;/keywords&gt;&lt;dates&gt;&lt;year&gt;2013&lt;/year&gt;&lt;pub-dates&gt;&lt;date&gt;2013/03/01/&lt;/date&gt;&lt;/pub-dates&gt;&lt;/dates&gt;&lt;isbn&gt;0378-1119&lt;/isbn&gt;&lt;urls&gt;&lt;related-urls&gt;&lt;url&gt;https://www.sciencedirect.com/science/article/pii/S0378111912015387&lt;/url&gt;&lt;/related-urls&gt;&lt;/urls&gt;&lt;electronic-resource-num&gt;https://doi.org/10.1016/j.gene.2012.12.027&lt;/electronic-resource-num&gt;&lt;/record&gt;&lt;/Cite&gt;&lt;/EndNote&gt;</w:instrTex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="Calibri" w:eastAsia="Times New Roman" w:hAnsi="Calibri" w:cs="Calibri"/>
                  <w:noProof/>
                  <w:sz w:val="15"/>
                  <w:szCs w:val="15"/>
                  <w:vertAlign w:val="superscript"/>
                </w:rPr>
                <w:t>45</w: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="Calibri" w:eastAsia="Times New Roman" w:hAnsi="Calibri" w:cs="Calibri"/>
                <w:sz w:val="15"/>
                <w:szCs w:val="15"/>
              </w:rPr>
              <w:t xml:space="preserve">; </w:t>
            </w:r>
            <w:r w:rsidRPr="00B9777F">
              <w:rPr>
                <w:rFonts w:ascii="Calibri" w:eastAsia="Times New Roman" w:hAnsi="Calibri" w:cs="Calibri"/>
                <w:sz w:val="15"/>
                <w:szCs w:val="15"/>
              </w:rPr>
              <w:t>Mathieu_2017</w:t>
            </w:r>
            <w:hyperlink w:anchor="_ENREF_46" w:tooltip="Mathieu, 2017 #663" w:history="1"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>
                  <w:fldData xml:space="preserve">PEVuZE5vdGU+PENpdGU+PEF1dGhvcj5NYXRoaWV1PC9BdXRob3I+PFllYXI+MjAxNzwvWWVhcj48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</w:fldData>
                </w:fldCha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>
                  <w:fldData xml:space="preserve">PEVuZE5vdGU+PENpdGU+PEF1dGhvcj5NYXRoaWV1PC9BdXRob3I+PFllYXI+MjAxNzwvWWVhcj48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</w:fldData>
                </w:fldCha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="Calibri" w:eastAsia="Times New Roman" w:hAnsi="Calibri" w:cs="Calibri"/>
                  <w:noProof/>
                  <w:sz w:val="15"/>
                  <w:szCs w:val="15"/>
                  <w:vertAlign w:val="superscript"/>
                </w:rPr>
                <w:t>46</w: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="Calibri" w:eastAsia="Times New Roman" w:hAnsi="Calibri" w:cs="Calibri"/>
                <w:sz w:val="15"/>
                <w:szCs w:val="15"/>
              </w:rPr>
              <w:t xml:space="preserve">; </w:t>
            </w:r>
            <w:r w:rsidRPr="00B9777F">
              <w:rPr>
                <w:rFonts w:ascii="Calibri" w:eastAsia="Times New Roman" w:hAnsi="Calibri" w:cs="Calibri"/>
                <w:sz w:val="15"/>
                <w:szCs w:val="15"/>
              </w:rPr>
              <w:t>Pavone_2019</w:t>
            </w:r>
            <w:hyperlink w:anchor="_ENREF_47" w:tooltip="Pavone, 2019 #435" w:history="1"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/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 &lt;EndNote&gt;&lt;Cite&gt;&lt;Author&gt;Pavone&lt;/Author&gt;&lt;Year&gt;2019&lt;/Year&gt;&lt;RecNum&gt;435&lt;/RecNum&gt;&lt;DisplayText&gt;&lt;style face="superscript"&gt;47&lt;/style&gt;&lt;/DisplayText&gt;&lt;record&gt;&lt;rec-number&gt;435&lt;/rec-number&gt;&lt;foreign-keys&gt;&lt;key app="EN" db-id="p9wv00a5yez0v1et5awv9pfoepd0x5dtwwpt" timestamp="1625593429"&gt;435&lt;/key&gt;&lt;/foreign-keys&gt;&lt;ref-type name="Journal Article"&gt;17&lt;/ref-type&gt;&lt;contributors&gt;&lt;authors&gt;&lt;author&gt;Pavone, Piero&lt;/author&gt;&lt;author&gt;Falsaperla, Raffaele&lt;/author&gt;&lt;author&gt;Rizzo, Renata&lt;/author&gt;&lt;author&gt;Praticò, Andrea D.&lt;/author&gt;&lt;author&gt;Ruggieri, Martino&lt;/author&gt;&lt;/authors&gt;&lt;/contributors&gt;&lt;titles&gt;&lt;title&gt;Chromosome 2p15-p16.1 microduplication in a boy with congenital anomalies: Is it a distinctive syndrome?&lt;/title&gt;&lt;secondary-title&gt;European Journal of Medical Genetics&lt;/secondary-title&gt;&lt;/titles&gt;&lt;periodical&gt;&lt;full-title&gt;Eur J Med Genet&lt;/full-title&gt;&lt;abbr-1&gt;European journal of medical genetics&lt;/abbr-1&gt;&lt;/periodical&gt;&lt;pages&gt;47-54&lt;/pages&gt;&lt;volume&gt;62&lt;/volume&gt;&lt;number&gt;1&lt;/number&gt;&lt;keywords&gt;&lt;keyword&gt;2p15-p16.1&lt;/keyword&gt;&lt;keyword&gt;Microduplication&lt;/keyword&gt;&lt;keyword&gt;Microdeletion&lt;/keyword&gt;&lt;keyword&gt;Epilepsy&lt;/keyword&gt;&lt;keyword&gt;Neurodevelopmental delay&lt;/keyword&gt;&lt;/keywords&gt;&lt;dates&gt;&lt;year&gt;2019&lt;/year&gt;&lt;pub-dates&gt;&lt;date&gt;2019/01/01/&lt;/date&gt;&lt;/pub-dates&gt;&lt;/dates&gt;&lt;isbn&gt;1769-7212&lt;/isbn&gt;&lt;urls&gt;&lt;related-urls&gt;&lt;url&gt;https://www.sciencedirect.com/science/article/pii/S1769721217300721&lt;/url&gt;&lt;/related-urls&gt;&lt;/urls&gt;&lt;electronic-resource-num&gt;https://doi.org/10.1016/j.ejmg.2018.05.001&lt;/electronic-resource-num&gt;&lt;/record&gt;&lt;/Cite&gt;&lt;/EndNote&gt;</w:instrTex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="Calibri" w:eastAsia="Times New Roman" w:hAnsi="Calibri" w:cs="Calibri"/>
                  <w:noProof/>
                  <w:sz w:val="15"/>
                  <w:szCs w:val="15"/>
                  <w:vertAlign w:val="superscript"/>
                </w:rPr>
                <w:t>47</w: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D9D9D9" w:themeFill="background1" w:themeFillShade="D9"/>
            <w:noWrap/>
            <w:vAlign w:val="center"/>
          </w:tcPr>
          <w:p w14:paraId="7C0F58F0" w14:textId="43CF151F" w:rsidR="006D709F" w:rsidRPr="009369B6" w:rsidRDefault="004055D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055D7">
              <w:rPr>
                <w:rFonts w:asciiTheme="minorHAnsi" w:eastAsia="Times New Roman" w:hAnsiTheme="minorHAnsi" w:cstheme="minorHAnsi"/>
                <w:sz w:val="16"/>
                <w:szCs w:val="16"/>
              </w:rPr>
              <w:t>chr2:65490660-67666133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3D3EA11" w14:textId="79EF3620" w:rsidR="006D709F" w:rsidRPr="006D709F" w:rsidRDefault="006D709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 of </w:t>
            </w:r>
            <w:r w:rsidR="004055D7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Matthieu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64FAAE0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AA70589" w14:textId="34301AD6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2p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2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-p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.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2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048C37DC" w14:textId="19BF151E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35707">
              <w:rPr>
                <w:rFonts w:asciiTheme="minorHAnsi" w:eastAsia="Times New Roman" w:hAnsiTheme="minorHAnsi" w:cstheme="minorHAnsi"/>
                <w:sz w:val="16"/>
                <w:szCs w:val="16"/>
              </w:rPr>
              <w:t>chr2:76854464-87287935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1247934B" w14:textId="7C13C45C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7</w:t>
            </w:r>
          </w:p>
        </w:tc>
        <w:tc>
          <w:tcPr>
            <w:tcW w:w="4591" w:type="dxa"/>
            <w:shd w:val="clear" w:color="auto" w:fill="FFFFFF" w:themeFill="background1"/>
            <w:noWrap/>
            <w:vAlign w:val="center"/>
          </w:tcPr>
          <w:p w14:paraId="5EEA69B4" w14:textId="5EB16000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rber_2005</w:t>
            </w:r>
            <w:hyperlink w:anchor="_ENREF_48" w:tooltip="Barber, 2005 #5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JiZXI8L0F1dGhvcj48WWVhcj4yMDA1PC9ZZWFyPjxS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JiZXI8L0F1dGhvcj48WWVhcj4yMDA1PC9ZZWFyPjxS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zschach_2009</w:t>
            </w:r>
            <w:hyperlink w:anchor="_ENREF_49" w:tooltip="Tzschach, 2009 #5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enNjaGFjaDwvQXV0aG9yPjxZZWFyPjIwMDk8L1llYXI+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enNjaGFjaDwvQXV0aG9yPjxZZWFyPjIwMDk8L1llYXI+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ritzl_2009</w:t>
            </w:r>
            <w:hyperlink w:anchor="_ENREF_50" w:tooltip="Writzl, 2009 #5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Writzl&lt;/Author&gt;&lt;Year&gt;2009&lt;/Year&gt;&lt;RecNum&gt;54&lt;/RecNum&gt;&lt;DisplayText&gt;&lt;style face="superscript"&gt;50&lt;/style&gt;&lt;/DisplayText&gt;&lt;record&gt;&lt;rec-number&gt;54&lt;/rec-number&gt;&lt;foreign-keys&gt;&lt;key app="EN" db-id="p9wv00a5yez0v1et5awv9pfoepd0x5dtwwpt" timestamp="1623194512"&gt;54&lt;/key&gt;&lt;/foreign-keys&gt;&lt;ref-type name="Journal Article"&gt;17&lt;/ref-type&gt;&lt;contributors&gt;&lt;authors&gt;&lt;author&gt;Writzl, K.&lt;/author&gt;&lt;author&gt;Lovrecić, L.&lt;/author&gt;&lt;author&gt;Peterlin, B.&lt;/author&gt;&lt;/authors&gt;&lt;/contributors&gt;&lt;auth-address&gt;Institute of Medical Genetics, UMC, Ljubljana, Slovenia.&lt;/auth-address&gt;&lt;titles&gt;&lt;title&gt;Interstitial deletion 2p11.2-p12: further delineation&lt;/title&gt;&lt;secondary-title&gt;Am J Med Genet A&lt;/secondary-title&gt;&lt;alt-title&gt;American journal of medical genetics. Part A&lt;/alt-title&gt;&lt;/titles&gt;&lt;periodical&gt;&lt;full-title&gt;Am J Med Genet A&lt;/full-title&gt;&lt;abbr-1&gt;American journal of medical genetics. Part A&lt;/abbr-1&gt;&lt;/periodical&gt;&lt;alt-periodical&gt;&lt;full-title&gt;Am J Med Genet A&lt;/full-title&gt;&lt;abbr-1&gt;American journal of medical genetics. Part A&lt;/abbr-1&gt;&lt;/alt-periodical&gt;&lt;pages&gt;2324-6&lt;/pages&gt;&lt;volume&gt;149a&lt;/volume&gt;&lt;number&gt;10&lt;/number&gt;&lt;edition&gt;2009/09/19&lt;/edition&gt;&lt;keywords&gt;&lt;keyword&gt;Abnormalities, Multiple/*genetics&lt;/keyword&gt;&lt;keyword&gt;Child&lt;/keyword&gt;&lt;keyword&gt;*Chromosome Deletion&lt;/keyword&gt;&lt;keyword&gt;*Chromosomes, Human, Pair 2&lt;/keyword&gt;&lt;keyword&gt;Gait Ataxia/complications/genetics&lt;/keyword&gt;&lt;keyword&gt;Humans&lt;/keyword&gt;&lt;keyword&gt;Language Development Disorders/complications/genetics&lt;/keyword&gt;&lt;keyword&gt;Lower Extremity Deformities, Congenital/complications/genetics&lt;/keyword&gt;&lt;keyword&gt;Male&lt;/keyword&gt;&lt;keyword&gt;Motor Skills Disorders/complications/genetics&lt;/keyword&gt;&lt;/keywords&gt;&lt;dates&gt;&lt;year&gt;2009&lt;/year&gt;&lt;pub-dates&gt;&lt;date&gt;Oct&lt;/date&gt;&lt;/pub-dates&gt;&lt;/dates&gt;&lt;isbn&gt;1552-4825&lt;/isbn&gt;&lt;accession-num&gt;19764038&lt;/accession-num&gt;&lt;urls&gt;&lt;/urls&gt;&lt;electronic-resource-num&gt;10.1002/ajmg.a.33064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61E606D7" w14:textId="3D9E0BA1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35707">
              <w:rPr>
                <w:rFonts w:asciiTheme="minorHAnsi" w:eastAsia="Times New Roman" w:hAnsiTheme="minorHAnsi" w:cstheme="minorHAnsi"/>
                <w:sz w:val="16"/>
                <w:szCs w:val="16"/>
              </w:rPr>
              <w:t>chr2:76942809-87376277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0A147E3" w14:textId="5376004A" w:rsidR="00A50ECF" w:rsidRPr="00635707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to the patient in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Writzl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E57F41C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C33CD26" w14:textId="77777777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2q11.2</w:t>
            </w: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0A51F79C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96739309-97652262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0594D61F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shd w:val="clear" w:color="auto" w:fill="D9D9D9" w:themeFill="background1" w:themeFillShade="D9"/>
            <w:noWrap/>
            <w:vAlign w:val="center"/>
          </w:tcPr>
          <w:p w14:paraId="39E70A73" w14:textId="724D9307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iley_2015</w:t>
            </w:r>
            <w:hyperlink w:anchor="_ENREF_51" w:tooltip="Riley, 2015 #5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aWxleTwvQXV0aG9yPjxZZWFyPjIwMTU8L1llYXI+PFJl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2NjQtNzM8L3BhZ2VzPjx2b2x1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aWxleTwvQXV0aG9yPjxZZWFyPjIwMTU8L1llYXI+PFJl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2NjQtNzM8L3BhZ2VzPjx2b2x1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olfe_2018</w:t>
            </w:r>
            <w:hyperlink w:anchor="_ENREF_52" w:tooltip="Wolfe, 2018 #5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b2xmZTwvQXV0aG9yPjxZZWFyPjIwMTg8L1llYXI+PFJl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b2xmZTwvQXV0aG9yPjxZZWFyPjIwMTg8L1llYXI+PFJl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D9D9D9" w:themeFill="background1" w:themeFillShade="D9"/>
            <w:noWrap/>
            <w:vAlign w:val="center"/>
          </w:tcPr>
          <w:p w14:paraId="6F88B78A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96739309-97652262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6AF61A33" w14:textId="1242AA03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ubject #3 of Riley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2742027A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BE7C3A5" w14:textId="77777777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2q13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45495281" w14:textId="307551B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111449141-112746937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28EEF63B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shd w:val="clear" w:color="auto" w:fill="FFFFFF" w:themeFill="background1"/>
            <w:noWrap/>
            <w:vAlign w:val="center"/>
          </w:tcPr>
          <w:p w14:paraId="72690754" w14:textId="712E17F7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iley_2015</w:t>
            </w:r>
            <w:hyperlink w:anchor="_ENREF_51" w:tooltip="Riley, 2015 #5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aWxleTwvQXV0aG9yPjxZZWFyPjIwMTU8L1llYXI+PFJl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2NjQtNzM8L3BhZ2VzPjx2b2x1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aWxleTwvQXV0aG9yPjxZZWFyPjIwMTU8L1llYXI+PFJl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2NjQtNzM8L3BhZ2VzPjx2b2x1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olfe_2018</w:t>
            </w:r>
            <w:hyperlink w:anchor="_ENREF_52" w:tooltip="Wolfe, 2018 #5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b2xmZTwvQXV0aG9yPjxZZWFyPjIwMTg8L1llYXI+PFJl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b2xmZTwvQXV0aG9yPjxZZWFyPjIwMTg8L1llYXI+PFJl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424B0FCF" w14:textId="625ECA8A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111449141-112746937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4AA606C" w14:textId="3C445608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RO defined by Wolfe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44EB1256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2D40B2FB" w14:textId="69B2AD02" w:rsidR="00A50ECF" w:rsidRPr="004F2D5F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F2D5F">
              <w:rPr>
                <w:rFonts w:asciiTheme="minorHAnsi" w:eastAsia="Times New Roman" w:hAnsiTheme="minorHAnsi" w:cstheme="minorHAnsi"/>
                <w:sz w:val="16"/>
                <w:szCs w:val="16"/>
              </w:rPr>
              <w:t>Mowat Wilson (2q22.3)</w:t>
            </w: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261F2119" w14:textId="77777777" w:rsidR="00A50ECF" w:rsidRPr="004F2D5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F2D5F">
              <w:rPr>
                <w:rFonts w:asciiTheme="minorHAnsi" w:eastAsia="Times New Roman" w:hAnsiTheme="minorHAnsi" w:cstheme="minorHAnsi"/>
                <w:sz w:val="16"/>
                <w:szCs w:val="16"/>
              </w:rPr>
              <w:t>chr2:145141942-145277958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134594BA" w14:textId="77777777" w:rsidR="00A50ECF" w:rsidRPr="004F2D5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F2D5F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shd w:val="clear" w:color="auto" w:fill="D9D9D9" w:themeFill="background1" w:themeFillShade="D9"/>
            <w:noWrap/>
            <w:vAlign w:val="center"/>
          </w:tcPr>
          <w:p w14:paraId="6F675279" w14:textId="1756764F" w:rsidR="00A50ECF" w:rsidRPr="00B9777F" w:rsidRDefault="004F2D5F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ilson_2003</w:t>
            </w:r>
            <w:hyperlink w:anchor="_ENREF_53" w:tooltip="Wilson, 2003 #47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Wxzb248L0F1dGhvcj48WWVhcj4yMDAzPC9ZZWFyPjxS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Wxzb248L0F1dGhvcj48WWVhcj4yMDAzPC9ZZWFyPjxS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090600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Zw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</w:t>
            </w:r>
            <w:r w:rsidR="00090600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ier_2003</w:t>
            </w:r>
            <w:hyperlink w:anchor="_ENREF_54" w:tooltip="Zweier, 2003 #47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ad2VpZXI8L0F1dGhvcj48WWVhcj4yMDAzPC9ZZWFyPjxS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ad2VpZXI8L0F1dGhvcj48WWVhcj4yMDAzPC9ZZWFyPjxS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847777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Ishihara_2004</w:t>
            </w:r>
            <w:hyperlink w:anchor="_ENREF_55" w:tooltip="Ishihara, 2004 #66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c2hpaGFyYTwvQXV0aG9yPjxZZWFyPjIwMDQ8L1llYXI+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c2hpaGFyYTwvQXV0aG9yPjxZZWFyPjIwMDQ8L1llYXI+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090600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Ivanovski_2018</w:t>
            </w:r>
            <w:hyperlink w:anchor="_ENREF_56" w:tooltip="Ivanovski, 2018 #47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dmFub3Zza2k8L0F1dGhvcj48WWVhcj4yMDE4PC9ZZWFy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dmFub3Zza2k8L0F1dGhvcj48WWVhcj4yMDE4PC9ZZWFy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D9D9D9" w:themeFill="background1" w:themeFillShade="D9"/>
            <w:noWrap/>
            <w:vAlign w:val="center"/>
          </w:tcPr>
          <w:p w14:paraId="69D3E0EB" w14:textId="77777777" w:rsidR="00A50ECF" w:rsidRPr="004F2D5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F2D5F">
              <w:rPr>
                <w:rFonts w:asciiTheme="minorHAnsi" w:eastAsia="Times New Roman" w:hAnsiTheme="minorHAnsi" w:cstheme="minorHAnsi"/>
                <w:sz w:val="16"/>
                <w:szCs w:val="16"/>
              </w:rPr>
              <w:t>chr2:145141942-145277958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068860B" w14:textId="28BA73EC" w:rsidR="00A50ECF" w:rsidRPr="009369B6" w:rsidRDefault="00090600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F2D5F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BE72EF" w14:paraId="2119E503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C0F106E" w14:textId="77777777" w:rsidR="00A34362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BE72EF">
              <w:rPr>
                <w:rFonts w:asciiTheme="minorHAnsi" w:eastAsia="Times New Roman" w:hAnsiTheme="minorHAnsi" w:cstheme="minorHAnsi"/>
                <w:sz w:val="16"/>
                <w:szCs w:val="16"/>
              </w:rPr>
              <w:t>2q23.1</w:t>
            </w:r>
          </w:p>
          <w:p w14:paraId="678DA72D" w14:textId="7E3E6E01" w:rsidR="00A50ECF" w:rsidRPr="00BE72EF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(MBD5)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405351F3" w14:textId="77777777" w:rsidR="00A50ECF" w:rsidRPr="00BE72E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5" w:name="_Hlk75858087"/>
            <w:r w:rsidRPr="00BE72EF">
              <w:rPr>
                <w:rFonts w:asciiTheme="minorHAnsi" w:eastAsia="Times New Roman" w:hAnsiTheme="minorHAnsi" w:cstheme="minorHAnsi"/>
                <w:sz w:val="16"/>
                <w:szCs w:val="16"/>
              </w:rPr>
              <w:t>chr2:148778580-149271046</w:t>
            </w:r>
            <w:bookmarkEnd w:id="15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577BA0A2" w14:textId="77777777" w:rsidR="00A50ECF" w:rsidRPr="00BE72E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E72EF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3CCE3A06" w14:textId="4D1CEBD6" w:rsidR="00A50ECF" w:rsidRPr="00B9777F" w:rsidRDefault="00A50ECF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aillard_2009</w:t>
            </w:r>
            <w:hyperlink w:anchor="_ENREF_57" w:tooltip="Jaillard, 2009 #30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YWlsbGFyZDwvQXV0aG9yPjxZZWFyPjIwMDk8L1llYXI+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YWlsbGFyZDwvQXV0aG9yPjxZZWFyPjIwMDk8L1llYXI+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an Bon_2010</w:t>
            </w:r>
            <w:hyperlink w:anchor="_ENREF_58" w:tooltip="van Bon, 2010 #29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YW4gQm9uPC9BdXRob3I+PFllYXI+MjAxMDwvWWVhcj48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YW4gQm9uPC9BdXRob3I+PFllYXI+MjAxMDwvWWVhcj48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illiams_2010</w:t>
            </w:r>
            <w:hyperlink w:anchor="_ENREF_59" w:tooltip="Williams, 2010 #29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WxsaWFtczwvQXV0aG9yPjxZZWFyPjIwMTA8L1llYXI+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WxsaWFtczwvQXV0aG9yPjxZZWFyPjIwMTA8L1llYXI+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lkowski_2011</w:t>
            </w:r>
            <w:hyperlink w:anchor="_ENREF_60" w:tooltip="Talkowski, 2011 #30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xrb3dza2k8L0F1dGhvcj48WWVhcj4yMDExPC9ZZWFy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xrb3dza2k8L0F1dGhvcj48WWVhcj4yMDExPC9ZZWFy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4E94C37B" w14:textId="77777777" w:rsidR="00A50ECF" w:rsidRPr="00BE72E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E72EF">
              <w:rPr>
                <w:rFonts w:asciiTheme="minorHAnsi" w:eastAsia="Times New Roman" w:hAnsiTheme="minorHAnsi" w:cstheme="minorHAnsi"/>
                <w:sz w:val="16"/>
                <w:szCs w:val="16"/>
              </w:rPr>
              <w:t>chr2:148778580-149271046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C1C3494" w14:textId="4AA294DE" w:rsidR="00A50ECF" w:rsidRPr="00BE72E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BE72EF" w14:paraId="490D29AB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BB0EBF8" w14:textId="7C6BFAC9" w:rsidR="00A50ECF" w:rsidRPr="00BE72EF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5D597909" w14:textId="6EFE8EBA" w:rsidR="00A50ECF" w:rsidRPr="00BE72E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6" w:name="_Hlk75858073"/>
            <w:r w:rsidRPr="00BE72EF">
              <w:rPr>
                <w:rFonts w:asciiTheme="minorHAnsi" w:eastAsia="Times New Roman" w:hAnsiTheme="minorHAnsi" w:cstheme="minorHAnsi"/>
                <w:sz w:val="16"/>
                <w:szCs w:val="16"/>
              </w:rPr>
              <w:t>chr2:147200000-150100000</w:t>
            </w:r>
            <w:bookmarkEnd w:id="16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4C853658" w14:textId="3463FCDC" w:rsidR="00A50ECF" w:rsidRPr="00BE72E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2D82B346" w14:textId="4B6AA3FE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0A244E16" w14:textId="6BBFB6D7" w:rsidR="00A50ECF" w:rsidRPr="00BE72E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E72EF">
              <w:rPr>
                <w:rFonts w:asciiTheme="minorHAnsi" w:eastAsia="Times New Roman" w:hAnsiTheme="minorHAnsi" w:cstheme="minorHAnsi"/>
                <w:sz w:val="16"/>
                <w:szCs w:val="16"/>
              </w:rPr>
              <w:t>chr2:147483530-150391754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DD46AAD" w14:textId="46DC5FFD" w:rsidR="00A50ECF" w:rsidRPr="00BE72E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BE72EF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BE72EF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BE72EF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4 of van Bon </w:t>
            </w:r>
            <w:r w:rsidRPr="00BE72EF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5AAB14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C895B01" w14:textId="55A9EBB0" w:rsidR="00A50ECF" w:rsidRPr="0095477B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5477B">
              <w:rPr>
                <w:rFonts w:asciiTheme="minorHAnsi" w:eastAsia="Times New Roman" w:hAnsiTheme="minorHAnsi" w:cstheme="minorHAnsi"/>
                <w:sz w:val="16"/>
                <w:szCs w:val="16"/>
              </w:rPr>
              <w:t>2q31.1</w:t>
            </w: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1C75289B" w14:textId="617CDC5E" w:rsidR="00A50ECF" w:rsidRPr="0095477B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7" w:name="_Hlk75858182"/>
            <w:r w:rsidRPr="0095477B">
              <w:rPr>
                <w:rFonts w:asciiTheme="minorHAnsi" w:eastAsia="Times New Roman" w:hAnsiTheme="minorHAnsi" w:cstheme="minorHAnsi"/>
                <w:sz w:val="16"/>
                <w:szCs w:val="16"/>
              </w:rPr>
              <w:t>chr2:166519354-173745491</w:t>
            </w:r>
            <w:bookmarkEnd w:id="17"/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55A383B8" w14:textId="531410A4" w:rsidR="00A50ECF" w:rsidRPr="0095477B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shd w:val="clear" w:color="auto" w:fill="D9D9D9" w:themeFill="background1" w:themeFillShade="D9"/>
            <w:noWrap/>
            <w:vAlign w:val="center"/>
          </w:tcPr>
          <w:p w14:paraId="6D934CD9" w14:textId="24270749" w:rsidR="00CE45D5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o_2010</w:t>
            </w:r>
            <w:hyperlink w:anchor="_ENREF_61" w:tooltip="Cho, 2010 #6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88L0F1dGhvcj48WWVhcj4yMDEwPC9ZZWFyPjxSZWNO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88L0F1dGhvcj48WWVhcj4yMDEwPC9ZZWFyPjxSZWNO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antaputra_2010</w:t>
            </w:r>
            <w:hyperlink w:anchor="_ENREF_62" w:tooltip="Kantaputra, 2010 #32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50YXB1dHJhPC9BdXRob3I+PFllYXI+MjAxMDwvWWVh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50YXB1dHJhPC9BdXRob3I+PFllYXI+MjAxMDwvWWVh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itter_2010</w:t>
            </w:r>
            <w:hyperlink w:anchor="_ENREF_63" w:tooltip="Mitter, 2010 #5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itter&lt;/Author&gt;&lt;Year&gt;2010&lt;/Year&gt;&lt;RecNum&gt;59&lt;/RecNum&gt;&lt;DisplayText&gt;&lt;style face="superscript"&gt;63&lt;/style&gt;&lt;/DisplayText&gt;&lt;record&gt;&lt;rec-number&gt;59&lt;/rec-number&gt;&lt;foreign-keys&gt;&lt;key app="EN" db-id="p9wv00a5yez0v1et5awv9pfoepd0x5dtwwpt" timestamp="1623204278"&gt;59&lt;/key&gt;&lt;/foreign-keys&gt;&lt;ref-type name="Journal Article"&gt;17&lt;/ref-type&gt;&lt;contributors&gt;&lt;authors&gt;&lt;author&gt;Mitter, Diana&lt;/author&gt;&lt;author&gt;Chiaie, Barbara Delle&lt;/author&gt;&lt;author&gt;Lüdecke, Hermann-Josef&lt;/author&gt;&lt;author&gt;Gillessen-Kaesbach, Gabriele&lt;/author&gt;&lt;author&gt;Bohring, Axel&lt;/author&gt;&lt;author&gt;Kohlhase, Jürgen&lt;/author&gt;&lt;author&gt;Caliebe, Almuth&lt;/author&gt;&lt;author&gt;Siebert, Reiner&lt;/author&gt;&lt;author&gt;Roepke, Albrecht&lt;/author&gt;&lt;author&gt;Ramos-Arroyo, Maria A.&lt;/author&gt;&lt;author&gt;Nieva, Beatriz&lt;/author&gt;&lt;author&gt;Menten, Björn&lt;/author&gt;&lt;author&gt;Loeys, Bart&lt;/author&gt;&lt;author&gt;Mortier, Geert&lt;/author&gt;&lt;author&gt;Wieczorek, Dagmar&lt;/author&gt;&lt;/authors&gt;&lt;/contributors&gt;&lt;titles&gt;&lt;title&gt;Genotype–phenotype correlation in eight new patients with a deletion encompassing 2q31.1&lt;/title&gt;&lt;secondary-title&gt;American Journal of Medical Genetics Part A&lt;/secondary-title&gt;&lt;/titles&gt;&lt;periodical&gt;&lt;full-title&gt;American Journal of Medical Genetics Part A&lt;/full-title&gt;&lt;/periodical&gt;&lt;pages&gt;1213-1224&lt;/pages&gt;&lt;volume&gt;152A&lt;/volume&gt;&lt;number&gt;5&lt;/number&gt;&lt;keywords&gt;&lt;keyword&gt;2q31.1 microdeletion&lt;/keyword&gt;&lt;keyword&gt;array CGH analysis&lt;/keyword&gt;&lt;keyword&gt;syndactyly&lt;/keyword&gt;&lt;keyword&gt;polydactyly&lt;/keyword&gt;&lt;keyword&gt;mental retardation&lt;/keyword&gt;&lt;/keywords&gt;&lt;dates&gt;&lt;year&gt;2010&lt;/year&gt;&lt;pub-dates&gt;&lt;date&gt;2010/05/01&lt;/date&gt;&lt;/pub-dates&gt;&lt;/dates&gt;&lt;publisher&gt;John Wiley &amp;amp; Sons, Ltd&lt;/publisher&gt;&lt;isbn&gt;1552-4825&lt;/isbn&gt;&lt;work-type&gt;https://doi.org/10.1002/ajmg.a.33344&lt;/work-type&gt;&lt;urls&gt;&lt;related-urls&gt;&lt;url&gt;https://doi.org/10.1002/ajmg.a.33344&lt;/url&gt;&lt;/related-urls&gt;&lt;/urls&gt;&lt;electronic-resource-num&gt;https://doi.org/10.1002/ajmg.a.33344&lt;/electronic-resource-num&gt;&lt;access-date&gt;2021/06/08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07CF9BE1" w14:textId="1CCFCF20" w:rsidR="00B9777F" w:rsidRDefault="00A50ECF" w:rsidP="00CE45D5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heisen_2010</w:t>
            </w:r>
            <w:hyperlink w:anchor="_ENREF_64" w:tooltip="Theisen, 2010 #5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Theisen&lt;/Author&gt;&lt;Year&gt;2010&lt;/Year&gt;&lt;RecNum&gt;58&lt;/RecNum&gt;&lt;DisplayText&gt;&lt;style face="superscript"&gt;64&lt;/style&gt;&lt;/DisplayText&gt;&lt;record&gt;&lt;rec-number&gt;58&lt;/rec-number&gt;&lt;foreign-keys&gt;&lt;key app="EN" db-id="p9wv00a5yez0v1et5awv9pfoepd0x5dtwwpt" timestamp="1623204275"&gt;58&lt;/key&gt;&lt;/foreign-keys&gt;&lt;ref-type name="Journal Article"&gt;17&lt;/ref-type&gt;&lt;contributors&gt;&lt;authors&gt;&lt;author&gt;Theisen, A.&lt;/author&gt;&lt;author&gt;Rosenfeld, J. A.&lt;/author&gt;&lt;author&gt;Shane, K.&lt;/author&gt;&lt;author&gt;McBride, K. L.&lt;/author&gt;&lt;author&gt;Atkin, J. F.&lt;/author&gt;&lt;author&gt;Gaba, C.&lt;/author&gt;&lt;author&gt;Hoo, J.&lt;/author&gt;&lt;author&gt;Kurczynski, T. W.&lt;/author&gt;&lt;author&gt;Schnur, R. E.&lt;/author&gt;&lt;author&gt;Coffey, L. B.&lt;/author&gt;&lt;author&gt;Zackai, E. H.&lt;/author&gt;&lt;author&gt;Schimmenti, L.&lt;/author&gt;&lt;author&gt;Friedman, N.&lt;/author&gt;&lt;author&gt;Zabukovec, M.&lt;/author&gt;&lt;author&gt;Ball, S.&lt;/author&gt;&lt;author&gt;Pagon, R.&lt;/author&gt;&lt;author&gt;Lucas, A.&lt;/author&gt;&lt;author&gt;Brasington, C. K.&lt;/author&gt;&lt;author&gt;Spence, J. E.&lt;/author&gt;&lt;author&gt;Sparks, S.&lt;/author&gt;&lt;author&gt;Banks, V.&lt;/author&gt;&lt;author&gt;Smith, W.&lt;/author&gt;&lt;author&gt;Friedberg, T.&lt;/author&gt;&lt;author&gt;Wyatt, P. R.&lt;/author&gt;&lt;author&gt;Aust, M.&lt;/author&gt;&lt;author&gt;Tervo, R.&lt;/author&gt;&lt;author&gt;Crowley, A.&lt;/author&gt;&lt;author&gt;Skidmore, D.&lt;/author&gt;&lt;author&gt;Lamb, A. N.&lt;/author&gt;&lt;author&gt;Ravnan, B.&lt;/author&gt;&lt;author&gt;Sahoo, T.&lt;/author&gt;&lt;author&gt;Schultz, R.&lt;/author&gt;&lt;author&gt;Torchia, B. S.&lt;/author&gt;&lt;author&gt;Sgro, M.&lt;/author&gt;&lt;author&gt;Chitayat, D.&lt;/author&gt;&lt;author&gt;Shaffer, L. G.&lt;/author&gt;&lt;/authors&gt;&lt;/contributors&gt;&lt;titles&gt;&lt;title&gt;Refinement of the Region for Split Hand/Foot Malformation 5 on 2q31.1&lt;/title&gt;&lt;secondary-title&gt;Molecular Syndromology&lt;/secondary-title&gt;&lt;/titles&gt;&lt;periodical&gt;&lt;full-title&gt;Molecular Syndromology&lt;/full-title&gt;&lt;/periodical&gt;&lt;pages&gt;262-271&lt;/pages&gt;&lt;volume&gt;1&lt;/volume&gt;&lt;number&gt;5&lt;/number&gt;&lt;dates&gt;&lt;year&gt;2010&lt;/year&gt;&lt;/dates&gt;&lt;isbn&gt;1661-8769&lt;/isbn&gt;&lt;urls&gt;&lt;related-urls&gt;&lt;url&gt;https://www.karger.com/DOI/10.1159/000328405&lt;/url&gt;&lt;/related-urls&gt;&lt;/urls&gt;&lt;electronic-resource-num&gt;10.1159/000328405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imitrov_2011</w:t>
            </w:r>
            <w:hyperlink w:anchor="_ENREF_65" w:tooltip="Dimitrov, 2011 #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Dimitrov&lt;/Author&gt;&lt;Year&gt;2011&lt;/Year&gt;&lt;RecNum&gt;57&lt;/RecNum&gt;&lt;DisplayText&gt;&lt;style face="superscript"&gt;65&lt;/style&gt;&lt;/DisplayText&gt;&lt;record&gt;&lt;rec-number&gt;57&lt;/rec-number&gt;&lt;foreign-keys&gt;&lt;key app="EN" db-id="p9wv00a5yez0v1et5awv9pfoepd0x5dtwwpt" timestamp="1623201994"&gt;57&lt;/key&gt;&lt;/foreign-keys&gt;&lt;ref-type name="Journal Article"&gt;17&lt;/ref-type&gt;&lt;contributors&gt;&lt;authors&gt;&lt;author&gt;Dimitrov, Boyan&lt;/author&gt;&lt;author&gt;Balikova, Irina&lt;/author&gt;&lt;author&gt;de Ravel, Thomy&lt;/author&gt;&lt;author&gt;Van Esch, Hilde&lt;/author&gt;&lt;author&gt;De Smedt, Maryse&lt;/author&gt;&lt;author&gt;Baten, Emiel&lt;/author&gt;&lt;author&gt;Vermeesch, Joris Robert&lt;/author&gt;&lt;author&gt;Bradinova, Irena&lt;/author&gt;&lt;author&gt;Simeonov, Emil&lt;/author&gt;&lt;author&gt;Devriendt, Koen&lt;/author&gt;&lt;author&gt;Fryns, Jean-Pierre&lt;/author&gt;&lt;author&gt;Debeer, Philippe&lt;/author&gt;&lt;/authors&gt;&lt;/contributors&gt;&lt;titles&gt;&lt;title&gt;2q31.1 microdeletion syndrome: redefining the associated clinical phenotype&lt;/title&gt;&lt;secondary-title&gt;Journal of Medical Genetics&lt;/secondary-title&gt;&lt;/titles&gt;&lt;periodical&gt;&lt;full-title&gt;J Med Genet&lt;/full-title&gt;&lt;abbr-1&gt;Journal of medical genetics&lt;/abbr-1&gt;&lt;/periodical&gt;&lt;pages&gt;98&lt;/pages&gt;&lt;volume&gt;48&lt;/volume&gt;&lt;number&gt;2&lt;/number&gt;&lt;dates&gt;&lt;year&gt;2011&lt;/year&gt;&lt;/dates&gt;&lt;urls&gt;&lt;related-urls&gt;&lt;url&gt;http://jmg.bmj.com/content/48/2/98.abstract&lt;/url&gt;&lt;/related-urls&gt;&lt;/urls&gt;&lt;electronic-resource-num&gt;10.1136/jmg.2010.07949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houmid</w:t>
            </w:r>
            <w:r w:rsidR="00D12429"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11</w:t>
            </w:r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7D0119A2" w14:textId="4F647507" w:rsidR="00A50ECF" w:rsidRPr="00B9777F" w:rsidRDefault="00A50ECF" w:rsidP="00CE45D5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urrieri_2013</w:t>
            </w:r>
            <w:hyperlink w:anchor="_ENREF_66" w:tooltip="Gurrieri, 2013 #30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Gurrieri&lt;/Author&gt;&lt;Year&gt;2013&lt;/Year&gt;&lt;RecNum&gt;303&lt;/RecNum&gt;&lt;DisplayText&gt;&lt;style face="superscript"&gt;66&lt;/style&gt;&lt;/DisplayText&gt;&lt;record&gt;&lt;rec-number&gt;303&lt;/rec-number&gt;&lt;foreign-keys&gt;&lt;key app="EN" db-id="p9wv00a5yez0v1et5awv9pfoepd0x5dtwwpt" timestamp="1624725007"&gt;303&lt;/key&gt;&lt;/foreign-keys&gt;&lt;ref-type name="Journal Article"&gt;17&lt;/ref-type&gt;&lt;contributors&gt;&lt;authors&gt;&lt;author&gt;Gurrieri, Fiorella&lt;/author&gt;&lt;author&gt;Everman, David B.&lt;/author&gt;&lt;/authors&gt;&lt;/contributors&gt;&lt;titles&gt;&lt;title&gt;Clinical, genetic, and molecular aspects of split-hand/foot malformation: An update&lt;/title&gt;&lt;secondary-title&gt;American Journal of Medical Genetics Part A&lt;/secondary-title&gt;&lt;/titles&gt;&lt;periodical&gt;&lt;full-title&gt;American Journal of Medical Genetics Part A&lt;/full-title&gt;&lt;/periodical&gt;&lt;pages&gt;2860-2872&lt;/pages&gt;&lt;volume&gt;161&lt;/volume&gt;&lt;number&gt;11&lt;/number&gt;&lt;keywords&gt;&lt;keyword&gt;congenital limb malformation&lt;/keyword&gt;&lt;keyword&gt;ectrodactyly&lt;/keyword&gt;&lt;keyword&gt;split hand&lt;/keyword&gt;&lt;keyword&gt;split foot&lt;/keyword&gt;&lt;keyword&gt;SHFM&lt;/keyword&gt;&lt;/keywords&gt;&lt;dates&gt;&lt;year&gt;2013&lt;/year&gt;&lt;pub-dates&gt;&lt;date&gt;2013/11/01&lt;/date&gt;&lt;/pub-dates&gt;&lt;/dates&gt;&lt;publisher&gt;John Wiley &amp;amp; Sons, Ltd&lt;/publisher&gt;&lt;isbn&gt;1552-4825&lt;/isbn&gt;&lt;work-type&gt;https://doi.org/10.1002/ajmg.a.36239&lt;/work-type&gt;&lt;urls&gt;&lt;related-urls&gt;&lt;url&gt;https://doi.org/10.1002/ajmg.a.36239&lt;/url&gt;&lt;/related-urls&gt;&lt;/urls&gt;&lt;electronic-resource-num&gt;https://doi.org/10.1002/ajmg.a.36239&lt;/electronic-resource-num&gt;&lt;access-date&gt;2021/06/2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owińska-Seidler_2014</w:t>
            </w:r>
            <w:hyperlink w:anchor="_ENREF_67" w:tooltip="Sowińska-Seidler, 2014 #1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owińska-Seidler&lt;/Author&gt;&lt;Year&gt;2014&lt;/Year&gt;&lt;RecNum&gt;157&lt;/RecNum&gt;&lt;DisplayText&gt;&lt;style face="superscript"&gt;67&lt;/style&gt;&lt;/DisplayText&gt;&lt;record&gt;&lt;rec-number&gt;157&lt;/rec-number&gt;&lt;foreign-keys&gt;&lt;key app="EN" db-id="p9wv00a5yez0v1et5awv9pfoepd0x5dtwwpt" timestamp="1623879949"&gt;157&lt;/key&gt;&lt;/foreign-keys&gt;&lt;ref-type name="Journal Article"&gt;17&lt;/ref-type&gt;&lt;contributors&gt;&lt;authors&gt;&lt;author&gt;Sowińska-Seidler, Anna&lt;/author&gt;&lt;author&gt;Socha, Magdalena&lt;/author&gt;&lt;author&gt;Jamsheer, Aleksander&lt;/author&gt;&lt;/authors&gt;&lt;/contributors&gt;&lt;titles&gt;&lt;title&gt;Split-hand/foot malformation - molecular cause and implications in genetic counseling&lt;/title&gt;&lt;secondary-title&gt;Journal of Applied Genetics&lt;/secondary-title&gt;&lt;/titles&gt;&lt;periodical&gt;&lt;full-title&gt;Journal of Applied Genetics&lt;/full-title&gt;&lt;/periodical&gt;&lt;pages&gt;105-115&lt;/pages&gt;&lt;volume&gt;55&lt;/volume&gt;&lt;number&gt;1&lt;/number&gt;&lt;dates&gt;&lt;year&gt;2014&lt;/year&gt;&lt;pub-dates&gt;&lt;date&gt;2014/02/01&lt;/date&gt;&lt;/pub-dates&gt;&lt;/dates&gt;&lt;isbn&gt;2190-3883&lt;/isbn&gt;&lt;urls&gt;&lt;related-urls&gt;&lt;url&gt;https://doi.org/10.1007/s13353-013-0178-5&lt;/url&gt;&lt;/related-urls&gt;&lt;/urls&gt;&lt;electronic-resource-num&gt;10.1007/s13353-013-0178-5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D9D9D9" w:themeFill="background1" w:themeFillShade="D9"/>
            <w:noWrap/>
            <w:vAlign w:val="center"/>
          </w:tcPr>
          <w:p w14:paraId="2E415C5B" w14:textId="47956720" w:rsidR="00A50ECF" w:rsidRPr="0095477B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5477B">
              <w:rPr>
                <w:rFonts w:asciiTheme="minorHAnsi" w:eastAsia="Times New Roman" w:hAnsiTheme="minorHAnsi" w:cstheme="minorHAnsi"/>
                <w:sz w:val="16"/>
                <w:szCs w:val="16"/>
              </w:rPr>
              <w:t>chr2:166811108-174037245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C80D651" w14:textId="1E8A2F96" w:rsidR="00A50ECF" w:rsidRPr="0095477B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5477B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ubject 2 of Theisen </w:t>
            </w:r>
            <w:r w:rsidRPr="0095477B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2E0781A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AC0896C" w14:textId="77777777" w:rsidR="00A50ECF" w:rsidRPr="0095477B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17649E6C" w14:textId="5B7F48C7" w:rsidR="00A50ECF" w:rsidRPr="0095477B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8" w:name="_Hlk75858169"/>
            <w:r w:rsidRPr="0095477B">
              <w:rPr>
                <w:rFonts w:asciiTheme="minorHAnsi" w:eastAsia="Times New Roman" w:hAnsiTheme="minorHAnsi" w:cstheme="minorHAnsi"/>
                <w:sz w:val="16"/>
                <w:szCs w:val="16"/>
              </w:rPr>
              <w:t>chr2:166293773-186068927</w:t>
            </w:r>
            <w:bookmarkEnd w:id="18"/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0A1E52D4" w14:textId="495CD83D" w:rsidR="00A50ECF" w:rsidRPr="0095477B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shd w:val="clear" w:color="auto" w:fill="D9D9D9" w:themeFill="background1" w:themeFillShade="D9"/>
            <w:noWrap/>
            <w:vAlign w:val="center"/>
          </w:tcPr>
          <w:p w14:paraId="485C4E54" w14:textId="77777777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D9D9D9" w:themeFill="background1" w:themeFillShade="D9"/>
            <w:noWrap/>
            <w:vAlign w:val="center"/>
          </w:tcPr>
          <w:p w14:paraId="1835D904" w14:textId="65FFDCA3" w:rsidR="00A50ECF" w:rsidRPr="0095477B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5477B">
              <w:rPr>
                <w:rFonts w:asciiTheme="minorHAnsi" w:eastAsia="Times New Roman" w:hAnsiTheme="minorHAnsi" w:cstheme="minorHAnsi"/>
                <w:sz w:val="16"/>
                <w:szCs w:val="16"/>
              </w:rPr>
              <w:t>chr2:166585527-186360682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64D32287" w14:textId="3722D0BB" w:rsidR="00A50ECF" w:rsidRPr="0095477B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 of Mitter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3A8F633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6D3C168" w14:textId="757D6CAA" w:rsidR="00A50ECF" w:rsidRPr="0095477B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74AF78C3" w14:textId="28E29886" w:rsidR="00A50ECF" w:rsidRPr="0095477B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9" w:name="_Hlk75858197"/>
            <w:r w:rsidRPr="0095477B">
              <w:rPr>
                <w:rFonts w:asciiTheme="minorHAnsi" w:eastAsia="Times New Roman" w:hAnsiTheme="minorHAnsi" w:cstheme="minorHAnsi"/>
                <w:sz w:val="16"/>
                <w:szCs w:val="16"/>
              </w:rPr>
              <w:t>chr2:175712131-183736599</w:t>
            </w:r>
            <w:bookmarkEnd w:id="19"/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0AB8C3B5" w14:textId="7FD02AE9" w:rsidR="00A50ECF" w:rsidRPr="0095477B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shd w:val="clear" w:color="auto" w:fill="D9D9D9" w:themeFill="background1" w:themeFillShade="D9"/>
            <w:noWrap/>
            <w:vAlign w:val="center"/>
          </w:tcPr>
          <w:p w14:paraId="6D38BBC3" w14:textId="77777777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D9D9D9" w:themeFill="background1" w:themeFillShade="D9"/>
            <w:noWrap/>
            <w:vAlign w:val="center"/>
          </w:tcPr>
          <w:p w14:paraId="34880CD8" w14:textId="2EB72103" w:rsidR="00A50ECF" w:rsidRPr="0095477B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5477B">
              <w:rPr>
                <w:rFonts w:asciiTheme="minorHAnsi" w:eastAsia="Times New Roman" w:hAnsiTheme="minorHAnsi" w:cstheme="minorHAnsi"/>
                <w:sz w:val="16"/>
                <w:szCs w:val="16"/>
              </w:rPr>
              <w:t>chr2:176003885-184028354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62618E9D" w14:textId="5866FE2D" w:rsidR="00A50ECF" w:rsidRPr="0095477B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ubject 10 of Theise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5856520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27B680CA" w14:textId="7E42426B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1F778AEB" w14:textId="519E827A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20" w:name="_Hlk75858222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176957533-177055635</w:t>
            </w:r>
            <w:bookmarkEnd w:id="20"/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4819226D" w14:textId="31BEF5D2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D9D9D9" w:themeFill="background1" w:themeFillShade="D9"/>
            <w:noWrap/>
            <w:vAlign w:val="center"/>
          </w:tcPr>
          <w:p w14:paraId="074A8D43" w14:textId="285EDC4E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  <w:highlight w:val="yellow"/>
              </w:rPr>
            </w:pPr>
          </w:p>
        </w:tc>
        <w:tc>
          <w:tcPr>
            <w:tcW w:w="2217" w:type="dxa"/>
            <w:shd w:val="clear" w:color="auto" w:fill="D9D9D9" w:themeFill="background1" w:themeFillShade="D9"/>
            <w:noWrap/>
            <w:vAlign w:val="center"/>
          </w:tcPr>
          <w:p w14:paraId="5219F8C3" w14:textId="41E0BBE3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176957533-177055635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9693E3C" w14:textId="300E3BA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HOXD gene cluster, from </w:t>
            </w:r>
            <w:r w:rsidRPr="00C846FD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HOXD13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to </w:t>
            </w:r>
            <w:r w:rsidRPr="00C846FD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HOXD1</w:t>
            </w:r>
          </w:p>
        </w:tc>
      </w:tr>
      <w:tr w:rsidR="00CB09D9" w:rsidRPr="003456EA" w14:paraId="3B1C427E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3F627AC" w14:textId="47861EC6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21" w:name="_Hlk74153270"/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2q31.2-q32.3</w:t>
            </w:r>
            <w:bookmarkEnd w:id="21"/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655CBB96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177644267-191382006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31955BFC" w14:textId="28887BBB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7D2E315D" w14:textId="38D59D05" w:rsidR="00B9777F" w:rsidRDefault="00A50ECF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rontera_2009</w:t>
            </w:r>
            <w:hyperlink w:anchor="_ENREF_68" w:tooltip="Prontera, 2009 #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cm9udGVyYTwvQXV0aG9yPjxZZWFyPjIwMDk8L1llYXI+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NzA2LTEyPC9wYWdlcz48dm9sdW1lPjE0OWE8L3ZvbHVtZT48bnVtYmVy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cm9udGVyYTwvQXV0aG9yPjxZZWFyPjIwMDk8L1llYXI+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NzA2LTEyPC9wYWdlcz48dm9sdW1lPjE0OWE8L3ZvbHVtZT48bnVtYmVy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occhella_2010</w:t>
            </w:r>
            <w:hyperlink w:anchor="_ENREF_69" w:tooltip="Cocchella, 2010 #6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b2NjaGVsbGE8L0F1dGhvcj48WWVhcj4yMDEwPC9ZZWFy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b2NjaGVsbGE8L0F1dGhvcj48WWVhcj4yMDEwPC9ZZWFy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49F69B01" w14:textId="31D89606" w:rsidR="00A50ECF" w:rsidRPr="00B9777F" w:rsidRDefault="00A50ECF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nolakos_2010</w:t>
            </w:r>
            <w:hyperlink w:anchor="_ENREF_70" w:tooltip="Manolakos, 2010 #6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anolakos&lt;/Author&gt;&lt;Year&gt;2010&lt;/Year&gt;&lt;RecNum&gt;63&lt;/RecNum&gt;&lt;DisplayText&gt;&lt;style face="superscript"&gt;70&lt;/style&gt;&lt;/DisplayText&gt;&lt;record&gt;&lt;rec-number&gt;63&lt;/rec-number&gt;&lt;foreign-keys&gt;&lt;key app="EN" db-id="p9wv00a5yez0v1et5awv9pfoepd0x5dtwwpt" timestamp="1623206642"&gt;63&lt;/key&gt;&lt;/foreign-keys&gt;&lt;ref-type name="Journal Article"&gt;17&lt;/ref-type&gt;&lt;contributors&gt;&lt;authors&gt;&lt;author&gt;Manolakos, E.&lt;/author&gt;&lt;author&gt;Vetro, A.&lt;/author&gt;&lt;author&gt;Kefalas, K.&lt;/author&gt;&lt;author&gt;Rapti, S. M.&lt;/author&gt;&lt;author&gt;Louizou, E.&lt;/author&gt;&lt;author&gt;Garas, A.&lt;/author&gt;&lt;author&gt;Kitsos, G.&lt;/author&gt;&lt;author&gt;Vasileiadis, L.&lt;/author&gt;&lt;author&gt;Tsoplou, P.&lt;/author&gt;&lt;author&gt;Eleftheriades, M.&lt;/author&gt;&lt;author&gt;Peitsidis, P.&lt;/author&gt;&lt;author&gt;Orru, S.&lt;/author&gt;&lt;author&gt;Liehr, T.&lt;/author&gt;&lt;author&gt;Petersen, M. B.&lt;/author&gt;&lt;author&gt;Thomaidis, L.&lt;/author&gt;&lt;/authors&gt;&lt;/contributors&gt;&lt;auth-address&gt;Bioiatriki S,A,, Laboratory of Genetics, Athens, Greece. emanolakos@bioiatriki.gr.&lt;/auth-address&gt;&lt;titles&gt;&lt;title&gt;The use of array-CGH in a cohort of Greek children with developmental delay&lt;/title&gt;&lt;secondary-title&gt;Mol Cytogenet&lt;/secondary-title&gt;&lt;alt-title&gt;Molecular cytogenetics&lt;/alt-title&gt;&lt;/titles&gt;&lt;periodical&gt;&lt;full-title&gt;Mol Cytogenet&lt;/full-title&gt;&lt;abbr-1&gt;Molecular cytogenetics&lt;/abbr-1&gt;&lt;/periodical&gt;&lt;alt-periodical&gt;&lt;full-title&gt;Mol Cytogenet&lt;/full-title&gt;&lt;abbr-1&gt;Molecular cytogenetics&lt;/abbr-1&gt;&lt;/alt-periodical&gt;&lt;pages&gt;22&lt;/pages&gt;&lt;volume&gt;3&lt;/volume&gt;&lt;edition&gt;2010/11/11&lt;/edition&gt;&lt;dates&gt;&lt;year&gt;2010&lt;/year&gt;&lt;pub-dates&gt;&lt;date&gt;Nov 9&lt;/date&gt;&lt;/pub-dates&gt;&lt;/dates&gt;&lt;isbn&gt;1755-8166&lt;/isbn&gt;&lt;accession-num&gt;21062444&lt;/accession-num&gt;&lt;urls&gt;&lt;/urls&gt;&lt;custom2&gt;PMC2987877&lt;/custom2&gt;&lt;electronic-resource-num&gt;10.1186/1755-8166-3-22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7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erreira_2012</w:t>
            </w:r>
            <w:hyperlink w:anchor="_ENREF_71" w:tooltip="Ferreira, 2012 #6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erreira&lt;/Author&gt;&lt;Year&gt;2012&lt;/Year&gt;&lt;RecNum&gt;62&lt;/RecNum&gt;&lt;DisplayText&gt;&lt;style face="superscript"&gt;71&lt;/style&gt;&lt;/DisplayText&gt;&lt;record&gt;&lt;rec-number&gt;62&lt;/rec-number&gt;&lt;foreign-keys&gt;&lt;key app="EN" db-id="p9wv00a5yez0v1et5awv9pfoepd0x5dtwwpt" timestamp="1623206531"&gt;62&lt;/key&gt;&lt;/foreign-keys&gt;&lt;ref-type name="Journal Article"&gt;17&lt;/ref-type&gt;&lt;contributors&gt;&lt;authors&gt;&lt;author&gt;Ferreira, Susana Isabel&lt;/author&gt;&lt;author&gt;Matoso, Eunice&lt;/author&gt;&lt;author&gt;Venâncio, Margarida&lt;/author&gt;&lt;author&gt;Saraiva, Jorge&lt;/author&gt;&lt;author&gt;Melo, Joana B.&lt;/author&gt;&lt;author&gt;Carreira, Isabel Marques&lt;/author&gt;&lt;/authors&gt;&lt;/contributors&gt;&lt;titles&gt;&lt;title&gt;Critical region in 2q31.2q32.3 deletion syndrome: Report of two phenotypically distinct patients, one with an additional deletion in Alagille syndrome region&lt;/title&gt;&lt;secondary-title&gt;Molecular cytogenetics&lt;/secondary-title&gt;&lt;alt-title&gt;Mol Cytogenet&lt;/alt-title&gt;&lt;/titles&gt;&lt;periodical&gt;&lt;full-title&gt;Mol Cytogenet&lt;/full-title&gt;&lt;abbr-1&gt;Molecular cytogenetics&lt;/abbr-1&gt;&lt;/periodical&gt;&lt;alt-periodical&gt;&lt;full-title&gt;Mol Cytogenet&lt;/full-title&gt;&lt;abbr-1&gt;Molecular cytogenetics&lt;/abbr-1&gt;&lt;/alt-periodical&gt;&lt;pages&gt;25-25&lt;/pages&gt;&lt;volume&gt;5&lt;/volume&gt;&lt;number&gt;1&lt;/number&gt;&lt;dates&gt;&lt;year&gt;2012&lt;/year&gt;&lt;/dates&gt;&lt;publisher&gt;BioMed Central&lt;/publisher&gt;&lt;isbn&gt;1755-8166&lt;/isbn&gt;&lt;accession-num&gt;22550961&lt;/accession-num&gt;&lt;urls&gt;&lt;related-urls&gt;&lt;url&gt;https://pubmed.ncbi.nlm.nih.gov/22550961&lt;/url&gt;&lt;url&gt;https://www.ncbi.nlm.nih.gov/pmc/articles/PMC3460744/&lt;/url&gt;&lt;/related-urls&gt;&lt;/urls&gt;&lt;electronic-resource-num&gt;10.1186/1755-8166-5-25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7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14A541A5" w14:textId="0B752B65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177936021-191673761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2D406F9" w14:textId="12824C8F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patient in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rontera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4BCE9074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7F9198B" w14:textId="77777777" w:rsidR="00A50ECF" w:rsidRPr="009369B6" w:rsidRDefault="00A50ECF" w:rsidP="00D447D7">
            <w:pPr>
              <w:contextualSpacing/>
              <w:jc w:val="center"/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5A55CAAD" w14:textId="700EF04C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846FD">
              <w:rPr>
                <w:rFonts w:asciiTheme="minorHAnsi" w:eastAsia="Times New Roman" w:hAnsiTheme="minorHAnsi" w:cstheme="minorHAnsi"/>
                <w:sz w:val="16"/>
                <w:szCs w:val="16"/>
              </w:rPr>
              <w:t>chr2:182321619-185804214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284D3F3E" w14:textId="2E0C6DE2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367FF2AF" w14:textId="77777777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658DF026" w14:textId="2DE04361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846FD">
              <w:rPr>
                <w:rFonts w:asciiTheme="minorHAnsi" w:eastAsia="Times New Roman" w:hAnsiTheme="minorHAnsi" w:cstheme="minorHAnsi"/>
                <w:sz w:val="16"/>
                <w:szCs w:val="16"/>
              </w:rPr>
              <w:t>chr2:182321619-185804214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142D413" w14:textId="6058B3CF" w:rsidR="00A50ECF" w:rsidRPr="00C846FD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RO defined by Ferreira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.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between: </w:t>
            </w:r>
            <w:r w:rsidRPr="00C846FD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IGTA4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and </w:t>
            </w:r>
            <w:r w:rsidRPr="00C846FD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ZNF804A</w:t>
            </w:r>
          </w:p>
        </w:tc>
      </w:tr>
      <w:tr w:rsidR="00CF0A35" w:rsidRPr="0048014C" w14:paraId="5C56BAA0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2AE5E941" w14:textId="77777777" w:rsidR="00CF0A35" w:rsidRPr="0048014C" w:rsidRDefault="00CF0A35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8014C">
              <w:rPr>
                <w:rFonts w:asciiTheme="minorHAnsi" w:eastAsia="Times New Roman" w:hAnsiTheme="minorHAnsi" w:cstheme="minorHAnsi"/>
                <w:sz w:val="16"/>
                <w:szCs w:val="16"/>
              </w:rPr>
              <w:lastRenderedPageBreak/>
              <w:t>2q33.1</w:t>
            </w: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51321C3B" w14:textId="24D93E8B" w:rsidR="00CF0A35" w:rsidRPr="0048014C" w:rsidRDefault="00CF0A35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8014C">
              <w:rPr>
                <w:rFonts w:asciiTheme="minorHAnsi" w:eastAsia="Times New Roman" w:hAnsiTheme="minorHAnsi" w:cstheme="minorHAnsi"/>
                <w:sz w:val="16"/>
                <w:szCs w:val="16"/>
              </w:rPr>
              <w:t>chr2:196060397-204342216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0A71F76D" w14:textId="0925953A" w:rsidR="00CF0A35" w:rsidRPr="0048014C" w:rsidRDefault="00CF0A35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8014C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 w:val="restart"/>
            <w:shd w:val="clear" w:color="auto" w:fill="D9D9D9" w:themeFill="background1" w:themeFillShade="D9"/>
            <w:noWrap/>
            <w:vAlign w:val="center"/>
          </w:tcPr>
          <w:p w14:paraId="512DCAF7" w14:textId="3DC9B6C3" w:rsidR="00CF0A35" w:rsidRPr="00B9777F" w:rsidRDefault="00CF0A35" w:rsidP="00CB09D9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senfeld_2009</w:t>
            </w:r>
            <w:hyperlink w:anchor="_ENREF_72" w:tooltip="Rosenfeld, 2009 #47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Rosenfeld&lt;/Author&gt;&lt;Year&gt;2009&lt;/Year&gt;&lt;RecNum&gt;476&lt;/RecNum&gt;&lt;DisplayText&gt;&lt;style face="superscript"&gt;72&lt;/style&gt;&lt;/DisplayText&gt;&lt;record&gt;&lt;rec-number&gt;476&lt;/rec-number&gt;&lt;foreign-keys&gt;&lt;key app="EN" db-id="p9wv00a5yez0v1et5awv9pfoepd0x5dtwwpt" timestamp="1625610089"&gt;476&lt;/key&gt;&lt;/foreign-keys&gt;&lt;ref-type name="Journal Article"&gt;17&lt;/ref-type&gt;&lt;contributors&gt;&lt;authors&gt;&lt;author&gt;Rosenfeld, Jill A.&lt;/author&gt;&lt;author&gt;Ballif, Blake C.&lt;/author&gt;&lt;author&gt;Lucas, Ann&lt;/author&gt;&lt;author&gt;Spence, Edward J.&lt;/author&gt;&lt;author&gt;Powell, Cynthia&lt;/author&gt;&lt;author&gt;Aylsworth, Arthur S.&lt;/author&gt;&lt;author&gt;Torchia, Beth A.&lt;/author&gt;&lt;author&gt;Shaffer, Lisa G.&lt;/author&gt;&lt;/authors&gt;&lt;/contributors&gt;&lt;titles&gt;&lt;title&gt;Small Deletions of SATB2 Cause Some of the Clinical Features of the 2q33.1 Microdeletion Syndrome&lt;/title&gt;&lt;secondary-title&gt;PLOS ONE&lt;/secondary-title&gt;&lt;/titles&gt;&lt;periodical&gt;&lt;full-title&gt;PLOS ONE&lt;/full-title&gt;&lt;/periodical&gt;&lt;pages&gt;e6568&lt;/pages&gt;&lt;volume&gt;4&lt;/volume&gt;&lt;number&gt;8&lt;/number&gt;&lt;dates&gt;&lt;year&gt;2009&lt;/year&gt;&lt;/dates&gt;&lt;publisher&gt;Public Library of Science&lt;/publisher&gt;&lt;urls&gt;&lt;related-urls&gt;&lt;url&gt;https://doi.org/10.1371/journal.pone.0006568&lt;/url&gt;&lt;/related-urls&gt;&lt;/urls&gt;&lt;electronic-resource-num&gt;10.1371/journal.pone.0006568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7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lasubramanian_2011</w:t>
            </w:r>
            <w:hyperlink w:anchor="_ENREF_73" w:tooltip="Balasubramanian, 2011 #47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alasubramanian&lt;/Author&gt;&lt;Year&gt;2011&lt;/Year&gt;&lt;RecNum&gt;475&lt;/RecNum&gt;&lt;DisplayText&gt;&lt;style face="superscript"&gt;73&lt;/style&gt;&lt;/DisplayText&gt;&lt;record&gt;&lt;rec-number&gt;475&lt;/rec-number&gt;&lt;foreign-keys&gt;&lt;key app="EN" db-id="p9wv00a5yez0v1et5awv9pfoepd0x5dtwwpt" timestamp="1625610033"&gt;475&lt;/key&gt;&lt;/foreign-keys&gt;&lt;ref-type name="Journal Article"&gt;17&lt;/ref-type&gt;&lt;contributors&gt;&lt;authors&gt;&lt;author&gt;Balasubramanian, M.&lt;/author&gt;&lt;author&gt;Smith, K.&lt;/author&gt;&lt;author&gt;Basel-Vanagaite, L.&lt;/author&gt;&lt;author&gt;Feingold, M. F.&lt;/author&gt;&lt;author&gt;Brock, P.&lt;/author&gt;&lt;author&gt;Gowans, G. C.&lt;/author&gt;&lt;author&gt;Vasudevan, P. C.&lt;/author&gt;&lt;author&gt;Cresswell, L.&lt;/author&gt;&lt;author&gt;Taylor, E. J.&lt;/author&gt;&lt;author&gt;Harris, C. J.&lt;/author&gt;&lt;author&gt;Friedman, N.&lt;/author&gt;&lt;author&gt;Moran, R.&lt;/author&gt;&lt;author&gt;Feret, H.&lt;/author&gt;&lt;author&gt;Zackai, E. H.&lt;/author&gt;&lt;author&gt;Theisen, A.&lt;/author&gt;&lt;author&gt;Rosenfeld, J. A.&lt;/author&gt;&lt;author&gt;Parker, M. J.&lt;/author&gt;&lt;/authors&gt;&lt;/contributors&gt;&lt;titles&gt;&lt;title&gt;Case series: 2q33.1 microdeletion syndrome—further delineation of the phenotype&lt;/title&gt;&lt;secondary-title&gt;Journal of Medical Genetics&lt;/secondary-title&gt;&lt;/titles&gt;&lt;periodical&gt;&lt;full-title&gt;J Med Genet&lt;/full-title&gt;&lt;abbr-1&gt;Journal of medical genetics&lt;/abbr-1&gt;&lt;/periodical&gt;&lt;pages&gt;290&lt;/pages&gt;&lt;volume&gt;48&lt;/volume&gt;&lt;number&gt;5&lt;/number&gt;&lt;dates&gt;&lt;year&gt;2011&lt;/year&gt;&lt;/dates&gt;&lt;urls&gt;&lt;related-urls&gt;&lt;url&gt;http://jmg.bmj.com/content/48/5/290.abstract&lt;/url&gt;&lt;/related-urls&gt;&lt;/urls&gt;&lt;electronic-resource-num&gt;10.1136/jmg.2010.08449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7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Zarate_2017</w:t>
            </w:r>
            <w:hyperlink w:anchor="_ENREF_74" w:tooltip="Zarate, 2017 #47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Zarate&lt;/Author&gt;&lt;Year&gt;2017&lt;/Year&gt;&lt;RecNum&gt;477&lt;/RecNum&gt;&lt;DisplayText&gt;&lt;style face="superscript"&gt;74&lt;/style&gt;&lt;/DisplayText&gt;&lt;record&gt;&lt;rec-number&gt;477&lt;/rec-number&gt;&lt;foreign-keys&gt;&lt;key app="EN" db-id="p9wv00a5yez0v1et5awv9pfoepd0x5dtwwpt" timestamp="1625610154"&gt;477&lt;/key&gt;&lt;/foreign-keys&gt;&lt;ref-type name="Journal Article"&gt;17&lt;/ref-type&gt;&lt;contributors&gt;&lt;authors&gt;&lt;author&gt;Zarate, Yuri A.&lt;/author&gt;&lt;author&gt;Fish, Jennifer L.&lt;/author&gt;&lt;/authors&gt;&lt;/contributors&gt;&lt;titles&gt;&lt;title&gt;SATB2-associated syndrome: Mechanisms, phenotype, and practical recommendations&lt;/title&gt;&lt;secondary-title&gt;American Journal of Medical Genetics Part A&lt;/secondary-title&gt;&lt;/titles&gt;&lt;periodical&gt;&lt;full-title&gt;American Journal of Medical Genetics Part A&lt;/full-title&gt;&lt;/periodical&gt;&lt;pages&gt;327-337&lt;/pages&gt;&lt;volume&gt;173&lt;/volume&gt;&lt;number&gt;2&lt;/number&gt;&lt;keywords&gt;&lt;keyword&gt;SATB2&lt;/keyword&gt;&lt;keyword&gt;SATB2-associated syndrome&lt;/keyword&gt;&lt;keyword&gt;Glass syndrome&lt;/keyword&gt;&lt;keyword&gt;2q33.1 microdeletion syndrome&lt;/keyword&gt;&lt;keyword&gt;2q32 deletion syndrome&lt;/keyword&gt;&lt;/keywords&gt;&lt;dates&gt;&lt;year&gt;2017&lt;/year&gt;&lt;pub-dates&gt;&lt;date&gt;2017/02/01&lt;/date&gt;&lt;/pub-dates&gt;&lt;/dates&gt;&lt;publisher&gt;John Wiley &amp;amp; Sons, Ltd&lt;/publisher&gt;&lt;isbn&gt;1552-4825&lt;/isbn&gt;&lt;work-type&gt;https://doi.org/10.1002/ajmg.a.38022&lt;/work-type&gt;&lt;urls&gt;&lt;related-urls&gt;&lt;url&gt;https://doi.org/10.1002/ajmg.a.38022&lt;/url&gt;&lt;/related-urls&gt;&lt;/urls&gt;&lt;electronic-resource-num&gt;https://doi.org/10.1002/ajmg.a.38022&lt;/electronic-resource-num&gt;&lt;access-date&gt;2021/07/0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7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D9D9D9" w:themeFill="background1" w:themeFillShade="D9"/>
            <w:noWrap/>
            <w:vAlign w:val="center"/>
          </w:tcPr>
          <w:p w14:paraId="64D052AD" w14:textId="4D60E66A" w:rsidR="00CF0A35" w:rsidRPr="0048014C" w:rsidRDefault="00CF0A35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8014C">
              <w:rPr>
                <w:rFonts w:asciiTheme="minorHAnsi" w:eastAsia="Times New Roman" w:hAnsiTheme="minorHAnsi" w:cstheme="minorHAnsi"/>
                <w:sz w:val="16"/>
                <w:szCs w:val="16"/>
              </w:rPr>
              <w:t>chr2:196925121-205206939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270094BC" w14:textId="5F2DBB92" w:rsidR="00CF0A35" w:rsidRPr="0048014C" w:rsidRDefault="00CF0A35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8014C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CF0A35" w:rsidRPr="0048014C" w14:paraId="2369EF71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0D770DD" w14:textId="77777777" w:rsidR="00CF0A35" w:rsidRPr="0048014C" w:rsidRDefault="00CF0A35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34119B76" w14:textId="595D52B9" w:rsidR="00CF0A35" w:rsidRPr="0048014C" w:rsidRDefault="00CF0A35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F0A35">
              <w:rPr>
                <w:rFonts w:asciiTheme="minorHAnsi" w:eastAsia="Times New Roman" w:hAnsiTheme="minorHAnsi" w:cstheme="minorHAnsi"/>
                <w:sz w:val="16"/>
                <w:szCs w:val="16"/>
              </w:rPr>
              <w:t>chr2:200134223-200329831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2285DB28" w14:textId="5BE92FE5" w:rsidR="00CF0A35" w:rsidRPr="0048014C" w:rsidRDefault="00CF0A35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D9D9D9" w:themeFill="background1" w:themeFillShade="D9"/>
            <w:noWrap/>
            <w:vAlign w:val="center"/>
          </w:tcPr>
          <w:p w14:paraId="0435467B" w14:textId="77777777" w:rsidR="00CF0A35" w:rsidRPr="00B9777F" w:rsidRDefault="00CF0A35" w:rsidP="00CB09D9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D9D9D9" w:themeFill="background1" w:themeFillShade="D9"/>
            <w:noWrap/>
            <w:vAlign w:val="center"/>
          </w:tcPr>
          <w:p w14:paraId="0ADD91F6" w14:textId="65447D4C" w:rsidR="00CF0A35" w:rsidRPr="0048014C" w:rsidRDefault="00CF0A35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F0A35">
              <w:rPr>
                <w:rFonts w:asciiTheme="minorHAnsi" w:eastAsia="Times New Roman" w:hAnsiTheme="minorHAnsi" w:cstheme="minorHAnsi"/>
                <w:sz w:val="16"/>
                <w:szCs w:val="16"/>
              </w:rPr>
              <w:t>chr2:200134223-200329831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1354376" w14:textId="6F8E1057" w:rsidR="00CF0A35" w:rsidRPr="0048014C" w:rsidRDefault="00CF0A35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SATB2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</w:t>
            </w:r>
          </w:p>
        </w:tc>
      </w:tr>
      <w:tr w:rsidR="00CB09D9" w:rsidRPr="003456EA" w14:paraId="46979762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590BBE7" w14:textId="18DFC69B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2q35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2C856556" w14:textId="2B563263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45FDE">
              <w:rPr>
                <w:rFonts w:asciiTheme="minorHAnsi" w:eastAsia="Times New Roman" w:hAnsiTheme="minorHAnsi" w:cstheme="minorHAnsi"/>
                <w:sz w:val="16"/>
                <w:szCs w:val="16"/>
              </w:rPr>
              <w:t>chr2:219919142-220025587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148D549C" w14:textId="0E921EDD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shd w:val="clear" w:color="auto" w:fill="FFFFFF" w:themeFill="background1"/>
            <w:noWrap/>
            <w:vAlign w:val="center"/>
          </w:tcPr>
          <w:p w14:paraId="25CBD6EB" w14:textId="6B8DC918" w:rsidR="00D12429" w:rsidRDefault="00A50ECF" w:rsidP="00D12429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lopocki_2011</w:t>
            </w:r>
            <w:hyperlink w:anchor="_ENREF_75" w:tooltip="Klopocki, 2011 #32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G9wb2NraTwvQXV0aG9yPjxZZWFyPjIwMTE8L1llYXI+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G9wb2NraTwvQXV0aG9yPjxZZWFyPjIwMTE8L1llYXI+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7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uksel-Apak_2012</w:t>
            </w:r>
            <w:hyperlink w:anchor="_ENREF_76" w:tooltip="Yuksel-Apak, 2012 #32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Yuksel-Apak&lt;/Author&gt;&lt;Year&gt;2012&lt;/Year&gt;&lt;RecNum&gt;328&lt;/RecNum&gt;&lt;DisplayText&gt;&lt;style face="superscript"&gt;76&lt;/style&gt;&lt;/DisplayText&gt;&lt;record&gt;&lt;rec-number&gt;328&lt;/rec-number&gt;&lt;foreign-keys&gt;&lt;key app="EN" db-id="p9wv00a5yez0v1et5awv9pfoepd0x5dtwwpt" timestamp="1624805681"&gt;328&lt;/key&gt;&lt;/foreign-keys&gt;&lt;ref-type name="Journal Article"&gt;17&lt;/ref-type&gt;&lt;contributors&gt;&lt;authors&gt;&lt;author&gt;Yuksel-Apak, Memnune&lt;/author&gt;&lt;author&gt;Bögershausen, Nina&lt;/author&gt;&lt;author&gt;Pawlik, Barbara&lt;/author&gt;&lt;author&gt;Li, Yun&lt;/author&gt;&lt;author&gt;Apak, Selcuk&lt;/author&gt;&lt;author&gt;Uyguner, Oya&lt;/author&gt;&lt;author&gt;Milz, Esther&lt;/author&gt;&lt;author&gt;Nürnberg, Gudrun&lt;/author&gt;&lt;author&gt;Karaman, Birsen&lt;/author&gt;&lt;author&gt;Gülgören, Ayan&lt;/author&gt;&lt;author&gt;Grzeschik, Karl-Heinz&lt;/author&gt;&lt;author&gt;Nürnberg, Peter&lt;/author&gt;&lt;author&gt;Kayserili, Hülya&lt;/author&gt;&lt;author&gt;Wollnik, Bernd&lt;/author&gt;&lt;/authors&gt;&lt;/contributors&gt;&lt;titles&gt;&lt;title&gt;A large duplication involving the IHH locus mimics acrocallosal syndrome&lt;/title&gt;&lt;secondary-title&gt;European Journal of Human Genetics&lt;/secondary-title&gt;&lt;/titles&gt;&lt;periodical&gt;&lt;full-title&gt;European Journal of Human Genetics&lt;/full-title&gt;&lt;/periodical&gt;&lt;pages&gt;639-644&lt;/pages&gt;&lt;volume&gt;20&lt;/volume&gt;&lt;number&gt;6&lt;/number&gt;&lt;dates&gt;&lt;year&gt;2012&lt;/year&gt;&lt;pub-dates&gt;&lt;date&gt;2012/06/01&lt;/date&gt;&lt;/pub-dates&gt;&lt;/dates&gt;&lt;isbn&gt;1476-5438&lt;/isbn&gt;&lt;urls&gt;&lt;related-urls&gt;&lt;url&gt;https://doi.org/10.1038/ejhg.2011.250&lt;/url&gt;&lt;/related-urls&gt;&lt;/urls&gt;&lt;electronic-resource-num&gt;10.1038/ejhg.2011.250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7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>;</w:t>
            </w:r>
          </w:p>
          <w:p w14:paraId="0CF39946" w14:textId="63BEF2D6" w:rsidR="00A50ECF" w:rsidRPr="00B9777F" w:rsidRDefault="00A50ECF" w:rsidP="00D12429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pielmann_2013</w:t>
            </w:r>
            <w:hyperlink w:anchor="_ENREF_77" w:tooltip="Spielmann, 2013 #33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pielmann&lt;/Author&gt;&lt;Year&gt;2013&lt;/Year&gt;&lt;RecNum&gt;330&lt;/RecNum&gt;&lt;DisplayText&gt;&lt;style face="superscript"&gt;77&lt;/style&gt;&lt;/DisplayText&gt;&lt;record&gt;&lt;rec-number&gt;330&lt;/rec-number&gt;&lt;foreign-keys&gt;&lt;key app="EN" db-id="p9wv00a5yez0v1et5awv9pfoepd0x5dtwwpt" timestamp="1624805887"&gt;330&lt;/key&gt;&lt;/foreign-keys&gt;&lt;ref-type name="Journal Article"&gt;17&lt;/ref-type&gt;&lt;contributors&gt;&lt;authors&gt;&lt;author&gt;Spielmann, Malte&lt;/author&gt;&lt;author&gt;Klopocki, Eva&lt;/author&gt;&lt;/authors&gt;&lt;/contributors&gt;&lt;titles&gt;&lt;title&gt;CNVs of noncoding cis-regulatory elements in human disease&lt;/title&gt;&lt;secondary-title&gt;Current Opinion in Genetics &amp;amp; Development&lt;/secondary-title&gt;&lt;/titles&gt;&lt;periodical&gt;&lt;full-title&gt;Current Opinion in Genetics &amp;amp; Development&lt;/full-title&gt;&lt;/periodical&gt;&lt;pages&gt;249-256&lt;/pages&gt;&lt;volume&gt;23&lt;/volume&gt;&lt;number&gt;3&lt;/number&gt;&lt;dates&gt;&lt;year&gt;2013&lt;/year&gt;&lt;pub-dates&gt;&lt;date&gt;2013/06/01/&lt;/date&gt;&lt;/pub-dates&gt;&lt;/dates&gt;&lt;isbn&gt;0959-437X&lt;/isbn&gt;&lt;urls&gt;&lt;related-urls&gt;&lt;url&gt;https://www.sciencedirect.com/science/article/pii/S0959437X13000312&lt;/url&gt;&lt;/related-urls&gt;&lt;/urls&gt;&lt;electronic-resource-num&gt;https://doi.org/10.1016/j.gde.2013.02.013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7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rroso_2015</w:t>
            </w:r>
            <w:hyperlink w:anchor="_ENREF_78" w:tooltip="Barroso, 2015 #32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Jyb3NvPC9BdXRob3I+PFllYXI+MjAxNTwvWWVhcj48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Jyb3NvPC9BdXRob3I+PFllYXI+MjAxNTwvWWVhcj48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7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784BD989" w14:textId="16B6B00C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45FDE">
              <w:rPr>
                <w:rFonts w:asciiTheme="minorHAnsi" w:eastAsia="Times New Roman" w:hAnsiTheme="minorHAnsi" w:cstheme="minorHAnsi"/>
                <w:sz w:val="16"/>
                <w:szCs w:val="16"/>
              </w:rPr>
              <w:t>chr2:219919142-220025587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0E54513" w14:textId="31CFA7DE" w:rsidR="00A50ECF" w:rsidRPr="00845FDE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: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IHH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and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NHEJ1</w:t>
            </w:r>
          </w:p>
        </w:tc>
      </w:tr>
      <w:tr w:rsidR="005A6C08" w:rsidRPr="00B03AD8" w14:paraId="55FEF742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27E3D845" w14:textId="14C455C7" w:rsidR="005A6C08" w:rsidRPr="00B03AD8" w:rsidRDefault="005A6C08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>2q37</w:t>
            </w: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6AECA681" w14:textId="445DA759" w:rsidR="005A6C08" w:rsidRPr="00B03AD8" w:rsidRDefault="005A6C08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A6C08">
              <w:rPr>
                <w:rFonts w:asciiTheme="minorHAnsi" w:eastAsia="Times New Roman" w:hAnsiTheme="minorHAnsi" w:cstheme="minorHAnsi"/>
                <w:sz w:val="16"/>
                <w:szCs w:val="16"/>
              </w:rPr>
              <w:t>chr2:236402733-243199373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13BCA218" w14:textId="270AD22C" w:rsidR="005A6C08" w:rsidRPr="00B03AD8" w:rsidRDefault="005A6C08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shd w:val="clear" w:color="auto" w:fill="D9D9D9" w:themeFill="background1" w:themeFillShade="D9"/>
            <w:noWrap/>
            <w:vAlign w:val="center"/>
          </w:tcPr>
          <w:p w14:paraId="1EB0A6D7" w14:textId="42E8324F" w:rsidR="00D12429" w:rsidRDefault="005A6C08" w:rsidP="005A6C08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illiams_2010</w:t>
            </w:r>
            <w:hyperlink w:anchor="_ENREF_79" w:tooltip="Williams, 2010 #47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WxsaWFtczwvQXV0aG9yPjxZZWFyPjIwMTA8L1llYXI+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WxsaWFtczwvQXV0aG9yPjxZZWFyPjIwMTA8L1llYXI+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7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illavicencio-Lorini_2013</w:t>
            </w:r>
            <w:hyperlink w:anchor="_ENREF_80" w:tooltip="Villavicencio-Lorini, 2013 #48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aWxsYXZpY2VuY2lvLUxvcmluaTwvQXV0aG9yPjxZZWFy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aWxsYXZpY2VuY2lvLUxvcmluaTwvQXV0aG9yPjxZZWFy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8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heeler_2014</w:t>
            </w:r>
            <w:hyperlink w:anchor="_ENREF_81" w:tooltip="Wheeler, 2014 #48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GVlbGVyPC9BdXRob3I+PFllYXI+MjAxNDwvWWVhcj48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GVlbGVyPC9BdXRob3I+PFllYXI+MjAxNDwvWWVhcj48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8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>;</w:t>
            </w:r>
          </w:p>
          <w:p w14:paraId="46A336AE" w14:textId="3C616E6B" w:rsidR="005A6C08" w:rsidRPr="00B9777F" w:rsidRDefault="005A6C08" w:rsidP="005A6C08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ean-Marçais_2015</w:t>
            </w:r>
            <w:hyperlink w:anchor="_ENREF_82" w:tooltip="Jean-Marçais, 2015 #48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WFuLU1hcsOnYWlzPC9BdXRob3I+PFllYXI+MjAxNTwv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WFuLU1hcsOnYWlzPC9BdXRob3I+PFllYXI+MjAxNTwv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8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e_2019</w:t>
            </w:r>
            <w:hyperlink w:anchor="_ENREF_83" w:tooltip="Le, 2019 #667" w:history="1"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TwvQXV0aG9yPjxZZWFyPjIwMTk8L1llYXI+PFJlY051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TwvQXV0aG9yPjxZZWFyPjIwMTk8L1llYXI+PFJlY051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83</w: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D9D9D9" w:themeFill="background1" w:themeFillShade="D9"/>
            <w:noWrap/>
            <w:vAlign w:val="center"/>
          </w:tcPr>
          <w:p w14:paraId="7E758161" w14:textId="64BF35DD" w:rsidR="005A6C08" w:rsidRPr="00B03AD8" w:rsidRDefault="005A6C08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A6C08">
              <w:rPr>
                <w:rFonts w:asciiTheme="minorHAnsi" w:eastAsia="Times New Roman" w:hAnsiTheme="minorHAnsi" w:cstheme="minorHAnsi"/>
                <w:sz w:val="16"/>
                <w:szCs w:val="16"/>
              </w:rPr>
              <w:t>chr2:236402733-243199373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CF17413" w14:textId="7D1E521A" w:rsidR="005A6C08" w:rsidRPr="00B03AD8" w:rsidRDefault="005A6C08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AGAP1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</w:t>
            </w:r>
            <w:proofErr w:type="spell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qter</w:t>
            </w:r>
            <w:proofErr w:type="spellEnd"/>
          </w:p>
        </w:tc>
      </w:tr>
      <w:tr w:rsidR="005A6C08" w:rsidRPr="00B03AD8" w14:paraId="3E0F23DB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221F53D4" w14:textId="0A7A66BF" w:rsidR="005A6C08" w:rsidRPr="00B03AD8" w:rsidRDefault="005A6C08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26DFA590" w14:textId="1ABF1801" w:rsidR="005A6C08" w:rsidRPr="00B03AD8" w:rsidRDefault="005A6C08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>chr2:239954693-242930600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6CDF4BF8" w14:textId="7E30576A" w:rsidR="005A6C08" w:rsidRPr="00B03AD8" w:rsidRDefault="005A6C08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D9D9D9" w:themeFill="background1" w:themeFillShade="D9"/>
            <w:noWrap/>
            <w:vAlign w:val="center"/>
          </w:tcPr>
          <w:p w14:paraId="4D724DF2" w14:textId="0CB29D8A" w:rsidR="005A6C08" w:rsidRPr="00B9777F" w:rsidRDefault="005A6C08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D9D9D9" w:themeFill="background1" w:themeFillShade="D9"/>
            <w:noWrap/>
            <w:vAlign w:val="center"/>
          </w:tcPr>
          <w:p w14:paraId="352529A3" w14:textId="1A99AA40" w:rsidR="005A6C08" w:rsidRPr="00B03AD8" w:rsidRDefault="005A6C08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>chr2:239954693-242930600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6DBB1B31" w14:textId="2DD67932" w:rsidR="005A6C08" w:rsidRPr="00B03AD8" w:rsidRDefault="005A6C08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5A6C08" w:rsidRPr="003456EA" w14:paraId="3042BC32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6426D29" w14:textId="31882381" w:rsidR="005A6C08" w:rsidRPr="00B03AD8" w:rsidRDefault="005A6C08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D6279FD" w14:textId="6B90B13C" w:rsidR="005A6C08" w:rsidRPr="00B03AD8" w:rsidRDefault="005A6C08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>chr2:239048167-239400949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5EEAC51" w14:textId="30F6FDBA" w:rsidR="005A6C08" w:rsidRPr="00B03AD8" w:rsidRDefault="005A6C08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05544E4" w14:textId="5BC756A0" w:rsidR="005A6C08" w:rsidRPr="00B9777F" w:rsidRDefault="005A6C08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240B1C6" w14:textId="5778145F" w:rsidR="005A6C08" w:rsidRPr="00B03AD8" w:rsidRDefault="005A6C08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>chr2:239969863-240322643</w:t>
            </w:r>
          </w:p>
        </w:tc>
        <w:tc>
          <w:tcPr>
            <w:tcW w:w="6842" w:type="dxa"/>
            <w:tcBorders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6F0D5B2" w14:textId="0B6EED79" w:rsidR="005A6C08" w:rsidRPr="009369B6" w:rsidRDefault="005A6C08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CB09D9" w:rsidRPr="003456EA" w14:paraId="62B98644" w14:textId="77777777" w:rsidTr="00560423"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758DC96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71343B4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91928BA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53C6DB1" w14:textId="77777777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A48FE8A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D59A271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07A91C1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D5FB072" w14:textId="3EC02E07" w:rsidR="004C7647" w:rsidRPr="009369B6" w:rsidRDefault="004C7647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3p25.3</w:t>
            </w:r>
          </w:p>
        </w:tc>
        <w:tc>
          <w:tcPr>
            <w:tcW w:w="2161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B010026" w14:textId="28A6E2B4" w:rsidR="004C7647" w:rsidRPr="009369B6" w:rsidRDefault="004C764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8922192-9885334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06F7983" w14:textId="77777777" w:rsidR="004C7647" w:rsidRPr="009369B6" w:rsidRDefault="004C764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F9569E9" w14:textId="2B3C4D7C" w:rsidR="004C7647" w:rsidRPr="00B9777F" w:rsidRDefault="004C7647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unnarsson_2010</w:t>
            </w:r>
            <w:hyperlink w:anchor="_ENREF_84" w:tooltip="Gunnarsson, 2010 #6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dW5uYXJzc29uPC9BdXRob3I+PFllYXI+MjAxMDwvWWVh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dW5uYXJzc29uPC9BdXRob3I+PFllYXI+MjAxMDwvWWVh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8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ownass_2014</w:t>
            </w:r>
            <w:hyperlink w:anchor="_ENREF_85" w:tooltip="Bownass, 2014 #6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b3duYXNzPC9BdXRob3I+PFllYXI+MjAxNDwvWWVhcj48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b3duYXNzPC9BdXRob3I+PFllYXI+MjAxNDwvWWVhcj48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8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ikow_2014</w:t>
            </w:r>
            <w:hyperlink w:anchor="_ENREF_86" w:tooltip="Dikow, 2014 #57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aWtvdzwvQXV0aG9yPjxZZWFyPjIwMTQ8L1llYXI+PFJl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aWtvdzwvQXV0aG9yPjxZZWFyPjIwMTQ8L1llYXI+PFJl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8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: Kuechler_2014</w:t>
            </w:r>
            <w:hyperlink w:anchor="_ENREF_87" w:tooltip="Kuechler, 2015 #6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uechler&lt;/Author&gt;&lt;Year&gt;2015&lt;/Year&gt;&lt;RecNum&gt;67&lt;/RecNum&gt;&lt;DisplayText&gt;&lt;style face="superscript"&gt;87&lt;/style&gt;&lt;/DisplayText&gt;&lt;record&gt;&lt;rec-number&gt;67&lt;/rec-number&gt;&lt;foreign-keys&gt;&lt;key app="EN" db-id="p9wv00a5yez0v1et5awv9pfoepd0x5dtwwpt" timestamp="1623254300"&gt;67&lt;/key&gt;&lt;/foreign-keys&gt;&lt;ref-type name="Journal Article"&gt;17&lt;/ref-type&gt;&lt;contributors&gt;&lt;authors&gt;&lt;author&gt;Kuechler, Alma&lt;/author&gt;&lt;author&gt;Zink, Alexander M.&lt;/author&gt;&lt;author&gt;Wieland, Thomas&lt;/author&gt;&lt;author&gt;Lüdecke, Hermann-Josef&lt;/author&gt;&lt;author&gt;Cremer, Kirsten&lt;/author&gt;&lt;author&gt;Salviati, Leonardo&lt;/author&gt;&lt;author&gt;Magini, Pamela&lt;/author&gt;&lt;author&gt;Najafi, Kimia&lt;/author&gt;&lt;author&gt;Zweier, Christiane&lt;/author&gt;&lt;author&gt;Czeschik, Johanna Christina&lt;/author&gt;&lt;author&gt;Aretz, Stefan&lt;/author&gt;&lt;author&gt;Endele, Sabine&lt;/author&gt;&lt;author&gt;Tamburrino, Federica&lt;/author&gt;&lt;author&gt;Pinato, Claudia&lt;/author&gt;&lt;author&gt;Clementi, Maurizio&lt;/author&gt;&lt;author&gt;Gundlach, Jasmin&lt;/author&gt;&lt;author&gt;Maylahn, Carina&lt;/author&gt;&lt;author&gt;Mazzanti, Laura&lt;/author&gt;&lt;author&gt;Wohlleber, Eva&lt;/author&gt;&lt;author&gt;Schwarzmayr, Thomas&lt;/author&gt;&lt;author&gt;Kariminejad, Roxana&lt;/author&gt;&lt;author&gt;Schlessinger, Avner&lt;/author&gt;&lt;author&gt;Wieczorek, Dagmar&lt;/author&gt;&lt;author&gt;Strom, Tim M.&lt;/author&gt;&lt;author&gt;Novarino, Gaia&lt;/author&gt;&lt;author&gt;Engels, Hartmut&lt;/author&gt;&lt;/authors&gt;&lt;/contributors&gt;&lt;titles&gt;&lt;title&gt;Loss-of-function variants of SETD5 cause intellectual disability and the core phenotype of microdeletion 3p25.3 syndrome&lt;/title&gt;&lt;secondary-title&gt;European Journal of Human Genetics&lt;/secondary-title&gt;&lt;/titles&gt;&lt;periodical&gt;&lt;full-title&gt;European Journal of Human Genetics&lt;/full-title&gt;&lt;/periodical&gt;&lt;pages&gt;753-760&lt;/pages&gt;&lt;volume&gt;23&lt;/volume&gt;&lt;number&gt;6&lt;/number&gt;&lt;dates&gt;&lt;year&gt;2015&lt;/year&gt;&lt;pub-dates&gt;&lt;date&gt;2015/06/01&lt;/date&gt;&lt;/pub-dates&gt;&lt;/dates&gt;&lt;isbn&gt;1476-5438&lt;/isbn&gt;&lt;urls&gt;&lt;related-urls&gt;&lt;url&gt;https://doi.org/10.1038/ejhg.2014.165&lt;/url&gt;&lt;/related-urls&gt;&lt;/urls&gt;&lt;electronic-resource-num&gt;10.1038/ejhg.2014.165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8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620CE8E2" w14:textId="5E3352C1" w:rsidR="004C7647" w:rsidRPr="009369B6" w:rsidRDefault="004C764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8922192-9885334</w:t>
            </w:r>
          </w:p>
        </w:tc>
        <w:tc>
          <w:tcPr>
            <w:tcW w:w="6842" w:type="dxa"/>
            <w:tcBorders>
              <w:top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244F0CC1" w14:textId="77777777" w:rsidR="004C7647" w:rsidRPr="009369B6" w:rsidRDefault="004C764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tart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Bownass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.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the end of Gunnarsso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0A4962C3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663178A0" w14:textId="77777777" w:rsidR="004C7647" w:rsidRPr="009369B6" w:rsidRDefault="004C7647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12ED8D89" w14:textId="4C532FBB" w:rsidR="004C7647" w:rsidRPr="009369B6" w:rsidRDefault="004C764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8856000-11305600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3E5B7A77" w14:textId="15D3557F" w:rsidR="004C7647" w:rsidRPr="009369B6" w:rsidRDefault="004C764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D9D9D9" w:themeFill="background1" w:themeFillShade="D9"/>
            <w:noWrap/>
            <w:vAlign w:val="center"/>
          </w:tcPr>
          <w:p w14:paraId="5675FBD3" w14:textId="77777777" w:rsidR="004C7647" w:rsidRPr="00B9777F" w:rsidRDefault="004C764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D9D9D9" w:themeFill="background1" w:themeFillShade="D9"/>
            <w:noWrap/>
            <w:vAlign w:val="center"/>
          </w:tcPr>
          <w:p w14:paraId="074AAA44" w14:textId="2B25B31E" w:rsidR="004C7647" w:rsidRPr="009369B6" w:rsidRDefault="004C764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8856000-11305600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672B9A9" w14:textId="3AB99B19" w:rsidR="004C7647" w:rsidRPr="009369B6" w:rsidRDefault="004C764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5 of Kuechler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2E1AD87B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B011B33" w14:textId="77777777" w:rsidR="004C7647" w:rsidRPr="009369B6" w:rsidRDefault="004C7647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747D5DC6" w14:textId="4D80C8D2" w:rsidR="004C7647" w:rsidRPr="009369B6" w:rsidRDefault="004C764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C7647">
              <w:rPr>
                <w:rFonts w:asciiTheme="minorHAnsi" w:eastAsia="Times New Roman" w:hAnsiTheme="minorHAnsi" w:cstheme="minorHAnsi"/>
                <w:sz w:val="16"/>
                <w:szCs w:val="16"/>
              </w:rPr>
              <w:t>chr3:10391284-11516688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088364A7" w14:textId="483AF3AF" w:rsidR="004C7647" w:rsidRPr="009369B6" w:rsidRDefault="004C764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D9D9D9" w:themeFill="background1" w:themeFillShade="D9"/>
            <w:noWrap/>
            <w:vAlign w:val="center"/>
          </w:tcPr>
          <w:p w14:paraId="33B9078D" w14:textId="77777777" w:rsidR="004C7647" w:rsidRPr="00B9777F" w:rsidRDefault="004C764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D9D9D9" w:themeFill="background1" w:themeFillShade="D9"/>
            <w:noWrap/>
            <w:vAlign w:val="center"/>
          </w:tcPr>
          <w:p w14:paraId="5C637E7E" w14:textId="56A9F2CB" w:rsidR="004C7647" w:rsidRPr="009369B6" w:rsidRDefault="004C764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C7647">
              <w:rPr>
                <w:rFonts w:asciiTheme="minorHAnsi" w:eastAsia="Times New Roman" w:hAnsiTheme="minorHAnsi" w:cstheme="minorHAnsi"/>
                <w:sz w:val="16"/>
                <w:szCs w:val="16"/>
              </w:rPr>
              <w:t>chr3:10391284-11516688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6FF8928B" w14:textId="37254387" w:rsidR="004C7647" w:rsidRPr="004C7647" w:rsidRDefault="004C764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 of </w:t>
            </w:r>
            <w:proofErr w:type="spell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ikow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9DD638A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5FC5175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3p21.31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7BCDDE07" w14:textId="3205A69D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48301437-51364610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23CB9B4B" w14:textId="5E1600BE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  <w:hideMark/>
          </w:tcPr>
          <w:p w14:paraId="551163B0" w14:textId="3E889F30" w:rsidR="0048014C" w:rsidRPr="00B9777F" w:rsidRDefault="0048014C" w:rsidP="00CB09D9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ldeman-Englert_2009</w:t>
            </w:r>
            <w:hyperlink w:anchor="_ENREF_88" w:tooltip="Haldeman-Englert, 2009 #6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xkZW1hbi1FbmdsZXJ0PC9BdXRob3I+PFllYXI+MjAw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xkZW1hbi1FbmdsZXJ0PC9BdXRob3I+PFllYXI+MjAw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8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to_2013</w:t>
            </w:r>
            <w:hyperlink w:anchor="_ENREF_89" w:tooltip="Eto, 2013 #6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dG88L0F1dGhvcj48WWVhcj4yMDEzPC9ZZWFyPjxSZWNO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dG88L0F1dGhvcj48WWVhcj4yMDEzPC9ZZWFyPjxSZWNO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8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ovrecic_2016</w:t>
            </w:r>
            <w:hyperlink w:anchor="_ENREF_90" w:tooltip="Lovrecic, 2016 #7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ovrecic&lt;/Author&gt;&lt;Year&gt;2016&lt;/Year&gt;&lt;RecNum&gt;70&lt;/RecNum&gt;&lt;DisplayText&gt;&lt;style face="superscript"&gt;90&lt;/style&gt;&lt;/DisplayText&gt;&lt;record&gt;&lt;rec-number&gt;70&lt;/rec-number&gt;&lt;foreign-keys&gt;&lt;key app="EN" db-id="p9wv00a5yez0v1et5awv9pfoepd0x5dtwwpt" timestamp="1623265555"&gt;70&lt;/key&gt;&lt;/foreign-keys&gt;&lt;ref-type name="Journal Article"&gt;17&lt;/ref-type&gt;&lt;contributors&gt;&lt;authors&gt;&lt;author&gt;Lovrecic, Luca&lt;/author&gt;&lt;author&gt;Bertok, Sara&lt;/author&gt;&lt;author&gt;Žerjav Tanšek, Mojca&lt;/author&gt;&lt;/authors&gt;&lt;/contributors&gt;&lt;titles&gt;&lt;title&gt;A New Case of an Extremely Rare 3p21.31 Interstitial Deletion&lt;/title&gt;&lt;secondary-title&gt;Molecular syndromology&lt;/secondary-title&gt;&lt;alt-title&gt;Mol Syndromol&lt;/alt-title&gt;&lt;/titles&gt;&lt;periodical&gt;&lt;full-title&gt;Molecular Syndromology&lt;/full-title&gt;&lt;/periodical&gt;&lt;pages&gt;93-98&lt;/pages&gt;&lt;volume&gt;7&lt;/volume&gt;&lt;number&gt;2&lt;/number&gt;&lt;edition&gt;2016/04/19&lt;/edition&gt;&lt;keywords&gt;&lt;keyword&gt;3p21.31&lt;/keyword&gt;&lt;keyword&gt;Developmental delay&lt;/keyword&gt;&lt;keyword&gt;Interstitial 3p21.31 deletion&lt;/keyword&gt;&lt;keyword&gt;Macrocephaly&lt;/keyword&gt;&lt;keyword&gt;SETD2&lt;/keyword&gt;&lt;/keywords&gt;&lt;dates&gt;&lt;year&gt;2016&lt;/year&gt;&lt;/dates&gt;&lt;publisher&gt;S. Karger AG&lt;/publisher&gt;&lt;isbn&gt;1661-8769&amp;#xD;1661-8777&lt;/isbn&gt;&lt;accession-num&gt;27385966&lt;/accession-num&gt;&lt;urls&gt;&lt;related-urls&gt;&lt;url&gt;https://pubmed.ncbi.nlm.nih.gov/27385966&lt;/url&gt;&lt;url&gt;https://www.ncbi.nlm.nih.gov/pmc/articles/PMC4906427/&lt;/url&gt;&lt;/related-urls&gt;&lt;/urls&gt;&lt;electronic-resource-num&gt;10.1159/000445227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9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  <w:hideMark/>
          </w:tcPr>
          <w:p w14:paraId="172A2FCE" w14:textId="04A0C659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48326433-51389570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878B5A5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Patient in Haldeman-Englert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3551EBAA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D4094DA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519B425D" w14:textId="7F2B1F20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22" w:name="_Hlk75888709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44251270-47936671</w:t>
            </w:r>
            <w:bookmarkEnd w:id="22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4C4DDB73" w14:textId="1E0E1861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61E8B9AB" w14:textId="77777777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3827CEBB" w14:textId="55BE5300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44251270-47936671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A32AE34" w14:textId="3968A580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bookmarkStart w:id="23" w:name="_Hlk75888701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DECIPHER case 258176 from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Lovrecic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  <w:bookmarkEnd w:id="23"/>
          </w:p>
        </w:tc>
      </w:tr>
      <w:tr w:rsidR="00CB09D9" w:rsidRPr="003456EA" w14:paraId="00CD5FB7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6B6797E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3q13.31</w:t>
            </w: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115FB62A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15335356-115916848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1FDC1624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shd w:val="clear" w:color="auto" w:fill="D9D9D9" w:themeFill="background1" w:themeFillShade="D9"/>
            <w:noWrap/>
            <w:vAlign w:val="center"/>
            <w:hideMark/>
          </w:tcPr>
          <w:p w14:paraId="594A3559" w14:textId="449A2391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lin_2012</w:t>
            </w:r>
            <w:hyperlink w:anchor="_ENREF_91" w:tooltip="Molin, 2012 #7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2xpbjwvQXV0aG9yPjxZZWFyPjIwMTI8L1llYXI+PFJl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2xpbjwvQXV0aG9yPjxZZWFyPjIwMTI8L1llYXI+PFJl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9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uillaume_2013</w:t>
            </w:r>
            <w:hyperlink w:anchor="_ENREF_92" w:tooltip="Vuillaume, 2013 #7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Vuillaume&lt;/Author&gt;&lt;Year&gt;2013&lt;/Year&gt;&lt;RecNum&gt;72&lt;/RecNum&gt;&lt;DisplayText&gt;&lt;style face="superscript"&gt;92&lt;/style&gt;&lt;/DisplayText&gt;&lt;record&gt;&lt;rec-number&gt;72&lt;/rec-number&gt;&lt;foreign-keys&gt;&lt;key app="EN" db-id="p9wv00a5yez0v1et5awv9pfoepd0x5dtwwpt" timestamp="1623272368"&gt;72&lt;/key&gt;&lt;/foreign-keys&gt;&lt;ref-type name="Journal Article"&gt;17&lt;/ref-type&gt;&lt;contributors&gt;&lt;authors&gt;&lt;author&gt;Vuillaume, Marie-Laure&lt;/author&gt;&lt;author&gt;Delrue, Marie-Ange&lt;/author&gt;&lt;author&gt;Naudion, Sophie&lt;/author&gt;&lt;author&gt;Toutain, Jérôme&lt;/author&gt;&lt;author&gt;Fergelot, Patricia&lt;/author&gt;&lt;author&gt;Arveiler, Benoit&lt;/author&gt;&lt;author&gt;Lacombe, Didier&lt;/author&gt;&lt;author&gt;Rooryck, Caroline&lt;/author&gt;&lt;/authors&gt;&lt;/contributors&gt;&lt;titles&gt;&lt;title&gt;Expanding the clinical phenotype at the 3q13.31 locus with a new case of microdeletion and first characterization of the reciprocal duplication&lt;/title&gt;&lt;secondary-title&gt;Molecular Genetics and Metabolism&lt;/secondary-title&gt;&lt;/titles&gt;&lt;periodical&gt;&lt;full-title&gt;Molecular Genetics and Metabolism&lt;/full-title&gt;&lt;/periodical&gt;&lt;pages&gt;90-97&lt;/pages&gt;&lt;volume&gt;110&lt;/volume&gt;&lt;number&gt;1&lt;/number&gt;&lt;keywords&gt;&lt;keyword&gt;3q13.31&lt;/keyword&gt;&lt;keyword&gt;Array-CGH&lt;/keyword&gt;&lt;keyword&gt;Microduplication&lt;/keyword&gt;&lt;keyword&gt;Microdeletion&lt;/keyword&gt;&lt;keyword&gt;Developmental delay&lt;/keyword&gt;&lt;keyword&gt;Obesity&lt;/keyword&gt;&lt;/keywords&gt;&lt;dates&gt;&lt;year&gt;2013&lt;/year&gt;&lt;pub-dates&gt;&lt;date&gt;2013/09/01/&lt;/date&gt;&lt;/pub-dates&gt;&lt;/dates&gt;&lt;isbn&gt;1096-7192&lt;/isbn&gt;&lt;urls&gt;&lt;related-urls&gt;&lt;url&gt;https://www.sciencedirect.com/science/article/pii/S1096719213002588&lt;/url&gt;&lt;/related-urls&gt;&lt;/urls&gt;&lt;electronic-resource-num&gt;https://doi.org/10.1016/j.ymgme.2013.07.013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9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ervé_2016</w:t>
            </w:r>
            <w:hyperlink w:anchor="_ENREF_93" w:tooltip="Hervé, 2016 #7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ervé&lt;/Author&gt;&lt;Year&gt;2016&lt;/Year&gt;&lt;RecNum&gt;73&lt;/RecNum&gt;&lt;DisplayText&gt;&lt;style face="superscript"&gt;93&lt;/style&gt;&lt;/DisplayText&gt;&lt;record&gt;&lt;rec-number&gt;73&lt;/rec-number&gt;&lt;foreign-keys&gt;&lt;key app="EN" db-id="p9wv00a5yez0v1et5awv9pfoepd0x5dtwwpt" timestamp="1623272457"&gt;73&lt;/key&gt;&lt;/foreign-keys&gt;&lt;ref-type name="Journal Article"&gt;17&lt;/ref-type&gt;&lt;contributors&gt;&lt;authors&gt;&lt;author&gt;Hervé, B.&lt;/author&gt;&lt;author&gt;Fauvert, D.&lt;/author&gt;&lt;author&gt;Dard, R.&lt;/author&gt;&lt;author&gt;Roume, J.&lt;/author&gt;&lt;author&gt;Cognard, S.&lt;/author&gt;&lt;author&gt;Goidin, D.&lt;/author&gt;&lt;author&gt;Lozach, F.&lt;/author&gt;&lt;author&gt;Molina-Gomes, D.&lt;/author&gt;&lt;author&gt;Vialard, F.&lt;/author&gt;&lt;/authors&gt;&lt;/contributors&gt;&lt;titles&gt;&lt;title&gt;The emerging microduplication 3q13.31: Expanding the genotype-phenotype correlations of the reciprocal microdeletion 3q13.31 syndrome&lt;/title&gt;&lt;secondary-title&gt;European Journal of Medical Genetics&lt;/secondary-title&gt;&lt;/titles&gt;&lt;periodical&gt;&lt;full-title&gt;Eur J Med Genet&lt;/full-title&gt;&lt;abbr-1&gt;European journal of medical genetics&lt;/abbr-1&gt;&lt;/periodical&gt;&lt;pages&gt;463-469&lt;/pages&gt;&lt;volume&gt;59&lt;/volume&gt;&lt;number&gt;9&lt;/number&gt;&lt;keywords&gt;&lt;keyword&gt;Microarray&lt;/keyword&gt;&lt;keyword&gt;3q13.31 duplication&lt;/keyword&gt;&lt;keyword&gt;Reciprocal syndrome&lt;/keyword&gt;&lt;keyword&gt;Microduplication syndrome&lt;/keyword&gt;&lt;/keywords&gt;&lt;dates&gt;&lt;year&gt;2016&lt;/year&gt;&lt;pub-dates&gt;&lt;date&gt;2016/09/01/&lt;/date&gt;&lt;/pub-dates&gt;&lt;/dates&gt;&lt;isbn&gt;1769-7212&lt;/isbn&gt;&lt;urls&gt;&lt;related-urls&gt;&lt;url&gt;https://www.sciencedirect.com/science/article/pii/S1769721216301112&lt;/url&gt;&lt;/related-urls&gt;&lt;/urls&gt;&lt;electronic-resource-num&gt;https://doi.org/10.1016/j.ejmg.2016.08.010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9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D9D9D9" w:themeFill="background1" w:themeFillShade="D9"/>
            <w:noWrap/>
            <w:vAlign w:val="center"/>
            <w:hideMark/>
          </w:tcPr>
          <w:p w14:paraId="0EED821C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13852666-114434158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8A5196E" w14:textId="4FBC3A3D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Case 13 and the SRO defined by Moli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B4FF210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61DD9F48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0E348904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24" w:name="_Hlk39654136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05911706-120983616</w:t>
            </w:r>
            <w:bookmarkEnd w:id="24"/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10792710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shd w:val="clear" w:color="auto" w:fill="D9D9D9" w:themeFill="background1" w:themeFillShade="D9"/>
            <w:noWrap/>
            <w:vAlign w:val="center"/>
          </w:tcPr>
          <w:p w14:paraId="12DC44AA" w14:textId="77777777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D9D9D9" w:themeFill="background1" w:themeFillShade="D9"/>
            <w:noWrap/>
            <w:vAlign w:val="center"/>
          </w:tcPr>
          <w:p w14:paraId="2742FBE9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04429016-119500926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FC6DE6E" w14:textId="453445EC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Case 5 of Moli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2E7E54A5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620B7F4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303DBB39" w14:textId="47E3D73A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12976429-120183473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4B443A4B" w14:textId="0B91DCAD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shd w:val="clear" w:color="auto" w:fill="D9D9D9" w:themeFill="background1" w:themeFillShade="D9"/>
            <w:noWrap/>
            <w:vAlign w:val="center"/>
          </w:tcPr>
          <w:p w14:paraId="137D3F1E" w14:textId="77777777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D9D9D9" w:themeFill="background1" w:themeFillShade="D9"/>
            <w:noWrap/>
            <w:vAlign w:val="center"/>
          </w:tcPr>
          <w:p w14:paraId="46EB1CA4" w14:textId="3058FF93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11493740-118700783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4B6A901" w14:textId="6D8F7D7C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Case 8 of Moli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B2C5091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2CB7253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3q22.1-q25.2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71ED93D8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37845310-156872233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424DC06D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shd w:val="clear" w:color="auto" w:fill="FFFFFF" w:themeFill="background1"/>
            <w:noWrap/>
            <w:vAlign w:val="center"/>
            <w:hideMark/>
          </w:tcPr>
          <w:p w14:paraId="793CD261" w14:textId="2F89022F" w:rsid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m_2011</w:t>
            </w:r>
            <w:hyperlink w:anchor="_ENREF_94" w:tooltip="Lim, 2011 #7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im&lt;/Author&gt;&lt;Year&gt;2011&lt;/Year&gt;&lt;RecNum&gt;75&lt;/RecNum&gt;&lt;DisplayText&gt;&lt;style face="superscript"&gt;94&lt;/style&gt;&lt;/DisplayText&gt;&lt;record&gt;&lt;rec-number&gt;75&lt;/rec-number&gt;&lt;foreign-keys&gt;&lt;key app="EN" db-id="p9wv00a5yez0v1et5awv9pfoepd0x5dtwwpt" timestamp="1623272804"&gt;75&lt;/key&gt;&lt;/foreign-keys&gt;&lt;ref-type name="Journal Article"&gt;17&lt;/ref-type&gt;&lt;contributors&gt;&lt;authors&gt;&lt;author&gt;Lim, Byung Chan&lt;/author&gt;&lt;author&gt;Park, Woong Yang&lt;/author&gt;&lt;author&gt;Seo, Eul-Ju&lt;/author&gt;&lt;author&gt;Kim, Ki Joong&lt;/author&gt;&lt;author&gt;Hwang, Yong Seung&lt;/author&gt;&lt;author&gt;Chae, Jong Hee&lt;/author&gt;&lt;/authors&gt;&lt;/contributors&gt;&lt;titles&gt;&lt;title&gt;De Novo Interstitial Deletion of 3q22.3-q25.2 Encompassing FOXL2, ATR, ZIC1, and ZIC4 in a Patient With Blepharophimosis/Ptosis/Epicanthus Inversus Syndrome, Dandy-Walker Malformation, and Global Developmental Delay&lt;/title&gt;&lt;secondary-title&gt;Journal of Child Neurology&lt;/secondary-title&gt;&lt;/titles&gt;&lt;periodical&gt;&lt;full-title&gt;Journal of Child Neurology&lt;/full-title&gt;&lt;/periodical&gt;&lt;pages&gt;615-618&lt;/pages&gt;&lt;volume&gt;26&lt;/volume&gt;&lt;number&gt;5&lt;/number&gt;&lt;dates&gt;&lt;year&gt;2011&lt;/year&gt;&lt;pub-dates&gt;&lt;date&gt;2011/05/01&lt;/date&gt;&lt;/pub-dates&gt;&lt;/dates&gt;&lt;publisher&gt;SAGE Publications Inc&lt;/publisher&gt;&lt;isbn&gt;0883-0738&lt;/isbn&gt;&lt;urls&gt;&lt;related-urls&gt;&lt;url&gt;https://doi.org/10.1177/0883073810384996&lt;/url&gt;&lt;/related-urls&gt;&lt;/urls&gt;&lt;electronic-resource-num&gt;10.1177/0883073810384996&lt;/electronic-resource-num&gt;&lt;access-date&gt;2021/06/09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9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ortgat_2011</w:t>
            </w:r>
            <w:hyperlink w:anchor="_ENREF_95" w:tooltip="Moortgat, 2011 #33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29ydGdhdDwvQXV0aG9yPjxZZWFyPjIwMTE8L1llYXI+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29ydGdhdDwvQXV0aG9yPjxZZWFyPjIwMTE8L1llYXI+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9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erraris_2013</w:t>
            </w:r>
            <w:hyperlink w:anchor="_ENREF_96" w:tooltip="Ferraris, 2013 #33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erraris&lt;/Author&gt;&lt;Year&gt;2013&lt;/Year&gt;&lt;RecNum&gt;332&lt;/RecNum&gt;&lt;DisplayText&gt;&lt;style face="superscript"&gt;96&lt;/style&gt;&lt;/DisplayText&gt;&lt;record&gt;&lt;rec-number&gt;332&lt;/rec-number&gt;&lt;foreign-keys&gt;&lt;key app="EN" db-id="p9wv00a5yez0v1et5awv9pfoepd0x5dtwwpt" timestamp="1624806963"&gt;332&lt;/key&gt;&lt;/foreign-keys&gt;&lt;ref-type name="Journal Article"&gt;17&lt;/ref-type&gt;&lt;contributors&gt;&lt;authors&gt;&lt;author&gt;Ferraris, Alessandro&lt;/author&gt;&lt;author&gt;Bernardini, Laura&lt;/author&gt;&lt;author&gt;Sabolic Avramovska, Vesna&lt;/author&gt;&lt;author&gt;Zanni, Ginevra&lt;/author&gt;&lt;author&gt;Loddo, Sara&lt;/author&gt;&lt;author&gt;Sukarova-Angelovska, Elena&lt;/author&gt;&lt;author&gt;Parisi, Valentina&lt;/author&gt;&lt;author&gt;Capalbo, Anna&lt;/author&gt;&lt;author&gt;Tumini, Stefano&lt;/author&gt;&lt;author&gt;Travaglini, Lorena&lt;/author&gt;&lt;author&gt;Mancini, Francesca&lt;/author&gt;&lt;author&gt;Duma, Filip&lt;/author&gt;&lt;author&gt;Barresi, Sabina&lt;/author&gt;&lt;author&gt;Novelli, Antonio&lt;/author&gt;&lt;author&gt;Mercuri, Eugenio&lt;/author&gt;&lt;author&gt;Tarani, Luigi&lt;/author&gt;&lt;author&gt;Bertini, Enrico&lt;/author&gt;&lt;author&gt;Dallapiccola, Bruno&lt;/author&gt;&lt;author&gt;Valente, Enza Maria&lt;/author&gt;&lt;author&gt;Italian, Cbcd Study Group&lt;/author&gt;&lt;/authors&gt;&lt;/contributors&gt;&lt;titles&gt;&lt;title&gt;Dandy-Walker malformation and Wisconsin syndrome: novel cases add further insight into the genotype-phenotype correlations of 3q23q25 deletions&lt;/title&gt;&lt;secondary-title&gt;Orphanet Journal of Rare Diseases&lt;/secondary-title&gt;&lt;/titles&gt;&lt;periodical&gt;&lt;full-title&gt;Orphanet journal of rare diseases&lt;/full-title&gt;&lt;abbr-1&gt;Orphanet J Rare Dis&lt;/abbr-1&gt;&lt;/periodical&gt;&lt;pages&gt;75&lt;/pages&gt;&lt;volume&gt;8&lt;/volume&gt;&lt;number&gt;1&lt;/number&gt;&lt;dates&gt;&lt;year&gt;2013&lt;/year&gt;&lt;pub-dates&gt;&lt;date&gt;2013/05/16&lt;/date&gt;&lt;/pub-dates&gt;&lt;/dates&gt;&lt;isbn&gt;1750-1172&lt;/isbn&gt;&lt;urls&gt;&lt;related-urls&gt;&lt;url&gt;https://doi.org/10.1186/1750-1172-8-75&lt;/url&gt;&lt;/related-urls&gt;&lt;/urls&gt;&lt;electronic-resource-num&gt;10.1186/1750-1172-8-75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9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3BDBF249" w14:textId="4ADB1DF6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ertini_2016</w:t>
            </w:r>
            <w:hyperlink w:anchor="_ENREF_97" w:tooltip="Bertini, 2017 #7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ertini&lt;/Author&gt;&lt;Year&gt;2017&lt;/Year&gt;&lt;RecNum&gt;76&lt;/RecNum&gt;&lt;DisplayText&gt;&lt;style face="superscript"&gt;97&lt;/style&gt;&lt;/DisplayText&gt;&lt;record&gt;&lt;rec-number&gt;76&lt;/rec-number&gt;&lt;foreign-keys&gt;&lt;key app="EN" db-id="p9wv00a5yez0v1et5awv9pfoepd0x5dtwwpt" timestamp="1623287326"&gt;76&lt;/key&gt;&lt;/foreign-keys&gt;&lt;ref-type name="Journal Article"&gt;17&lt;/ref-type&gt;&lt;contributors&gt;&lt;authors&gt;&lt;author&gt;Bertini, Veronica&lt;/author&gt;&lt;author&gt;Orsini, Alessandro&lt;/author&gt;&lt;author&gt;Mazza, Roberta&lt;/author&gt;&lt;author&gt;Mandava, Vineela&lt;/author&gt;&lt;author&gt;Saggese, Giuseppe&lt;/author&gt;&lt;author&gt;Azzara’, Alessia&lt;/author&gt;&lt;author&gt;Bonuccelli, Alice&lt;/author&gt;&lt;author&gt;Valetto, Angelo&lt;/author&gt;&lt;/authors&gt;&lt;/contributors&gt;&lt;titles&gt;&lt;title&gt;A 6.5 mb deletion at 3q24q25.2 narrows Wisconsin syndrome critical region to a 750 kb interval: A potential role for MBNLI&lt;/title&gt;&lt;secondary-title&gt;American Journal of Medical Genetics Part A&lt;/secondary-title&gt;&lt;/titles&gt;&lt;periodical&gt;&lt;full-title&gt;American Journal of Medical Genetics Part A&lt;/full-title&gt;&lt;/periodical&gt;&lt;pages&gt;280-284&lt;/pages&gt;&lt;volume&gt;173&lt;/volume&gt;&lt;number&gt;1&lt;/number&gt;&lt;keywords&gt;&lt;keyword&gt;3q24q25.2 deletion&lt;/keyword&gt;&lt;keyword&gt;CGH array&lt;/keyword&gt;&lt;keyword&gt;ZIC1&lt;/keyword&gt;&lt;keyword&gt;ZIC4&lt;/keyword&gt;&lt;keyword&gt;MBNL1&lt;/keyword&gt;&lt;keyword&gt;Wisconsin syndrome&lt;/keyword&gt;&lt;keyword&gt;Dandy Walker syndrome&lt;/keyword&gt;&lt;/keywords&gt;&lt;dates&gt;&lt;year&gt;2017&lt;/year&gt;&lt;pub-dates&gt;&lt;date&gt;2017/01/01&lt;/date&gt;&lt;/pub-dates&gt;&lt;/dates&gt;&lt;publisher&gt;John Wiley &amp;amp; Sons, Ltd&lt;/publisher&gt;&lt;isbn&gt;1552-4825&lt;/isbn&gt;&lt;work-type&gt;https://doi.org/10.1002/ajmg.a.38002&lt;/work-type&gt;&lt;urls&gt;&lt;related-urls&gt;&lt;url&gt;https://doi.org/10.1002/ajmg.a.38002&lt;/url&gt;&lt;/related-urls&gt;&lt;/urls&gt;&lt;electronic-resource-num&gt;https://doi.org/10.1002/ajmg.a.38002&lt;/electronic-resource-num&gt;&lt;access-date&gt;2021/06/09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9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amineni_2016</w:t>
            </w:r>
            <w:hyperlink w:anchor="_ENREF_98" w:tooltip="Ramineni, 2016 #7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W1pbmVuaTwvQXV0aG9yPjxZZWFyPjIwMTY8L1llYXI+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W1pbmVuaTwvQXV0aG9yPjxZZWFyPjIwMTY8L1llYXI+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9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  <w:hideMark/>
          </w:tcPr>
          <w:p w14:paraId="7FEAA871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37845310-156872233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84CF3A8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tart of Lim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.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the end of Bertini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. Patient 6</w:t>
            </w:r>
          </w:p>
        </w:tc>
      </w:tr>
      <w:tr w:rsidR="00CB09D9" w:rsidRPr="003456EA" w14:paraId="10F91B57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2D7A18BC" w14:textId="77676324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3q27.3-q28</w:t>
            </w: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4013AE2D" w14:textId="3D724A23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25" w:name="_Hlk74169978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85445864-192541120</w:t>
            </w:r>
            <w:bookmarkEnd w:id="25"/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4E0DD1EF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shd w:val="clear" w:color="auto" w:fill="D9D9D9" w:themeFill="background1" w:themeFillShade="D9"/>
            <w:noWrap/>
            <w:vAlign w:val="center"/>
          </w:tcPr>
          <w:p w14:paraId="033B92A6" w14:textId="2707B519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bookmarkStart w:id="26" w:name="_Hlk74169319"/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hevenon</w:t>
            </w:r>
            <w:bookmarkEnd w:id="26"/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_2014</w:t>
            </w:r>
            <w:hyperlink w:anchor="_ENREF_99" w:tooltip="Thevenon, 2014 #7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aGV2ZW5vbjwvQXV0aG9yPjxZZWFyPjIwMTQ8L1llYXI+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aGV2ZW5vbjwvQXV0aG9yPjxZZWFyPjIwMTQ8L1llYXI+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9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onzi_2015</w:t>
            </w:r>
            <w:hyperlink w:anchor="_ENREF_100" w:tooltip="Ponzi, 2015 #7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Ponzi&lt;/Author&gt;&lt;Year&gt;2015&lt;/Year&gt;&lt;RecNum&gt;78&lt;/RecNum&gt;&lt;DisplayText&gt;&lt;style face="superscript"&gt;100&lt;/style&gt;&lt;/DisplayText&gt;&lt;record&gt;&lt;rec-number&gt;78&lt;/rec-number&gt;&lt;foreign-keys&gt;&lt;key app="EN" db-id="p9wv00a5yez0v1et5awv9pfoepd0x5dtwwpt" timestamp="1623298261"&gt;78&lt;/key&gt;&lt;/foreign-keys&gt;&lt;ref-type name="Journal Article"&gt;17&lt;/ref-type&gt;&lt;contributors&gt;&lt;authors&gt;&lt;author&gt;Ponzi, Emanuela&lt;/author&gt;&lt;author&gt;Asaro, Alessia&lt;/author&gt;&lt;author&gt;Orteschi, Daniela&lt;/author&gt;&lt;author&gt;Genuardi, Maurizio&lt;/author&gt;&lt;author&gt;Zollino, Marcella&lt;/author&gt;&lt;author&gt;Gurrieri, Fiorella&lt;/author&gt;&lt;/authors&gt;&lt;/contributors&gt;&lt;titles&gt;&lt;title&gt;Variable expressivity of a familial 1.9 Mb microdeletion in 3q28 leading to haploinsufficiency of TP63: Refinement of the critical region for a new microdeletion phenotype&lt;/title&gt;&lt;secondary-title&gt;European Journal of Medical Genetics&lt;/secondary-title&gt;&lt;/titles&gt;&lt;periodical&gt;&lt;full-title&gt;Eur J Med Genet&lt;/full-title&gt;&lt;abbr-1&gt;European journal of medical genetics&lt;/abbr-1&gt;&lt;/periodical&gt;&lt;pages&gt;400-405&lt;/pages&gt;&lt;volume&gt;58&lt;/volume&gt;&lt;number&gt;8&lt;/number&gt;&lt;keywords&gt;&lt;keyword&gt;3q28 deletion&lt;/keyword&gt;&lt;keyword&gt;Intellectual disability&lt;/keyword&gt;&lt;/keywords&gt;&lt;dates&gt;&lt;year&gt;2015&lt;/year&gt;&lt;pub-dates&gt;&lt;date&gt;2015/08/01/&lt;/date&gt;&lt;/pub-dates&gt;&lt;/dates&gt;&lt;isbn&gt;1769-7212&lt;/isbn&gt;&lt;urls&gt;&lt;related-urls&gt;&lt;url&gt;https://www.sciencedirect.com/science/article/pii/S1769721215001081&lt;/url&gt;&lt;/related-urls&gt;&lt;/urls&gt;&lt;electronic-resource-num&gt;https://doi.org/10.1016/j.ejmg.2015.06.00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0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D9D9D9" w:themeFill="background1" w:themeFillShade="D9"/>
            <w:noWrap/>
            <w:vAlign w:val="center"/>
          </w:tcPr>
          <w:p w14:paraId="1F758F19" w14:textId="0A8889E8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27" w:name="_Hlk74171273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85445864-192541120</w:t>
            </w:r>
            <w:bookmarkEnd w:id="27"/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BFF6CAD" w14:textId="498295B9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tart of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 to the end of Patient 2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Thevenon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556F18C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F9AA110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2A21AF17" w14:textId="7893338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28" w:name="_Hlk74169380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86461680-187832449</w:t>
            </w:r>
            <w:bookmarkEnd w:id="28"/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6946DBBF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D9D9D9" w:themeFill="background1" w:themeFillShade="D9"/>
            <w:noWrap/>
            <w:vAlign w:val="center"/>
          </w:tcPr>
          <w:p w14:paraId="5E6918C9" w14:textId="36E343BD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D9D9D9" w:themeFill="background1" w:themeFillShade="D9"/>
            <w:noWrap/>
            <w:vAlign w:val="center"/>
          </w:tcPr>
          <w:p w14:paraId="00E8AE2A" w14:textId="5F3C838B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86461680-187832449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96E3E3F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RO1 defined by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Thevenon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331E941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B386A1C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3E4BB845" w14:textId="1A8170A8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29" w:name="_Hlk74169405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85816939-186461680</w:t>
            </w:r>
            <w:bookmarkEnd w:id="29"/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79E911E5" w14:textId="5CE4D098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D9D9D9" w:themeFill="background1" w:themeFillShade="D9"/>
            <w:noWrap/>
            <w:vAlign w:val="center"/>
          </w:tcPr>
          <w:p w14:paraId="7D606E6E" w14:textId="77777777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D9D9D9" w:themeFill="background1" w:themeFillShade="D9"/>
            <w:noWrap/>
            <w:vAlign w:val="center"/>
          </w:tcPr>
          <w:p w14:paraId="7779760E" w14:textId="72CBA3E9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85816939-186461680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9B30049" w14:textId="3D1BF97C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RO2 defined by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Thevenon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DDAE6EC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37D5436" w14:textId="51068542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D9D9D9" w:themeFill="background1" w:themeFillShade="D9"/>
            <w:noWrap/>
            <w:vAlign w:val="center"/>
          </w:tcPr>
          <w:p w14:paraId="3A1478FB" w14:textId="06ABB100" w:rsidR="0048014C" w:rsidRPr="00A42D37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42D37">
              <w:rPr>
                <w:rFonts w:asciiTheme="minorHAnsi" w:eastAsia="Times New Roman" w:hAnsiTheme="minorHAnsi" w:cstheme="minorHAnsi"/>
                <w:sz w:val="16"/>
                <w:szCs w:val="16"/>
              </w:rPr>
              <w:t>chr3:188592241-190521638</w:t>
            </w:r>
          </w:p>
        </w:tc>
        <w:tc>
          <w:tcPr>
            <w:tcW w:w="1080" w:type="dxa"/>
            <w:shd w:val="clear" w:color="auto" w:fill="D9D9D9" w:themeFill="background1" w:themeFillShade="D9"/>
            <w:noWrap/>
            <w:vAlign w:val="center"/>
          </w:tcPr>
          <w:p w14:paraId="3E71F519" w14:textId="1DC4482D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D9D9D9" w:themeFill="background1" w:themeFillShade="D9"/>
            <w:noWrap/>
            <w:vAlign w:val="center"/>
          </w:tcPr>
          <w:p w14:paraId="34D49799" w14:textId="6492FD8D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D9D9D9" w:themeFill="background1" w:themeFillShade="D9"/>
            <w:noWrap/>
            <w:vAlign w:val="center"/>
          </w:tcPr>
          <w:p w14:paraId="5AC8A86A" w14:textId="7EFD1CDE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</w:t>
            </w:r>
            <w:bookmarkStart w:id="30" w:name="_Hlk74171313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88592241-190521638</w:t>
            </w:r>
            <w:bookmarkEnd w:id="30"/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EF1D08F" w14:textId="02A12D54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patients reported in Ponzi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843459C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E895E6C" w14:textId="77777777" w:rsidR="0048014C" w:rsidRPr="00B03AD8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>3q29</w:t>
            </w:r>
          </w:p>
        </w:tc>
        <w:tc>
          <w:tcPr>
            <w:tcW w:w="2161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6F84314" w14:textId="31764993" w:rsidR="0048014C" w:rsidRPr="00A42D37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42D37">
              <w:rPr>
                <w:rFonts w:asciiTheme="minorHAnsi" w:eastAsia="Times New Roman" w:hAnsiTheme="minorHAnsi" w:cstheme="minorHAnsi"/>
                <w:sz w:val="16"/>
                <w:szCs w:val="16"/>
              </w:rPr>
              <w:t>chr</w:t>
            </w:r>
            <w:r w:rsidR="00A42D37" w:rsidRPr="00A42D37">
              <w:rPr>
                <w:rFonts w:asciiTheme="minorHAnsi" w:eastAsia="Times New Roman" w:hAnsiTheme="minorHAnsi" w:cstheme="minorHAnsi"/>
                <w:sz w:val="16"/>
                <w:szCs w:val="16"/>
              </w:rPr>
              <w:t>3:195999964-197617792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D323B0C" w14:textId="6EFD4CD6" w:rsidR="0048014C" w:rsidRPr="00B03AD8" w:rsidRDefault="00A42D3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B0FFA99" w14:textId="6A76CD78" w:rsidR="0048014C" w:rsidRPr="00B9777F" w:rsidRDefault="00A42D37" w:rsidP="00CB09D9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F0DA51D" w14:textId="77777777" w:rsidR="0048014C" w:rsidRPr="00B03AD8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>chr3:195756054-197344662</w:t>
            </w:r>
          </w:p>
        </w:tc>
        <w:tc>
          <w:tcPr>
            <w:tcW w:w="6842" w:type="dxa"/>
            <w:tcBorders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98401BC" w14:textId="0673E8EC" w:rsidR="0048014C" w:rsidRPr="009369B6" w:rsidRDefault="00A42D3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ECIPHER</w:t>
            </w:r>
            <w:r w:rsidR="00B03AD8"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CB09D9" w:rsidRPr="003456EA" w14:paraId="0F141DA8" w14:textId="77777777" w:rsidTr="00560423"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B16873B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A4E8652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183F838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ED63CB5" w14:textId="67AD952D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BE3C6B7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C4B47F4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61F9353C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EE0DFDD" w14:textId="70D58A24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Wolf-Hirschhor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n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4p16.3)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3F8E76B" w14:textId="32729A90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31" w:name="_Hlk75863076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4:331568-2010962</w:t>
            </w:r>
            <w:bookmarkEnd w:id="31"/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ED2CE50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8418FC1" w14:textId="0A024304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as_2008</w:t>
            </w:r>
            <w:hyperlink w:anchor="_ENREF_101" w:tooltip="Maas, 2008 #40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aas&lt;/Author&gt;&lt;Year&gt;2008&lt;/Year&gt;&lt;RecNum&gt;402&lt;/RecNum&gt;&lt;DisplayText&gt;&lt;style face="superscript"&gt;101&lt;/style&gt;&lt;/DisplayText&gt;&lt;record&gt;&lt;rec-number&gt;402&lt;/rec-number&gt;&lt;foreign-keys&gt;&lt;key app="EN" db-id="p9wv00a5yez0v1et5awv9pfoepd0x5dtwwpt" timestamp="1625244619"&gt;402&lt;/key&gt;&lt;/foreign-keys&gt;&lt;ref-type name="Journal Article"&gt;17&lt;/ref-type&gt;&lt;contributors&gt;&lt;authors&gt;&lt;author&gt;Maas, N. M. C.&lt;/author&gt;&lt;author&gt;Van Buggenhout, G.&lt;/author&gt;&lt;author&gt;Hannes, F.&lt;/author&gt;&lt;author&gt;Thienpont, B.&lt;/author&gt;&lt;author&gt;Sanlaville, D.&lt;/author&gt;&lt;author&gt;Kok, K.&lt;/author&gt;&lt;author&gt;Midro, A.&lt;/author&gt;&lt;author&gt;Andrieux, J.&lt;/author&gt;&lt;author&gt;Anderlid, B. M.&lt;/author&gt;&lt;author&gt;Schoumans, J.&lt;/author&gt;&lt;author&gt;Hordijk, R.&lt;/author&gt;&lt;author&gt;Devriendt, K.&lt;/author&gt;&lt;author&gt;Fryns, J. P.&lt;/author&gt;&lt;author&gt;Vermeesch, J. R.&lt;/author&gt;&lt;/authors&gt;&lt;/contributors&gt;&lt;titles&gt;&lt;title&gt;Genotype–phenotype correlation in 21 patients with Wolf–Hirschhorn syndrome using high resolution array comparative genome hybridisation (CGH)&lt;/title&gt;&lt;secondary-title&gt;Journal of Medical Genetics&lt;/secondary-title&gt;&lt;/titles&gt;&lt;periodical&gt;&lt;full-title&gt;J Med Genet&lt;/full-title&gt;&lt;abbr-1&gt;Journal of medical genetics&lt;/abbr-1&gt;&lt;/periodical&gt;&lt;pages&gt;71&lt;/pages&gt;&lt;volume&gt;45&lt;/volume&gt;&lt;number&gt;2&lt;/number&gt;&lt;dates&gt;&lt;year&gt;2008&lt;/year&gt;&lt;/dates&gt;&lt;urls&gt;&lt;related-urls&gt;&lt;url&gt;http://jmg.bmj.com/content/45/2/71.abstract&lt;/url&gt;&lt;/related-urls&gt;&lt;/urls&gt;&lt;electronic-resource-num&gt;10.1136/jmg.2007.052910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0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o_2016</w:t>
            </w:r>
            <w:hyperlink w:anchor="_ENREF_102" w:tooltip="Ho, 2016 #30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bzwvQXV0aG9yPjxZZWFyPjIwMTY8L1llYXI+PFJlY051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bzwvQXV0aG9yPjxZZWFyPjIwMTY8L1llYXI+PFJlY051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0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orrêa_2018</w:t>
            </w:r>
            <w:hyperlink w:anchor="_ENREF_103" w:tooltip="Corrêa, 2018 #30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orrêa&lt;/Author&gt;&lt;Year&gt;2018&lt;/Year&gt;&lt;RecNum&gt;305&lt;/RecNum&gt;&lt;DisplayText&gt;&lt;style face="superscript"&gt;103&lt;/style&gt;&lt;/DisplayText&gt;&lt;record&gt;&lt;rec-number&gt;305&lt;/rec-number&gt;&lt;foreign-keys&gt;&lt;key app="EN" db-id="p9wv00a5yez0v1et5awv9pfoepd0x5dtwwpt" timestamp="1624738161"&gt;305&lt;/key&gt;&lt;/foreign-keys&gt;&lt;ref-type name="Journal Article"&gt;17&lt;/ref-type&gt;&lt;contributors&gt;&lt;authors&gt;&lt;author&gt;Corrêa, Thiago&lt;/author&gt;&lt;author&gt;Mergener, Rafaella&lt;/author&gt;&lt;author&gt;Leite, J. C.&lt;/author&gt;&lt;author&gt;Galera, M. F.&lt;/author&gt;&lt;author&gt;Moreira, L. M.&lt;/author&gt;&lt;author&gt;Vargas, José Eduardo&lt;/author&gt;&lt;author&gt;Riegel, M.&lt;/author&gt;&lt;/authors&gt;&lt;/contributors&gt;&lt;titles&gt;&lt;title&gt;Cytogenomic Integrative Network Analysis of the Critical Region Associated with Wolf-Hirschhorn Syndrome&lt;/title&gt;&lt;secondary-title&gt;BioMed Research International&lt;/secondary-title&gt;&lt;/titles&gt;&lt;periodical&gt;&lt;full-title&gt;BioMed Research International&lt;/full-title&gt;&lt;/periodical&gt;&lt;volume&gt;2018&lt;/volume&gt;&lt;dates&gt;&lt;year&gt;2018&lt;/year&gt;&lt;/dates&gt;&lt;urls&gt;&lt;/urls&gt;&lt;electronic-resource-num&gt;10.1155/2018/5436187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0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634BDE7" w14:textId="54DBECD3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4:331568-2010962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065F1C8" w14:textId="27A9ABB9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linGen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CB09D9" w:rsidRPr="003456EA" w14:paraId="1E8FF73F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50B5DFA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02134CA" w14:textId="039B9392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32" w:name="_Hlk75863067"/>
            <w:r w:rsidRPr="003D2716">
              <w:rPr>
                <w:rFonts w:asciiTheme="minorHAnsi" w:eastAsia="Times New Roman" w:hAnsiTheme="minorHAnsi" w:cstheme="minorHAnsi"/>
                <w:sz w:val="16"/>
                <w:szCs w:val="16"/>
              </w:rPr>
              <w:t>chr4:71552-3845097</w:t>
            </w:r>
            <w:bookmarkEnd w:id="32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4F2CB41" w14:textId="0AF53A4C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16C33FD" w14:textId="7BCADB00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F133BAB" w14:textId="00AF4181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D2716">
              <w:rPr>
                <w:rFonts w:asciiTheme="minorHAnsi" w:eastAsia="Times New Roman" w:hAnsiTheme="minorHAnsi" w:cstheme="minorHAnsi"/>
                <w:sz w:val="16"/>
                <w:szCs w:val="16"/>
              </w:rPr>
              <w:t>chr4:71444-384682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FE4FB77" w14:textId="6A62AF84" w:rsidR="0048014C" w:rsidRPr="003D271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Case 1 of Corrêa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8AEB68B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DB6654D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9591D6F" w14:textId="72904DB5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33" w:name="_Hlk75863059"/>
            <w:r w:rsidRPr="007525E5">
              <w:rPr>
                <w:rFonts w:asciiTheme="minorHAnsi" w:eastAsia="Times New Roman" w:hAnsiTheme="minorHAnsi" w:cstheme="minorHAnsi"/>
                <w:sz w:val="16"/>
                <w:szCs w:val="16"/>
              </w:rPr>
              <w:t>chr4:68345-9785068</w:t>
            </w:r>
            <w:bookmarkEnd w:id="33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ACAD283" w14:textId="3B0893EF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1FAC55B" w14:textId="77777777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C71FEC3" w14:textId="6CA6D329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7525E5">
              <w:rPr>
                <w:rFonts w:asciiTheme="minorHAnsi" w:eastAsia="Times New Roman" w:hAnsiTheme="minorHAnsi" w:cstheme="minorHAnsi"/>
                <w:sz w:val="16"/>
                <w:szCs w:val="16"/>
              </w:rPr>
              <w:t>chr4:68345-978506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C475C5A" w14:textId="647E19A3" w:rsidR="0048014C" w:rsidRPr="007525E5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5 of Ho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4046423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BF33E64" w14:textId="0825F423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4q2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DAD6289" w14:textId="5761131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4:76077557-8578899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FAA044D" w14:textId="4727BD49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873D26B" w14:textId="35593C59" w:rsidR="0048014C" w:rsidRPr="00B9777F" w:rsidRDefault="0048014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rada_2002</w:t>
            </w:r>
            <w:hyperlink w:anchor="_ENREF_104" w:tooltip="Harada, 2002 #38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arada&lt;/Author&gt;&lt;Year&gt;2002&lt;/Year&gt;&lt;RecNum&gt;381&lt;/RecNum&gt;&lt;DisplayText&gt;&lt;style face="superscript"&gt;104&lt;/style&gt;&lt;/DisplayText&gt;&lt;record&gt;&lt;rec-number&gt;381&lt;/rec-number&gt;&lt;foreign-keys&gt;&lt;key app="EN" db-id="p9wv00a5yez0v1et5awv9pfoepd0x5dtwwpt" timestamp="1624989609"&gt;381&lt;/key&gt;&lt;/foreign-keys&gt;&lt;ref-type name="Journal Article"&gt;17&lt;/ref-type&gt;&lt;contributors&gt;&lt;authors&gt;&lt;author&gt;Harada, N.&lt;/author&gt;&lt;author&gt;Nagai, T.&lt;/author&gt;&lt;author&gt;Shimokawa, O.&lt;/author&gt;&lt;author&gt;Niikawa, N.&lt;/author&gt;&lt;author&gt;Matsumoto, N.&lt;/author&gt;&lt;/authors&gt;&lt;/contributors&gt;&lt;titles&gt;&lt;title&gt;A 4q21-q22 deletion in a girl with severe growth retardation&lt;/title&gt;&lt;secondary-title&gt;Clin Genet&lt;/secondary-title&gt;&lt;alt-title&gt;Clinical genetics&lt;/alt-title&gt;&lt;/titles&gt;&lt;alt-periodical&gt;&lt;full-title&gt;Clinical Genetics&lt;/full-title&gt;&lt;/alt-periodical&gt;&lt;pages&gt;226-8&lt;/pages&gt;&lt;volume&gt;61&lt;/volume&gt;&lt;number&gt;3&lt;/number&gt;&lt;edition&gt;2002/05/10&lt;/edition&gt;&lt;keywords&gt;&lt;keyword&gt;Child&lt;/keyword&gt;&lt;keyword&gt;Child, Preschool&lt;/keyword&gt;&lt;keyword&gt;*Chromosome Deletion&lt;/keyword&gt;&lt;keyword&gt;*Chromosomes, Human, Pair 4&lt;/keyword&gt;&lt;keyword&gt;Female&lt;/keyword&gt;&lt;keyword&gt;Growth Disorders/*genetics&lt;/keyword&gt;&lt;keyword&gt;Humans&lt;/keyword&gt;&lt;keyword&gt;In Situ Hybridization, Fluorescence&lt;/keyword&gt;&lt;keyword&gt;Karyotyping&lt;/keyword&gt;&lt;/keywords&gt;&lt;dates&gt;&lt;year&gt;2002&lt;/year&gt;&lt;pub-dates&gt;&lt;date&gt;Mar&lt;/date&gt;&lt;/pub-dates&gt;&lt;/dates&gt;&lt;isbn&gt;0009-9163 (Print)&amp;#xD;0009-9163&lt;/isbn&gt;&lt;accession-num&gt;12000367&lt;/accession-num&gt;&lt;urls&gt;&lt;/urls&gt;&lt;electronic-resource-num&gt;10.1034/j.1399-0004.2002.610311.x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0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onnet_2010</w:t>
            </w:r>
            <w:hyperlink w:anchor="_ENREF_105" w:tooltip="Bonnet, 2010 #7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b25uZXQ8L0F1dGhvcj48WWVhcj4yMDEwPC9ZZWFyPjxS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b25uZXQ8L0F1dGhvcj48WWVhcj4yMDEwPC9ZZWFyPjxS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0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ukes-Rimsky_2011</w:t>
            </w:r>
            <w:hyperlink w:anchor="_ENREF_106" w:tooltip="Dukes-Rimsky, 2011 #38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dWtlcy1SaW1za3k8L0F1dGhvcj48WWVhcj4yMDExPC9Z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dWtlcy1SaW1za3k8L0F1dGhvcj48WWVhcj4yMDExPC9Z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0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u_2017</w:t>
            </w:r>
            <w:hyperlink w:anchor="_ENREF_107" w:tooltip="Hu, 2017 #8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u&lt;/Author&gt;&lt;Year&gt;2017&lt;/Year&gt;&lt;RecNum&gt;80&lt;/RecNum&gt;&lt;DisplayText&gt;&lt;style face="superscript"&gt;107&lt;/style&gt;&lt;/DisplayText&gt;&lt;record&gt;&lt;rec-number&gt;80&lt;/rec-number&gt;&lt;foreign-keys&gt;&lt;key app="EN" db-id="p9wv00a5yez0v1et5awv9pfoepd0x5dtwwpt" timestamp="1623335493"&gt;80&lt;/key&gt;&lt;/foreign-keys&gt;&lt;ref-type name="Journal Article"&gt;17&lt;/ref-type&gt;&lt;contributors&gt;&lt;authors&gt;&lt;author&gt;Hu, Xuyun&lt;/author&gt;&lt;author&gt;Chen, Xiaoli&lt;/author&gt;&lt;author&gt;Wu, Bingbing&lt;/author&gt;&lt;author&gt;Soler, Irene Mademont&lt;/author&gt;&lt;author&gt;Chen, Shaoke&lt;/author&gt;&lt;author&gt;Shen, Yiping&lt;/author&gt;&lt;/authors&gt;&lt;/contributors&gt;&lt;titles&gt;&lt;title&gt;Further defining the critical genes for the 4q21 microdeletion disorder&lt;/title&gt;&lt;secondary-title&gt;American Journal of Medical Genetics Part A&lt;/secondary-title&gt;&lt;/titles&gt;&lt;periodical&gt;&lt;full-title&gt;American Journal of Medical Genetics Part A&lt;/full-title&gt;&lt;/periodical&gt;&lt;pages&gt;120-125&lt;/pages&gt;&lt;volume&gt;173&lt;/volume&gt;&lt;number&gt;1&lt;/number&gt;&lt;keywords&gt;&lt;keyword&gt;4q21 microdeletion&lt;/keyword&gt;&lt;keyword&gt;growth retardation&lt;/keyword&gt;&lt;keyword&gt;HNRNPD&lt;/keyword&gt;&lt;keyword&gt;HNRNPDL&lt;/keyword&gt;&lt;keyword&gt;hypotonia&lt;/keyword&gt;&lt;/keywords&gt;&lt;dates&gt;&lt;year&gt;2017&lt;/year&gt;&lt;pub-dates&gt;&lt;date&gt;2017/01/01&lt;/date&gt;&lt;/pub-dates&gt;&lt;/dates&gt;&lt;publisher&gt;John Wiley &amp;amp; Sons, Ltd&lt;/publisher&gt;&lt;isbn&gt;1552-4825&lt;/isbn&gt;&lt;work-type&gt;https://doi.org/10.1002/ajmg.a.37965&lt;/work-type&gt;&lt;urls&gt;&lt;related-urls&gt;&lt;url&gt;https://doi.org/10.1002/ajmg.a.37965&lt;/url&gt;&lt;/related-urls&gt;&lt;/urls&gt;&lt;electronic-resource-num&gt;https://doi.org/10.1002/ajmg.a.37965&lt;/electronic-resource-num&gt;&lt;access-date&gt;2021/06/10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0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E5C218B" w14:textId="6D000BCA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4:75858534-8556997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F7FC70F" w14:textId="3635D01C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6 of Bonnet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54814C3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0698083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A73C015" w14:textId="2B59ACA6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740D7">
              <w:rPr>
                <w:rFonts w:asciiTheme="minorHAnsi" w:eastAsia="Times New Roman" w:hAnsiTheme="minorHAnsi" w:cstheme="minorHAnsi"/>
                <w:sz w:val="16"/>
                <w:szCs w:val="16"/>
              </w:rPr>
              <w:t>chr4:82228875-8360108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59CE30F" w14:textId="4D45070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EBFA139" w14:textId="77777777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898DB67" w14:textId="2CD7AF9D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4:</w:t>
            </w:r>
            <w:r w:rsidRPr="00A740D7">
              <w:rPr>
                <w:rFonts w:asciiTheme="minorHAnsi" w:eastAsia="Times New Roman" w:hAnsiTheme="minorHAnsi" w:cstheme="minorHAnsi"/>
                <w:sz w:val="16"/>
                <w:szCs w:val="16"/>
              </w:rPr>
              <w:t>82009852-8338205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B25D422" w14:textId="75837070" w:rsidR="0048014C" w:rsidRPr="00A740D7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RO defined by Bonnet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4584593" w14:textId="77777777" w:rsidTr="00560423"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2B716CA" w14:textId="4D47573D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4F1F3C9" w14:textId="783C98C2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1224CE7" w14:textId="320EAE2C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BECED17" w14:textId="23B00078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B508DE1" w14:textId="420061AD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C5FDAC3" w14:textId="593ADB6A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</w:p>
        </w:tc>
      </w:tr>
      <w:tr w:rsidR="00CB09D9" w:rsidRPr="003456EA" w14:paraId="748BE86D" w14:textId="77777777" w:rsidTr="00560423"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A7FE7EB" w14:textId="04E16573" w:rsidR="0048014C" w:rsidRPr="00DE78FC" w:rsidRDefault="0048014C" w:rsidP="00D447D7">
            <w:pPr>
              <w:contextualSpacing/>
              <w:jc w:val="center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DE78FC">
              <w:rPr>
                <w:rFonts w:asciiTheme="minorHAnsi" w:eastAsia="Times New Roman" w:hAnsiTheme="minorHAnsi" w:cstheme="minorHAnsi"/>
                <w:sz w:val="16"/>
                <w:szCs w:val="16"/>
              </w:rPr>
              <w:t>Cri-du-chat (5p15)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7F0C968" w14:textId="76D0301D" w:rsidR="0048014C" w:rsidRPr="00DE78FC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DE78FC">
              <w:rPr>
                <w:rFonts w:asciiTheme="minorHAnsi" w:eastAsia="Times New Roman" w:hAnsiTheme="minorHAnsi" w:cstheme="minorHAnsi"/>
                <w:sz w:val="16"/>
                <w:szCs w:val="16"/>
              </w:rPr>
              <w:t>chr</w:t>
            </w:r>
            <w:r w:rsidR="00695F4D" w:rsidRPr="00695F4D">
              <w:rPr>
                <w:rFonts w:asciiTheme="minorHAnsi" w:eastAsia="Times New Roman" w:hAnsiTheme="minorHAnsi" w:cstheme="minorHAnsi"/>
                <w:sz w:val="16"/>
                <w:szCs w:val="16"/>
              </w:rPr>
              <w:t>5:10001-12533192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B6B8CF9" w14:textId="76492D7B" w:rsidR="0048014C" w:rsidRPr="00DE78FC" w:rsidRDefault="00695F4D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80BFF68" w14:textId="2EEC6524" w:rsidR="0048014C" w:rsidRPr="00B9777F" w:rsidRDefault="00695F4D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F51EF2E" w14:textId="67529283" w:rsidR="0048014C" w:rsidRPr="00DE78FC" w:rsidRDefault="00695F4D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695F4D">
              <w:rPr>
                <w:rFonts w:asciiTheme="minorHAnsi" w:eastAsia="Calibri" w:hAnsiTheme="minorHAnsi" w:cstheme="minorHAnsi"/>
                <w:sz w:val="16"/>
                <w:szCs w:val="16"/>
              </w:rPr>
              <w:t>chr5:10001-12533304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5518C9C" w14:textId="527DCC23" w:rsidR="0048014C" w:rsidRPr="009369B6" w:rsidRDefault="00695F4D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DECIPHER </w:t>
            </w:r>
            <w:r w:rsidR="00DE78FC" w:rsidRPr="00DE78FC">
              <w:rPr>
                <w:rFonts w:asciiTheme="minorHAnsi" w:eastAsia="Calibri" w:hAnsiTheme="minorHAnsi" w:cstheme="minorHAnsi"/>
                <w:sz w:val="16"/>
                <w:szCs w:val="16"/>
              </w:rPr>
              <w:t>Coordinates</w:t>
            </w:r>
          </w:p>
        </w:tc>
      </w:tr>
      <w:tr w:rsidR="00CB09D9" w:rsidRPr="003456EA" w14:paraId="1CF4ADE9" w14:textId="77777777" w:rsidTr="00560423"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43E5F33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bookmarkStart w:id="34" w:name="_Hlk75864020"/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5p1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7D6DE3A" w14:textId="2F93A460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ED1BE6">
              <w:rPr>
                <w:rFonts w:asciiTheme="minorHAnsi" w:eastAsia="Calibri" w:hAnsiTheme="minorHAnsi" w:cstheme="minorHAnsi"/>
                <w:sz w:val="16"/>
                <w:szCs w:val="16"/>
              </w:rPr>
              <w:t>chr5:36487985-3755611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9182179" w14:textId="2F4C2534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DC906F5" w14:textId="02F7F221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Yan_2009</w:t>
            </w:r>
            <w:hyperlink w:anchor="_ENREF_108" w:tooltip="Yan, 2009 #81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YW48L0F1dGhvcj48WWVhcj4yMDA5PC9ZZWFyPjxSZWNO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YW48L0F1dGhvcj48WWVhcj4yMDA5PC9ZZWFyPjxSZWNO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08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Romero_2012</w:t>
            </w:r>
            <w:hyperlink w:anchor="_ENREF_109" w:tooltip="Romero, 2012 #82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&lt;EndNote&gt;&lt;Cite&gt;&lt;Author&gt;Romero&lt;/Author&gt;&lt;Year&gt;2012&lt;/Year&gt;&lt;RecNum&gt;82&lt;/RecNum&gt;&lt;DisplayText&gt;&lt;style face="superscript"&gt;109&lt;/style&gt;&lt;/DisplayText&gt;&lt;record&gt;&lt;rec-number&gt;82&lt;/rec-number&gt;&lt;foreign-keys&gt;&lt;key app="EN" db-id="p9wv00a5yez0v1et5awv9pfoepd0x5dtwwpt" timestamp="1623342617"&gt;82&lt;/key&gt;&lt;/foreign-keys&gt;&lt;ref-type name="Journal Article"&gt;17&lt;/ref-type&gt;&lt;contributors&gt;&lt;authors&gt;&lt;author&gt;Romero, M. Carmen Carrascosa&lt;/author&gt;&lt;author&gt;Hoyo, Rosa García&lt;/author&gt;&lt;author&gt;Calvente, María&lt;/author&gt;&lt;author&gt;Cano, María Baquero&lt;/author&gt;&lt;author&gt;Castillo, Llanos González&lt;/author&gt;&lt;author&gt;Suela, Javier&lt;/author&gt;&lt;/authors&gt;&lt;/contributors&gt;&lt;titles&gt;&lt;title&gt;Neonatal detection of 5p13.2 duplication and delineation of the phenotype&lt;/title&gt;&lt;secondary-title&gt;American Journal of Medical Genetics Part A&lt;/secondary-title&gt;&lt;/titles&gt;&lt;periodical&gt;&lt;full-title&gt;American Journal of Medical Genetics Part A&lt;/full-title&gt;&lt;/periodical&gt;&lt;pages&gt;877-881&lt;/pages&gt;&lt;volume&gt;158A&lt;/volume&gt;&lt;number&gt;4&lt;/number&gt;&lt;keywords&gt;&lt;keyword&gt;array-CGH&lt;/keyword&gt;&lt;keyword&gt;duplication 5p13.2&lt;/keyword&gt;&lt;keyword&gt;renal agenesis&lt;/keyword&gt;&lt;keyword&gt;arachnodactyly&lt;/keyword&gt;&lt;keyword&gt;corpus callosum dysgenesis&lt;/keyword&gt;&lt;keyword&gt;cerebral dysgenesis&lt;/keyword&gt;&lt;keyword&gt;hypotonia&lt;/keyword&gt;&lt;keyword&gt;cortical thumb&lt;/keyword&gt;&lt;keyword&gt;glutamate receptor&lt;/keyword&gt;&lt;keyword&gt;NIPBL&lt;/keyword&gt;&lt;/keywords&gt;&lt;dates&gt;&lt;year&gt;2012&lt;/year&gt;&lt;pub-dates&gt;&lt;date&gt;2012/04/01&lt;/date&gt;&lt;/pub-dates&gt;&lt;/dates&gt;&lt;publisher&gt;John Wiley &amp;amp; Sons, Ltd&lt;/publisher&gt;&lt;isbn&gt;1552-4825&lt;/isbn&gt;&lt;work-type&gt;https://doi.org/10.1002/ajmg.a.35237&lt;/work-type&gt;&lt;urls&gt;&lt;related-urls&gt;&lt;url&gt;https://doi.org/10.1002/ajmg.a.35237&lt;/url&gt;&lt;/related-urls&gt;&lt;/urls&gt;&lt;electronic-resource-num&gt;https://doi.org/10.1002/ajmg.a.35237&lt;/electronic-resource-num&gt;&lt;access-date&gt;2021/06/10&lt;/access-date&gt;&lt;/record&gt;&lt;/Cite&gt;&lt;/EndNote&gt;</w:instrTex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09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Lucarelli_2017</w:t>
            </w:r>
            <w:hyperlink w:anchor="_ENREF_110" w:tooltip="Lucarelli, 2017 #83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dWNhcmVsbGk8L0F1dGhvcj48WWVhcj4yMDE3PC9ZZWFy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dWNhcmVsbGk8L0F1dGhvcj48WWVhcj4yMDE3PC9ZZWFy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0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41CC356" w14:textId="594F4349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ED1BE6">
              <w:rPr>
                <w:rFonts w:asciiTheme="minorHAnsi" w:eastAsia="Calibri" w:hAnsiTheme="minorHAnsi" w:cstheme="minorHAnsi"/>
                <w:sz w:val="16"/>
                <w:szCs w:val="16"/>
              </w:rPr>
              <w:t>chr5:36452228-3752035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E7EAE62" w14:textId="36E4C4F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 3 of Yan </w:t>
            </w:r>
            <w:r w:rsidRPr="009369B6"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31AC139E" w14:textId="77777777" w:rsidTr="00560423"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ED3D3F7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F77955A" w14:textId="292231D3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chr5:36845462-3741722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9A989BE" w14:textId="1FDE3CCD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816152A" w14:textId="77777777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236CF9D" w14:textId="788367A9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chr5:36809705-3738147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BC78E53" w14:textId="4BBB700B" w:rsidR="0048014C" w:rsidRPr="00ED1BE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Coordinates correspond to the start of </w:t>
            </w:r>
            <w:proofErr w:type="gramStart"/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 1 to the end of Patient 5 of Yan </w:t>
            </w:r>
            <w:r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bookmarkEnd w:id="34"/>
      <w:tr w:rsidR="00CB09D9" w:rsidRPr="003456EA" w14:paraId="5353D23E" w14:textId="77777777" w:rsidTr="00560423"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00076DB" w14:textId="679DBEB7" w:rsidR="0048014C" w:rsidRPr="009369B6" w:rsidRDefault="0048014C" w:rsidP="00D447D7">
            <w:pPr>
              <w:contextualSpacing/>
              <w:jc w:val="center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5q11.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CDC564B" w14:textId="51AE5AD4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bookmarkStart w:id="35" w:name="_Hlk75864091"/>
            <w:r w:rsidRPr="000379D5">
              <w:rPr>
                <w:rFonts w:asciiTheme="minorHAnsi" w:eastAsia="Calibri" w:hAnsiTheme="minorHAnsi" w:cstheme="minorHAnsi"/>
                <w:sz w:val="16"/>
                <w:szCs w:val="16"/>
              </w:rPr>
              <w:t>chr5:50500000-56300000</w:t>
            </w:r>
            <w:bookmarkEnd w:id="35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BE777EE" w14:textId="3AE7733C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136C074" w14:textId="15319698" w:rsidR="002F6F2D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Jaillard_2011</w:t>
            </w:r>
            <w:hyperlink w:anchor="_ENREF_111" w:tooltip="Jaillard, 2011 #334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YWlsbGFyZDwvQXV0aG9yPjxZZWFyPjIwMTE8L1llYXI+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YWlsbGFyZDwvQXV0aG9yPjxZZWFyPjIwMTE8L1llYXI+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1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Lindstrand_2014</w:t>
            </w:r>
            <w:hyperlink w:anchor="_ENREF_112" w:tooltip="Lindstrand, 2014 #335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5kc3RyYW5kPC9BdXRob3I+PFllYXI+MjAxNDwvWWVh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5kc3RyYW5kPC9BdXRob3I+PFllYXI+MjAxNDwvWWVh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2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Snijders</w:t>
            </w:r>
            <w:r w:rsidR="002F6F2D"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-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Blok_2014</w:t>
            </w:r>
            <w:hyperlink w:anchor="_ENREF_113" w:tooltip="Snijders Blok, 2014 #339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bmlqZGVycyBCbG9rPC9BdXRob3I+PFllYXI+MjAxNDwv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bmlqZGVycyBCbG9rPC9BdXRob3I+PFllYXI+MjAxNDwv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3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</w:p>
          <w:p w14:paraId="69F0A286" w14:textId="3EA88521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Fontana_2016</w:t>
            </w:r>
            <w:hyperlink w:anchor="_ENREF_114" w:tooltip="Fontana, 2016 #338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b250YW5hPC9BdXRob3I+PFllYXI+MjAxNjwvWWVhcj48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b250YW5hPC9BdXRob3I+PFllYXI+MjAxNjwvWWVhcj48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4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Arora_2019</w:t>
            </w:r>
            <w:hyperlink w:anchor="_ENREF_115" w:tooltip="Arora, 2019 #337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&lt;EndNote&gt;&lt;Cite&gt;&lt;Author&gt;Arora&lt;/Author&gt;&lt;Year&gt;2019&lt;/Year&gt;&lt;RecNum&gt;337&lt;/RecNum&gt;&lt;DisplayText&gt;&lt;style face="superscript"&gt;115&lt;/style&gt;&lt;/DisplayText&gt;&lt;record&gt;&lt;rec-number&gt;337&lt;/rec-number&gt;&lt;foreign-keys&gt;&lt;key app="EN" db-id="p9wv00a5yez0v1et5awv9pfoepd0x5dtwwpt" timestamp="1624808982"&gt;337&lt;/key&gt;&lt;/foreign-keys&gt;&lt;ref-type name="Journal Article"&gt;17&lt;/ref-type&gt;&lt;contributors&gt;&lt;authors&gt;&lt;author&gt;Arora, Veronica&lt;/author&gt;&lt;author&gt;Aggarwal, Shruti&lt;/author&gt;&lt;author&gt;Bijarnia, Sunita&lt;/author&gt;&lt;author&gt;Lall, Meena&lt;/author&gt;&lt;author&gt;Joshi, Anju&lt;/author&gt;&lt;author&gt;Dua-Puri, Ratna&lt;/author&gt;&lt;author&gt;Arora, Umang&lt;/author&gt;&lt;author&gt;Verma, Ishwar&lt;/author&gt;&lt;/authors&gt;&lt;/contributors&gt;&lt;titles&gt;&lt;title&gt;Extending the Phenotype and Identification of a Novel Candidate Gene for Immunodeficiency in 5q11 Microdeletion Syndrome&lt;/title&gt;&lt;secondary-title&gt;Molecular syndromology&lt;/secondary-title&gt;&lt;alt-title&gt;Mol Syndromol&lt;/alt-title&gt;&lt;/titles&gt;&lt;periodical&gt;&lt;full-title&gt;Molecular Syndromology&lt;/full-title&gt;&lt;/periodical&gt;&lt;pages&gt;312-318&lt;/pages&gt;&lt;volume&gt;9&lt;/volume&gt;&lt;number&gt;6&lt;/number&gt;&lt;edition&gt;2018/12/14&lt;/edition&gt;&lt;keywords&gt;&lt;keyword&gt;5q11 microdeletion syndrome&lt;/keyword&gt;&lt;keyword&gt;Common critical region&lt;/keyword&gt;&lt;keyword&gt;IL6ST&lt;/keyword&gt;&lt;keyword&gt;Immunodeficiency&lt;/keyword&gt;&lt;/keywords&gt;&lt;dates&gt;&lt;year&gt;2019&lt;/year&gt;&lt;/dates&gt;&lt;publisher&gt;S. Karger AG&lt;/publisher&gt;&lt;isbn&gt;1661-8769&amp;#xD;1661-8777&lt;/isbn&gt;&lt;accession-num&gt;30800048&lt;/accession-num&gt;&lt;urls&gt;&lt;related-urls&gt;&lt;url&gt;https://pubmed.ncbi.nlm.nih.gov/30800048&lt;/url&gt;&lt;url&gt;https://www.ncbi.nlm.nih.gov/pmc/articles/PMC6381899/&lt;/url&gt;&lt;/related-urls&gt;&lt;/urls&gt;&lt;electronic-resource-num&gt;10.1159/000494995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5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F97F04E" w14:textId="6C9D6D59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0379D5">
              <w:rPr>
                <w:rFonts w:asciiTheme="minorHAnsi" w:eastAsia="Calibri" w:hAnsiTheme="minorHAnsi" w:cstheme="minorHAnsi"/>
                <w:sz w:val="16"/>
                <w:szCs w:val="16"/>
              </w:rPr>
              <w:t>chr5:50500000-5630000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2EAC352" w14:textId="629AE358" w:rsidR="0048014C" w:rsidRPr="000379D5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 2 of Snijders Blok </w:t>
            </w:r>
            <w:r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8F87688" w14:textId="77777777" w:rsidTr="00560423"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0C80D3A" w14:textId="6CC7D756" w:rsidR="0048014C" w:rsidRPr="009369B6" w:rsidRDefault="0048014C" w:rsidP="00D447D7">
            <w:pPr>
              <w:contextualSpacing/>
              <w:jc w:val="center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5q1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5B029AF" w14:textId="119E84FB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bookmarkStart w:id="36" w:name="_Hlk75864267"/>
            <w:r w:rsidRPr="000379D5">
              <w:rPr>
                <w:rFonts w:asciiTheme="minorHAnsi" w:eastAsia="Calibri" w:hAnsiTheme="minorHAnsi" w:cstheme="minorHAnsi"/>
                <w:sz w:val="16"/>
                <w:szCs w:val="16"/>
              </w:rPr>
              <w:t>chr5:56264851-62021754</w:t>
            </w:r>
            <w:bookmarkEnd w:id="36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23C0095" w14:textId="0A233811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D55599E" w14:textId="6370AB71" w:rsid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Jaillard_2011</w:t>
            </w:r>
            <w:hyperlink w:anchor="_ENREF_111" w:tooltip="Jaillard, 2011 #334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YWlsbGFyZDwvQXV0aG9yPjxZZWFyPjIwMTE8L1llYXI+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YWlsbGFyZDwvQXV0aG9yPjxZZWFyPjIwMTE8L1llYXI+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1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Lindstrand_2014</w:t>
            </w:r>
            <w:hyperlink w:anchor="_ENREF_112" w:tooltip="Lindstrand, 2014 #335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5kc3RyYW5kPC9BdXRob3I+PFllYXI+MjAxNDwvWWVh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5kc3RyYW5kPC9BdXRob3I+PFllYXI+MjAxNDwvWWVh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2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Fontana</w:t>
            </w:r>
            <w:r w:rsidR="00D12429">
              <w:rPr>
                <w:rFonts w:asciiTheme="minorHAnsi" w:eastAsia="Calibri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2016</w:t>
            </w:r>
            <w:hyperlink w:anchor="_ENREF_114" w:tooltip="Fontana, 2016 #338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b250YW5hPC9BdXRob3I+PFllYXI+MjAxNjwvWWVhcj48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b250YW5hPC9BdXRob3I+PFllYXI+MjAxNjwvWWVhcj48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4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</w:p>
          <w:p w14:paraId="12EF1E16" w14:textId="74ACCBF6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Arora_2019</w:t>
            </w:r>
            <w:hyperlink w:anchor="_ENREF_115" w:tooltip="Arora, 2019 #337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&lt;EndNote&gt;&lt;Cite&gt;&lt;Author&gt;Arora&lt;/Author&gt;&lt;Year&gt;2019&lt;/Year&gt;&lt;RecNum&gt;337&lt;/RecNum&gt;&lt;DisplayText&gt;&lt;style face="superscript"&gt;115&lt;/style&gt;&lt;/DisplayText&gt;&lt;record&gt;&lt;rec-number&gt;337&lt;/rec-number&gt;&lt;foreign-keys&gt;&lt;key app="EN" db-id="p9wv00a5yez0v1et5awv9pfoepd0x5dtwwpt" timestamp="1624808982"&gt;337&lt;/key&gt;&lt;/foreign-keys&gt;&lt;ref-type name="Journal Article"&gt;17&lt;/ref-type&gt;&lt;contributors&gt;&lt;authors&gt;&lt;author&gt;Arora, Veronica&lt;/author&gt;&lt;author&gt;Aggarwal, Shruti&lt;/author&gt;&lt;author&gt;Bijarnia, Sunita&lt;/author&gt;&lt;author&gt;Lall, Meena&lt;/author&gt;&lt;author&gt;Joshi, Anju&lt;/author&gt;&lt;author&gt;Dua-Puri, Ratna&lt;/author&gt;&lt;author&gt;Arora, Umang&lt;/author&gt;&lt;author&gt;Verma, Ishwar&lt;/author&gt;&lt;/authors&gt;&lt;/contributors&gt;&lt;titles&gt;&lt;title&gt;Extending the Phenotype and Identification of a Novel Candidate Gene for Immunodeficiency in 5q11 Microdeletion Syndrome&lt;/title&gt;&lt;secondary-title&gt;Molecular syndromology&lt;/secondary-title&gt;&lt;alt-title&gt;Mol Syndromol&lt;/alt-title&gt;&lt;/titles&gt;&lt;periodical&gt;&lt;full-title&gt;Molecular Syndromology&lt;/full-title&gt;&lt;/periodical&gt;&lt;pages&gt;312-318&lt;/pages&gt;&lt;volume&gt;9&lt;/volume&gt;&lt;number&gt;6&lt;/number&gt;&lt;edition&gt;2018/12/14&lt;/edition&gt;&lt;keywords&gt;&lt;keyword&gt;5q11 microdeletion syndrome&lt;/keyword&gt;&lt;keyword&gt;Common critical region&lt;/keyword&gt;&lt;keyword&gt;IL6ST&lt;/keyword&gt;&lt;keyword&gt;Immunodeficiency&lt;/keyword&gt;&lt;/keywords&gt;&lt;dates&gt;&lt;year&gt;2019&lt;/year&gt;&lt;/dates&gt;&lt;publisher&gt;S. Karger AG&lt;/publisher&gt;&lt;isbn&gt;1661-8769&amp;#xD;1661-8777&lt;/isbn&gt;&lt;accession-num&gt;30800048&lt;/accession-num&gt;&lt;urls&gt;&lt;related-urls&gt;&lt;url&gt;https://pubmed.ncbi.nlm.nih.gov/30800048&lt;/url&gt;&lt;url&gt;https://www.ncbi.nlm.nih.gov/pmc/articles/PMC6381899/&lt;/url&gt;&lt;/related-urls&gt;&lt;/urls&gt;&lt;electronic-resource-num&gt;10.1159/000494995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5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Cellamare_2021</w:t>
            </w:r>
            <w:hyperlink w:anchor="_ENREF_116" w:tooltip="Cellamare, 2021 #336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&lt;EndNote&gt;&lt;Cite&gt;&lt;Author&gt;Cellamare&lt;/Author&gt;&lt;Year&gt;2021&lt;/Year&gt;&lt;RecNum&gt;336&lt;/RecNum&gt;&lt;DisplayText&gt;&lt;style face="superscript"&gt;116&lt;/style&gt;&lt;/DisplayText&gt;&lt;record&gt;&lt;rec-number&gt;336&lt;/rec-number&gt;&lt;foreign-keys&gt;&lt;key app="EN" db-id="p9wv00a5yez0v1et5awv9pfoepd0x5dtwwpt" timestamp="1624808942"&gt;336&lt;/key&gt;&lt;/foreign-keys&gt;&lt;ref-type name="Journal Article"&gt;17&lt;/ref-type&gt;&lt;contributors&gt;&lt;authors&gt;&lt;author&gt;Cellamare, Angelo&lt;/author&gt;&lt;author&gt;Coccaro, Nicoletta&lt;/author&gt;&lt;author&gt;Nuzzi, Maria C.&lt;/author&gt;&lt;author&gt;Casieri, Paola&lt;/author&gt;&lt;author&gt;Tampoia, Marilina&lt;/author&gt;&lt;author&gt;Maggiolini, Flavia A.&lt;/author&gt;&lt;author&gt;Gentile, Mattia&lt;/author&gt;&lt;author&gt;Ficarella, Romina&lt;/author&gt;&lt;author&gt;Ponzi, Emanuela&lt;/author&gt;&lt;author&gt;Conserva, Maria R.&lt;/author&gt;&lt;author&gt;Cardarelli, Laura&lt;/author&gt;&lt;author&gt;Panarese, Annunziata&lt;/author&gt;&lt;author&gt;Antonacci, Francesca&lt;/author&gt;&lt;author&gt;Gesario, Antonia&lt;/author&gt;&lt;/authors&gt;&lt;/contributors&gt;&lt;titles&gt;&lt;title&gt;Cytogenetic and Array-CGH Characterization of a Simple Case of Reciprocal t(3;10) Translocation Reveals a Hidden Deletion at 5q12&lt;/title&gt;&lt;secondary-title&gt;Genes&lt;/secondary-title&gt;&lt;/titles&gt;&lt;periodical&gt;&lt;full-title&gt;Genes&lt;/full-title&gt;&lt;/periodical&gt;&lt;volume&gt;12&lt;/volume&gt;&lt;number&gt;6&lt;/number&gt;&lt;keywords&gt;&lt;keyword&gt;5q12 deletion&lt;/keyword&gt;&lt;keyword&gt;reciprocal t(3&lt;/keyword&gt;&lt;keyword&gt;10) translocation&lt;/keyword&gt;&lt;keyword&gt;growth retardation&lt;/keyword&gt;&lt;keyword&gt;array-CGH&lt;/keyword&gt;&lt;keyword&gt;cytogenetics&lt;/keyword&gt;&lt;/keywords&gt;&lt;dates&gt;&lt;year&gt;2021&lt;/year&gt;&lt;/dates&gt;&lt;isbn&gt;2073-4425&lt;/isbn&gt;&lt;urls&gt;&lt;/urls&gt;&lt;electronic-resource-num&gt;10.3390/genes12060877&lt;/electronic-resource-num&gt;&lt;/record&gt;&lt;/Cite&gt;&lt;/EndNote&gt;</w:instrTex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6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A61F02E" w14:textId="24E03EAD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0379D5">
              <w:rPr>
                <w:rFonts w:asciiTheme="minorHAnsi" w:eastAsia="Calibri" w:hAnsiTheme="minorHAnsi" w:cstheme="minorHAnsi"/>
                <w:sz w:val="16"/>
                <w:szCs w:val="16"/>
              </w:rPr>
              <w:t>chr5:56229094-6198599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A480BC6" w14:textId="67047419" w:rsidR="0048014C" w:rsidRPr="000379D5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 2 of Jaillard </w:t>
            </w:r>
            <w:r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DF9459E" w14:textId="77777777" w:rsidTr="00560423"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D139F9F" w14:textId="439B9FC0" w:rsidR="0048014C" w:rsidRPr="009369B6" w:rsidRDefault="0048014C" w:rsidP="00D447D7">
            <w:pPr>
              <w:contextualSpacing/>
              <w:jc w:val="center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5q14.3-q15 Proximal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4DF72ED" w14:textId="0CAC7B5B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chr5:86142512-9071281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B48B19D" w14:textId="55BCAA93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59D81CD" w14:textId="2CA96F6E" w:rsidR="00CB09D9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Cardoso_2009</w:t>
            </w:r>
            <w:hyperlink w:anchor="_ENREF_117" w:tooltip="Cardoso, 2009 #322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Jkb3NvPC9BdXRob3I+PFllYXI+MjAwOTwvWWVhcj48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Jkb3NvPC9BdXRob3I+PFllYXI+MjAwOTwvWWVhcj48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7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Engels_2009</w:t>
            </w:r>
            <w:hyperlink w:anchor="_ENREF_118" w:tooltip="Engels, 2009 #89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mdlbHM8L0F1dGhvcj48WWVhcj4yMDA5PC9ZZWFyPjxS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mdlbHM8L0F1dGhvcj48WWVhcj4yMDA5PC9ZZWFyPjxS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8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Sobreira_2009</w:t>
            </w:r>
            <w:hyperlink w:anchor="_ENREF_119" w:tooltip="Sobreira, 2009 #87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b2JyZWlyYTwvQXV0aG9yPjxZZWFyPjIwMDk8L1llYXI+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b2JyZWlyYTwvQXV0aG9yPjxZZWFyPjIwMDk8L1llYXI+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9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</w:p>
          <w:p w14:paraId="7ED27A65" w14:textId="193904EA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Le Meur_2010</w:t>
            </w:r>
            <w:hyperlink w:anchor="_ENREF_120" w:tooltip="Le Meur, 2010 #86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SBNZXVyPC9BdXRob3I+PFllYXI+MjAxMDwvWWVhcj48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SBNZXVyPC9BdXRob3I+PFllYXI+MjAxMDwvWWVhcj48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20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Hotz_2013</w:t>
            </w:r>
            <w:hyperlink w:anchor="_ENREF_121" w:tooltip="Hotz, 2013 #88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b3R6PC9BdXRob3I+PFllYXI+MjAxMzwvWWVhcj48UmVj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b3R6PC9BdXRob3I+PFllYXI+MjAxMzwvWWVhcj48UmVj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21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BAE74E4" w14:textId="0BD0396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5:86106756-9067705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EC746F1" w14:textId="6F4DC981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 6 of Le Meur </w:t>
            </w:r>
            <w:r w:rsidRPr="009369B6"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1F6E293" w14:textId="77777777" w:rsidTr="00560423"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5BD11BE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15E9A50" w14:textId="4FAEE750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bookmarkStart w:id="37" w:name="_Hlk75989004"/>
            <w:r w:rsidRPr="00926F15">
              <w:rPr>
                <w:rFonts w:asciiTheme="minorHAnsi" w:eastAsia="Calibri" w:hAnsiTheme="minorHAnsi" w:cstheme="minorHAnsi"/>
                <w:sz w:val="16"/>
                <w:szCs w:val="16"/>
              </w:rPr>
              <w:t>chr5:88014058-88199922</w:t>
            </w:r>
            <w:bookmarkEnd w:id="37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552C54E" w14:textId="2611CAE1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3681DCC" w14:textId="10D44653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C4BFA7F" w14:textId="75AE309E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926F15">
              <w:rPr>
                <w:rFonts w:asciiTheme="minorHAnsi" w:hAnsiTheme="minorHAnsi" w:cstheme="minorHAnsi"/>
                <w:sz w:val="16"/>
                <w:szCs w:val="16"/>
              </w:rPr>
              <w:t>chr5:88014058-8819992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9D59661" w14:textId="3A9A8544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26F15"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  <w:t>MEF2C</w:t>
            </w: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CB09D9" w:rsidRPr="003456EA" w14:paraId="50133D41" w14:textId="77777777" w:rsidTr="00560423"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E90581C" w14:textId="444C7446" w:rsidR="003F3C96" w:rsidRPr="009369B6" w:rsidRDefault="003F3C96" w:rsidP="00D447D7">
            <w:pPr>
              <w:contextualSpacing/>
              <w:jc w:val="center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5q14.3-q15 Distal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290F939" w14:textId="2F580175" w:rsidR="003F3C96" w:rsidRPr="009369B6" w:rsidRDefault="003F3C96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chr5:90787099-9823246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EB5CB62" w14:textId="254DAB58" w:rsidR="003F3C96" w:rsidRPr="009369B6" w:rsidRDefault="003F3C96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3068993" w14:textId="6496CC4E" w:rsidR="00CB09D9" w:rsidRPr="00B9777F" w:rsidRDefault="003F3C96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Brown_2009</w:t>
            </w:r>
            <w:hyperlink w:anchor="_ENREF_122" w:tooltip="Brown, 2009 #575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m93bjwvQXV0aG9yPjxZZWFyPjIwMDk8L1llYXI+PFJl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m93bjwvQXV0aG9yPjxZZWFyPjIwMDk8L1llYXI+PFJl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22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Cardoso_2009</w:t>
            </w:r>
            <w:hyperlink w:anchor="_ENREF_117" w:tooltip="Cardoso, 2009 #322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Jkb3NvPC9BdXRob3I+PFllYXI+MjAwOTwvWWVhcj48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Jkb3NvPC9BdXRob3I+PFllYXI+MjAwOTwvWWVhcj48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7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Sobreira_2009</w:t>
            </w:r>
            <w:hyperlink w:anchor="_ENREF_119" w:tooltip="Sobreira, 2009 #87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b2JyZWlyYTwvQXV0aG9yPjxZZWFyPjIwMDk8L1llYXI+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b2JyZWlyYTwvQXV0aG9yPjxZZWFyPjIwMDk8L1llYXI+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9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</w:p>
          <w:p w14:paraId="7F4859F8" w14:textId="24C50E18" w:rsidR="003F3C96" w:rsidRPr="00B9777F" w:rsidRDefault="003F3C96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Le Meur_2010</w:t>
            </w:r>
            <w:hyperlink w:anchor="_ENREF_120" w:tooltip="Le Meur, 2010 #86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SBNZXVyPC9BdXRob3I+PFllYXI+MjAxMDwvWWVhcj48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SBNZXVyPC9BdXRob3I+PFllYXI+MjAxMDwvWWVhcj48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20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Al-Kateb_2013</w:t>
            </w:r>
            <w:hyperlink w:anchor="_ENREF_123" w:tooltip="Al-Kateb, 2013 #576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C1LYXRlYjwvQXV0aG9yPjxZZWFyPjIwMTM8L1llYXI+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C1LYXRlYjwvQXV0aG9yPjxZZWFyPjIwMTM8L1llYXI+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23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5B08A77" w14:textId="4E36D964" w:rsidR="003F3C96" w:rsidRPr="009369B6" w:rsidRDefault="003F3C96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5:90751343-9820456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0BCA503" w14:textId="5D3B8219" w:rsidR="003F3C96" w:rsidRPr="009369B6" w:rsidRDefault="003F3C96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Coordinates correspond to Sobreira </w:t>
            </w:r>
            <w:r w:rsidRPr="009369B6"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A4580D" w14:paraId="55D302C4" w14:textId="77777777" w:rsidTr="00560423"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E15B3C0" w14:textId="77777777" w:rsidR="003F3C96" w:rsidRPr="00A4580D" w:rsidRDefault="003F3C96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19DCFA7" w14:textId="2B80520B" w:rsidR="003F3C96" w:rsidRPr="00A4580D" w:rsidRDefault="003F3C96" w:rsidP="003F3C96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chr5:</w:t>
            </w:r>
            <w:r w:rsidRPr="003F3C96">
              <w:rPr>
                <w:rFonts w:asciiTheme="minorHAnsi" w:eastAsia="Calibri" w:hAnsiTheme="minorHAnsi" w:cstheme="minorHAnsi"/>
                <w:sz w:val="16"/>
                <w:szCs w:val="16"/>
              </w:rPr>
              <w:t>92742875</w:t>
            </w: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-</w:t>
            </w:r>
            <w:r w:rsidRPr="003F3C96">
              <w:rPr>
                <w:rFonts w:asciiTheme="minorHAnsi" w:eastAsia="Calibri" w:hAnsiTheme="minorHAnsi" w:cstheme="minorHAnsi"/>
                <w:sz w:val="16"/>
                <w:szCs w:val="16"/>
              </w:rPr>
              <w:t>9297263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E33F9BB" w14:textId="3009A4BB" w:rsidR="003F3C96" w:rsidRPr="00A4580D" w:rsidRDefault="003F3C96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B006062" w14:textId="77777777" w:rsidR="003F3C96" w:rsidRPr="00B9777F" w:rsidRDefault="003F3C96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87E8D8F" w14:textId="5843CC8A" w:rsidR="003F3C96" w:rsidRPr="00A4580D" w:rsidRDefault="003F3C96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3F3C96">
              <w:rPr>
                <w:rFonts w:asciiTheme="minorHAnsi" w:hAnsiTheme="minorHAnsi" w:cstheme="minorHAnsi"/>
                <w:sz w:val="16"/>
                <w:szCs w:val="16"/>
              </w:rPr>
              <w:t>chr5:92717119-9294687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A096776" w14:textId="5572C9F1" w:rsidR="003F3C96" w:rsidRPr="00C53ADB" w:rsidRDefault="003F3C96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Coordinates correspond to SRO defined by </w:t>
            </w:r>
            <w:r w:rsidR="00C53ADB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Al-Kateb </w:t>
            </w:r>
            <w:r w:rsidR="00C53ADB"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A4580D" w14:paraId="4644B3C3" w14:textId="77777777" w:rsidTr="00560423"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3F145E5" w14:textId="7CCC53C6" w:rsidR="0048014C" w:rsidRPr="00A4580D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4580D">
              <w:rPr>
                <w:rFonts w:asciiTheme="minorHAnsi" w:eastAsia="Times New Roman" w:hAnsiTheme="minorHAnsi" w:cstheme="minorHAnsi"/>
                <w:sz w:val="16"/>
                <w:szCs w:val="16"/>
              </w:rPr>
              <w:t>FAP (5q22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A134074" w14:textId="03973D04" w:rsidR="0048014C" w:rsidRPr="00A4580D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A4580D">
              <w:rPr>
                <w:rFonts w:asciiTheme="minorHAnsi" w:eastAsia="Calibri" w:hAnsiTheme="minorHAnsi" w:cstheme="minorHAnsi"/>
                <w:sz w:val="16"/>
                <w:szCs w:val="16"/>
              </w:rPr>
              <w:t>chr5:112707504-11284623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F9C68F3" w14:textId="0A1D8ADB" w:rsidR="0048014C" w:rsidRPr="00A4580D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A4580D">
              <w:rPr>
                <w:rFonts w:asciiTheme="minorHAnsi" w:eastAsia="Calibri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E72FEB3" w14:textId="34B658FA" w:rsidR="0048014C" w:rsidRPr="00B9777F" w:rsidRDefault="00695F4D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CA223B9" w14:textId="1D20F5CA" w:rsidR="0048014C" w:rsidRPr="00A4580D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A4580D">
              <w:rPr>
                <w:rFonts w:asciiTheme="minorHAnsi" w:hAnsiTheme="minorHAnsi" w:cstheme="minorHAnsi"/>
                <w:sz w:val="16"/>
                <w:szCs w:val="16"/>
              </w:rPr>
              <w:t>chr5:112043201-11218193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3412C14" w14:textId="757EC098" w:rsidR="0048014C" w:rsidRPr="00A4580D" w:rsidRDefault="00DE78F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A4580D">
              <w:rPr>
                <w:rFonts w:asciiTheme="minorHAnsi" w:eastAsia="Calibri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CB09D9" w:rsidRPr="003456EA" w14:paraId="0FE40CD8" w14:textId="77777777" w:rsidTr="00560423"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CFBD0C4" w14:textId="1A381418" w:rsidR="0048014C" w:rsidRPr="002E1DCF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2E1DCF">
              <w:rPr>
                <w:rFonts w:asciiTheme="minorHAnsi" w:eastAsia="Times New Roman" w:hAnsiTheme="minorHAnsi" w:cstheme="minorHAnsi"/>
                <w:sz w:val="16"/>
                <w:szCs w:val="16"/>
              </w:rPr>
              <w:t>ADLD (5q23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384DA0D" w14:textId="6216AC40" w:rsidR="0048014C" w:rsidRPr="002E1DC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2E1DCF">
              <w:rPr>
                <w:rFonts w:asciiTheme="minorHAnsi" w:eastAsia="Calibri" w:hAnsiTheme="minorHAnsi" w:cstheme="minorHAnsi"/>
                <w:sz w:val="16"/>
                <w:szCs w:val="16"/>
              </w:rPr>
              <w:t>chr5:126776622-12683702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AADFF75" w14:textId="20DE4C90" w:rsidR="0048014C" w:rsidRPr="002E1DC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2E1DCF">
              <w:rPr>
                <w:rFonts w:asciiTheme="minorHAnsi" w:eastAsia="Calibri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02E2A70" w14:textId="624309A7" w:rsidR="0048014C" w:rsidRPr="00B9777F" w:rsidRDefault="00695F4D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61EB2C7" w14:textId="5A8E1D4D" w:rsidR="0048014C" w:rsidRPr="002E1DC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2E1DCF">
              <w:rPr>
                <w:rFonts w:asciiTheme="minorHAnsi" w:hAnsiTheme="minorHAnsi" w:cstheme="minorHAnsi"/>
                <w:sz w:val="16"/>
                <w:szCs w:val="16"/>
              </w:rPr>
              <w:t>chr5:126112314-12617271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2BD3696" w14:textId="241239CF" w:rsidR="0048014C" w:rsidRPr="009369B6" w:rsidRDefault="00DE78F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2E1DCF">
              <w:rPr>
                <w:rFonts w:asciiTheme="minorHAnsi" w:eastAsia="Calibri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CB09D9" w:rsidRPr="003456EA" w14:paraId="747E3EB0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E468BC3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5q31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36CAAC7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5:139422959-13959282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AE086B6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4261AA9" w14:textId="4A3AB6DA" w:rsidR="00D12429" w:rsidRDefault="0048014C" w:rsidP="00D12429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imojima_2011</w:t>
            </w:r>
            <w:hyperlink w:anchor="_ENREF_124" w:tooltip="Shimojima, 2011 #9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ltb2ppbWE8L0F1dGhvcj48WWVhcj4yMDExPC9ZZWFy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ltb2ppbWE8L0F1dGhvcj48WWVhcj4yMDExPC9ZZWFy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osoki_2012</w:t>
            </w:r>
            <w:hyperlink w:anchor="_ENREF_125" w:tooltip="Hosoki, 2012 #9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b3Nva2k8L0F1dGhvcj48WWVhcj4yMDEyPC9ZZWFyPjxS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b3Nva2k8L0F1dGhvcj48WWVhcj4yMDEyPC9ZZWFyPjxS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2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029CB5AF" w14:textId="21120E7F" w:rsidR="0048014C" w:rsidRPr="00B9777F" w:rsidRDefault="0048014C" w:rsidP="00D12429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rown_2013</w:t>
            </w:r>
            <w:hyperlink w:anchor="_ENREF_126" w:tooltip="Brown, 2013 #9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m93bjwvQXV0aG9yPjxZZWFyPjIwMTM8L1llYXI+PFJl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m93bjwvQXV0aG9yPjxZZWFyPjIwMTM8L1llYXI+PFJl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2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imojima_2018</w:t>
            </w:r>
            <w:hyperlink w:anchor="_ENREF_127" w:tooltip="Shimojima, 2018 #9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himojima&lt;/Author&gt;&lt;Year&gt;2018&lt;/Year&gt;&lt;RecNum&gt;93&lt;/RecNum&gt;&lt;DisplayText&gt;&lt;style face="superscript"&gt;127&lt;/style&gt;&lt;/DisplayText&gt;&lt;record&gt;&lt;rec-number&gt;93&lt;/rec-number&gt;&lt;foreign-keys&gt;&lt;key app="EN" db-id="p9wv00a5yez0v1et5awv9pfoepd0x5dtwwpt" timestamp="1623373829"&gt;93&lt;/key&gt;&lt;/foreign-keys&gt;&lt;ref-type name="Journal Article"&gt;17&lt;/ref-type&gt;&lt;contributors&gt;&lt;authors&gt;&lt;author&gt;Shimojima, Keiko&lt;/author&gt;&lt;author&gt;Okamoto, Nobuhiko&lt;/author&gt;&lt;author&gt;Ohmura, Kayo&lt;/author&gt;&lt;author&gt;Nagase, Hiroaki&lt;/author&gt;&lt;author&gt;Yamamoto, Toshiyuki&lt;/author&gt;&lt;/authors&gt;&lt;/contributors&gt;&lt;titles&gt;&lt;title&gt;Infantile spasms related to a 5q31.2-q31.3 microdeletion including PURA&lt;/title&gt;&lt;secondary-title&gt;Human Genome Variation&lt;/secondary-title&gt;&lt;/titles&gt;&lt;periodical&gt;&lt;full-title&gt;Human Genome Variation&lt;/full-title&gt;&lt;/periodical&gt;&lt;pages&gt;18007&lt;/pages&gt;&lt;volume&gt;5&lt;/volume&gt;&lt;number&gt;1&lt;/number&gt;&lt;dates&gt;&lt;year&gt;2018&lt;/year&gt;&lt;pub-dates&gt;&lt;date&gt;2018/03/29&lt;/date&gt;&lt;/pub-dates&gt;&lt;/dates&gt;&lt;isbn&gt;2054-345X&lt;/isbn&gt;&lt;urls&gt;&lt;related-urls&gt;&lt;url&gt;https://doi.org/10.1038/hgv.2018.7&lt;/url&gt;&lt;/related-urls&gt;&lt;/urls&gt;&lt;electronic-resource-num&gt;10.1038/hgv.2018.7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2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0F2AB94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5:139442775-13961263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8AD1EAB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tart of Brow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Patient 2 and end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osoki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.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 3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.</w:t>
            </w:r>
          </w:p>
        </w:tc>
      </w:tr>
      <w:tr w:rsidR="00CB09D9" w:rsidRPr="003456EA" w14:paraId="2A87928B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A37EB76" w14:textId="613AB0FA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E50DBB8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5:138011434-14130945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F09F11E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B73EC7A" w14:textId="56C1A74C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94409B2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5:137983535-14132927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234B16E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tart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osoki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.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Patient 3 and the end of Brow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.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 2.</w:t>
            </w:r>
          </w:p>
        </w:tc>
      </w:tr>
      <w:tr w:rsidR="00CB09D9" w:rsidRPr="00AC7832" w14:paraId="77DBF077" w14:textId="77777777" w:rsidTr="00560423"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C3C822E" w14:textId="77777777" w:rsidR="002E1DCF" w:rsidRPr="00AC7832" w:rsidRDefault="002E1D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C7832">
              <w:rPr>
                <w:rFonts w:asciiTheme="minorHAnsi" w:eastAsia="Times New Roman" w:hAnsiTheme="minorHAnsi" w:cstheme="minorHAnsi"/>
                <w:sz w:val="16"/>
                <w:szCs w:val="16"/>
              </w:rPr>
              <w:t>Sotos Syndrome (5q35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85AE897" w14:textId="73EA8CDB" w:rsidR="002E1DCF" w:rsidRPr="00AC7832" w:rsidRDefault="002E1D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C7832">
              <w:rPr>
                <w:rFonts w:asciiTheme="minorHAnsi" w:eastAsia="Times New Roman" w:hAnsiTheme="minorHAnsi" w:cstheme="minorHAnsi"/>
                <w:sz w:val="16"/>
                <w:szCs w:val="16"/>
              </w:rPr>
              <w:t>chr</w:t>
            </w:r>
            <w:r w:rsidR="00695F4D" w:rsidRPr="00695F4D">
              <w:rPr>
                <w:rFonts w:asciiTheme="minorHAnsi" w:eastAsia="Times New Roman" w:hAnsiTheme="minorHAnsi" w:cstheme="minorHAnsi"/>
                <w:sz w:val="16"/>
                <w:szCs w:val="16"/>
              </w:rPr>
              <w:t>5:176297633-17762511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299C671" w14:textId="77777777" w:rsidR="002E1DCF" w:rsidRPr="00AC7832" w:rsidRDefault="002E1D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C7832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05EB1DE" w14:textId="128EC3E2" w:rsidR="002E1DCF" w:rsidRPr="00B9777F" w:rsidRDefault="00695F4D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BDA832A" w14:textId="0BD8DA3F" w:rsidR="00695F4D" w:rsidRPr="00AC7832" w:rsidRDefault="00695F4D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95F4D">
              <w:rPr>
                <w:rFonts w:asciiTheme="minorHAnsi" w:eastAsia="Times New Roman" w:hAnsiTheme="minorHAnsi" w:cstheme="minorHAnsi"/>
                <w:sz w:val="16"/>
                <w:szCs w:val="16"/>
              </w:rPr>
              <w:t>chr5:175724636-17705211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8E6C336" w14:textId="0765034C" w:rsidR="002E1DCF" w:rsidRPr="00AC7832" w:rsidRDefault="00695F4D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DECIPHER </w:t>
            </w:r>
            <w:r w:rsidR="002E1DCF" w:rsidRPr="00AC7832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</w:t>
            </w:r>
          </w:p>
        </w:tc>
      </w:tr>
      <w:tr w:rsidR="00CB09D9" w:rsidRPr="003456EA" w14:paraId="223CEF5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D8436E9" w14:textId="77777777" w:rsidR="002E1DCF" w:rsidRPr="00AC7832" w:rsidRDefault="002E1D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43B5538" w14:textId="2F7B35EB" w:rsidR="002E1DCF" w:rsidRPr="00AC7832" w:rsidRDefault="002E1D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C7832">
              <w:rPr>
                <w:rFonts w:asciiTheme="minorHAnsi" w:eastAsia="Times New Roman" w:hAnsiTheme="minorHAnsi" w:cstheme="minorHAnsi"/>
                <w:sz w:val="16"/>
                <w:szCs w:val="16"/>
              </w:rPr>
              <w:t>chr5:176560080-17672721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341379C" w14:textId="1F4AFA3B" w:rsidR="002E1DCF" w:rsidRPr="00AC7832" w:rsidRDefault="002E1D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C7832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7FF3597" w14:textId="7FE3F332" w:rsidR="002E1DCF" w:rsidRPr="00B9777F" w:rsidRDefault="002E1D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4B79421" w14:textId="6C2479A1" w:rsidR="002E1DCF" w:rsidRPr="00AC7832" w:rsidRDefault="002E1D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C7832">
              <w:rPr>
                <w:rFonts w:asciiTheme="minorHAnsi" w:eastAsia="Times New Roman" w:hAnsiTheme="minorHAnsi" w:cstheme="minorHAnsi"/>
                <w:sz w:val="16"/>
                <w:szCs w:val="16"/>
              </w:rPr>
              <w:t>chr5:176560080-17672721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1BAB19E" w14:textId="6DC0ACEC" w:rsidR="002E1DCF" w:rsidRPr="00DE78FC" w:rsidRDefault="002E1D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C7832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NSD1 </w:t>
            </w:r>
            <w:r w:rsidRPr="00AC7832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</w:t>
            </w:r>
          </w:p>
        </w:tc>
      </w:tr>
      <w:tr w:rsidR="00B9777F" w:rsidRPr="00B15D1E" w14:paraId="528F9193" w14:textId="77777777" w:rsidTr="00560423"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DA1D1C1" w14:textId="77777777" w:rsidR="00B9777F" w:rsidRPr="00B15D1E" w:rsidRDefault="00B9777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3F8CE99" w14:textId="77777777" w:rsidR="00B9777F" w:rsidRPr="00B15D1E" w:rsidRDefault="00B9777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B1ABC98" w14:textId="77777777" w:rsidR="00B9777F" w:rsidRPr="00B15D1E" w:rsidRDefault="00B9777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BC1D42F" w14:textId="77777777" w:rsidR="00B9777F" w:rsidRPr="00B9777F" w:rsidRDefault="00B9777F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5F5D50F" w14:textId="77777777" w:rsidR="00B9777F" w:rsidRPr="00B15D1E" w:rsidRDefault="00B9777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2FB6CF4" w14:textId="77777777" w:rsidR="00B9777F" w:rsidRPr="00B15D1E" w:rsidRDefault="00B9777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B15D1E" w14:paraId="4A33ED48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82B0ED6" w14:textId="4AED6FF4" w:rsidR="00ED26F2" w:rsidRPr="00B15D1E" w:rsidRDefault="00ED26F2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6p25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6E4E615" w14:textId="50F1E76D" w:rsidR="00ED26F2" w:rsidRPr="00B15D1E" w:rsidRDefault="00C05915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chr6:203619-2741187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65B9243" w14:textId="3B098E21" w:rsidR="00ED26F2" w:rsidRPr="00B15D1E" w:rsidRDefault="00C05915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B931618" w14:textId="6AD0C43D" w:rsidR="00D12429" w:rsidRDefault="00C05915" w:rsidP="00D12429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ldinger_2009</w:t>
            </w:r>
            <w:hyperlink w:anchor="_ENREF_128" w:tooltip="Aldinger, 2009 #5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GRpbmdlcjwvQXV0aG9yPjxZZWFyPjIwMDk8L1llYXI+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GRpbmdlcjwvQXV0aG9yPjxZZWFyPjIwMDk8L1llYXI+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2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ED26F2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lahaye_2012</w:t>
            </w:r>
            <w:hyperlink w:anchor="_ENREF_129" w:tooltip="Delahaye, 2012 #55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WxhaGF5ZTwvQXV0aG9yPjxZZWFyPjIwMTI8L1llYXI+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WxhaGF5ZTwvQXV0aG9yPjxZZWFyPjIwMTI8L1llYXI+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2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1206FDFE" w14:textId="66D79558" w:rsidR="00ED26F2" w:rsidRPr="00B9777F" w:rsidRDefault="00ED26F2" w:rsidP="00D12429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ernon_2013</w:t>
            </w:r>
            <w:hyperlink w:anchor="_ENREF_130" w:tooltip="Vernon, 2013 #55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ZXJub248L0F1dGhvcj48WWVhcj4yMDEzPC9ZZWFyPjxS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ZXJub248L0F1dGhvcj48WWVhcj4yMDEzPC9ZZWFyPjxS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C05915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nhares_2015</w:t>
            </w:r>
            <w:hyperlink w:anchor="_ENREF_131" w:tooltip="Linhares, 2015 #56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inhares&lt;/Author&gt;&lt;Year&gt;2015&lt;/Year&gt;&lt;RecNum&gt;561&lt;/RecNum&gt;&lt;DisplayText&gt;&lt;style face="superscript"&gt;131&lt;/style&gt;&lt;/DisplayText&gt;&lt;record&gt;&lt;rec-number&gt;561&lt;/rec-number&gt;&lt;foreign-keys&gt;&lt;key app="EN" db-id="p9wv00a5yez0v1et5awv9pfoepd0x5dtwwpt" timestamp="1625683513"&gt;561&lt;/key&gt;&lt;/foreign-keys&gt;&lt;ref-type name="Journal Article"&gt;17&lt;/ref-type&gt;&lt;contributors&gt;&lt;authors&gt;&lt;author&gt;Linhares, Natália D.&lt;/author&gt;&lt;author&gt;Svartman, Marta&lt;/author&gt;&lt;author&gt;Rodrigues, Tatiane C.&lt;/author&gt;&lt;author&gt;Rosenberg, Carla&lt;/author&gt;&lt;author&gt;Valadares, Eugênia R.&lt;/author&gt;&lt;/authors&gt;&lt;/contributors&gt;&lt;titles&gt;&lt;title&gt;Subtelomeric 6p25 deletion/duplication: Report of a patient with new clinical findings and genotype–phenotype correlations&lt;/title&gt;&lt;secondary-title&gt;European Journal of Medical Genetics&lt;/secondary-title&gt;&lt;/titles&gt;&lt;periodical&gt;&lt;full-title&gt;Eur J Med Genet&lt;/full-title&gt;&lt;abbr-1&gt;European journal of medical genetics&lt;/abbr-1&gt;&lt;/periodical&gt;&lt;pages&gt;310-318&lt;/pages&gt;&lt;volume&gt;58&lt;/volume&gt;&lt;number&gt;5&lt;/number&gt;&lt;keywords&gt;&lt;keyword&gt;Comparative genomic hybridization&lt;/keyword&gt;&lt;keyword&gt;6p deletion&lt;/keyword&gt;&lt;keyword&gt;Human FOXC1 protein&lt;/keyword&gt;&lt;keyword&gt;Human FOXF2 protein&lt;/keyword&gt;&lt;keyword&gt;Human SERPINB6 protein&lt;/keyword&gt;&lt;keyword&gt;Human TUBB2A protein&lt;/keyword&gt;&lt;keyword&gt;Human NRN1 protein&lt;/keyword&gt;&lt;/keywords&gt;&lt;dates&gt;&lt;year&gt;2015&lt;/year&gt;&lt;pub-dates&gt;&lt;date&gt;2015/05/01/&lt;/date&gt;&lt;/pub-dates&gt;&lt;/dates&gt;&lt;isbn&gt;1769-7212&lt;/isbn&gt;&lt;urls&gt;&lt;related-urls&gt;&lt;url&gt;https://www.sciencedirect.com/science/article/pii/S1769721215000609&lt;/url&gt;&lt;/related-urls&gt;&lt;/urls&gt;&lt;electronic-resource-num&gt;https://doi.org/10.1016/j.ejmg.2015.02.01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14AB119" w14:textId="68B10FCB" w:rsidR="00ED26F2" w:rsidRPr="00B15D1E" w:rsidRDefault="00C05915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38" w:name="_Hlk76554523"/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chr6:203619-2741187</w:t>
            </w:r>
            <w:bookmarkEnd w:id="38"/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978CBEC" w14:textId="349481BF" w:rsidR="00ED26F2" w:rsidRPr="00B15D1E" w:rsidRDefault="00ED26F2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reported in Vernon </w:t>
            </w:r>
            <w:r w:rsidRPr="00B15D1E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B15D1E" w14:paraId="79673647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516D336" w14:textId="77777777" w:rsidR="00ED26F2" w:rsidRPr="00B15D1E" w:rsidRDefault="00ED26F2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7B1A57F" w14:textId="28F442D2" w:rsidR="00ED26F2" w:rsidRPr="00B15D1E" w:rsidRDefault="00C05915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chr6:485138-224586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526BBBF" w14:textId="3C3810F2" w:rsidR="00ED26F2" w:rsidRPr="00B15D1E" w:rsidRDefault="00C05915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9FD7A94" w14:textId="77777777" w:rsidR="00ED26F2" w:rsidRPr="00B9777F" w:rsidRDefault="00ED26F2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C548B10" w14:textId="0E8C304D" w:rsidR="00ED26F2" w:rsidRPr="00B15D1E" w:rsidRDefault="00C05915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chr6:485138-224586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22678BB4" w14:textId="70DECD7C" w:rsidR="00ED26F2" w:rsidRPr="00B15D1E" w:rsidRDefault="00ED26F2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</w:t>
            </w:r>
            <w:r w:rsidR="00C05915"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rrespond to the SRO defined by Linhares </w:t>
            </w:r>
            <w:r w:rsidR="00C05915" w:rsidRPr="00B15D1E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92609BE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544C46A" w14:textId="4A9CEB3E" w:rsidR="00AA5A9F" w:rsidRPr="00B15D1E" w:rsidRDefault="009D0ACB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6p25.1p24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A300A80" w14:textId="6B9561BF" w:rsidR="00AA5A9F" w:rsidRPr="00B15D1E" w:rsidRDefault="009D0ACB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chr6:4745144-1038476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00F8ADF" w14:textId="0314F915" w:rsidR="00AA5A9F" w:rsidRPr="00B15D1E" w:rsidRDefault="009D0ACB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F4F5398" w14:textId="633D690A" w:rsidR="00AA5A9F" w:rsidRPr="00B9777F" w:rsidRDefault="00EB118E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uipers_2012</w:t>
            </w:r>
            <w:hyperlink w:anchor="_ENREF_132" w:tooltip="Kuipers, 2013 #62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dWlwZXJzPC9BdXRob3I+PFllYXI+MjAxMzwvWWVhcj48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dWlwZXJzPC9BdXRob3I+PFllYXI+MjAxMzwvWWVhcj48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9D0ACB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Qi_2015</w:t>
            </w:r>
            <w:hyperlink w:anchor="_ENREF_133" w:tooltip="Qi, 2015 #55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Qi&lt;/Author&gt;&lt;Year&gt;2015&lt;/Year&gt;&lt;RecNum&gt;555&lt;/RecNum&gt;&lt;DisplayText&gt;&lt;style face="superscript"&gt;133&lt;/style&gt;&lt;/DisplayText&gt;&lt;record&gt;&lt;rec-number&gt;555&lt;/rec-number&gt;&lt;foreign-keys&gt;&lt;key app="EN" db-id="p9wv00a5yez0v1et5awv9pfoepd0x5dtwwpt" timestamp="1625681360"&gt;555&lt;/key&gt;&lt;/foreign-keys&gt;&lt;ref-type name="Journal Article"&gt;17&lt;/ref-type&gt;&lt;contributors&gt;&lt;authors&gt;&lt;author&gt;Qi, Zhongxia&lt;/author&gt;&lt;author&gt;Jeng, Linda Jo Bone&lt;/author&gt;&lt;author&gt;Slavotinek, Anne&lt;/author&gt;&lt;author&gt;Yu, Jingwei&lt;/author&gt;&lt;/authors&gt;&lt;/contributors&gt;&lt;titles&gt;&lt;title&gt;Haploinsufficiency and triploinsensitivity of the same 6p25.1p24.3 region in a family&lt;/title&gt;&lt;secondary-title&gt;BMC Medical Genomics&lt;/secondary-title&gt;&lt;/titles&gt;&lt;periodical&gt;&lt;full-title&gt;BMC Medical Genomics&lt;/full-title&gt;&lt;/periodical&gt;&lt;pages&gt;38&lt;/pages&gt;&lt;volume&gt;8&lt;/volume&gt;&lt;number&gt;1&lt;/number&gt;&lt;dates&gt;&lt;year&gt;2015&lt;/year&gt;&lt;pub-dates&gt;&lt;date&gt;2015/07/15&lt;/date&gt;&lt;/pub-dates&gt;&lt;/dates&gt;&lt;isbn&gt;1755-8794&lt;/isbn&gt;&lt;urls&gt;&lt;related-urls&gt;&lt;url&gt;https://doi.org/10.1186/s12920-015-0113-1&lt;/url&gt;&lt;/related-urls&gt;&lt;/urls&gt;&lt;electronic-resource-num&gt;10.1186/s12920-015-0113-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9D0ACB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ent_2020</w:t>
            </w:r>
            <w:hyperlink w:anchor="_ENREF_134" w:tooltip="Kent, 2020 #55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ZW50PC9BdXRob3I+PFllYXI+MjAyMDwvWWVhcj48UmVj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ZW50PC9BdXRob3I+PFllYXI+MjAyMDwvWWVhcj48UmVj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9D0ACB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ssano_2021</w:t>
            </w:r>
            <w:hyperlink w:anchor="_ENREF_135" w:tooltip="Tassano, 2021 #55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Tassano&lt;/Author&gt;&lt;Year&gt;2021&lt;/Year&gt;&lt;RecNum&gt;554&lt;/RecNum&gt;&lt;DisplayText&gt;&lt;style face="superscript"&gt;135&lt;/style&gt;&lt;/DisplayText&gt;&lt;record&gt;&lt;rec-number&gt;554&lt;/rec-number&gt;&lt;foreign-keys&gt;&lt;key app="EN" db-id="p9wv00a5yez0v1et5awv9pfoepd0x5dtwwpt" timestamp="1625681337"&gt;554&lt;/key&gt;&lt;/foreign-keys&gt;&lt;ref-type name="Journal Article"&gt;17&lt;/ref-type&gt;&lt;contributors&gt;&lt;authors&gt;&lt;author&gt;Tassano, Elisa&lt;/author&gt;&lt;author&gt;Uccella, Sara&lt;/author&gt;&lt;author&gt;Severino, Mariasavina&lt;/author&gt;&lt;author&gt;Giacomini, Thea&lt;/author&gt;&lt;author&gt;Nardi, Francesca&lt;/author&gt;&lt;author&gt;Gimelli, Giorgio&lt;/author&gt;&lt;author&gt;Tavella, Elisa&lt;/author&gt;&lt;author&gt;Ronchetto, Patrizia&lt;/author&gt;&lt;author&gt;Malacarne, Michela&lt;/author&gt;&lt;author&gt;Coviello, Domenico&lt;/author&gt;&lt;/authors&gt;&lt;/contributors&gt;&lt;titles&gt;&lt;title&gt;Expanding the phenotype associated with interstitial 6p25.1p24.3 microdeletion: a new case and review of the literature&lt;/title&gt;&lt;secondary-title&gt;Journal of Genetics&lt;/secondary-title&gt;&lt;/titles&gt;&lt;periodical&gt;&lt;full-title&gt;Journal of Genetics&lt;/full-title&gt;&lt;/periodical&gt;&lt;pages&gt;9&lt;/pages&gt;&lt;volume&gt;100&lt;/volume&gt;&lt;number&gt;1&lt;/number&gt;&lt;dates&gt;&lt;year&gt;2021&lt;/year&gt;&lt;pub-dates&gt;&lt;date&gt;2021/02/12&lt;/date&gt;&lt;/pub-dates&gt;&lt;/dates&gt;&lt;isbn&gt;0973-7731&lt;/isbn&gt;&lt;urls&gt;&lt;related-urls&gt;&lt;url&gt;https://doi.org/10.1007/s12041-021-01261-x&lt;/url&gt;&lt;/related-urls&gt;&lt;/urls&gt;&lt;electronic-resource-num&gt;10.1007/s12041-021-01261-x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146CC1B" w14:textId="1CCB14E1" w:rsidR="00AA5A9F" w:rsidRPr="00B15D1E" w:rsidRDefault="009D0ACB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chr6:4745144-1038476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410F223" w14:textId="399487D4" w:rsidR="00AA5A9F" w:rsidRPr="009D0ACB" w:rsidRDefault="009D0ACB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reported in Qi </w:t>
            </w:r>
            <w:r w:rsidRPr="00B15D1E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2A205BBE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9DEF013" w14:textId="71911DA2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39" w:name="_Hlk74296045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lastRenderedPageBreak/>
              <w:t>6q12-q14.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8AD0BB9" w14:textId="0663DF9A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F3CEF">
              <w:rPr>
                <w:rFonts w:asciiTheme="minorHAnsi" w:eastAsia="Times New Roman" w:hAnsiTheme="minorHAnsi" w:cstheme="minorHAnsi"/>
                <w:sz w:val="16"/>
                <w:szCs w:val="16"/>
              </w:rPr>
              <w:t>chr6:64535801-8017835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1A7BE1B" w14:textId="5BDDEDA5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B34DC10" w14:textId="6662F60B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ang_2009</w:t>
            </w:r>
            <w:hyperlink w:anchor="_ENREF_136" w:tooltip="Wang, 2009 #9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YW5nPC9BdXRob3I+PFllYXI+MjAwOTwvWWVhcj48UmVj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YW5nPC9BdXRob3I+PFllYXI+MjAwOTwvWWVhcj48UmVj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ngwerda_2018</w:t>
            </w:r>
            <w:hyperlink w:anchor="_ENREF_137" w:tooltip="Engwerda, 2018 #9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Engwerda&lt;/Author&gt;&lt;Year&gt;2018&lt;/Year&gt;&lt;RecNum&gt;95&lt;/RecNum&gt;&lt;DisplayText&gt;&lt;style face="superscript"&gt;137&lt;/style&gt;&lt;/DisplayText&gt;&lt;record&gt;&lt;rec-number&gt;95&lt;/rec-number&gt;&lt;foreign-keys&gt;&lt;key app="EN" db-id="p9wv00a5yez0v1et5awv9pfoepd0x5dtwwpt" timestamp="1623420783"&gt;95&lt;/key&gt;&lt;/foreign-keys&gt;&lt;ref-type name="Journal Article"&gt;17&lt;/ref-type&gt;&lt;contributors&gt;&lt;authors&gt;&lt;author&gt;Engwerda, Aafke&lt;/author&gt;&lt;author&gt;Frentz, Barbara&lt;/author&gt;&lt;author&gt;den Ouden, A. Lya&lt;/author&gt;&lt;author&gt;Flapper, Boudien C. T.&lt;/author&gt;&lt;author&gt;Swertz, Morris A.&lt;/author&gt;&lt;author&gt;Gerkes, Erica H.&lt;/author&gt;&lt;author&gt;Plantinga, Mirjam&lt;/author&gt;&lt;author&gt;Dijkhuizen, Trijnie&lt;/author&gt;&lt;author&gt;van Ravenswaaij-Arts, Conny M. A.&lt;/author&gt;&lt;/authors&gt;&lt;/contributors&gt;&lt;titles&gt;&lt;title&gt;The phenotypic spectrum of proximal 6q deletions based on a large cohort derived from social media and literature reports&lt;/title&gt;&lt;secondary-title&gt;European Journal of Human Genetics&lt;/secondary-title&gt;&lt;/titles&gt;&lt;periodical&gt;&lt;full-title&gt;European Journal of Human Genetics&lt;/full-title&gt;&lt;/periodical&gt;&lt;pages&gt;1478-1489&lt;/pages&gt;&lt;volume&gt;26&lt;/volume&gt;&lt;number&gt;10&lt;/number&gt;&lt;dates&gt;&lt;year&gt;2018&lt;/year&gt;&lt;pub-dates&gt;&lt;date&gt;2018/10/01&lt;/date&gt;&lt;/pub-dates&gt;&lt;/dates&gt;&lt;isbn&gt;1476-5438&lt;/isbn&gt;&lt;urls&gt;&lt;related-urls&gt;&lt;url&gt;https://doi.org/10.1038/s41431-018-0172-9&lt;/url&gt;&lt;/related-urls&gt;&lt;/urls&gt;&lt;electronic-resource-num&gt;10.1038/s41431-018-0172-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5EB2BE0" w14:textId="41417F20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F3CEF">
              <w:rPr>
                <w:rFonts w:asciiTheme="minorHAnsi" w:eastAsia="Times New Roman" w:hAnsiTheme="minorHAnsi" w:cstheme="minorHAnsi"/>
                <w:sz w:val="16"/>
                <w:szCs w:val="16"/>
              </w:rPr>
              <w:t>chr6:64535801-8017835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9FF16F3" w14:textId="06C774BB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 of Wang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3855C681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F574C1B" w14:textId="1B6276DB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6q13-q14.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30F8432" w14:textId="5FD5BB21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EF3CEF">
              <w:rPr>
                <w:rFonts w:asciiTheme="minorHAnsi" w:eastAsia="Calibri" w:hAnsiTheme="minorHAnsi" w:cstheme="minorHAnsi"/>
                <w:sz w:val="16"/>
                <w:szCs w:val="16"/>
              </w:rPr>
              <w:t>chr6:72548959-8457629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54F4A94" w14:textId="252F3672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DECF67F" w14:textId="5B9DF11C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ang_2009</w:t>
            </w:r>
            <w:hyperlink w:anchor="_ENREF_136" w:tooltip="Wang, 2009 #9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YW5nPC9BdXRob3I+PFllYXI+MjAwOTwvWWVhcj48UmVj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YW5nPC9BdXRob3I+PFllYXI+MjAwOTwvWWVhcj48UmVj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ngwerda_2018</w:t>
            </w:r>
            <w:hyperlink w:anchor="_ENREF_137" w:tooltip="Engwerda, 2018 #9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Engwerda&lt;/Author&gt;&lt;Year&gt;2018&lt;/Year&gt;&lt;RecNum&gt;95&lt;/RecNum&gt;&lt;DisplayText&gt;&lt;style face="superscript"&gt;137&lt;/style&gt;&lt;/DisplayText&gt;&lt;record&gt;&lt;rec-number&gt;95&lt;/rec-number&gt;&lt;foreign-keys&gt;&lt;key app="EN" db-id="p9wv00a5yez0v1et5awv9pfoepd0x5dtwwpt" timestamp="1623420783"&gt;95&lt;/key&gt;&lt;/foreign-keys&gt;&lt;ref-type name="Journal Article"&gt;17&lt;/ref-type&gt;&lt;contributors&gt;&lt;authors&gt;&lt;author&gt;Engwerda, Aafke&lt;/author&gt;&lt;author&gt;Frentz, Barbara&lt;/author&gt;&lt;author&gt;den Ouden, A. Lya&lt;/author&gt;&lt;author&gt;Flapper, Boudien C. T.&lt;/author&gt;&lt;author&gt;Swertz, Morris A.&lt;/author&gt;&lt;author&gt;Gerkes, Erica H.&lt;/author&gt;&lt;author&gt;Plantinga, Mirjam&lt;/author&gt;&lt;author&gt;Dijkhuizen, Trijnie&lt;/author&gt;&lt;author&gt;van Ravenswaaij-Arts, Conny M. A.&lt;/author&gt;&lt;/authors&gt;&lt;/contributors&gt;&lt;titles&gt;&lt;title&gt;The phenotypic spectrum of proximal 6q deletions based on a large cohort derived from social media and literature reports&lt;/title&gt;&lt;secondary-title&gt;European Journal of Human Genetics&lt;/secondary-title&gt;&lt;/titles&gt;&lt;periodical&gt;&lt;full-title&gt;European Journal of Human Genetics&lt;/full-title&gt;&lt;/periodical&gt;&lt;pages&gt;1478-1489&lt;/pages&gt;&lt;volume&gt;26&lt;/volume&gt;&lt;number&gt;10&lt;/number&gt;&lt;dates&gt;&lt;year&gt;2018&lt;/year&gt;&lt;pub-dates&gt;&lt;date&gt;2018/10/01&lt;/date&gt;&lt;/pub-dates&gt;&lt;/dates&gt;&lt;isbn&gt;1476-5438&lt;/isbn&gt;&lt;urls&gt;&lt;related-urls&gt;&lt;url&gt;https://doi.org/10.1038/s41431-018-0172-9&lt;/url&gt;&lt;/related-urls&gt;&lt;/urls&gt;&lt;electronic-resource-num&gt;10.1038/s41431-018-0172-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6B91ABC" w14:textId="70FBC29E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EF3CEF">
              <w:rPr>
                <w:rFonts w:asciiTheme="minorHAnsi" w:eastAsia="Calibri" w:hAnsiTheme="minorHAnsi" w:cstheme="minorHAnsi"/>
                <w:sz w:val="16"/>
                <w:szCs w:val="16"/>
              </w:rPr>
              <w:t>chr6:72548959-8457629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6438BC5" w14:textId="6D4C993E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 2 of Wang </w:t>
            </w:r>
            <w:r w:rsidRPr="009369B6"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86BE70A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68C42F8" w14:textId="3F45F463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6q14.1-q1</w:t>
            </w:r>
            <w:r w:rsidR="00B32851">
              <w:rPr>
                <w:rFonts w:asciiTheme="minorHAnsi" w:eastAsia="Times New Roman" w:hAnsiTheme="minorHAnsi" w:cstheme="minorHAnsi"/>
                <w:sz w:val="16"/>
                <w:szCs w:val="16"/>
              </w:rPr>
              <w:t>4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DF1EFB2" w14:textId="213D3F3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F3CEF">
              <w:rPr>
                <w:rFonts w:asciiTheme="minorHAnsi" w:eastAsia="Times New Roman" w:hAnsiTheme="minorHAnsi" w:cstheme="minorHAnsi"/>
                <w:sz w:val="16"/>
                <w:szCs w:val="16"/>
              </w:rPr>
              <w:t>chr6:80767339-8829928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5856412" w14:textId="1FABBDBD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95CC94C" w14:textId="05CB3798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owry_2013</w:t>
            </w:r>
            <w:hyperlink w:anchor="_ENREF_138" w:tooltip="Lowry, 2013 #9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owry&lt;/Author&gt;&lt;Year&gt;2013&lt;/Year&gt;&lt;RecNum&gt;98&lt;/RecNum&gt;&lt;DisplayText&gt;&lt;style face="superscript"&gt;138&lt;/style&gt;&lt;/DisplayText&gt;&lt;record&gt;&lt;rec-number&gt;98&lt;/rec-number&gt;&lt;foreign-keys&gt;&lt;key app="EN" db-id="p9wv00a5yez0v1et5awv9pfoepd0x5dtwwpt" timestamp="1623424590"&gt;98&lt;/key&gt;&lt;/foreign-keys&gt;&lt;ref-type name="Journal Article"&gt;17&lt;/ref-type&gt;&lt;contributors&gt;&lt;authors&gt;&lt;author&gt;Lowry, R. B.&lt;/author&gt;&lt;author&gt;Chernos, J. E.&lt;/author&gt;&lt;author&gt;Connelly, M. S.&lt;/author&gt;&lt;author&gt;Wyse, J. P. H.&lt;/author&gt;&lt;/authors&gt;&lt;/contributors&gt;&lt;titles&gt;&lt;title&gt;Interstitial deletions at 6q14.1q15 associated with developmental delay and a marfanoid phenotype&lt;/title&gt;&lt;secondary-title&gt;Molecular syndromology&lt;/secondary-title&gt;&lt;alt-title&gt;Mol Syndromol&lt;/alt-title&gt;&lt;/titles&gt;&lt;periodical&gt;&lt;full-title&gt;Molecular Syndromology&lt;/full-title&gt;&lt;/periodical&gt;&lt;pages&gt;280-284&lt;/pages&gt;&lt;volume&gt;4&lt;/volume&gt;&lt;number&gt;6&lt;/number&gt;&lt;edition&gt;2013/08/01&lt;/edition&gt;&lt;keywords&gt;&lt;keyword&gt;6q deletion&lt;/keyword&gt;&lt;keyword&gt;Developmental delay&lt;/keyword&gt;&lt;keyword&gt;Marfanoid phenotype&lt;/keyword&gt;&lt;keyword&gt;Mental retardation&lt;/keyword&gt;&lt;keyword&gt;Tall stature&lt;/keyword&gt;&lt;/keywords&gt;&lt;dates&gt;&lt;year&gt;2013&lt;/year&gt;&lt;/dates&gt;&lt;publisher&gt;S. Karger AG&lt;/publisher&gt;&lt;isbn&gt;1661-8769&amp;#xD;1661-8777&lt;/isbn&gt;&lt;accession-num&gt;24167463&lt;/accession-num&gt;&lt;urls&gt;&lt;related-urls&gt;&lt;url&gt;https://pubmed.ncbi.nlm.nih.gov/24167463&lt;/url&gt;&lt;url&gt;https://www.ncbi.nlm.nih.gov/pmc/articles/PMC3776401/&lt;/url&gt;&lt;/related-urls&gt;&lt;/urls&gt;&lt;electronic-resource-num&gt;10.1159/000354038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ngwerda_2018</w:t>
            </w:r>
            <w:hyperlink w:anchor="_ENREF_137" w:tooltip="Engwerda, 2018 #9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Engwerda&lt;/Author&gt;&lt;Year&gt;2018&lt;/Year&gt;&lt;RecNum&gt;95&lt;/RecNum&gt;&lt;DisplayText&gt;&lt;style face="superscript"&gt;137&lt;/style&gt;&lt;/DisplayText&gt;&lt;record&gt;&lt;rec-number&gt;95&lt;/rec-number&gt;&lt;foreign-keys&gt;&lt;key app="EN" db-id="p9wv00a5yez0v1et5awv9pfoepd0x5dtwwpt" timestamp="1623420783"&gt;95&lt;/key&gt;&lt;/foreign-keys&gt;&lt;ref-type name="Journal Article"&gt;17&lt;/ref-type&gt;&lt;contributors&gt;&lt;authors&gt;&lt;author&gt;Engwerda, Aafke&lt;/author&gt;&lt;author&gt;Frentz, Barbara&lt;/author&gt;&lt;author&gt;den Ouden, A. Lya&lt;/author&gt;&lt;author&gt;Flapper, Boudien C. T.&lt;/author&gt;&lt;author&gt;Swertz, Morris A.&lt;/author&gt;&lt;author&gt;Gerkes, Erica H.&lt;/author&gt;&lt;author&gt;Plantinga, Mirjam&lt;/author&gt;&lt;author&gt;Dijkhuizen, Trijnie&lt;/author&gt;&lt;author&gt;van Ravenswaaij-Arts, Conny M. A.&lt;/author&gt;&lt;/authors&gt;&lt;/contributors&gt;&lt;titles&gt;&lt;title&gt;The phenotypic spectrum of proximal 6q deletions based on a large cohort derived from social media and literature reports&lt;/title&gt;&lt;secondary-title&gt;European Journal of Human Genetics&lt;/secondary-title&gt;&lt;/titles&gt;&lt;periodical&gt;&lt;full-title&gt;European Journal of Human Genetics&lt;/full-title&gt;&lt;/periodical&gt;&lt;pages&gt;1478-1489&lt;/pages&gt;&lt;volume&gt;26&lt;/volume&gt;&lt;number&gt;10&lt;/number&gt;&lt;dates&gt;&lt;year&gt;2018&lt;/year&gt;&lt;pub-dates&gt;&lt;date&gt;2018/10/01&lt;/date&gt;&lt;/pub-dates&gt;&lt;/dates&gt;&lt;isbn&gt;1476-5438&lt;/isbn&gt;&lt;urls&gt;&lt;related-urls&gt;&lt;url&gt;https://doi.org/10.1038/s41431-018-0172-9&lt;/url&gt;&lt;/related-urls&gt;&lt;/urls&gt;&lt;electronic-resource-num&gt;10.1038/s41431-018-0172-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7A362BF" w14:textId="47D92EF2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F3CEF">
              <w:rPr>
                <w:rFonts w:asciiTheme="minorHAnsi" w:eastAsia="Times New Roman" w:hAnsiTheme="minorHAnsi" w:cstheme="minorHAnsi"/>
                <w:sz w:val="16"/>
                <w:szCs w:val="16"/>
              </w:rPr>
              <w:t>chr6:80767339-8829928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20FEFB6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Lowry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1E721DC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D14959D" w14:textId="4924E5B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66182">
              <w:rPr>
                <w:rFonts w:asciiTheme="minorHAnsi" w:eastAsia="Times New Roman" w:hAnsiTheme="minorHAnsi" w:cstheme="minorHAnsi"/>
                <w:sz w:val="16"/>
                <w:szCs w:val="16"/>
              </w:rPr>
              <w:t>6q14.1-q15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9BC9D86" w14:textId="25A41EC6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EF3CEF">
              <w:rPr>
                <w:rFonts w:asciiTheme="minorHAnsi" w:eastAsia="Calibri" w:hAnsiTheme="minorHAnsi" w:cstheme="minorHAnsi"/>
                <w:sz w:val="16"/>
                <w:szCs w:val="16"/>
              </w:rPr>
              <w:t>chr6:86137888-10270357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3F3F053" w14:textId="0E818B8C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0578768" w14:textId="65D2AFFF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Dworschak_2015</w:t>
            </w:r>
            <w:hyperlink w:anchor="_ENREF_139" w:tooltip="Dworschak, 2015 #97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d29yc2NoYWs8L0F1dGhvcj48WWVhcj4yMDE1PC9ZZWFy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d29yc2NoYWs8L0F1dGhvcj48WWVhcj4yMDE1PC9ZZWFy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39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ngwerda_2018</w:t>
            </w:r>
            <w:hyperlink w:anchor="_ENREF_137" w:tooltip="Engwerda, 2018 #9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Engwerda&lt;/Author&gt;&lt;Year&gt;2018&lt;/Year&gt;&lt;RecNum&gt;95&lt;/RecNum&gt;&lt;DisplayText&gt;&lt;style face="superscript"&gt;137&lt;/style&gt;&lt;/DisplayText&gt;&lt;record&gt;&lt;rec-number&gt;95&lt;/rec-number&gt;&lt;foreign-keys&gt;&lt;key app="EN" db-id="p9wv00a5yez0v1et5awv9pfoepd0x5dtwwpt" timestamp="1623420783"&gt;95&lt;/key&gt;&lt;/foreign-keys&gt;&lt;ref-type name="Journal Article"&gt;17&lt;/ref-type&gt;&lt;contributors&gt;&lt;authors&gt;&lt;author&gt;Engwerda, Aafke&lt;/author&gt;&lt;author&gt;Frentz, Barbara&lt;/author&gt;&lt;author&gt;den Ouden, A. Lya&lt;/author&gt;&lt;author&gt;Flapper, Boudien C. T.&lt;/author&gt;&lt;author&gt;Swertz, Morris A.&lt;/author&gt;&lt;author&gt;Gerkes, Erica H.&lt;/author&gt;&lt;author&gt;Plantinga, Mirjam&lt;/author&gt;&lt;author&gt;Dijkhuizen, Trijnie&lt;/author&gt;&lt;author&gt;van Ravenswaaij-Arts, Conny M. A.&lt;/author&gt;&lt;/authors&gt;&lt;/contributors&gt;&lt;titles&gt;&lt;title&gt;The phenotypic spectrum of proximal 6q deletions based on a large cohort derived from social media and literature reports&lt;/title&gt;&lt;secondary-title&gt;European Journal of Human Genetics&lt;/secondary-title&gt;&lt;/titles&gt;&lt;periodical&gt;&lt;full-title&gt;European Journal of Human Genetics&lt;/full-title&gt;&lt;/periodical&gt;&lt;pages&gt;1478-1489&lt;/pages&gt;&lt;volume&gt;26&lt;/volume&gt;&lt;number&gt;10&lt;/number&gt;&lt;dates&gt;&lt;year&gt;2018&lt;/year&gt;&lt;pub-dates&gt;&lt;date&gt;2018/10/01&lt;/date&gt;&lt;/pub-dates&gt;&lt;/dates&gt;&lt;isbn&gt;1476-5438&lt;/isbn&gt;&lt;urls&gt;&lt;related-urls&gt;&lt;url&gt;https://doi.org/10.1038/s41431-018-0172-9&lt;/url&gt;&lt;/related-urls&gt;&lt;/urls&gt;&lt;electronic-resource-num&gt;10.1038/s41431-018-0172-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8F25FCB" w14:textId="1601C7D3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EF3CEF">
              <w:rPr>
                <w:rFonts w:asciiTheme="minorHAnsi" w:eastAsia="Calibri" w:hAnsiTheme="minorHAnsi" w:cstheme="minorHAnsi"/>
                <w:sz w:val="16"/>
                <w:szCs w:val="16"/>
              </w:rPr>
              <w:t>chr6:86137888-10270357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551E5BB" w14:textId="4F30C82A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 1 of Dworschak </w:t>
            </w:r>
            <w:r w:rsidRPr="009369B6"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C6FB469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58101AE" w14:textId="74725F03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6q14.3-q16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12A5691" w14:textId="17A263E0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F3CEF">
              <w:rPr>
                <w:rFonts w:asciiTheme="minorHAnsi" w:eastAsia="Times New Roman" w:hAnsiTheme="minorHAnsi" w:cstheme="minorHAnsi"/>
                <w:sz w:val="16"/>
                <w:szCs w:val="16"/>
              </w:rPr>
              <w:t>chr6:72100590-9707814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047B0CB" w14:textId="277E582B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9565DD3" w14:textId="044EE327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an Esch_2010</w:t>
            </w:r>
            <w:hyperlink w:anchor="_ENREF_140" w:tooltip="Van Esch, 2010 #9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4gRXNjaDwvQXV0aG9yPjxZZWFyPjIwMTA8L1llYXI+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4gRXNjaDwvQXV0aG9yPjxZZWFyPjIwMTA8L1llYXI+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ngwerda_2018</w:t>
            </w:r>
            <w:hyperlink w:anchor="_ENREF_137" w:tooltip="Engwerda, 2018 #9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Engwerda&lt;/Author&gt;&lt;Year&gt;2018&lt;/Year&gt;&lt;RecNum&gt;95&lt;/RecNum&gt;&lt;DisplayText&gt;&lt;style face="superscript"&gt;137&lt;/style&gt;&lt;/DisplayText&gt;&lt;record&gt;&lt;rec-number&gt;95&lt;/rec-number&gt;&lt;foreign-keys&gt;&lt;key app="EN" db-id="p9wv00a5yez0v1et5awv9pfoepd0x5dtwwpt" timestamp="1623420783"&gt;95&lt;/key&gt;&lt;/foreign-keys&gt;&lt;ref-type name="Journal Article"&gt;17&lt;/ref-type&gt;&lt;contributors&gt;&lt;authors&gt;&lt;author&gt;Engwerda, Aafke&lt;/author&gt;&lt;author&gt;Frentz, Barbara&lt;/author&gt;&lt;author&gt;den Ouden, A. Lya&lt;/author&gt;&lt;author&gt;Flapper, Boudien C. T.&lt;/author&gt;&lt;author&gt;Swertz, Morris A.&lt;/author&gt;&lt;author&gt;Gerkes, Erica H.&lt;/author&gt;&lt;author&gt;Plantinga, Mirjam&lt;/author&gt;&lt;author&gt;Dijkhuizen, Trijnie&lt;/author&gt;&lt;author&gt;van Ravenswaaij-Arts, Conny M. A.&lt;/author&gt;&lt;/authors&gt;&lt;/contributors&gt;&lt;titles&gt;&lt;title&gt;The phenotypic spectrum of proximal 6q deletions based on a large cohort derived from social media and literature reports&lt;/title&gt;&lt;secondary-title&gt;European Journal of Human Genetics&lt;/secondary-title&gt;&lt;/titles&gt;&lt;periodical&gt;&lt;full-title&gt;European Journal of Human Genetics&lt;/full-title&gt;&lt;/periodical&gt;&lt;pages&gt;1478-1489&lt;/pages&gt;&lt;volume&gt;26&lt;/volume&gt;&lt;number&gt;10&lt;/number&gt;&lt;dates&gt;&lt;year&gt;2018&lt;/year&gt;&lt;pub-dates&gt;&lt;date&gt;2018/10/01&lt;/date&gt;&lt;/pub-dates&gt;&lt;/dates&gt;&lt;isbn&gt;1476-5438&lt;/isbn&gt;&lt;urls&gt;&lt;related-urls&gt;&lt;url&gt;https://doi.org/10.1038/s41431-018-0172-9&lt;/url&gt;&lt;/related-urls&gt;&lt;/urls&gt;&lt;electronic-resource-num&gt;10.1038/s41431-018-0172-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15A27B7" w14:textId="7B5977E1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F3CEF">
              <w:rPr>
                <w:rFonts w:asciiTheme="minorHAnsi" w:eastAsia="Times New Roman" w:hAnsiTheme="minorHAnsi" w:cstheme="minorHAnsi"/>
                <w:sz w:val="16"/>
                <w:szCs w:val="16"/>
              </w:rPr>
              <w:t>chr6:72100590-9707814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AB27CF0" w14:textId="3ED439D2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 of Van Esch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F9E1661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1DFE498" w14:textId="6538DEEC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40" w:name="_Hlk75867444"/>
            <w:bookmarkEnd w:id="39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6q24-q25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5514D6C" w14:textId="1CCD4091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41" w:name="_Hlk75867483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6:143740000-152480000</w:t>
            </w:r>
            <w:bookmarkEnd w:id="41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B13F689" w14:textId="092EC318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7E5B87E" w14:textId="45E2AD85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hienpont_2010</w:t>
            </w:r>
            <w:hyperlink w:anchor="_ENREF_141" w:tooltip="Thienpont, 2010 #10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aGllbnBvbnQ8L0F1dGhvcj48WWVhcj4yMDEwPC9ZZWFy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aGllbnBvbnQ8L0F1dGhvcj48WWVhcj4yMDEwPC9ZZWFy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4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2E381A2" w14:textId="286E2ECC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6:143698307-15243830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CF0DEBF" w14:textId="57F59563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tart of Patient A to the end of Patient B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Thienpont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20E54074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B573A6D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C695572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42" w:name="_Hlk75867493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6:149230000-149960000</w:t>
            </w:r>
            <w:bookmarkEnd w:id="42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FFFB4FB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FCECE5C" w14:textId="608F475C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BCF7CB5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6:149188307-14991830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1F00B0F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RO defined by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Thienpont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251580F1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5B706D9" w14:textId="78E7EB54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6q25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98E78E4" w14:textId="1D1024DC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43" w:name="_Hlk75867562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6:</w:t>
            </w:r>
            <w:r w:rsidRPr="001C2BEB">
              <w:rPr>
                <w:rFonts w:asciiTheme="minorHAnsi" w:eastAsia="Times New Roman" w:hAnsiTheme="minorHAnsi" w:cstheme="minorHAnsi"/>
                <w:sz w:val="16"/>
                <w:szCs w:val="16"/>
              </w:rPr>
              <w:t>156550000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1C2BEB">
              <w:rPr>
                <w:rFonts w:asciiTheme="minorHAnsi" w:eastAsia="Times New Roman" w:hAnsiTheme="minorHAnsi" w:cstheme="minorHAnsi"/>
                <w:sz w:val="16"/>
                <w:szCs w:val="16"/>
              </w:rPr>
              <w:t>157790000</w:t>
            </w:r>
            <w:bookmarkEnd w:id="43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9C0964C" w14:textId="4F793230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C52C8C9" w14:textId="02BAD094" w:rsidR="0048014C" w:rsidRPr="00B9777F" w:rsidRDefault="0048014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Nagamani_2009</w:t>
            </w:r>
            <w:hyperlink w:anchor="_ENREF_142" w:tooltip="Nagamani, 2009 #9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YWdhbWFuaTwvQXV0aG9yPjxZZWFyPjIwMDk8L1llYXI+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YWdhbWFuaTwvQXV0aG9yPjxZZWFyPjIwMDk8L1llYXI+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4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anten_2014</w:t>
            </w:r>
            <w:hyperlink w:anchor="_ENREF_143" w:tooltip="Santen, 2014 #38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50ZW48L0F1dGhvcj48WWVhcj4yMDE0PC9ZZWFyPjxS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50ZW48L0F1dGhvcj48WWVhcj4yMDE0PC9ZZWFyPjxS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4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nzoni_2016</w:t>
            </w:r>
            <w:hyperlink w:anchor="_ENREF_144" w:tooltip="Ronzoni, 2016 #10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Ronzoni&lt;/Author&gt;&lt;Year&gt;2016&lt;/Year&gt;&lt;RecNum&gt;101&lt;/RecNum&gt;&lt;DisplayText&gt;&lt;style face="superscript"&gt;144&lt;/style&gt;&lt;/DisplayText&gt;&lt;record&gt;&lt;rec-number&gt;101&lt;/rec-number&gt;&lt;foreign-keys&gt;&lt;key app="EN" db-id="p9wv00a5yez0v1et5awv9pfoepd0x5dtwwpt" timestamp="1623439391"&gt;101&lt;/key&gt;&lt;/foreign-keys&gt;&lt;ref-type name="Journal Article"&gt;17&lt;/ref-type&gt;&lt;contributors&gt;&lt;authors&gt;&lt;author&gt;Ronzoni, Luisa&lt;/author&gt;&lt;author&gt;Tagliaferri, Francesco&lt;/author&gt;&lt;author&gt;Tucci, Arianna&lt;/author&gt;&lt;author&gt;Baccarin, Marco&lt;/author&gt;&lt;author&gt;Esposito, Susanna&lt;/author&gt;&lt;author&gt;Milani, Donatella&lt;/author&gt;&lt;/authors&gt;&lt;/contributors&gt;&lt;titles&gt;&lt;title&gt;Interstitial 6q25 microdeletion syndrome: ARID1B is the key gene&lt;/title&gt;&lt;secondary-title&gt;American Journal of Medical Genetics Part A&lt;/secondary-title&gt;&lt;/titles&gt;&lt;periodical&gt;&lt;full-title&gt;American Journal of Medical Genetics Part A&lt;/full-title&gt;&lt;/periodical&gt;&lt;pages&gt;1257-1261&lt;/pages&gt;&lt;volume&gt;170&lt;/volume&gt;&lt;number&gt;5&lt;/number&gt;&lt;keywords&gt;&lt;keyword&gt;interstitial 6q microdeletion syndrome&lt;/keyword&gt;&lt;keyword&gt;ARID1B&lt;/keyword&gt;&lt;keyword&gt;dysgenesis of the corpus callosum&lt;/keyword&gt;&lt;keyword&gt;hearing loss&lt;/keyword&gt;&lt;keyword&gt;intellectual disability&lt;/keyword&gt;&lt;/keywords&gt;&lt;dates&gt;&lt;year&gt;2016&lt;/year&gt;&lt;pub-dates&gt;&lt;date&gt;2016/05/01&lt;/date&gt;&lt;/pub-dates&gt;&lt;/dates&gt;&lt;publisher&gt;John Wiley &amp;amp; Sons, Ltd&lt;/publisher&gt;&lt;isbn&gt;1552-4825&lt;/isbn&gt;&lt;work-type&gt;https://doi.org/10.1002/ajmg.a.37553&lt;/work-type&gt;&lt;urls&gt;&lt;related-urls&gt;&lt;url&gt;https://doi.org/10.1002/ajmg.a.37553&lt;/url&gt;&lt;/related-urls&gt;&lt;/urls&gt;&lt;electronic-resource-num&gt;https://doi.org/10.1002/ajmg.a.37553&lt;/electronic-resource-num&gt;&lt;access-date&gt;2021/06/11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4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Zhong_2021</w:t>
            </w:r>
            <w:hyperlink w:anchor="_ENREF_145" w:tooltip="Zhong, 2021 #10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Zhong&lt;/Author&gt;&lt;Year&gt;2021&lt;/Year&gt;&lt;RecNum&gt;100&lt;/RecNum&gt;&lt;DisplayText&gt;&lt;style face="superscript"&gt;145&lt;/style&gt;&lt;/DisplayText&gt;&lt;record&gt;&lt;rec-number&gt;100&lt;/rec-number&gt;&lt;foreign-keys&gt;&lt;key app="EN" db-id="p9wv00a5yez0v1et5awv9pfoepd0x5dtwwpt" timestamp="1623439320"&gt;100&lt;/key&gt;&lt;/foreign-keys&gt;&lt;ref-type name="Journal Article"&gt;17&lt;/ref-type&gt;&lt;contributors&gt;&lt;authors&gt;&lt;author&gt;Zhong, Mian-Ling&lt;/author&gt;&lt;author&gt;Song, Ye-Mei&lt;/author&gt;&lt;author&gt;Zou, Chao-Chun&lt;/author&gt;&lt;/authors&gt;&lt;/contributors&gt;&lt;titles&gt;&lt;title&gt;6q25.1-q25.3 Microdeletion in a Chinese Girl&lt;/title&gt;&lt;secondary-title&gt;Journal of clinical research in pediatric endocrinology&lt;/secondary-title&gt;&lt;alt-title&gt;J Clin Res Pediatr Endocrinol&lt;/alt-title&gt;&lt;/titles&gt;&lt;periodical&gt;&lt;full-title&gt;Journal of clinical research in pediatric endocrinology&lt;/full-title&gt;&lt;abbr-1&gt;J Clin Res Pediatr Endocrinol&lt;/abbr-1&gt;&lt;/periodical&gt;&lt;alt-periodical&gt;&lt;full-title&gt;Journal of clinical research in pediatric endocrinology&lt;/full-title&gt;&lt;abbr-1&gt;J Clin Res Pediatr Endocrinol&lt;/abbr-1&gt;&lt;/alt-periodical&gt;&lt;pages&gt;109-113&lt;/pages&gt;&lt;volume&gt;13&lt;/volume&gt;&lt;number&gt;1&lt;/number&gt;&lt;edition&gt;2020/05/08&lt;/edition&gt;&lt;keywords&gt;&lt;keyword&gt;*6q25 microdeletion&lt;/keyword&gt;&lt;keyword&gt;*facial dysmorphism&lt;/keyword&gt;&lt;keyword&gt;*growth retardation&lt;/keyword&gt;&lt;keyword&gt;*intellectual disability&lt;/keyword&gt;&lt;/keywords&gt;&lt;dates&gt;&lt;year&gt;2021&lt;/year&gt;&lt;/dates&gt;&lt;publisher&gt;Galenos Publishing&lt;/publisher&gt;&lt;isbn&gt;1308-5735&amp;#xD;1308-5727&lt;/isbn&gt;&lt;accession-num&gt;32380822&lt;/accession-num&gt;&lt;urls&gt;&lt;related-urls&gt;&lt;url&gt;https://pubmed.ncbi.nlm.nih.gov/32380822&lt;/url&gt;&lt;url&gt;https://www.ncbi.nlm.nih.gov/pmc/articles/PMC7947727/&lt;/url&gt;&lt;/related-urls&gt;&lt;/urls&gt;&lt;electronic-resource-num&gt;10.4274/jcrpe.galenos.2020.2020.0008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4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EEDA56E" w14:textId="6BAE73AA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B164A">
              <w:rPr>
                <w:rFonts w:asciiTheme="minorHAnsi" w:eastAsia="Times New Roman" w:hAnsiTheme="minorHAnsi" w:cstheme="minorHAnsi"/>
                <w:sz w:val="16"/>
                <w:szCs w:val="16"/>
              </w:rPr>
              <w:t>chr6:156508308-15787001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DF041B5" w14:textId="79C6575C" w:rsidR="0048014C" w:rsidRPr="001C2BEB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end of Patient C to the end of Patient J of </w:t>
            </w:r>
            <w:proofErr w:type="spell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Thienpoint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2DCD1848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496B458" w14:textId="2E8658BE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4917FB8" w14:textId="05CDD48B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44" w:name="_Hlk75867569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6:152307705-160422834</w:t>
            </w:r>
            <w:bookmarkEnd w:id="44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CDD70F6" w14:textId="0CEDF9D8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6437345" w14:textId="5F8DC458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4A9F91A" w14:textId="6EEB6258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6:152307705-16042283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7C64EE3" w14:textId="393B7952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of Zhong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bookmarkEnd w:id="40"/>
      <w:tr w:rsidR="00CB09D9" w:rsidRPr="003456EA" w14:paraId="0C44B212" w14:textId="77777777" w:rsidTr="00560423"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D5F624B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F4A9AE8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C2590F2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8366583" w14:textId="77777777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9E12503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D55B66F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2A92859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BDDCD51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7p22.1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71A7A75" w14:textId="56217A0D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45" w:name="_Hlk75867903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7:3483223-7325864</w:t>
            </w:r>
            <w:bookmarkEnd w:id="45"/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DD8D921" w14:textId="3EADAA5A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30EC625" w14:textId="056EA80C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aselli_2015</w:t>
            </w:r>
            <w:hyperlink w:anchor="_ENREF_146" w:tooltip="Caselli, 2015 #10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NlbGxpPC9BdXRob3I+PFllYXI+MjAxNTwvWWVhcj48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NlbGxpPC9BdXRob3I+PFllYXI+MjAxNTwvWWVhcj48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4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imojima_2016</w:t>
            </w:r>
            <w:hyperlink w:anchor="_ENREF_147" w:tooltip="Shimojima, 2016 #10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ltb2ppbWE8L0F1dGhvcj48WWVhcj4yMDE2PC9ZZWFy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ltb2ppbWE8L0F1dGhvcj48WWVhcj4yMDE2PC9ZZWFy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4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8D4365B" w14:textId="34B17E25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7:3483223-7325864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03634C0" w14:textId="2278338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DECIPHER Case 249672 referenced in Caselli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90011BF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8F72B5D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D4755AA" w14:textId="6D331AA8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46" w:name="_Hlk75867879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7:5492967-5864851</w:t>
            </w:r>
            <w:bookmarkEnd w:id="46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4AE5485" w14:textId="0B3E4D1E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EED2C28" w14:textId="3F8DF78A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BC4036C" w14:textId="2167EA73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7:5492967-586485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9C4410A" w14:textId="07C3DBEC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4,5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Shimojima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199B478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B65DCC8" w14:textId="10065F92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WBS (7q11.2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AAD3C7F" w14:textId="60AD57ED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47" w:name="_Hlk75868526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7:72744455-74142510</w:t>
            </w:r>
            <w:bookmarkEnd w:id="47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2F6A595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B3B2FFA" w14:textId="573FF245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l Campo_2006</w:t>
            </w:r>
            <w:hyperlink w:anchor="_ENREF_148" w:tooltip="Del Campo, 2006 #40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WwgQ2FtcG88L0F1dGhvcj48WWVhcj4yMDA2PC9ZZWFy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WwgQ2FtcG88L0F1dGhvcj48WWVhcj4yMDA2PC9ZZWFy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4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an der Aa_2009</w:t>
            </w:r>
            <w:hyperlink w:anchor="_ENREF_149" w:tooltip="Van der Aa, 2009 #40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4gZGVyIEFhPC9BdXRob3I+PFllYXI+MjAwOTwvWWVh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4gZGVyIEFhPC9BdXRob3I+PFllYXI+MjAwOTwvWWVh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4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amocki_2010</w:t>
            </w:r>
            <w:hyperlink w:anchor="_ENREF_150" w:tooltip="Ramocki, 2010 #10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W1vY2tpPC9BdXRob3I+PFllYXI+MjAxMDwvWWVhcj48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W1vY2tpPC9BdXRob3I+PFllYXI+MjAxMDwvWWVhcj48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aundes_2012</w:t>
            </w:r>
            <w:hyperlink w:anchor="_ENREF_151" w:tooltip="Faundes, 2016 #10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aundes&lt;/Author&gt;&lt;Year&gt;2016&lt;/Year&gt;&lt;RecNum&gt;107&lt;/RecNum&gt;&lt;DisplayText&gt;&lt;style face="superscript"&gt;151&lt;/style&gt;&lt;/DisplayText&gt;&lt;record&gt;&lt;rec-number&gt;107&lt;/rec-number&gt;&lt;foreign-keys&gt;&lt;key app="EN" db-id="p9wv00a5yez0v1et5awv9pfoepd0x5dtwwpt" timestamp="1623713672"&gt;107&lt;/key&gt;&lt;/foreign-keys&gt;&lt;ref-type name="Journal Article"&gt;17&lt;/ref-type&gt;&lt;contributors&gt;&lt;authors&gt;&lt;author&gt;Faundes, V.&lt;/author&gt;&lt;author&gt;Santa María, L.&lt;/author&gt;&lt;author&gt;Morales, P.&lt;/author&gt;&lt;author&gt;Curotto, B.&lt;/author&gt;&lt;author&gt;Parraguez, M. M.&lt;/author&gt;&lt;/authors&gt;&lt;/contributors&gt;&lt;auth-address&gt;Laboratorio de Genética y Enfermedades Metabólicas, Instituto de Nutrición y Tecnología de los Alimentos (INTA), Universidad de Chile, Santiago, Chile.&amp;#xD;Servicio de Psiquiatría, Hospital del Salvador, Santiago, Chile.&lt;/auth-address&gt;&lt;titles&gt;&lt;title&gt;Distal 7q11.23 Duplication, an Emerging Microduplication Syndrome: A Case Report and Further Characterisation&lt;/title&gt;&lt;secondary-title&gt;Mol Syndromol&lt;/secondary-title&gt;&lt;alt-title&gt;Molecular syndromology&lt;/alt-title&gt;&lt;/titles&gt;&lt;alt-periodical&gt;&lt;full-title&gt;Molecular Syndromology&lt;/full-title&gt;&lt;/alt-periodical&gt;&lt;pages&gt;287-291&lt;/pages&gt;&lt;volume&gt;7&lt;/volume&gt;&lt;number&gt;5&lt;/number&gt;&lt;edition&gt;2016/11/22&lt;/edition&gt;&lt;keywords&gt;&lt;keyword&gt;Chromosome 7q11.23 region&lt;/keyword&gt;&lt;keyword&gt;Development delay&lt;/keyword&gt;&lt;keyword&gt;Hip1&lt;/keyword&gt;&lt;keyword&gt;Williams-Beuren duplication syndrome&lt;/keyword&gt;&lt;keyword&gt;Ywhag&lt;/keyword&gt;&lt;/keywords&gt;&lt;dates&gt;&lt;year&gt;2016&lt;/year&gt;&lt;pub-dates&gt;&lt;date&gt;Oct&lt;/date&gt;&lt;/pub-dates&gt;&lt;/dates&gt;&lt;isbn&gt;1661-8769 (Print)&amp;#xD;1661-8769&lt;/isbn&gt;&lt;accession-num&gt;27867344&lt;/accession-num&gt;&lt;urls&gt;&lt;/urls&gt;&lt;custom2&gt;PMC5109990&lt;/custom2&gt;&lt;electronic-resource-num&gt;10.1159/000448698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orter_2012</w:t>
            </w:r>
            <w:hyperlink w:anchor="_ENREF_152" w:tooltip="Porter, 2012 #10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Porter&lt;/Author&gt;&lt;Year&gt;2012&lt;/Year&gt;&lt;RecNum&gt;106&lt;/RecNum&gt;&lt;DisplayText&gt;&lt;style face="superscript"&gt;152&lt;/style&gt;&lt;/DisplayText&gt;&lt;record&gt;&lt;rec-number&gt;106&lt;/rec-number&gt;&lt;foreign-keys&gt;&lt;key app="EN" db-id="p9wv00a5yez0v1et5awv9pfoepd0x5dtwwpt" timestamp="1623712133"&gt;106&lt;/key&gt;&lt;/foreign-keys&gt;&lt;ref-type name="Journal Article"&gt;17&lt;/ref-type&gt;&lt;contributors&gt;&lt;authors&gt;&lt;author&gt;Porter, Melanie A.&lt;/author&gt;&lt;author&gt;Dobson-Stone, Carol&lt;/author&gt;&lt;author&gt;Kwok, John B. J.&lt;/author&gt;&lt;author&gt;Schofield, Peter R.&lt;/author&gt;&lt;author&gt;Beckett, William&lt;/author&gt;&lt;author&gt;Tassabehji, May&lt;/author&gt;&lt;/authors&gt;&lt;/contributors&gt;&lt;titles&gt;&lt;title&gt;A Role for Transcription Factor GTF2IRD2 in Executive Function in Williams-Beuren Syndrome&lt;/title&gt;&lt;secondary-title&gt;PLOS ONE&lt;/secondary-title&gt;&lt;/titles&gt;&lt;periodical&gt;&lt;full-title&gt;PLOS ONE&lt;/full-title&gt;&lt;/periodical&gt;&lt;pages&gt;e47457&lt;/pages&gt;&lt;volume&gt;7&lt;/volume&gt;&lt;number&gt;10&lt;/number&gt;&lt;dates&gt;&lt;year&gt;2012&lt;/year&gt;&lt;/dates&gt;&lt;publisher&gt;Public Library of Science&lt;/publisher&gt;&lt;urls&gt;&lt;related-urls&gt;&lt;url&gt;https://doi.org/10.1371/journal.pone.0047457&lt;/url&gt;&lt;/related-urls&gt;&lt;/urls&gt;&lt;electronic-resource-num&gt;10.1371/journal.pone.0047457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8AC646A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7:72744455-7414251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894DAC6" w14:textId="7BF2FEC1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1.5 Mb Common Region</w:t>
            </w:r>
            <w:r w:rsidR="00E337B2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;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2E962C17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5D064E7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6BBDCFD" w14:textId="2CF95C1F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7:72716514-7456562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019C567" w14:textId="4F91FECC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7B6E50D" w14:textId="29BC78C0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E7DD507" w14:textId="42ADAC32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7:72716514-7456562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C6234F4" w14:textId="68A8C1D4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1.8 Mb Region</w:t>
            </w:r>
            <w:r w:rsidR="00E337B2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;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NSUN5 to GTF2IRD2B</w:t>
            </w:r>
          </w:p>
        </w:tc>
      </w:tr>
      <w:tr w:rsidR="00CB09D9" w:rsidRPr="003456EA" w14:paraId="1F8BB588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3961987" w14:textId="5E45DCA9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05E3F63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48" w:name="_Hlk75868656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7:72716514-76256141</w:t>
            </w:r>
            <w:bookmarkEnd w:id="48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AB28FA7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F3DFFF1" w14:textId="23315730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8908734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7:72716514-7625614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B9FE11B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entire WBS Region (LCR-P to LCR-D)</w:t>
            </w:r>
          </w:p>
        </w:tc>
      </w:tr>
      <w:tr w:rsidR="00CB09D9" w:rsidRPr="003456EA" w14:paraId="1C9797C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2094BBF" w14:textId="34AB980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WBS Distal (7q11.2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9ABD06D" w14:textId="7AEE790C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F0F60">
              <w:rPr>
                <w:rFonts w:asciiTheme="minorHAnsi" w:eastAsia="Times New Roman" w:hAnsiTheme="minorHAnsi" w:cstheme="minorHAnsi"/>
                <w:sz w:val="16"/>
                <w:szCs w:val="16"/>
              </w:rPr>
              <w:t>chr7:75158048-7606317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F67D0F8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CC89F19" w14:textId="2A6FC44F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omoike_2010</w:t>
            </w:r>
            <w:hyperlink w:anchor="_ENREF_153" w:tooltip="Komoike, 2010 #43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21vaWtlPC9BdXRob3I+PFllYXI+MjAxMDwvWWVhcj48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21vaWtlPC9BdXRob3I+PFllYXI+MjAxMDwvWWVhcj48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amocki_2010</w:t>
            </w:r>
            <w:hyperlink w:anchor="_ENREF_150" w:tooltip="Ramocki, 2010 #10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W1vY2tpPC9BdXRob3I+PFllYXI+MjAxMDwvWWVhcj48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W1vY2tpPC9BdXRob3I+PFllYXI+MjAxMDwvWWVhcj48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78C563A" w14:textId="107DC70B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F0F60">
              <w:rPr>
                <w:rFonts w:asciiTheme="minorHAnsi" w:eastAsia="Times New Roman" w:hAnsiTheme="minorHAnsi" w:cstheme="minorHAnsi"/>
                <w:sz w:val="16"/>
                <w:szCs w:val="16"/>
              </w:rPr>
              <w:t>chr7:75158048-7606317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712857A" w14:textId="3EBE1982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4E545C15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AD43D1F" w14:textId="0CAB683C" w:rsidR="0048014C" w:rsidRPr="00601E42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01E42">
              <w:rPr>
                <w:rFonts w:asciiTheme="minorHAnsi" w:eastAsia="Times New Roman" w:hAnsiTheme="minorHAnsi" w:cstheme="minorHAnsi"/>
                <w:sz w:val="16"/>
                <w:szCs w:val="16"/>
              </w:rPr>
              <w:t>SHFM1 (7q21.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B39CF49" w14:textId="0165BEC8" w:rsidR="0048014C" w:rsidRPr="00601E42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49" w:name="_Hlk75612660"/>
            <w:r w:rsidRPr="00601E42">
              <w:rPr>
                <w:rFonts w:asciiTheme="minorHAnsi" w:eastAsia="Times New Roman" w:hAnsiTheme="minorHAnsi" w:cstheme="minorHAnsi"/>
                <w:sz w:val="16"/>
                <w:szCs w:val="16"/>
              </w:rPr>
              <w:t>chr7:95401818-96654143</w:t>
            </w:r>
            <w:bookmarkEnd w:id="49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3D21BA2" w14:textId="77777777" w:rsidR="0048014C" w:rsidRPr="00601E42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01E42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E7ACFEC" w14:textId="503B27FF" w:rsidR="0048014C" w:rsidRPr="00B9777F" w:rsidRDefault="0048014C" w:rsidP="00CE45D5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elinov_2012</w:t>
            </w:r>
            <w:hyperlink w:anchor="_ENREF_154" w:tooltip="Velinov, 2012 #30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Velinov&lt;/Author&gt;&lt;Year&gt;2012&lt;/Year&gt;&lt;RecNum&gt;309&lt;/RecNum&gt;&lt;DisplayText&gt;&lt;style face="superscript"&gt;154&lt;/style&gt;&lt;/DisplayText&gt;&lt;record&gt;&lt;rec-number&gt;309&lt;/rec-number&gt;&lt;foreign-keys&gt;&lt;key app="EN" db-id="p9wv00a5yez0v1et5awv9pfoepd0x5dtwwpt" timestamp="1624742789"&gt;309&lt;/key&gt;&lt;/foreign-keys&gt;&lt;ref-type name="Journal Article"&gt;17&lt;/ref-type&gt;&lt;contributors&gt;&lt;authors&gt;&lt;author&gt;Velinov, M.&lt;/author&gt;&lt;author&gt;Ahmad, A.&lt;/author&gt;&lt;author&gt;Brown-Kipphut, B.&lt;/author&gt;&lt;author&gt;Shafiq, M.&lt;/author&gt;&lt;author&gt;Blau, J.&lt;/author&gt;&lt;author&gt;Cooma, R.&lt;/author&gt;&lt;author&gt;Roth, P.&lt;/author&gt;&lt;author&gt;Iqbal, M. A.&lt;/author&gt;&lt;/authors&gt;&lt;/contributors&gt;&lt;auth-address&gt;New York State Institute for Basic Research in Developmental Disabilities, Staten Island, New York, USA.&lt;/auth-address&gt;&lt;titles&gt;&lt;title&gt;A 0.7 Mb de novo duplication at 7q21.3 including the genes DLX5 and DLX6 in a patient with split-hand/split-foot malformation&lt;/title&gt;&lt;secondary-title&gt;Am J Med Genet A&lt;/secondary-title&gt;&lt;alt-title&gt;American journal of medical genetics. Part A&lt;/alt-title&gt;&lt;/titles&gt;&lt;periodical&gt;&lt;full-title&gt;Am J Med Genet A&lt;/full-title&gt;&lt;abbr-1&gt;American journal of medical genetics. Part A&lt;/abbr-1&gt;&lt;/periodical&gt;&lt;alt-periodical&gt;&lt;full-title&gt;Am J Med Genet A&lt;/full-title&gt;&lt;abbr-1&gt;American journal of medical genetics. Part A&lt;/abbr-1&gt;&lt;/alt-periodical&gt;&lt;pages&gt;3201-6&lt;/pages&gt;&lt;volume&gt;158a&lt;/volume&gt;&lt;number&gt;12&lt;/number&gt;&lt;edition&gt;2012/11/22&lt;/edition&gt;&lt;keywords&gt;&lt;keyword&gt;*Chromosomes, Human, Pair 7&lt;/keyword&gt;&lt;keyword&gt;Female&lt;/keyword&gt;&lt;keyword&gt;*Genes, Duplicate&lt;/keyword&gt;&lt;keyword&gt;Homeodomain Proteins/*genetics&lt;/keyword&gt;&lt;keyword&gt;Humans&lt;/keyword&gt;&lt;keyword&gt;Infant&lt;/keyword&gt;&lt;keyword&gt;Limb Deformities, Congenital/*genetics&lt;/keyword&gt;&lt;keyword&gt;Transcription Factors/*genetics&lt;/keyword&gt;&lt;/keywords&gt;&lt;dates&gt;&lt;year&gt;2012&lt;/year&gt;&lt;pub-dates&gt;&lt;date&gt;Dec&lt;/date&gt;&lt;/pub-dates&gt;&lt;/dates&gt;&lt;isbn&gt;1552-4825&lt;/isbn&gt;&lt;accession-num&gt;23169702&lt;/accession-num&gt;&lt;urls&gt;&lt;/urls&gt;&lt;electronic-resource-num&gt;10.1002/ajmg.a.35644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attanasopha_2014</w:t>
            </w:r>
            <w:hyperlink w:anchor="_ENREF_155" w:tooltip="Rattanasopha, 2014 #30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XR0YW5hc29waGE8L0F1dGhvcj48WWVhcj4yMDE0PC9Z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XR0YW5hc29waGE8L0F1dGhvcj48WWVhcj4yMDE0PC9Z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owińska</w:t>
            </w:r>
            <w:r w:rsidR="002F6F2D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-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eidler_2014</w:t>
            </w:r>
            <w:hyperlink w:anchor="_ENREF_67" w:tooltip="Sowińska-Seidler, 2014 #1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owińska-Seidler&lt;/Author&gt;&lt;Year&gt;2014&lt;/Year&gt;&lt;RecNum&gt;157&lt;/RecNum&gt;&lt;DisplayText&gt;&lt;style face="superscript"&gt;67&lt;/style&gt;&lt;/DisplayText&gt;&lt;record&gt;&lt;rec-number&gt;157&lt;/rec-number&gt;&lt;foreign-keys&gt;&lt;key app="EN" db-id="p9wv00a5yez0v1et5awv9pfoepd0x5dtwwpt" timestamp="1623879949"&gt;157&lt;/key&gt;&lt;/foreign-keys&gt;&lt;ref-type name="Journal Article"&gt;17&lt;/ref-type&gt;&lt;contributors&gt;&lt;authors&gt;&lt;author&gt;Sowińska-Seidler, Anna&lt;/author&gt;&lt;author&gt;Socha, Magdalena&lt;/author&gt;&lt;author&gt;Jamsheer, Aleksander&lt;/author&gt;&lt;/authors&gt;&lt;/contributors&gt;&lt;titles&gt;&lt;title&gt;Split-hand/foot malformation - molecular cause and implications in genetic counseling&lt;/title&gt;&lt;secondary-title&gt;Journal of Applied Genetics&lt;/secondary-title&gt;&lt;/titles&gt;&lt;periodical&gt;&lt;full-title&gt;Journal of Applied Genetics&lt;/full-title&gt;&lt;/periodical&gt;&lt;pages&gt;105-115&lt;/pages&gt;&lt;volume&gt;55&lt;/volume&gt;&lt;number&gt;1&lt;/number&gt;&lt;dates&gt;&lt;year&gt;2014&lt;/year&gt;&lt;pub-dates&gt;&lt;date&gt;2014/02/01&lt;/date&gt;&lt;/pub-dates&gt;&lt;/dates&gt;&lt;isbn&gt;2190-3883&lt;/isbn&gt;&lt;urls&gt;&lt;related-urls&gt;&lt;url&gt;https://doi.org/10.1007/s13353-013-0178-5&lt;/url&gt;&lt;/related-urls&gt;&lt;/urls&gt;&lt;electronic-resource-num&gt;10.1007/s13353-013-0178-5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yebi_2014</w:t>
            </w:r>
            <w:hyperlink w:anchor="_ENREF_156" w:tooltip="Tayebi, 2014 #30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Tayebi&lt;/Author&gt;&lt;Year&gt;2014&lt;/Year&gt;&lt;RecNum&gt;308&lt;/RecNum&gt;&lt;DisplayText&gt;&lt;style face="superscript"&gt;156&lt;/style&gt;&lt;/DisplayText&gt;&lt;record&gt;&lt;rec-number&gt;308&lt;/rec-number&gt;&lt;foreign-keys&gt;&lt;key app="EN" db-id="p9wv00a5yez0v1et5awv9pfoepd0x5dtwwpt" timestamp="1624742665"&gt;308&lt;/key&gt;&lt;/foreign-keys&gt;&lt;ref-type name="Journal Article"&gt;17&lt;/ref-type&gt;&lt;contributors&gt;&lt;authors&gt;&lt;author&gt;Tayebi, N.&lt;/author&gt;&lt;author&gt;Jamsheer, A.&lt;/author&gt;&lt;author&gt;Flöttmann, R.&lt;/author&gt;&lt;author&gt;Sowinska-Seidler, A.&lt;/author&gt;&lt;author&gt;Doelken, S. C.&lt;/author&gt;&lt;author&gt;Oehl-Jaschkowitz, B.&lt;/author&gt;&lt;author&gt;Hülsemann, W.&lt;/author&gt;&lt;author&gt;Habenicht, R.&lt;/author&gt;&lt;author&gt;Klopocki, E.&lt;/author&gt;&lt;author&gt;Mundlos, S.&lt;/author&gt;&lt;author&gt;Spielmann, M.&lt;/author&gt;&lt;/authors&gt;&lt;/contributors&gt;&lt;titles&gt;&lt;title&gt;Deletions of exons with regulatory activity at the DYNC1I1 locus are associated with split-hand/split-foot malformation: array CGH screening of 134 unrelated families&lt;/title&gt;&lt;secondary-title&gt;Orphanet J Rare Dis&lt;/secondary-title&gt;&lt;alt-title&gt;Orphanet journal of rare diseases&lt;/alt-title&gt;&lt;/titles&gt;&lt;periodical&gt;&lt;full-title&gt;Orphanet journal of rare diseases&lt;/full-title&gt;&lt;abbr-1&gt;Orphanet J Rare Dis&lt;/abbr-1&gt;&lt;/periodical&gt;&lt;alt-periodical&gt;&lt;full-title&gt;Orphanet journal of rare diseases&lt;/full-title&gt;&lt;abbr-1&gt;Orphanet J Rare Dis&lt;/abbr-1&gt;&lt;/alt-periodical&gt;&lt;pages&gt;108&lt;/pages&gt;&lt;volume&gt;9&lt;/volume&gt;&lt;edition&gt;2014/09/19&lt;/edition&gt;&lt;keywords&gt;&lt;keyword&gt;Cohort Studies&lt;/keyword&gt;&lt;keyword&gt;Comparative Genomic Hybridization&lt;/keyword&gt;&lt;keyword&gt;Cytoplasmic Dyneins/*genetics&lt;/keyword&gt;&lt;keyword&gt;*Exons&lt;/keyword&gt;&lt;keyword&gt;Female&lt;/keyword&gt;&lt;keyword&gt;Humans&lt;/keyword&gt;&lt;keyword&gt;Limb Deformities, Congenital/*genetics&lt;/keyword&gt;&lt;keyword&gt;Male&lt;/keyword&gt;&lt;keyword&gt;Pedigree&lt;/keyword&gt;&lt;/keywords&gt;&lt;dates&gt;&lt;year&gt;2014&lt;/year&gt;&lt;pub-dates&gt;&lt;date&gt;Jul 29&lt;/date&gt;&lt;/pub-dates&gt;&lt;/dates&gt;&lt;isbn&gt;1750-1172&lt;/isbn&gt;&lt;accession-num&gt;25231166&lt;/accession-num&gt;&lt;urls&gt;&lt;/urls&gt;&lt;custom2&gt;PMC4237947&lt;/custom2&gt;&lt;electronic-resource-num&gt;10.1186/s13023-014-0108-6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lgado_2015</w:t>
            </w:r>
            <w:hyperlink w:anchor="_ENREF_157" w:tooltip="Delgado, 2015 #31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Delgado&lt;/Author&gt;&lt;Year&gt;2015&lt;/Year&gt;&lt;RecNum&gt;310&lt;/RecNum&gt;&lt;DisplayText&gt;&lt;style face="superscript"&gt;157&lt;/style&gt;&lt;/DisplayText&gt;&lt;record&gt;&lt;rec-number&gt;310&lt;/rec-number&gt;&lt;foreign-keys&gt;&lt;key app="EN" db-id="p9wv00a5yez0v1et5awv9pfoepd0x5dtwwpt" timestamp="1624742969"&gt;310&lt;/key&gt;&lt;/foreign-keys&gt;&lt;ref-type name="Journal Article"&gt;17&lt;/ref-type&gt;&lt;contributors&gt;&lt;authors&gt;&lt;author&gt;Delgado, Sara&lt;/author&gt;&lt;author&gt;Velinov, Milen&lt;/author&gt;&lt;/authors&gt;&lt;/contributors&gt;&lt;titles&gt;&lt;title&gt;7q21.3 Deletion involving enhancer sequences within the gene DYNC1I1 presents with intellectual disability and split hand-split foot malformation with decreased penetrance&lt;/title&gt;&lt;secondary-title&gt;Molecular cytogenetics&lt;/secondary-title&gt;&lt;alt-title&gt;Mol Cytogenet&lt;/alt-title&gt;&lt;/titles&gt;&lt;periodical&gt;&lt;full-title&gt;Mol Cytogenet&lt;/full-title&gt;&lt;abbr-1&gt;Molecular cytogenetics&lt;/abbr-1&gt;&lt;/periodical&gt;&lt;alt-periodical&gt;&lt;full-title&gt;Mol Cytogenet&lt;/full-title&gt;&lt;abbr-1&gt;Molecular cytogenetics&lt;/abbr-1&gt;&lt;/alt-periodical&gt;&lt;pages&gt;37-37&lt;/pages&gt;&lt;volume&gt;8&lt;/volume&gt;&lt;keywords&gt;&lt;keyword&gt;DLX5&lt;/keyword&gt;&lt;keyword&gt;DLX6&lt;/keyword&gt;&lt;keyword&gt;DSS1&lt;/keyword&gt;&lt;keyword&gt;DYNC1I1&lt;/keyword&gt;&lt;keyword&gt;Deletion 7q21.3&lt;/keyword&gt;&lt;keyword&gt;Ectrodactyly&lt;/keyword&gt;&lt;keyword&gt;Gene enhancer&lt;/keyword&gt;&lt;keyword&gt;SHFM1l&lt;/keyword&gt;&lt;/keywords&gt;&lt;dates&gt;&lt;year&gt;2015&lt;/year&gt;&lt;/dates&gt;&lt;publisher&gt;BioMed Central&lt;/publisher&gt;&lt;isbn&gt;1755-8166&lt;/isbn&gt;&lt;accession-num&gt;26075025&lt;/accession-num&gt;&lt;urls&gt;&lt;related-urls&gt;&lt;url&gt;https://pubmed.ncbi.nlm.nih.gov/26075025&lt;/url&gt;&lt;url&gt;https://www.ncbi.nlm.nih.gov/pmc/articles/PMC4465478/&lt;/url&gt;&lt;/related-urls&gt;&lt;/urls&gt;&lt;electronic-resource-num&gt;10.1186/s13039-015-0139-2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asmussen</w:t>
            </w:r>
            <w:r w:rsidR="00D12429"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16</w:t>
            </w:r>
            <w:hyperlink w:anchor="_ENREF_158" w:tooltip="Rasmussen, 2016 #30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Rasmussen&lt;/Author&gt;&lt;Year&gt;2016&lt;/Year&gt;&lt;RecNum&gt;306&lt;/RecNum&gt;&lt;DisplayText&gt;&lt;style face="superscript"&gt;158&lt;/style&gt;&lt;/DisplayText&gt;&lt;record&gt;&lt;rec-number&gt;306&lt;/rec-number&gt;&lt;foreign-keys&gt;&lt;key app="EN" db-id="p9wv00a5yez0v1et5awv9pfoepd0x5dtwwpt" timestamp="1624741883"&gt;306&lt;/key&gt;&lt;/foreign-keys&gt;&lt;ref-type name="Journal Article"&gt;17&lt;/ref-type&gt;&lt;contributors&gt;&lt;authors&gt;&lt;author&gt;Rasmussen, Malene B.&lt;/author&gt;&lt;author&gt;Kreiborg, Sven&lt;/author&gt;&lt;author&gt;Jensen, Per&lt;/author&gt;&lt;author&gt;Bak, Mads&lt;/author&gt;&lt;author&gt;Mang, Yuan&lt;/author&gt;&lt;author&gt;Lodahl, Marianne&lt;/author&gt;&lt;author&gt;Budtz-Jørgensen, Esben&lt;/author&gt;&lt;author&gt;Tommerup, Niels&lt;/author&gt;&lt;author&gt;Tranebjærg, Lisbeth&lt;/author&gt;&lt;author&gt;Rendtorff, Nanna D.&lt;/author&gt;&lt;/authors&gt;&lt;/contributors&gt;&lt;titles&gt;&lt;title&gt;Phenotypic subregions within the split-hand/foot malformation 1 locus&lt;/title&gt;&lt;secondary-title&gt;Human Genetics&lt;/secondary-title&gt;&lt;/titles&gt;&lt;periodical&gt;&lt;full-title&gt;Hum Genet&lt;/full-title&gt;&lt;abbr-1&gt;Human genetics&lt;/abbr-1&gt;&lt;/periodical&gt;&lt;pages&gt;345-357&lt;/pages&gt;&lt;volume&gt;135&lt;/volume&gt;&lt;number&gt;3&lt;/number&gt;&lt;dates&gt;&lt;year&gt;2016&lt;/year&gt;&lt;pub-dates&gt;&lt;date&gt;2016/03/01&lt;/date&gt;&lt;/pub-dates&gt;&lt;/dates&gt;&lt;isbn&gt;1432-1203&lt;/isbn&gt;&lt;urls&gt;&lt;related-urls&gt;&lt;url&gt;https://doi.org/10.1007/s00439-016-1635-0&lt;/url&gt;&lt;/related-urls&gt;&lt;/urls&gt;&lt;electronic-resource-num&gt;10.1007/s00439-016-1635-0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88761CE" w14:textId="58E8E03A" w:rsidR="0048014C" w:rsidRPr="00601E42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01E42">
              <w:rPr>
                <w:rFonts w:asciiTheme="minorHAnsi" w:eastAsia="Times New Roman" w:hAnsiTheme="minorHAnsi" w:cstheme="minorHAnsi"/>
                <w:sz w:val="16"/>
                <w:szCs w:val="16"/>
              </w:rPr>
              <w:t>chr7:95401818-9665414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CC00A34" w14:textId="11549665" w:rsidR="0048014C" w:rsidRPr="00601E42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601E42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</w:t>
            </w:r>
            <w:r w:rsidRPr="00601E42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DYNC1I1 </w:t>
            </w:r>
            <w:r w:rsidRPr="00601E42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</w:t>
            </w:r>
            <w:r w:rsidRPr="00601E42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DLX5</w:t>
            </w:r>
          </w:p>
        </w:tc>
      </w:tr>
      <w:tr w:rsidR="00CB09D9" w:rsidRPr="003456EA" w14:paraId="65E5DFAF" w14:textId="77777777" w:rsidTr="00560423"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A7F33BA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CF04E46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9F795E3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A3E2A17" w14:textId="77777777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DE17B50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E44866D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17E830CE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721709B" w14:textId="77777777" w:rsidR="0048014C" w:rsidRPr="00B535E9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535E9">
              <w:rPr>
                <w:rFonts w:asciiTheme="minorHAnsi" w:eastAsia="Times New Roman" w:hAnsiTheme="minorHAnsi" w:cstheme="minorHAnsi"/>
                <w:sz w:val="16"/>
                <w:szCs w:val="16"/>
              </w:rPr>
              <w:t>8p23.1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8E9AE31" w14:textId="77777777" w:rsidR="0048014C" w:rsidRPr="00B535E9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535E9">
              <w:rPr>
                <w:rFonts w:asciiTheme="minorHAnsi" w:eastAsia="Times New Roman" w:hAnsiTheme="minorHAnsi" w:cstheme="minorHAnsi"/>
                <w:sz w:val="16"/>
                <w:szCs w:val="16"/>
              </w:rPr>
              <w:t>chr8:8242533-1190712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7CC7D5F" w14:textId="77777777" w:rsidR="0048014C" w:rsidRPr="00B535E9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535E9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AF26AD2" w14:textId="4F0BD0F2" w:rsidR="0048014C" w:rsidRPr="00B9777F" w:rsidRDefault="00EA206A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0F8D4CE" w14:textId="77777777" w:rsidR="0048014C" w:rsidRPr="00B535E9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535E9">
              <w:rPr>
                <w:rFonts w:asciiTheme="minorHAnsi" w:eastAsia="Times New Roman" w:hAnsiTheme="minorHAnsi" w:cstheme="minorHAnsi"/>
                <w:sz w:val="16"/>
                <w:szCs w:val="16"/>
              </w:rPr>
              <w:t>chr8:8100055-11764629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508A67F" w14:textId="540F3EC5" w:rsidR="0048014C" w:rsidRPr="009369B6" w:rsidRDefault="00346E93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535E9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CB09D9" w:rsidRPr="003456EA" w14:paraId="59CF05CB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651AC9D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8q1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657CBCA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50" w:name="_Hlk75869132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60219746-64072039</w:t>
            </w:r>
            <w:bookmarkEnd w:id="50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131EC8A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4DD5D12" w14:textId="7ECB74C3" w:rsid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ehman_2009</w:t>
            </w:r>
            <w:hyperlink w:anchor="_ENREF_159" w:tooltip="Lehman, 2009 #11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ehman&lt;/Author&gt;&lt;Year&gt;2009&lt;/Year&gt;&lt;RecNum&gt;112&lt;/RecNum&gt;&lt;DisplayText&gt;&lt;style face="superscript"&gt;159&lt;/style&gt;&lt;/DisplayText&gt;&lt;record&gt;&lt;rec-number&gt;112&lt;/rec-number&gt;&lt;foreign-keys&gt;&lt;key app="EN" db-id="p9wv00a5yez0v1et5awv9pfoepd0x5dtwwpt" timestamp="1623715280"&gt;112&lt;/key&gt;&lt;/foreign-keys&gt;&lt;ref-type name="Journal Article"&gt;17&lt;/ref-type&gt;&lt;contributors&gt;&lt;authors&gt;&lt;author&gt;Lehman, A. M.&lt;/author&gt;&lt;author&gt;Friedman, J. M.&lt;/author&gt;&lt;author&gt;Chai, D.&lt;/author&gt;&lt;author&gt;Zahir, F. R.&lt;/author&gt;&lt;author&gt;Marra, M. A.&lt;/author&gt;&lt;author&gt;Prisman, L.&lt;/author&gt;&lt;author&gt;Tsang, E.&lt;/author&gt;&lt;author&gt;Eydoux, P.&lt;/author&gt;&lt;author&gt;Armstrong, L.&lt;/author&gt;&lt;/authors&gt;&lt;/contributors&gt;&lt;auth-address&gt;Department of Medical Genetics, University of British Columbia, Canada.&lt;/auth-address&gt;&lt;titles&gt;&lt;title&gt;A characteristic syndrome associated with microduplication of 8q12, inclusive of CHD7&lt;/title&gt;&lt;secondary-title&gt;Eur J Med Genet&lt;/secondary-title&gt;&lt;alt-title&gt;European journal of medical genetics&lt;/alt-title&gt;&lt;/titles&gt;&lt;periodical&gt;&lt;full-title&gt;Eur J Med Genet&lt;/full-title&gt;&lt;abbr-1&gt;European journal of medical genetics&lt;/abbr-1&gt;&lt;/periodical&gt;&lt;alt-periodical&gt;&lt;full-title&gt;Eur J Med Genet&lt;/full-title&gt;&lt;abbr-1&gt;European journal of medical genetics&lt;/abbr-1&gt;&lt;/alt-periodical&gt;&lt;pages&gt;436-9&lt;/pages&gt;&lt;volume&gt;52&lt;/volume&gt;&lt;number&gt;6&lt;/number&gt;&lt;edition&gt;2009/09/24&lt;/edition&gt;&lt;keywords&gt;&lt;keyword&gt;Child, Preschool&lt;/keyword&gt;&lt;keyword&gt;*Chromosome Aberrations&lt;/keyword&gt;&lt;keyword&gt;*Chromosomes, Human, Pair 8&lt;/keyword&gt;&lt;keyword&gt;DNA Helicases/*genetics&lt;/keyword&gt;&lt;keyword&gt;DNA-Binding Proteins/*genetics&lt;/keyword&gt;&lt;keyword&gt;Female&lt;/keyword&gt;&lt;keyword&gt;Humans&lt;/keyword&gt;&lt;keyword&gt;In Situ Hybridization, Fluorescence&lt;/keyword&gt;&lt;keyword&gt;Polymorphism, Single Nucleotide&lt;/keyword&gt;&lt;/keywords&gt;&lt;dates&gt;&lt;year&gt;2009&lt;/year&gt;&lt;pub-dates&gt;&lt;date&gt;Nov-Dec&lt;/date&gt;&lt;/pub-dates&gt;&lt;/dates&gt;&lt;isbn&gt;1769-7212&lt;/isbn&gt;&lt;accession-num&gt;19772954&lt;/accession-num&gt;&lt;urls&gt;&lt;/urls&gt;&lt;electronic-resource-num&gt;10.1016/j.ejmg.2009.09.006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mouroux_2012</w:t>
            </w:r>
            <w:hyperlink w:anchor="_ENREF_160" w:tooltip="Amouroux, 2012 #10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W91cm91eDwvQXV0aG9yPjxZZWFyPjIwMTI8L1llYXI+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W91cm91eDwvQXV0aG9yPjxZZWFyPjIwMTI8L1llYXI+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uo</w:t>
            </w:r>
            <w:r w:rsidR="00D12429"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12</w:t>
            </w:r>
            <w:hyperlink w:anchor="_ENREF_161" w:tooltip="Luo, 2012 #11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dW88L0F1dGhvcj48WWVhcj4yMDEyPC9ZZWFyPjxSZWNO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dW88L0F1dGhvcj48WWVhcj4yMDEyPC9ZZWFyPjxSZWNO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734C09AD" w14:textId="5066A3D0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roncini_2013</w:t>
            </w:r>
            <w:hyperlink w:anchor="_ENREF_162" w:tooltip="Baroncini, 2013 #11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aroncini&lt;/Author&gt;&lt;Year&gt;2013&lt;/Year&gt;&lt;RecNum&gt;111&lt;/RecNum&gt;&lt;DisplayText&gt;&lt;style face="superscript"&gt;162&lt;/style&gt;&lt;/DisplayText&gt;&lt;record&gt;&lt;rec-number&gt;111&lt;/rec-number&gt;&lt;foreign-keys&gt;&lt;key app="EN" db-id="p9wv00a5yez0v1et5awv9pfoepd0x5dtwwpt" timestamp="1623715278"&gt;111&lt;/key&gt;&lt;/foreign-keys&gt;&lt;ref-type name="Journal Article"&gt;17&lt;/ref-type&gt;&lt;contributors&gt;&lt;authors&gt;&lt;author&gt;Baroncini, Anna&lt;/author&gt;&lt;author&gt;Bertuzzo, Sara&lt;/author&gt;&lt;author&gt;Quarantini, Rita&lt;/author&gt;&lt;author&gt;Ricciardelli, Paolo&lt;/author&gt;&lt;author&gt;Giorda, Roberto&lt;/author&gt;&lt;author&gt;Bonaglia, Maria Clara&lt;/author&gt;&lt;/authors&gt;&lt;/contributors&gt;&lt;titles&gt;&lt;title&gt;8q12 microduplication including CHD7: clinical report on a new patient with Duane retraction syndrome type 3&lt;/title&gt;&lt;secondary-title&gt;Molecular cytogenetics&lt;/secondary-title&gt;&lt;alt-title&gt;Mol Cytogenet&lt;/alt-title&gt;&lt;/titles&gt;&lt;periodical&gt;&lt;full-title&gt;Mol Cytogenet&lt;/full-title&gt;&lt;abbr-1&gt;Molecular cytogenetics&lt;/abbr-1&gt;&lt;/periodical&gt;&lt;alt-periodical&gt;&lt;full-title&gt;Mol Cytogenet&lt;/full-title&gt;&lt;abbr-1&gt;Molecular cytogenetics&lt;/abbr-1&gt;&lt;/alt-periodical&gt;&lt;pages&gt;49-49&lt;/pages&gt;&lt;volume&gt;6&lt;/volume&gt;&lt;number&gt;1&lt;/number&gt;&lt;dates&gt;&lt;year&gt;2013&lt;/year&gt;&lt;/dates&gt;&lt;publisher&gt;BioMed Central&lt;/publisher&gt;&lt;isbn&gt;1755-8166&lt;/isbn&gt;&lt;accession-num&gt;24206642&lt;/accession-num&gt;&lt;urls&gt;&lt;related-urls&gt;&lt;url&gt;https://pubmed.ncbi.nlm.nih.gov/24206642&lt;/url&gt;&lt;url&gt;https://www.ncbi.nlm.nih.gov/pmc/articles/PMC4176195/&lt;/url&gt;&lt;/related-urls&gt;&lt;/urls&gt;&lt;electronic-resource-num&gt;10.1186/1755-8166-6-49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alumbo_2013</w:t>
            </w:r>
            <w:hyperlink w:anchor="_ENREF_163" w:tooltip="Palumbo, 2013 #10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Palumbo&lt;/Author&gt;&lt;Year&gt;2013&lt;/Year&gt;&lt;RecNum&gt;108&lt;/RecNum&gt;&lt;DisplayText&gt;&lt;style face="superscript"&gt;163&lt;/style&gt;&lt;/DisplayText&gt;&lt;record&gt;&lt;rec-number&gt;108&lt;/rec-number&gt;&lt;foreign-keys&gt;&lt;key app="EN" db-id="p9wv00a5yez0v1et5awv9pfoepd0x5dtwwpt" timestamp="1623715155"&gt;108&lt;/key&gt;&lt;/foreign-keys&gt;&lt;ref-type name="Journal Article"&gt;17&lt;/ref-type&gt;&lt;contributors&gt;&lt;authors&gt;&lt;author&gt;Palumbo, Orazio&lt;/author&gt;&lt;author&gt;Palumbo, Pietro&lt;/author&gt;&lt;author&gt;Stallone, Raffaella&lt;/author&gt;&lt;author&gt;Palladino, Teresa&lt;/author&gt;&lt;author&gt;Zelante, Leopoldo&lt;/author&gt;&lt;author&gt;Carella, Massimo&lt;/author&gt;&lt;/authors&gt;&lt;/contributors&gt;&lt;titles&gt;&lt;title&gt;8q12.1q12.3 de novo microdeletion involving the CHD7 gene in a patient without the major features of CHARGE syndrome: Case report and critical review of the literature&lt;/title&gt;&lt;secondary-title&gt;Gene&lt;/secondary-title&gt;&lt;/titles&gt;&lt;periodical&gt;&lt;full-title&gt;Gene&lt;/full-title&gt;&lt;/periodical&gt;&lt;pages&gt;209-213&lt;/pages&gt;&lt;volume&gt;513&lt;/volume&gt;&lt;number&gt;1&lt;/number&gt;&lt;keywords&gt;&lt;keyword&gt;CHARGE syndrome&lt;/keyword&gt;&lt;keyword&gt;8q12.1q12.3 deletion&lt;/keyword&gt;&lt;keyword&gt;SNP array&lt;/keyword&gt;&lt;/keywords&gt;&lt;dates&gt;&lt;year&gt;2013&lt;/year&gt;&lt;pub-dates&gt;&lt;date&gt;2013/01/15/&lt;/date&gt;&lt;/pub-dates&gt;&lt;/dates&gt;&lt;isbn&gt;0378-1119&lt;/isbn&gt;&lt;urls&gt;&lt;related-urls&gt;&lt;url&gt;https://www.sciencedirect.com/science/article/pii/S037811191201339X&lt;/url&gt;&lt;/related-urls&gt;&lt;/urls&gt;&lt;electronic-resource-num&gt;https://doi.org/10.1016/j.gene.2012.09.132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71C1DBF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60219746-6407203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CADFCFC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patient reported in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Amouroux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AFBC7BA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B5E5C1D" w14:textId="0CB5CE26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8q1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E00ACE9" w14:textId="377BCF41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A3594">
              <w:rPr>
                <w:rFonts w:asciiTheme="minorHAnsi" w:eastAsia="Times New Roman" w:hAnsiTheme="minorHAnsi" w:cstheme="minorHAnsi"/>
                <w:sz w:val="16"/>
                <w:szCs w:val="16"/>
              </w:rPr>
              <w:t>chr8:69900100-7255221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AF64176" w14:textId="15A4422B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43A050A" w14:textId="34BFBD4B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Isidor_2009</w:t>
            </w:r>
            <w:hyperlink w:anchor="_ENREF_164" w:tooltip="Isidor, 2009 #34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c2lkb3I8L0F1dGhvcj48WWVhcj4yMDA5PC9ZZWFyPjxS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c2lkb3I8L0F1dGhvcj48WWVhcj4yMDA5PC9ZZWFyPjxS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Isidor_2010</w:t>
            </w:r>
            <w:hyperlink w:anchor="_ENREF_165" w:tooltip="Isidor, 2010 #34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c2lkb3I8L0F1dGhvcj48WWVhcj4yMDEwPC9ZZWFyPjxS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c2lkb3I8L0F1dGhvcj48WWVhcj4yMDEwPC9ZZWFyPjxS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milton_2016</w:t>
            </w:r>
            <w:hyperlink w:anchor="_ENREF_166" w:tooltip="Hamilton, 2016 #34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1pbHRvbjwvQXV0aG9yPjxZZWFyPjIwMTY8L1llYXI+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1pbHRvbjwvQXV0aG9yPjxZZWFyPjIwMTY8L1llYXI+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0E01ACF" w14:textId="7D062BA8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A3594">
              <w:rPr>
                <w:rFonts w:asciiTheme="minorHAnsi" w:eastAsia="Times New Roman" w:hAnsiTheme="minorHAnsi" w:cstheme="minorHAnsi"/>
                <w:sz w:val="16"/>
                <w:szCs w:val="16"/>
              </w:rPr>
              <w:t>chr8:69900100-7255221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07170A9" w14:textId="75D64983" w:rsidR="0048014C" w:rsidRPr="00EA3594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in Hamilto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5F774C9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D13FE3E" w14:textId="77777777" w:rsidR="0048014C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30D6EC8" w14:textId="4E418B8E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51" w:name="_Hlk75870650"/>
            <w:r w:rsidRPr="00EA3594">
              <w:rPr>
                <w:rFonts w:asciiTheme="minorHAnsi" w:eastAsia="Times New Roman" w:hAnsiTheme="minorHAnsi" w:cstheme="minorHAnsi"/>
                <w:sz w:val="16"/>
                <w:szCs w:val="16"/>
              </w:rPr>
              <w:t>chr8:70378859-70745404</w:t>
            </w:r>
            <w:bookmarkEnd w:id="51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55FDBD3" w14:textId="4885ADC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9812085" w14:textId="77777777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9C95340" w14:textId="439395B6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A3594">
              <w:rPr>
                <w:rFonts w:asciiTheme="minorHAnsi" w:eastAsia="Times New Roman" w:hAnsiTheme="minorHAnsi" w:cstheme="minorHAnsi"/>
                <w:sz w:val="16"/>
                <w:szCs w:val="16"/>
              </w:rPr>
              <w:t>chr8:70378859-7074540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B8B9C4A" w14:textId="0FE339C4" w:rsidR="0048014C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: </w:t>
            </w:r>
            <w:r w:rsidRPr="00EA3594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SULF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and </w:t>
            </w:r>
            <w:r w:rsidRPr="00EA3594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SLCO5A1</w:t>
            </w:r>
          </w:p>
        </w:tc>
      </w:tr>
      <w:tr w:rsidR="00CB09D9" w:rsidRPr="003456EA" w14:paraId="246042CB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7EB4381" w14:textId="67F7A165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8q21.1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789A59F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52" w:name="_Hlk75870747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74915253-81924253</w:t>
            </w:r>
            <w:bookmarkEnd w:id="52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6A3A4F9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EFCA0A0" w14:textId="02F4109C" w:rsidR="0048014C" w:rsidRPr="00B9777F" w:rsidRDefault="0048014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alomares_2011</w:t>
            </w:r>
            <w:hyperlink w:anchor="_ENREF_167" w:tooltip="Palomares, 2011 #11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YWxvbWFyZXM8L0F1dGhvcj48WWVhcj4yMDExPC9ZZWFy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YWxvbWFyZXM8L0F1dGhvcj48WWVhcj4yMDExPC9ZZWFy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Niyazov_2015</w:t>
            </w:r>
            <w:hyperlink w:anchor="_ENREF_168" w:tooltip="Niyazov, 2015 #11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Niyazov&lt;/Author&gt;&lt;Year&gt;2015&lt;/Year&gt;&lt;RecNum&gt;114&lt;/RecNum&gt;&lt;DisplayText&gt;&lt;style face="superscript"&gt;168&lt;/style&gt;&lt;/DisplayText&gt;&lt;record&gt;&lt;rec-number&gt;114&lt;/rec-number&gt;&lt;foreign-keys&gt;&lt;key app="EN" db-id="p9wv00a5yez0v1et5awv9pfoepd0x5dtwwpt" timestamp="1623716706"&gt;114&lt;/key&gt;&lt;/foreign-keys&gt;&lt;ref-type name="Journal Article"&gt;17&lt;/ref-type&gt;&lt;contributors&gt;&lt;authors&gt;&lt;author&gt;Niyazov, D.&lt;/author&gt;&lt;author&gt;Africk, D.&lt;/author&gt;&lt;/authors&gt;&lt;/contributors&gt;&lt;auth-address&gt;Department of Pediatrics, Ochsner Clinic Foundation, New Orleans, La., USA.&lt;/auth-address&gt;&lt;titles&gt;&lt;title&gt;Mitochondrial Dysfunction in a Patient with 8q21.11 Deletion and Charcot-Marie-Tooth Disease Type 2K due to GDAP1 Haploinsufficiency&lt;/title&gt;&lt;secondary-title&gt;Mol Syndromol&lt;/secondary-title&gt;&lt;alt-title&gt;Molecular syndromology&lt;/alt-title&gt;&lt;/titles&gt;&lt;alt-periodical&gt;&lt;full-title&gt;Molecular Syndromology&lt;/full-title&gt;&lt;/alt-periodical&gt;&lt;pages&gt;204-6&lt;/pages&gt;&lt;volume&gt;6&lt;/volume&gt;&lt;number&gt;4&lt;/number&gt;&lt;edition&gt;2015/12/10&lt;/edition&gt;&lt;keywords&gt;&lt;keyword&gt;8q21.11 deletion&lt;/keyword&gt;&lt;keyword&gt;Charcot-Marie-Tooth disease type 2&lt;/keyword&gt;&lt;keyword&gt;Gdap1&lt;/keyword&gt;&lt;keyword&gt;Mitochondrial dysfunction&lt;/keyword&gt;&lt;/keywords&gt;&lt;dates&gt;&lt;year&gt;2015&lt;/year&gt;&lt;pub-dates&gt;&lt;date&gt;Oct&lt;/date&gt;&lt;/pub-dates&gt;&lt;/dates&gt;&lt;isbn&gt;1661-8769 (Print)&amp;#xD;1661-8769&lt;/isbn&gt;&lt;accession-num&gt;26648837&lt;/accession-num&gt;&lt;urls&gt;&lt;/urls&gt;&lt;custom2&gt;PMC4662286&lt;/custom2&gt;&lt;electronic-resource-num&gt;10.1159/000440660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Quintela_2015</w:t>
            </w:r>
            <w:hyperlink w:anchor="_ENREF_169" w:tooltip="Quintela, 2015 #11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Quintela&lt;/Author&gt;&lt;Year&gt;2015&lt;/Year&gt;&lt;RecNum&gt;113&lt;/RecNum&gt;&lt;DisplayText&gt;&lt;style face="superscript"&gt;169&lt;/style&gt;&lt;/DisplayText&gt;&lt;record&gt;&lt;rec-number&gt;113&lt;/rec-number&gt;&lt;foreign-keys&gt;&lt;key app="EN" db-id="p9wv00a5yez0v1et5awv9pfoepd0x5dtwwpt" timestamp="1623716635"&gt;113&lt;/key&gt;&lt;/foreign-keys&gt;&lt;ref-type name="Journal Article"&gt;17&lt;/ref-type&gt;&lt;contributors&gt;&lt;authors&gt;&lt;author&gt;Quintela, Ines&lt;/author&gt;&lt;author&gt;Barros, Francisco&lt;/author&gt;&lt;author&gt;Castro-Gago, Manuel&lt;/author&gt;&lt;author&gt;Carracedo, Angel&lt;/author&gt;&lt;author&gt;Eiris, Jesus&lt;/author&gt;&lt;/authors&gt;&lt;/contributors&gt;&lt;titles&gt;&lt;title&gt;Clinical characterization of a male patient with the recently described 8q21.11 microdeletion syndrome&lt;/title&gt;&lt;secondary-title&gt;American Journal of Medical Genetics Part A&lt;/secondary-title&gt;&lt;/titles&gt;&lt;periodical&gt;&lt;full-title&gt;American Journal of Medical Genetics Part A&lt;/full-title&gt;&lt;/periodical&gt;&lt;pages&gt;1369-1373&lt;/pages&gt;&lt;volume&gt;167&lt;/volume&gt;&lt;number&gt;6&lt;/number&gt;&lt;keywords&gt;&lt;keyword&gt;8q21.11 microdeletion syndrome&lt;/keyword&gt;&lt;keyword&gt;8q21.11–q21.13 microdeletion&lt;/keyword&gt;&lt;keyword&gt;SNP array&lt;/keyword&gt;&lt;keyword&gt;intellectual disability&lt;/keyword&gt;&lt;keyword&gt;dysmorphism&lt;/keyword&gt;&lt;/keywords&gt;&lt;dates&gt;&lt;year&gt;2015&lt;/year&gt;&lt;pub-dates&gt;&lt;date&gt;2015/06/01&lt;/date&gt;&lt;/pub-dates&gt;&lt;/dates&gt;&lt;publisher&gt;John Wiley &amp;amp; Sons, Ltd&lt;/publisher&gt;&lt;isbn&gt;1552-4825&lt;/isbn&gt;&lt;work-type&gt;https://doi.org/10.1002/ajmg.a.37038&lt;/work-type&gt;&lt;urls&gt;&lt;related-urls&gt;&lt;url&gt;https://doi.org/10.1002/ajmg.a.37038&lt;/url&gt;&lt;/related-urls&gt;&lt;/urls&gt;&lt;electronic-resource-num&gt;https://doi.org/10.1002/ajmg.a.37038&lt;/electronic-resource-num&gt;&lt;access-date&gt;2021/06/14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pp_2016</w:t>
            </w:r>
            <w:hyperlink w:anchor="_ENREF_170" w:tooltip="Happ, 2016 #11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app&lt;/Author&gt;&lt;Year&gt;2016&lt;/Year&gt;&lt;RecNum&gt;115&lt;/RecNum&gt;&lt;DisplayText&gt;&lt;style face="superscript"&gt;170&lt;/style&gt;&lt;/DisplayText&gt;&lt;record&gt;&lt;rec-number&gt;115&lt;/rec-number&gt;&lt;foreign-keys&gt;&lt;key app="EN" db-id="p9wv00a5yez0v1et5awv9pfoepd0x5dtwwpt" timestamp="1623716760"&gt;115&lt;/key&gt;&lt;/foreign-keys&gt;&lt;ref-type name="Journal Article"&gt;17&lt;/ref-type&gt;&lt;contributors&gt;&lt;authors&gt;&lt;author&gt;Happ, Hannah&lt;/author&gt;&lt;author&gt;Schilter, Kala F.&lt;/author&gt;&lt;author&gt;Weh, Eric&lt;/author&gt;&lt;author&gt;Reis, Linda M.&lt;/author&gt;&lt;author&gt;Semina, Elena V.&lt;/author&gt;&lt;/authors&gt;&lt;/contributors&gt;&lt;titles&gt;&lt;title&gt;8q21.11 microdeletion in two patients with syndromic peters anomaly&lt;/title&gt;&lt;secondary-title&gt;American Journal of Medical Genetics Part A&lt;/secondary-title&gt;&lt;/titles&gt;&lt;periodical&gt;&lt;full-title&gt;American Journal of Medical Genetics Part A&lt;/full-title&gt;&lt;/periodical&gt;&lt;pages&gt;2471-2475&lt;/pages&gt;&lt;volume&gt;170&lt;/volume&gt;&lt;number&gt;9&lt;/number&gt;&lt;keywords&gt;&lt;keyword&gt;8q21.11 microdeletion&lt;/keyword&gt;&lt;keyword&gt;copy number variation&lt;/keyword&gt;&lt;keyword&gt;Peters anomaly&lt;/keyword&gt;&lt;keyword&gt;PEX2&lt;/keyword&gt;&lt;keyword&gt;ZFHX4&lt;/keyword&gt;&lt;/keywords&gt;&lt;dates&gt;&lt;year&gt;2016&lt;/year&gt;&lt;pub-dates&gt;&lt;date&gt;2016/09/01&lt;/date&gt;&lt;/pub-dates&gt;&lt;/dates&gt;&lt;publisher&gt;John Wiley &amp;amp; Sons, Ltd&lt;/publisher&gt;&lt;isbn&gt;1552-4825&lt;/isbn&gt;&lt;work-type&gt;https://doi.org/10.1002/ajmg.a.37840&lt;/work-type&gt;&lt;urls&gt;&lt;related-urls&gt;&lt;url&gt;https://doi.org/10.1002/ajmg.a.37840&lt;/url&gt;&lt;/related-urls&gt;&lt;/urls&gt;&lt;electronic-resource-num&gt;https://doi.org/10.1002/ajmg.a.37840&lt;/electronic-resource-num&gt;&lt;access-date&gt;2021/06/14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CAAEE7E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74915253-8192425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48C45D8" w14:textId="013ABBB5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Patient in Quintela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E43B7D6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FE23EAC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58B30BD" w14:textId="175438D0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53" w:name="_Hlk75870759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</w:t>
            </w:r>
            <w:r w:rsidRPr="00DA2C8C">
              <w:rPr>
                <w:rFonts w:asciiTheme="minorHAnsi" w:eastAsia="Times New Roman" w:hAnsiTheme="minorHAnsi" w:cstheme="minorHAnsi"/>
                <w:sz w:val="16"/>
                <w:szCs w:val="16"/>
              </w:rPr>
              <w:t>8:76314229-76854003</w:t>
            </w:r>
            <w:bookmarkEnd w:id="53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7D99DDA" w14:textId="720E3D72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28969D8" w14:textId="5BCF2B4A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CAE5F68" w14:textId="22C5AE80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A2C8C">
              <w:rPr>
                <w:rFonts w:asciiTheme="minorHAnsi" w:eastAsia="Times New Roman" w:hAnsiTheme="minorHAnsi" w:cstheme="minorHAnsi"/>
                <w:sz w:val="16"/>
                <w:szCs w:val="16"/>
              </w:rPr>
              <w:t>chr8:77226464-7776623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88EEDC0" w14:textId="6982BCD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CB09D9" w:rsidRPr="003456EA" w14:paraId="6972A45B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AD682A5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8q22.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25ED2A6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94358695-9628146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AC41AEC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049A9E0" w14:textId="33B5C35B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aas-Rothschild_2009</w:t>
            </w:r>
            <w:hyperlink w:anchor="_ENREF_171" w:tooltip="Raas-Rothschild, 2009 #13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WFzLVJvdGhzY2hpbGQ8L0F1dGhvcj48WWVhcj4yMDA5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WFzLVJvdGhzY2hpbGQ8L0F1dGhvcj48WWVhcj4yMDA5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ain_2010</w:t>
            </w:r>
            <w:hyperlink w:anchor="_ENREF_172" w:tooltip="Jain, 2010 #11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Jain&lt;/Author&gt;&lt;Year&gt;2010&lt;/Year&gt;&lt;RecNum&gt;117&lt;/RecNum&gt;&lt;DisplayText&gt;&lt;style face="superscript"&gt;172&lt;/style&gt;&lt;/DisplayText&gt;&lt;record&gt;&lt;rec-number&gt;117&lt;/rec-number&gt;&lt;foreign-keys&gt;&lt;key app="EN" db-id="p9wv00a5yez0v1et5awv9pfoepd0x5dtwwpt" timestamp="1623718780"&gt;117&lt;/key&gt;&lt;/foreign-keys&gt;&lt;ref-type name="Journal Article"&gt;17&lt;/ref-type&gt;&lt;contributors&gt;&lt;authors&gt;&lt;author&gt;Jain, Shailly&lt;/author&gt;&lt;author&gt;Yang, Ping&lt;/author&gt;&lt;author&gt;Farrell, S. A.&lt;/author&gt;&lt;/authors&gt;&lt;/contributors&gt;&lt;titles&gt;&lt;title&gt;A case of 8q22.1 microdeletion without the Nablus mask-like facial syndrome phenotype&lt;/title&gt;&lt;secondary-title&gt;European Journal of Medical Genetics&lt;/secondary-title&gt;&lt;/titles&gt;&lt;periodical&gt;&lt;full-title&gt;Eur J Med Genet&lt;/full-title&gt;&lt;abbr-1&gt;European journal of medical genetics&lt;/abbr-1&gt;&lt;/periodical&gt;&lt;pages&gt;108-110&lt;/pages&gt;&lt;volume&gt;53&lt;/volume&gt;&lt;number&gt;2&lt;/number&gt;&lt;keywords&gt;&lt;keyword&gt;8q22.1 deletion&lt;/keyword&gt;&lt;keyword&gt;Nablus mask-like facial syndrome&lt;/keyword&gt;&lt;keyword&gt;Microdeletion&lt;/keyword&gt;&lt;/keywords&gt;&lt;dates&gt;&lt;year&gt;2010&lt;/year&gt;&lt;pub-dates&gt;&lt;date&gt;2010/03/01/&lt;/date&gt;&lt;/pub-dates&gt;&lt;/dates&gt;&lt;isbn&gt;1769-7212&lt;/isbn&gt;&lt;urls&gt;&lt;related-urls&gt;&lt;url&gt;https://www.sciencedirect.com/science/article/pii/S1769721210000029&lt;/url&gt;&lt;/related-urls&gt;&lt;/urls&gt;&lt;electronic-resource-num&gt;https://doi.org/10.1016/j.ejmg.2009.12.006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llanson</w:t>
            </w:r>
            <w:r w:rsidR="00D12429"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12</w:t>
            </w:r>
            <w:hyperlink w:anchor="_ENREF_173" w:tooltip="Allanson, 2012 #12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GxhbnNvbjwvQXV0aG9yPjxZZWFyPjIwMTI8L1llYXI+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GxhbnNvbjwvQXV0aG9yPjxZZWFyPjIwMTI8L1llYXI+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Overhoff_2014</w:t>
            </w:r>
            <w:hyperlink w:anchor="_ENREF_174" w:tooltip="Overhoff, 2014 #11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Overhoff&lt;/Author&gt;&lt;Year&gt;2014&lt;/Year&gt;&lt;RecNum&gt;119&lt;/RecNum&gt;&lt;DisplayText&gt;&lt;style face="superscript"&gt;174&lt;/style&gt;&lt;/DisplayText&gt;&lt;record&gt;&lt;rec-number&gt;119&lt;/rec-number&gt;&lt;foreign-keys&gt;&lt;key app="EN" db-id="p9wv00a5yez0v1et5awv9pfoepd0x5dtwwpt" timestamp="1623722519"&gt;119&lt;/key&gt;&lt;/foreign-keys&gt;&lt;ref-type name="Journal Article"&gt;17&lt;/ref-type&gt;&lt;contributors&gt;&lt;authors&gt;&lt;author&gt;Overhoff, Justin&lt;/author&gt;&lt;author&gt;Rabideau, Marina M.&lt;/author&gt;&lt;author&gt;Bird, Lynne M.&lt;/author&gt;&lt;author&gt;Schweitzer, Daniela N.&lt;/author&gt;&lt;author&gt;Haynes, Karla&lt;/author&gt;&lt;author&gt;Schultz, Roger A.&lt;/author&gt;&lt;author&gt;Shaffer, Lisa G.&lt;/author&gt;&lt;author&gt;Rosenfeld, Jill A.&lt;/author&gt;&lt;author&gt;Ellison, Jay W.&lt;/author&gt;&lt;/authors&gt;&lt;/contributors&gt;&lt;titles&gt;&lt;title&gt;Refinement of the 8q22.1 microdeletion critical region associated with Nablus mask-like facial syndrome&lt;/title&gt;&lt;secondary-title&gt;American Journal of Medical Genetics Part A&lt;/secondary-title&gt;&lt;/titles&gt;&lt;periodical&gt;&lt;full-title&gt;American Journal of Medical Genetics Part A&lt;/full-title&gt;&lt;/periodical&gt;&lt;pages&gt;259-263&lt;/pages&gt;&lt;volume&gt;164&lt;/volume&gt;&lt;number&gt;1&lt;/number&gt;&lt;dates&gt;&lt;year&gt;2014&lt;/year&gt;&lt;pub-dates&gt;&lt;date&gt;2014/01/01&lt;/date&gt;&lt;/pub-dates&gt;&lt;/dates&gt;&lt;publisher&gt;John Wiley &amp;amp; Sons, Ltd&lt;/publisher&gt;&lt;isbn&gt;1552-4825&lt;/isbn&gt;&lt;work-type&gt;https://doi.org/10.1002/ajmg.a.36163&lt;/work-type&gt;&lt;urls&gt;&lt;related-urls&gt;&lt;url&gt;https://doi.org/10.1002/ajmg.a.36163&lt;/url&gt;&lt;/related-urls&gt;&lt;/urls&gt;&lt;electronic-resource-num&gt;https://doi.org/10.1002/ajmg.a.36163&lt;/electronic-resource-num&gt;&lt;access-date&gt;2021/06/14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amuar_2015</w:t>
            </w:r>
            <w:hyperlink w:anchor="_ENREF_175" w:tooltip="Jamuar, 2015 #12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YW11YXI8L0F1dGhvcj48WWVhcj4yMDE1PC9ZZWFyPjxS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YW11YXI8L0F1dGhvcj48WWVhcj4yMDE1PC9ZZWFyPjxS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506BD8E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94358695-9628146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F2C8758" w14:textId="77777777" w:rsidR="002F6F2D" w:rsidRDefault="0048014C" w:rsidP="002F6F2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Critical Region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in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Overhoff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between genes:</w:t>
            </w:r>
          </w:p>
          <w:p w14:paraId="1EA2DFDB" w14:textId="74E2E307" w:rsidR="0048014C" w:rsidRPr="009369B6" w:rsidRDefault="0048014C" w:rsidP="002F6F2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LINC00535 and C8orf37</w:t>
            </w:r>
          </w:p>
        </w:tc>
      </w:tr>
      <w:tr w:rsidR="00CB09D9" w:rsidRPr="003456EA" w14:paraId="29992952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E18220E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EDF5B9D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84974143-9608541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9CA587F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2B1DE65" w14:textId="77777777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CADB5DD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84974143-9608541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F26ABCA" w14:textId="3B248746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patients without NMLFS</w:t>
            </w:r>
            <w:r w:rsidR="00E337B2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;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Patient 9 of Allanso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392F9B1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4E2C0D1" w14:textId="643776C1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8q22.2–q22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A0BFDD3" w14:textId="79E0D68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102017156-10393957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91550B4" w14:textId="6A449938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1C60D6A" w14:textId="3078D1A9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uechler_2011</w:t>
            </w:r>
            <w:hyperlink w:anchor="_ENREF_176" w:tooltip="Kuechler, 2011 #11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uechler&lt;/Author&gt;&lt;Year&gt;2011&lt;/Year&gt;&lt;RecNum&gt;118&lt;/RecNum&gt;&lt;DisplayText&gt;&lt;style face="superscript"&gt;176&lt;/style&gt;&lt;/DisplayText&gt;&lt;record&gt;&lt;rec-number&gt;118&lt;/rec-number&gt;&lt;foreign-keys&gt;&lt;key app="EN" db-id="p9wv00a5yez0v1et5awv9pfoepd0x5dtwwpt" timestamp="1623719010"&gt;118&lt;/key&gt;&lt;/foreign-keys&gt;&lt;ref-type name="Journal Article"&gt;17&lt;/ref-type&gt;&lt;contributors&gt;&lt;authors&gt;&lt;author&gt;Kuechler, Alma&lt;/author&gt;&lt;author&gt;Buysse, Karen&lt;/author&gt;&lt;author&gt;Clayton-Smith, Jill&lt;/author&gt;&lt;author&gt;Le Caignec, Cédric&lt;/author&gt;&lt;author&gt;David, Albert&lt;/author&gt;&lt;author&gt;Engels, Hartmut&lt;/author&gt;&lt;author&gt;Kohlhase, Jürgen&lt;/author&gt;&lt;author&gt;Mari, Francesca&lt;/author&gt;&lt;author&gt;Mortier, Geert&lt;/author&gt;&lt;author&gt;Renieri, Alessandra&lt;/author&gt;&lt;author&gt;Wieczorek, Dagmar&lt;/author&gt;&lt;/authors&gt;&lt;/contributors&gt;&lt;titles&gt;&lt;title&gt;Five patients with novel overlapping interstitial deletions in 8q22.2q22.3&lt;/title&gt;&lt;secondary-title&gt;American Journal of Medical Genetics Part A&lt;/secondary-title&gt;&lt;/titles&gt;&lt;periodical&gt;&lt;full-title&gt;American Journal of Medical Genetics Part A&lt;/full-title&gt;&lt;/periodical&gt;&lt;pages&gt;1857-1864&lt;/pages&gt;&lt;volume&gt;155&lt;/volume&gt;&lt;number&gt;8&lt;/number&gt;&lt;keywords&gt;&lt;keyword&gt;microdeletion 8q22.2q22.3&lt;/keyword&gt;&lt;keyword&gt;facial dysmorphism&lt;/keyword&gt;&lt;keyword&gt;mental retardation&lt;/keyword&gt;&lt;keyword&gt;seizures&lt;/keyword&gt;&lt;keyword&gt;diaphragmatic hernia&lt;/keyword&gt;&lt;keyword&gt;molecular karyotyping&lt;/keyword&gt;&lt;/keywords&gt;&lt;dates&gt;&lt;year&gt;2011&lt;/year&gt;&lt;pub-dates&gt;&lt;date&gt;2011/08/01&lt;/date&gt;&lt;/pub-dates&gt;&lt;/dates&gt;&lt;publisher&gt;John Wiley &amp;amp; Sons, Ltd&lt;/publisher&gt;&lt;isbn&gt;1552-4825&lt;/isbn&gt;&lt;work-type&gt;https://doi.org/10.1002/ajmg.a.34072&lt;/work-type&gt;&lt;urls&gt;&lt;related-urls&gt;&lt;url&gt;https://doi.org/10.1002/ajmg.a.34072&lt;/url&gt;&lt;/related-urls&gt;&lt;/urls&gt;&lt;electronic-resource-num&gt;https://doi.org/10.1002/ajmg.a.34072&lt;/electronic-resource-num&gt;&lt;access-date&gt;2021/06/14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uroda_2014</w:t>
            </w:r>
            <w:hyperlink w:anchor="_ENREF_177" w:tooltip="Kuroda, 2014 #12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dXJvZGE8L0F1dGhvcj48WWVhcj4yMDE0PC9ZZWFyPjxS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dXJvZGE8L0F1dGhvcj48WWVhcj4yMDE0PC9ZZWFyPjxS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inajon_2015</w:t>
            </w:r>
            <w:hyperlink w:anchor="_ENREF_178" w:tooltip="Sinajon, 2015 #12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W5ham9uPC9BdXRob3I+PFllYXI+MjAxNTwvWWVhcj48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W5ham9uPC9BdXRob3I+PFllYXI+MjAxNTwvWWVhcj48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5FD7771" w14:textId="5D5D5E9F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101947980-10387039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7DC2562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5 of Kuechler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7FB1665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929B3C2" w14:textId="7E31EEEF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FE1E562" w14:textId="086218D1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100025224-106469347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8299426" w14:textId="126E5D4F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E2574CF" w14:textId="01FACD99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DFEFE78" w14:textId="30E1B208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99956048-10640017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A751031" w14:textId="3AFE012C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4 of Kuechler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1EB2A69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4BDEFFF" w14:textId="75F8DD9B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0640B">
              <w:rPr>
                <w:rFonts w:asciiTheme="minorHAnsi" w:eastAsia="Times New Roman" w:hAnsiTheme="minorHAnsi" w:cstheme="minorHAnsi"/>
                <w:sz w:val="16"/>
                <w:szCs w:val="16"/>
              </w:rPr>
              <w:t>8q23.1-q24.1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5ACED85" w14:textId="64BE58D5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116420724-11912405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620BFAA" w14:textId="3CE29ADB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165A703" w14:textId="22FE53EB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ereza_2012</w:t>
            </w:r>
            <w:hyperlink w:anchor="_ENREF_179" w:tooltip="Pereza, 2012 #12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ZXJlemE8L0F1dGhvcj48WWVhcj4yMDEyPC9ZZWFyPjxS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ZXJlemE8L0F1dGhvcj48WWVhcj4yMDEyPC9ZZWFyPjxS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_2015</w:t>
            </w:r>
            <w:hyperlink w:anchor="_ENREF_180" w:tooltip="Li, 2015 #12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TwvQXV0aG9yPjxZZWFyPjIwMTU8L1llYXI+PFJlY051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TwvQXV0aG9yPjxZZWFyPjIwMTU8L1llYXI+PFJlY051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chinzel_2013</w:t>
            </w:r>
            <w:hyperlink w:anchor="_ENREF_181" w:tooltip="Schinzel, 2013 #12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hpbnplbDwvQXV0aG9yPjxZZWFyPjIwMTM8L1llYXI+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hpbnplbDwvQXV0aG9yPjxZZWFyPjIwMTM8L1llYXI+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elenti_2015</w:t>
            </w:r>
            <w:hyperlink w:anchor="_ENREF_182" w:tooltip="Selenti, 2015 #12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elenti&lt;/Author&gt;&lt;Year&gt;2015&lt;/Year&gt;&lt;RecNum&gt;126&lt;/RecNum&gt;&lt;DisplayText&gt;&lt;style face="superscript"&gt;182&lt;/style&gt;&lt;/DisplayText&gt;&lt;record&gt;&lt;rec-number&gt;126&lt;/rec-number&gt;&lt;foreign-keys&gt;&lt;key app="EN" db-id="p9wv00a5yez0v1et5awv9pfoepd0x5dtwwpt" timestamp="1623771108"&gt;126&lt;/key&gt;&lt;/foreign-keys&gt;&lt;ref-type name="Journal Article"&gt;17&lt;/ref-type&gt;&lt;contributors&gt;&lt;authors&gt;&lt;author&gt;Selenti, Nikoletta&lt;/author&gt;&lt;author&gt;Tzetis, Maria&lt;/author&gt;&lt;author&gt;Braoudaki, Maria&lt;/author&gt;&lt;author&gt;Gianikou, Krinio&lt;/author&gt;&lt;author&gt;Kitsiou-Tzeli, Sofia&lt;/author&gt;&lt;author&gt;Fryssira, Helen&lt;/author&gt;&lt;/authors&gt;&lt;/contributors&gt;&lt;titles&gt;&lt;title&gt;An interstitial deletion at 8q23.1-q24.12 associated with Langer-Giedion syndrome/ Trichorhinophalangeal syndrome (TRPS) type II and Cornelia de Lange syndrome 4&lt;/title&gt;&lt;secondary-title&gt;Molecular cytogenetics&lt;/secondary-title&gt;&lt;alt-title&gt;Mol Cytogenet&lt;/alt-title&gt;&lt;/titles&gt;&lt;periodical&gt;&lt;full-title&gt;Mol Cytogenet&lt;/full-title&gt;&lt;abbr-1&gt;Molecular cytogenetics&lt;/abbr-1&gt;&lt;/periodical&gt;&lt;alt-periodical&gt;&lt;full-title&gt;Mol Cytogenet&lt;/full-title&gt;&lt;abbr-1&gt;Molecular cytogenetics&lt;/abbr-1&gt;&lt;/alt-periodical&gt;&lt;pages&gt;64-64&lt;/pages&gt;&lt;volume&gt;8&lt;/volume&gt;&lt;dates&gt;&lt;year&gt;2015&lt;/year&gt;&lt;/dates&gt;&lt;publisher&gt;BioMed Central&lt;/publisher&gt;&lt;isbn&gt;1755-8166&lt;/isbn&gt;&lt;accession-num&gt;26269715&lt;/accession-num&gt;&lt;urls&gt;&lt;related-urls&gt;&lt;url&gt;https://pubmed.ncbi.nlm.nih.gov/26269715&lt;/url&gt;&lt;url&gt;https://www.ncbi.nlm.nih.gov/pmc/articles/PMC4534011/&lt;/url&gt;&lt;/related-urls&gt;&lt;/urls&gt;&lt;electronic-resource-num&gt;10.1186/s13039-015-0169-9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3C4F827" w14:textId="7DDF8322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116420724-11912405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670D6BE" w14:textId="48647FB5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minimal region betwee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TRPS1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XT1</w:t>
            </w:r>
          </w:p>
        </w:tc>
      </w:tr>
      <w:tr w:rsidR="00CB09D9" w:rsidRPr="003456EA" w14:paraId="32F018B8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179F46E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EA2E9D8" w14:textId="08254B13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114338391-12124125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AF1BAB2" w14:textId="7E7492E8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693ED1F" w14:textId="77777777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3FC896A" w14:textId="6342CC46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114338391-12124125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A308876" w14:textId="5FCC4DCE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tart of Li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.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to the end of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 of Schinzel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2D593FB7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C7A840E" w14:textId="0BB24D7F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8q24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328C74E" w14:textId="5758D00F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144873090-14491155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E72DA58" w14:textId="5B6AEF22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72F4818" w14:textId="688ED6B5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auber_2013</w:t>
            </w:r>
            <w:hyperlink w:anchor="_ENREF_183" w:tooltip="Dauber, 2013 #13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YXViZXI8L0F1dGhvcj48WWVhcj4yMDEzPC9ZZWFyPjxS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YXViZXI8L0F1dGhvcj48WWVhcj4yMDEzPC9ZZWFyPjxS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ells_2016</w:t>
            </w:r>
            <w:hyperlink w:anchor="_ENREF_184" w:tooltip="Wells, 2016 #13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Wells&lt;/Author&gt;&lt;Year&gt;2016&lt;/Year&gt;&lt;RecNum&gt;132&lt;/RecNum&gt;&lt;DisplayText&gt;&lt;style face="superscript"&gt;184&lt;/style&gt;&lt;/DisplayText&gt;&lt;record&gt;&lt;rec-number&gt;132&lt;/rec-number&gt;&lt;foreign-keys&gt;&lt;key app="EN" db-id="p9wv00a5yez0v1et5awv9pfoepd0x5dtwwpt" timestamp="1623788292"&gt;132&lt;/key&gt;&lt;/foreign-keys&gt;&lt;ref-type name="Journal Article"&gt;17&lt;/ref-type&gt;&lt;contributors&gt;&lt;authors&gt;&lt;author&gt;Wells, Constance&lt;/author&gt;&lt;author&gt;Spaggiari, Emmanuel&lt;/author&gt;&lt;author&gt;Malan, Valérie&lt;/author&gt;&lt;author&gt;Stirnemann, Julien J.&lt;/author&gt;&lt;author&gt;Attie-Bitach, Tania&lt;/author&gt;&lt;author&gt;Ville, Yves&lt;/author&gt;&lt;author&gt;Vekemans, Michel&lt;/author&gt;&lt;author&gt;Bessieres, Bettina&lt;/author&gt;&lt;author&gt;Romana, Serge&lt;/author&gt;&lt;/authors&gt;&lt;/contributors&gt;&lt;titles&gt;&lt;title&gt;First fetal case of the 8q24.3 contiguous genes syndrome&lt;/title&gt;&lt;secondary-title&gt;American Journal of Medical Genetics Part A&lt;/secondary-title&gt;&lt;/titles&gt;&lt;periodical&gt;&lt;full-title&gt;American Journal of Medical Genetics Part A&lt;/full-title&gt;&lt;/periodical&gt;&lt;pages&gt;239-242&lt;/pages&gt;&lt;volume&gt;170&lt;/volume&gt;&lt;number&gt;1&lt;/number&gt;&lt;keywords&gt;&lt;keyword&gt;del 8q24&lt;/keyword&gt;&lt;keyword&gt;SCRIB&lt;/keyword&gt;&lt;keyword&gt;PUF60&lt;/keyword&gt;&lt;keyword&gt;prenatal array-CGH&lt;/keyword&gt;&lt;/keywords&gt;&lt;dates&gt;&lt;year&gt;2016&lt;/year&gt;&lt;pub-dates&gt;&lt;date&gt;2016/01/01&lt;/date&gt;&lt;/pub-dates&gt;&lt;/dates&gt;&lt;publisher&gt;John Wiley &amp;amp; Sons, Ltd&lt;/publisher&gt;&lt;isbn&gt;1552-4825&lt;/isbn&gt;&lt;work-type&gt;https://doi.org/10.1002/ajmg.a.37411&lt;/work-type&gt;&lt;urls&gt;&lt;related-urls&gt;&lt;url&gt;https://doi.org/10.1002/ajmg.a.37411&lt;/url&gt;&lt;/related-urls&gt;&lt;/urls&gt;&lt;electronic-resource-num&gt;https://doi.org/10.1002/ajmg.a.37411&lt;/electronic-resource-num&gt;&lt;access-date&gt;2021/06/15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bdin_2019</w:t>
            </w:r>
            <w:hyperlink w:anchor="_ENREF_185" w:tooltip="Abdin, 2019 #13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Abdin&lt;/Author&gt;&lt;Year&gt;2019&lt;/Year&gt;&lt;RecNum&gt;133&lt;/RecNum&gt;&lt;DisplayText&gt;&lt;style face="superscript"&gt;185&lt;/style&gt;&lt;/DisplayText&gt;&lt;record&gt;&lt;rec-number&gt;133&lt;/rec-number&gt;&lt;foreign-keys&gt;&lt;key app="EN" db-id="p9wv00a5yez0v1et5awv9pfoepd0x5dtwwpt" timestamp="1623788569"&gt;133&lt;/key&gt;&lt;/foreign-keys&gt;&lt;ref-type name="Journal Article"&gt;17&lt;/ref-type&gt;&lt;contributors&gt;&lt;authors&gt;&lt;author&gt;Abdin, D.&lt;/author&gt;&lt;author&gt;Rump, A.&lt;/author&gt;&lt;author&gt;Tzschach, A.&lt;/author&gt;&lt;author&gt;Sarnow, K.&lt;/author&gt;&lt;author&gt;Schröck, E.&lt;/author&gt;&lt;author&gt;Hackmann, K.&lt;/author&gt;&lt;author&gt;Di Donato, N.&lt;/author&gt;&lt;/authors&gt;&lt;/contributors&gt;&lt;titles&gt;&lt;title&gt;PUF60-SCRIB fusion transcript in a patient with 8q24.3 microdeletion and atypical Verheij syndrome&lt;/title&gt;&lt;secondary-title&gt;European Journal of Medical Genetics&lt;/secondary-title&gt;&lt;/titles&gt;&lt;periodical&gt;&lt;full-title&gt;Eur J Med Genet&lt;/full-title&gt;&lt;abbr-1&gt;European journal of medical genetics&lt;/abbr-1&gt;&lt;/periodical&gt;&lt;pages&gt;103587&lt;/pages&gt;&lt;volume&gt;62&lt;/volume&gt;&lt;number&gt;12&lt;/number&gt;&lt;keywords&gt;&lt;keyword&gt;Intellectual disability&lt;/keyword&gt;&lt;keyword&gt;Gene fusion&lt;/keyword&gt;&lt;keyword&gt;Breakpoint cloning&lt;/keyword&gt;&lt;keyword&gt;Long-range PCR&lt;/keyword&gt;&lt;keyword&gt;Next generation sequencing&lt;/keyword&gt;&lt;/keywords&gt;&lt;dates&gt;&lt;year&gt;2019&lt;/year&gt;&lt;pub-dates&gt;&lt;date&gt;2019/12/01/&lt;/date&gt;&lt;/pub-dates&gt;&lt;/dates&gt;&lt;isbn&gt;1769-7212&lt;/isbn&gt;&lt;urls&gt;&lt;related-urls&gt;&lt;url&gt;https://www.sciencedirect.com/science/article/pii/S1769721218303677&lt;/url&gt;&lt;/related-urls&gt;&lt;/urls&gt;&lt;electronic-resource-num&gt;https://doi.org/10.1016/j.ejmg.2018.11.02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BEDB0A9" w14:textId="4F843AE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144873090-14491155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89F2B9F" w14:textId="046AEC7F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SCRIB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and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PUF60</w:t>
            </w:r>
          </w:p>
        </w:tc>
      </w:tr>
      <w:tr w:rsidR="00CB09D9" w:rsidRPr="003456EA" w14:paraId="67554DE0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A7C06C3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31C1D9D" w14:textId="796549BC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54" w:name="_Hlk75871861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144159121-145573790</w:t>
            </w:r>
            <w:bookmarkEnd w:id="54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8A8E169" w14:textId="2B32216C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1DC36A9" w14:textId="77777777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829D01C" w14:textId="4D2D851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144159121-14557379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7216610" w14:textId="14FF7672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5 of Dauber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6630B06" w14:textId="77777777" w:rsidTr="00560423"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9648D15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1852FC8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D86B445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3BE7FC6" w14:textId="77777777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E38BE6C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1EE19DE" w14:textId="2BE8C153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062F32C9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D09DD57" w14:textId="00C3BB77" w:rsidR="00EB579B" w:rsidRPr="002F6F2D" w:rsidRDefault="001C2348" w:rsidP="002F6F2D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SRXY4</w:t>
            </w:r>
            <w:r w:rsidR="002F6F2D"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="005F161D">
              <w:rPr>
                <w:rFonts w:asciiTheme="minorHAnsi" w:eastAsia="Times New Roman" w:hAnsiTheme="minorHAnsi" w:cstheme="minorHAnsi"/>
                <w:sz w:val="16"/>
                <w:szCs w:val="16"/>
              </w:rPr>
              <w:t>(9p24.3)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E7D29FA" w14:textId="48141128" w:rsidR="00EB579B" w:rsidRDefault="005F161D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55" w:name="_Hlk78273370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9:1</w:t>
            </w:r>
            <w:r w:rsidRPr="005F161D">
              <w:rPr>
                <w:rFonts w:asciiTheme="minorHAnsi" w:eastAsia="Times New Roman" w:hAnsiTheme="minorHAnsi" w:cstheme="minorHAnsi"/>
                <w:sz w:val="16"/>
                <w:szCs w:val="16"/>
              </w:rPr>
              <w:t>-1057554</w:t>
            </w:r>
            <w:bookmarkEnd w:id="55"/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2C0075A" w14:textId="6E7EEAE5" w:rsidR="00EB579B" w:rsidRDefault="005F161D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92FDC72" w14:textId="1E73AD63" w:rsidR="00B9777F" w:rsidRDefault="005F161D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rbaro_2009</w:t>
            </w:r>
            <w:hyperlink w:anchor="_ENREF_186" w:tooltip="Barbaro, 2009 #34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arbaro&lt;/Author&gt;&lt;Year&gt;2009&lt;/Year&gt;&lt;RecNum&gt;348&lt;/RecNum&gt;&lt;DisplayText&gt;&lt;style face="superscript"&gt;186&lt;/style&gt;&lt;/DisplayText&gt;&lt;record&gt;&lt;rec-number&gt;348&lt;/rec-number&gt;&lt;foreign-keys&gt;&lt;key app="EN" db-id="p9wv00a5yez0v1et5awv9pfoepd0x5dtwwpt" timestamp="1624828267"&gt;348&lt;/key&gt;&lt;/foreign-keys&gt;&lt;ref-type name="Journal Article"&gt;17&lt;/ref-type&gt;&lt;contributors&gt;&lt;authors&gt;&lt;author&gt;Barbaro, Michela&lt;/author&gt;&lt;author&gt;Balsamo, Antonio&lt;/author&gt;&lt;author&gt;Anderlid, Britt Marie&lt;/author&gt;&lt;author&gt;Myhre, Anne Grethe&lt;/author&gt;&lt;author&gt;Gennari, Monia&lt;/author&gt;&lt;author&gt;Nicoletti, Annalisa&lt;/author&gt;&lt;author&gt;Pittalis, Maria Carla&lt;/author&gt;&lt;author&gt;Oscarson, Mikael&lt;/author&gt;&lt;author&gt;Wedell, Anna&lt;/author&gt;&lt;/authors&gt;&lt;/contributors&gt;&lt;titles&gt;&lt;title&gt;Characterization of deletions at 9p affecting the candidate regions for sex reversal and deletion 9p syndrome by MLPA&lt;/title&gt;&lt;secondary-title&gt;European Journal of Human Genetics&lt;/secondary-title&gt;&lt;/titles&gt;&lt;periodical&gt;&lt;full-title&gt;European Journal of Human Genetics&lt;/full-title&gt;&lt;/periodical&gt;&lt;pages&gt;1439-1447&lt;/pages&gt;&lt;volume&gt;17&lt;/volume&gt;&lt;number&gt;11&lt;/number&gt;&lt;dates&gt;&lt;year&gt;2009&lt;/year&gt;&lt;pub-dates&gt;&lt;date&gt;2009/11/01&lt;/date&gt;&lt;/pub-dates&gt;&lt;/dates&gt;&lt;isbn&gt;1476-5438&lt;/isbn&gt;&lt;urls&gt;&lt;related-urls&gt;&lt;url&gt;https://doi.org/10.1038/ejhg.2009.70&lt;/url&gt;&lt;/related-urls&gt;&lt;/urls&gt;&lt;electronic-resource-num&gt;10.1038/ejhg.2009.70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B1598E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nnour-Louet_2010</w:t>
            </w:r>
            <w:hyperlink w:anchor="_ENREF_187" w:tooltip="Tannour-Louet, 2010 #65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Tannour-Louet&lt;/Author&gt;&lt;Year&gt;2010&lt;/Year&gt;&lt;RecNum&gt;654&lt;/RecNum&gt;&lt;DisplayText&gt;&lt;style face="superscript"&gt;187&lt;/style&gt;&lt;/DisplayText&gt;&lt;record&gt;&lt;rec-number&gt;654&lt;/rec-number&gt;&lt;foreign-keys&gt;&lt;key app="EN" db-id="p9wv00a5yez0v1et5awv9pfoepd0x5dtwwpt" timestamp="1627399210"&gt;654&lt;/key&gt;&lt;/foreign-keys&gt;&lt;ref-type name="Journal Article"&gt;17&lt;/ref-type&gt;&lt;contributors&gt;&lt;authors&gt;&lt;author&gt;Tannour-Louet, Mounia&lt;/author&gt;&lt;author&gt;Han, Shuo&lt;/author&gt;&lt;author&gt;Corbett, Sean T.&lt;/author&gt;&lt;author&gt;Louet, Jean-Francois&lt;/author&gt;&lt;author&gt;Yatsenko, Svetlana&lt;/author&gt;&lt;author&gt;Meyers, Lindsay&lt;/author&gt;&lt;author&gt;Shaw, Chad A.&lt;/author&gt;&lt;author&gt;Kang, Sung-Hae L.&lt;/author&gt;&lt;author&gt;Cheung, Sau Wai&lt;/author&gt;&lt;author&gt;Lamb, Dolores J.&lt;/author&gt;&lt;/authors&gt;&lt;/contributors&gt;&lt;titles&gt;&lt;title&gt;Identification of de novo copy number variants associated with human disorders of sexual development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15392-e15392&lt;/pages&gt;&lt;volume&gt;5&lt;/volume&gt;&lt;number&gt;10&lt;/number&gt;&lt;keywords&gt;&lt;keyword&gt;Case-Control Studies&lt;/keyword&gt;&lt;keyword&gt;Chromosome Mapping&lt;/keyword&gt;&lt;keyword&gt;*Gene Dosage&lt;/keyword&gt;&lt;keyword&gt;Humans&lt;/keyword&gt;&lt;keyword&gt;In Situ Hybridization, Fluorescence&lt;/keyword&gt;&lt;keyword&gt;Karyotyping&lt;/keyword&gt;&lt;keyword&gt;Oligonucleotide Array Sequence Analysis&lt;/keyword&gt;&lt;keyword&gt;*Sexual Development&lt;/keyword&gt;&lt;/keywords&gt;&lt;dates&gt;&lt;year&gt;2010&lt;/year&gt;&lt;/dates&gt;&lt;publisher&gt;Public Library of Science&lt;/publisher&gt;&lt;isbn&gt;1932-6203&lt;/isbn&gt;&lt;accession-num&gt;21048976&lt;/accession-num&gt;&lt;urls&gt;&lt;related-urls&gt;&lt;url&gt;https://pubmed.ncbi.nlm.nih.gov/21048976&lt;/url&gt;&lt;url&gt;https://www.ncbi.nlm.nih.gov/pmc/articles/PMC2964326/&lt;/url&gt;&lt;/related-urls&gt;&lt;/urls&gt;&lt;electronic-resource-num&gt;10.1371/journal.pone.0015392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4BE6F5FD" w14:textId="6C0A06CB" w:rsidR="00EB579B" w:rsidRPr="00B9777F" w:rsidRDefault="005F161D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Onesimo_2012</w:t>
            </w:r>
            <w:hyperlink w:anchor="_ENREF_188" w:tooltip="Onesimo, 2012 #57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Onesimo&lt;/Author&gt;&lt;Year&gt;2012&lt;/Year&gt;&lt;RecNum&gt;578&lt;/RecNum&gt;&lt;DisplayText&gt;&lt;style face="superscript"&gt;188&lt;/style&gt;&lt;/DisplayText&gt;&lt;record&gt;&lt;rec-number&gt;578&lt;/rec-number&gt;&lt;foreign-keys&gt;&lt;key app="EN" db-id="p9wv00a5yez0v1et5awv9pfoepd0x5dtwwpt" timestamp="1626455692"&gt;578&lt;/key&gt;&lt;/foreign-keys&gt;&lt;ref-type name="Journal Article"&gt;17&lt;/ref-type&gt;&lt;contributors&gt;&lt;authors&gt;&lt;author&gt;Onesimo, Roberta&lt;/author&gt;&lt;author&gt;Orteschi, Daniela&lt;/author&gt;&lt;author&gt;Scalzone, Maria&lt;/author&gt;&lt;author&gt;Rossodivita, Aurora&lt;/author&gt;&lt;author&gt;Nanni, Lorenzo&lt;/author&gt;&lt;author&gt;Zannoni, Gian Franco&lt;/author&gt;&lt;author&gt;Marrocco, Giacinto&lt;/author&gt;&lt;author&gt;Battaglia, Domenica&lt;/author&gt;&lt;author&gt;Fundarò, Carlo&lt;/author&gt;&lt;author&gt;Neri, Giovanni&lt;/author&gt;&lt;/authors&gt;&lt;/contributors&gt;&lt;titles&gt;&lt;title&gt;Chromosome 9p deletion syndrome and sex reversal: Novel findings and redefinition of the critically deleted regions&lt;/title&gt;&lt;secondary-title&gt;American Journal of Medical Genetics Part A&lt;/secondary-title&gt;&lt;/titles&gt;&lt;periodical&gt;&lt;full-title&gt;American Journal of Medical Genetics Part A&lt;/full-title&gt;&lt;/periodical&gt;&lt;pages&gt;2266-2271&lt;/pages&gt;&lt;volume&gt;158A&lt;/volume&gt;&lt;number&gt;9&lt;/number&gt;&lt;keywords&gt;&lt;keyword&gt;chromosome 9p deletion&lt;/keyword&gt;&lt;keyword&gt;9p deletion syndrome&lt;/keyword&gt;&lt;keyword&gt;trigonocephaly&lt;/keyword&gt;&lt;keyword&gt;congenital heart defect&lt;/keyword&gt;&lt;keyword&gt;gonadal dysgenesis&lt;/keyword&gt;&lt;keyword&gt;gonadoblastoma&lt;/keyword&gt;&lt;keyword&gt;ambiguous genitalia&lt;/keyword&gt;&lt;keyword&gt;XY sex reversal&lt;/keyword&gt;&lt;keyword&gt;epilepsy&lt;/keyword&gt;&lt;/keywords&gt;&lt;dates&gt;&lt;year&gt;2012&lt;/year&gt;&lt;pub-dates&gt;&lt;date&gt;2012/09/01&lt;/date&gt;&lt;/pub-dates&gt;&lt;/dates&gt;&lt;publisher&gt;John Wiley &amp;amp; Sons, Ltd&lt;/publisher&gt;&lt;isbn&gt;1552-4825&lt;/isbn&gt;&lt;work-type&gt;https://doi.org/10.1002/ajmg.a.35489&lt;/work-type&gt;&lt;urls&gt;&lt;related-urls&gt;&lt;url&gt;https://doi.org/10.1002/ajmg.a.35489&lt;/url&gt;&lt;/related-urls&gt;&lt;/urls&gt;&lt;electronic-resource-num&gt;https://doi.org/10.1002/ajmg.a.35489&lt;/electronic-resource-num&gt;&lt;access-date&gt;2021/07/1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Quinonez_2013</w:t>
            </w:r>
            <w:hyperlink w:anchor="_ENREF_189" w:tooltip="Quinonez, 2013 #34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Quinonez&lt;/Author&gt;&lt;Year&gt;2013&lt;/Year&gt;&lt;RecNum&gt;349&lt;/RecNum&gt;&lt;DisplayText&gt;&lt;style face="superscript"&gt;189&lt;/style&gt;&lt;/DisplayText&gt;&lt;record&gt;&lt;rec-number&gt;349&lt;/rec-number&gt;&lt;foreign-keys&gt;&lt;key app="EN" db-id="p9wv00a5yez0v1et5awv9pfoepd0x5dtwwpt" timestamp="1624828335"&gt;349&lt;/key&gt;&lt;/foreign-keys&gt;&lt;ref-type name="Journal Article"&gt;17&lt;/ref-type&gt;&lt;contributors&gt;&lt;authors&gt;&lt;author&gt;Quinonez, Shane C.&lt;/author&gt;&lt;author&gt;Park, John M.&lt;/author&gt;&lt;author&gt;Rabah, Raja&lt;/author&gt;&lt;author&gt;Owens, Kailey M.&lt;/author&gt;&lt;author&gt;Yashar, Beverly M.&lt;/author&gt;&lt;author&gt;Glover, Thomas W.&lt;/author&gt;&lt;author&gt;Keegan, Catherine E.&lt;/author&gt;&lt;/authors&gt;&lt;/contributors&gt;&lt;titles&gt;&lt;title&gt;9p partial monosomy and disorders of sex development: Review and postulation of a pathogenetic mechanism&lt;/title&gt;&lt;secondary-title&gt;American Journal of Medical Genetics Part A&lt;/secondary-title&gt;&lt;/titles&gt;&lt;periodical&gt;&lt;full-title&gt;American Journal of Medical Genetics Part A&lt;/full-title&gt;&lt;/periodical&gt;&lt;pages&gt;1882-1896&lt;/pages&gt;&lt;volume&gt;161&lt;/volume&gt;&lt;number&gt;8&lt;/number&gt;&lt;keywords&gt;&lt;keyword&gt;distal monosomy 9p&lt;/keyword&gt;&lt;keyword&gt;9p partial monosomy&lt;/keyword&gt;&lt;keyword&gt;disorders of sexual development&lt;/keyword&gt;&lt;keyword&gt;gonadoblastoma&lt;/keyword&gt;&lt;/keywords&gt;&lt;dates&gt;&lt;year&gt;2013&lt;/year&gt;&lt;pub-dates&gt;&lt;date&gt;2013/08/01&lt;/date&gt;&lt;/pub-dates&gt;&lt;/dates&gt;&lt;publisher&gt;John Wiley &amp;amp; Sons, Ltd&lt;/publisher&gt;&lt;isbn&gt;1552-4825&lt;/isbn&gt;&lt;work-type&gt;https://doi.org/10.1002/ajmg.a.36018&lt;/work-type&gt;&lt;urls&gt;&lt;related-urls&gt;&lt;url&gt;https://doi.org/10.1002/ajmg.a.36018&lt;/url&gt;&lt;/related-urls&gt;&lt;/urls&gt;&lt;electronic-resource-num&gt;https://doi.org/10.1002/ajmg.a.36018&lt;/electronic-resource-num&gt;&lt;access-date&gt;2021/06/27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677D322" w14:textId="5B92C7F5" w:rsidR="00EB579B" w:rsidRDefault="005F161D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9:1</w:t>
            </w:r>
            <w:r w:rsidRPr="005F161D">
              <w:rPr>
                <w:rFonts w:asciiTheme="minorHAnsi" w:eastAsia="Times New Roman" w:hAnsiTheme="minorHAnsi" w:cstheme="minorHAnsi"/>
                <w:sz w:val="16"/>
                <w:szCs w:val="16"/>
              </w:rPr>
              <w:t>-1057554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6DEBB297" w14:textId="204D0F1D" w:rsidR="00EB579B" w:rsidRDefault="005F161D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-terminal to </w:t>
            </w:r>
            <w:r w:rsidRPr="005F161D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DMRT2</w:t>
            </w:r>
          </w:p>
        </w:tc>
      </w:tr>
      <w:tr w:rsidR="005F6BCB" w:rsidRPr="003456EA" w14:paraId="5401C131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E85A50C" w14:textId="19B04C69" w:rsidR="005F6BCB" w:rsidRPr="009369B6" w:rsidRDefault="005F6BCB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9p Terminal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81976FA" w14:textId="050C823F" w:rsidR="005F6BCB" w:rsidRPr="009369B6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9:1-</w:t>
            </w:r>
            <w:r w:rsidRPr="00F57514">
              <w:rPr>
                <w:rFonts w:asciiTheme="minorHAnsi" w:eastAsia="Times New Roman" w:hAnsiTheme="minorHAnsi" w:cstheme="minorHAnsi"/>
                <w:sz w:val="16"/>
                <w:szCs w:val="16"/>
              </w:rPr>
              <w:t>430003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3F648CF" w14:textId="462D6F59" w:rsidR="005F6BCB" w:rsidRPr="009369B6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A540DEE" w14:textId="245142BD" w:rsidR="005F6BCB" w:rsidRPr="00B9777F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rbaro_2009</w:t>
            </w:r>
            <w:hyperlink w:anchor="_ENREF_186" w:tooltip="Barbaro, 2009 #34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arbaro&lt;/Author&gt;&lt;Year&gt;2009&lt;/Year&gt;&lt;RecNum&gt;348&lt;/RecNum&gt;&lt;DisplayText&gt;&lt;style face="superscript"&gt;186&lt;/style&gt;&lt;/DisplayText&gt;&lt;record&gt;&lt;rec-number&gt;348&lt;/rec-number&gt;&lt;foreign-keys&gt;&lt;key app="EN" db-id="p9wv00a5yez0v1et5awv9pfoepd0x5dtwwpt" timestamp="1624828267"&gt;348&lt;/key&gt;&lt;/foreign-keys&gt;&lt;ref-type name="Journal Article"&gt;17&lt;/ref-type&gt;&lt;contributors&gt;&lt;authors&gt;&lt;author&gt;Barbaro, Michela&lt;/author&gt;&lt;author&gt;Balsamo, Antonio&lt;/author&gt;&lt;author&gt;Anderlid, Britt Marie&lt;/author&gt;&lt;author&gt;Myhre, Anne Grethe&lt;/author&gt;&lt;author&gt;Gennari, Monia&lt;/author&gt;&lt;author&gt;Nicoletti, Annalisa&lt;/author&gt;&lt;author&gt;Pittalis, Maria Carla&lt;/author&gt;&lt;author&gt;Oscarson, Mikael&lt;/author&gt;&lt;author&gt;Wedell, Anna&lt;/author&gt;&lt;/authors&gt;&lt;/contributors&gt;&lt;titles&gt;&lt;title&gt;Characterization of deletions at 9p affecting the candidate regions for sex reversal and deletion 9p syndrome by MLPA&lt;/title&gt;&lt;secondary-title&gt;European Journal of Human Genetics&lt;/secondary-title&gt;&lt;/titles&gt;&lt;periodical&gt;&lt;full-title&gt;European Journal of Human Genetics&lt;/full-title&gt;&lt;/periodical&gt;&lt;pages&gt;1439-1447&lt;/pages&gt;&lt;volume&gt;17&lt;/volume&gt;&lt;number&gt;11&lt;/number&gt;&lt;dates&gt;&lt;year&gt;2009&lt;/year&gt;&lt;pub-dates&gt;&lt;date&gt;2009/11/01&lt;/date&gt;&lt;/pub-dates&gt;&lt;/dates&gt;&lt;isbn&gt;1476-5438&lt;/isbn&gt;&lt;urls&gt;&lt;related-urls&gt;&lt;url&gt;https://doi.org/10.1038/ejhg.2009.70&lt;/url&gt;&lt;/related-urls&gt;&lt;/urls&gt;&lt;electronic-resource-num&gt;10.1038/ejhg.2009.70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uge_2008</w:t>
            </w:r>
            <w:hyperlink w:anchor="_ENREF_190" w:tooltip="Hauge, 2008 #34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auge&lt;/Author&gt;&lt;Year&gt;2008&lt;/Year&gt;&lt;RecNum&gt;346&lt;/RecNum&gt;&lt;DisplayText&gt;&lt;style face="superscript"&gt;190&lt;/style&gt;&lt;/DisplayText&gt;&lt;record&gt;&lt;rec-number&gt;346&lt;/rec-number&gt;&lt;foreign-keys&gt;&lt;key app="EN" db-id="p9wv00a5yez0v1et5awv9pfoepd0x5dtwwpt" timestamp="1624828037"&gt;346&lt;/key&gt;&lt;/foreign-keys&gt;&lt;ref-type name="Journal Article"&gt;17&lt;/ref-type&gt;&lt;contributors&gt;&lt;authors&gt;&lt;author&gt;Hauge, Xueya&lt;/author&gt;&lt;author&gt;Raca, Gordana&lt;/author&gt;&lt;author&gt;Cooper, Sara&lt;/author&gt;&lt;author&gt;May, Kristin&lt;/author&gt;&lt;author&gt;Spiro, Rhonda&lt;/author&gt;&lt;author&gt;Adam, Margaret&lt;/author&gt;&lt;author&gt;Martin, Christa Lese&lt;/author&gt;&lt;/authors&gt;&lt;/contributors&gt;&lt;titles&gt;&lt;title&gt;Detailed characterization of, and clinical correlations in, 10 patients with distal deletions of chromosome 9p&lt;/title&gt;&lt;secondary-title&gt;Genetics in Medicine&lt;/secondary-title&gt;&lt;/titles&gt;&lt;periodical&gt;&lt;full-title&gt;Genetics in Medicine&lt;/full-title&gt;&lt;/periodical&gt;&lt;pages&gt;599-611&lt;/pages&gt;&lt;volume&gt;10&lt;/volume&gt;&lt;number&gt;8&lt;/number&gt;&lt;dates&gt;&lt;year&gt;2008&lt;/year&gt;&lt;pub-dates&gt;&lt;date&gt;2008/08/01&lt;/date&gt;&lt;/pub-dates&gt;&lt;/dates&gt;&lt;isbn&gt;1530-0366&lt;/isbn&gt;&lt;urls&gt;&lt;related-urls&gt;&lt;url&gt;https://doi.org/10.1097/GIM.0b013e31817e2bde&lt;/url&gt;&lt;/related-urls&gt;&lt;/urls&gt;&lt;electronic-resource-num&gt;10.1097/GIM.0b013e31817e2bde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winkels</w:t>
            </w:r>
            <w:r w:rsidR="00D12429"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08</w:t>
            </w:r>
            <w:hyperlink w:anchor="_ENREF_191" w:tooltip="Swinkels, 2008 #34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d2lua2VsczwvQXV0aG9yPjxZZWFyPjIwMDg8L1llYXI+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d2lua2VsczwvQXV0aG9yPjxZZWFyPjIwMDg8L1llYXI+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Onesimo_2012</w:t>
            </w:r>
            <w:hyperlink w:anchor="_ENREF_188" w:tooltip="Onesimo, 2012 #57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Onesimo&lt;/Author&gt;&lt;Year&gt;2012&lt;/Year&gt;&lt;RecNum&gt;578&lt;/RecNum&gt;&lt;DisplayText&gt;&lt;style face="superscript"&gt;188&lt;/style&gt;&lt;/DisplayText&gt;&lt;record&gt;&lt;rec-number&gt;578&lt;/rec-number&gt;&lt;foreign-keys&gt;&lt;key app="EN" db-id="p9wv00a5yez0v1et5awv9pfoepd0x5dtwwpt" timestamp="1626455692"&gt;578&lt;/key&gt;&lt;/foreign-keys&gt;&lt;ref-type name="Journal Article"&gt;17&lt;/ref-type&gt;&lt;contributors&gt;&lt;authors&gt;&lt;author&gt;Onesimo, Roberta&lt;/author&gt;&lt;author&gt;Orteschi, Daniela&lt;/author&gt;&lt;author&gt;Scalzone, Maria&lt;/author&gt;&lt;author&gt;Rossodivita, Aurora&lt;/author&gt;&lt;author&gt;Nanni, Lorenzo&lt;/author&gt;&lt;author&gt;Zannoni, Gian Franco&lt;/author&gt;&lt;author&gt;Marrocco, Giacinto&lt;/author&gt;&lt;author&gt;Battaglia, Domenica&lt;/author&gt;&lt;author&gt;Fundarò, Carlo&lt;/author&gt;&lt;author&gt;Neri, Giovanni&lt;/author&gt;&lt;/authors&gt;&lt;/contributors&gt;&lt;titles&gt;&lt;title&gt;Chromosome 9p deletion syndrome and sex reversal: Novel findings and redefinition of the critically deleted regions&lt;/title&gt;&lt;secondary-title&gt;American Journal of Medical Genetics Part A&lt;/secondary-title&gt;&lt;/titles&gt;&lt;periodical&gt;&lt;full-title&gt;American Journal of Medical Genetics Part A&lt;/full-title&gt;&lt;/periodical&gt;&lt;pages&gt;2266-2271&lt;/pages&gt;&lt;volume&gt;158A&lt;/volume&gt;&lt;number&gt;9&lt;/number&gt;&lt;keywords&gt;&lt;keyword&gt;chromosome 9p deletion&lt;/keyword&gt;&lt;keyword&gt;9p deletion syndrome&lt;/keyword&gt;&lt;keyword&gt;trigonocephaly&lt;/keyword&gt;&lt;keyword&gt;congenital heart defect&lt;/keyword&gt;&lt;keyword&gt;gonadal dysgenesis&lt;/keyword&gt;&lt;keyword&gt;gonadoblastoma&lt;/keyword&gt;&lt;keyword&gt;ambiguous genitalia&lt;/keyword&gt;&lt;keyword&gt;XY sex reversal&lt;/keyword&gt;&lt;keyword&gt;epilepsy&lt;/keyword&gt;&lt;/keywords&gt;&lt;dates&gt;&lt;year&gt;2012&lt;/year&gt;&lt;pub-dates&gt;&lt;date&gt;2012/09/01&lt;/date&gt;&lt;/pub-dates&gt;&lt;/dates&gt;&lt;publisher&gt;John Wiley &amp;amp; Sons, Ltd&lt;/publisher&gt;&lt;isbn&gt;1552-4825&lt;/isbn&gt;&lt;work-type&gt;https://doi.org/10.1002/ajmg.a.35489&lt;/work-type&gt;&lt;urls&gt;&lt;related-urls&gt;&lt;url&gt;https://doi.org/10.1002/ajmg.a.35489&lt;/url&gt;&lt;/related-urls&gt;&lt;/urls&gt;&lt;electronic-resource-num&gt;https://doi.org/10.1002/ajmg.a.35489&lt;/electronic-resource-num&gt;&lt;access-date&gt;2021/07/1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itsui_2013</w:t>
            </w:r>
            <w:hyperlink w:anchor="_ENREF_192" w:tooltip="Mitsui, 2013 #34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itsui&lt;/Author&gt;&lt;Year&gt;2013&lt;/Year&gt;&lt;RecNum&gt;347&lt;/RecNum&gt;&lt;DisplayText&gt;&lt;style face="superscript"&gt;192&lt;/style&gt;&lt;/DisplayText&gt;&lt;record&gt;&lt;rec-number&gt;347&lt;/rec-number&gt;&lt;foreign-keys&gt;&lt;key app="EN" db-id="p9wv00a5yez0v1et5awv9pfoepd0x5dtwwpt" timestamp="1624828106"&gt;347&lt;/key&gt;&lt;/foreign-keys&gt;&lt;ref-type name="Journal Article"&gt;17&lt;/ref-type&gt;&lt;contributors&gt;&lt;authors&gt;&lt;author&gt;Mitsui, Norimasa&lt;/author&gt;&lt;author&gt;Shimizu, Kenji&lt;/author&gt;&lt;author&gt;Nishimoto, Hiroshi&lt;/author&gt;&lt;author&gt;Mochizuki, Hiroshi&lt;/author&gt;&lt;author&gt;Iida, Masao&lt;/author&gt;&lt;author&gt;Ohashi, Hirofumi&lt;/author&gt;&lt;/authors&gt;&lt;/contributors&gt;&lt;titles&gt;&lt;title&gt;Patient with terminal 9 Mb deletion of chromosome 9p: Refining the critical region for 9p monosomy syndrome with trigonocephaly&lt;/title&gt;&lt;secondary-title&gt;Congenital Anomalies&lt;/secondary-title&gt;&lt;/titles&gt;&lt;periodical&gt;&lt;full-title&gt;Congenit Anom (Kyoto)&lt;/full-title&gt;&lt;abbr-1&gt;Congenital anomalies&lt;/abbr-1&gt;&lt;/periodical&gt;&lt;pages&gt;49-53&lt;/pages&gt;&lt;volume&gt;53&lt;/volume&gt;&lt;number&gt;1&lt;/number&gt;&lt;keywords&gt;&lt;keyword&gt;9p monosomy&lt;/keyword&gt;&lt;keyword&gt;craniosynostosis&lt;/keyword&gt;&lt;keyword&gt;critical region&lt;/keyword&gt;&lt;keyword&gt;sex reversal&lt;/keyword&gt;&lt;keyword&gt;trigonocephaly&lt;/keyword&gt;&lt;/keywords&gt;&lt;dates&gt;&lt;year&gt;2013&lt;/year&gt;&lt;pub-dates&gt;&lt;date&gt;2013/03/01&lt;/date&gt;&lt;/pub-dates&gt;&lt;/dates&gt;&lt;publisher&gt;John Wiley &amp;amp; Sons, Ltd&lt;/publisher&gt;&lt;isbn&gt;0914-3505&lt;/isbn&gt;&lt;work-type&gt;https://doi.org/10.1111/j.1741-4520.2012.00362.x&lt;/work-type&gt;&lt;urls&gt;&lt;related-urls&gt;&lt;url&gt;https://doi.org/10.1111/j.1741-4520.2012.00362.x&lt;/url&gt;&lt;/related-urls&gt;&lt;/urls&gt;&lt;electronic-resource-num&gt;https://doi.org/10.1111/j.1741-4520.2012.00362.x&lt;/electronic-resource-num&gt;&lt;access-date&gt;2021/06/27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Quinonez_2013</w:t>
            </w:r>
            <w:hyperlink w:anchor="_ENREF_189" w:tooltip="Quinonez, 2013 #34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Quinonez&lt;/Author&gt;&lt;Year&gt;2013&lt;/Year&gt;&lt;RecNum&gt;349&lt;/RecNum&gt;&lt;DisplayText&gt;&lt;style face="superscript"&gt;189&lt;/style&gt;&lt;/DisplayText&gt;&lt;record&gt;&lt;rec-number&gt;349&lt;/rec-number&gt;&lt;foreign-keys&gt;&lt;key app="EN" db-id="p9wv00a5yez0v1et5awv9pfoepd0x5dtwwpt" timestamp="1624828335"&gt;349&lt;/key&gt;&lt;/foreign-keys&gt;&lt;ref-type name="Journal Article"&gt;17&lt;/ref-type&gt;&lt;contributors&gt;&lt;authors&gt;&lt;author&gt;Quinonez, Shane C.&lt;/author&gt;&lt;author&gt;Park, John M.&lt;/author&gt;&lt;author&gt;Rabah, Raja&lt;/author&gt;&lt;author&gt;Owens, Kailey M.&lt;/author&gt;&lt;author&gt;Yashar, Beverly M.&lt;/author&gt;&lt;author&gt;Glover, Thomas W.&lt;/author&gt;&lt;author&gt;Keegan, Catherine E.&lt;/author&gt;&lt;/authors&gt;&lt;/contributors&gt;&lt;titles&gt;&lt;title&gt;9p partial monosomy and disorders of sex development: Review and postulation of a pathogenetic mechanism&lt;/title&gt;&lt;secondary-title&gt;American Journal of Medical Genetics Part A&lt;/secondary-title&gt;&lt;/titles&gt;&lt;periodical&gt;&lt;full-title&gt;American Journal of Medical Genetics Part A&lt;/full-title&gt;&lt;/periodical&gt;&lt;pages&gt;1882-1896&lt;/pages&gt;&lt;volume&gt;161&lt;/volume&gt;&lt;number&gt;8&lt;/number&gt;&lt;keywords&gt;&lt;keyword&gt;distal monosomy 9p&lt;/keyword&gt;&lt;keyword&gt;9p partial monosomy&lt;/keyword&gt;&lt;keyword&gt;disorders of sexual development&lt;/keyword&gt;&lt;keyword&gt;gonadoblastoma&lt;/keyword&gt;&lt;/keywords&gt;&lt;dates&gt;&lt;year&gt;2013&lt;/year&gt;&lt;pub-dates&gt;&lt;date&gt;2013/08/01&lt;/date&gt;&lt;/pub-dates&gt;&lt;/dates&gt;&lt;publisher&gt;John Wiley &amp;amp; Sons, Ltd&lt;/publisher&gt;&lt;isbn&gt;1552-4825&lt;/isbn&gt;&lt;work-type&gt;https://doi.org/10.1002/ajmg.a.36018&lt;/work-type&gt;&lt;urls&gt;&lt;related-urls&gt;&lt;url&gt;https://doi.org/10.1002/ajmg.a.36018&lt;/url&gt;&lt;/related-urls&gt;&lt;/urls&gt;&lt;electronic-resource-num&gt;https://doi.org/10.1002/ajmg.a.36018&lt;/electronic-resource-num&gt;&lt;access-date&gt;2021/06/27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5A75069" w14:textId="119AF44A" w:rsidR="005F6BCB" w:rsidRPr="009369B6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9:1-</w:t>
            </w:r>
            <w:r w:rsidRPr="00F57514">
              <w:rPr>
                <w:rFonts w:asciiTheme="minorHAnsi" w:eastAsia="Times New Roman" w:hAnsiTheme="minorHAnsi" w:cstheme="minorHAnsi"/>
                <w:sz w:val="16"/>
                <w:szCs w:val="16"/>
              </w:rPr>
              <w:t>430003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EC483D0" w14:textId="41A7D8A7" w:rsidR="005F6BCB" w:rsidRPr="00164E17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-terminal to </w:t>
            </w:r>
            <w:r w:rsidRPr="005F161D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GLIS3</w:t>
            </w:r>
          </w:p>
        </w:tc>
      </w:tr>
      <w:tr w:rsidR="005F6BCB" w:rsidRPr="003456EA" w14:paraId="4EBB5F38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653A223" w14:textId="77777777" w:rsidR="005F6BCB" w:rsidRDefault="005F6BCB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17FE78A" w14:textId="73591E9F" w:rsidR="005F6BCB" w:rsidRPr="009369B6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56" w:name="_Hlk75872078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9:1-</w:t>
            </w:r>
            <w:r w:rsidRPr="00F57514">
              <w:rPr>
                <w:rFonts w:asciiTheme="minorHAnsi" w:eastAsia="Times New Roman" w:hAnsiTheme="minorHAnsi" w:cstheme="minorHAnsi"/>
                <w:sz w:val="16"/>
                <w:szCs w:val="16"/>
              </w:rPr>
              <w:t>14734664</w:t>
            </w:r>
            <w:bookmarkEnd w:id="56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2E27644" w14:textId="1B79EB83" w:rsidR="005F6BCB" w:rsidRPr="009369B6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4E00671" w14:textId="77777777" w:rsidR="005F6BCB" w:rsidRPr="00B9777F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163DA91" w14:textId="226DE3A6" w:rsidR="005F6BCB" w:rsidRPr="009369B6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9:1-</w:t>
            </w:r>
            <w:r w:rsidRPr="00F57514">
              <w:rPr>
                <w:rFonts w:asciiTheme="minorHAnsi" w:eastAsia="Times New Roman" w:hAnsiTheme="minorHAnsi" w:cstheme="minorHAnsi"/>
                <w:sz w:val="16"/>
                <w:szCs w:val="16"/>
              </w:rPr>
              <w:t>1473466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EC4CB63" w14:textId="65C71910" w:rsidR="005F6BCB" w:rsidRPr="00F57514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s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-2 in Vissers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5F6BCB" w:rsidRPr="003456EA" w14:paraId="6545BD8A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B67F8E9" w14:textId="77777777" w:rsidR="005F6BCB" w:rsidRPr="009369B6" w:rsidRDefault="005F6BCB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EC4C5A0" w14:textId="79D01178" w:rsidR="005F6BCB" w:rsidRPr="009369B6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57" w:name="_Hlk78272968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9:8053379-16077945</w:t>
            </w:r>
            <w:bookmarkEnd w:id="57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DDE9A29" w14:textId="36E55CBF" w:rsidR="005F6BCB" w:rsidRPr="009369B6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FCD0DA8" w14:textId="77777777" w:rsidR="005F6BCB" w:rsidRPr="00B9777F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891BC0D" w14:textId="65CC0307" w:rsidR="005F6BCB" w:rsidRPr="009369B6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9:8053379-1607794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9E80647" w14:textId="7EF44A9F" w:rsidR="005F6BCB" w:rsidRPr="005F6BCB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critical region defined by Christ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between D9S286, D9S285</w:t>
            </w:r>
          </w:p>
        </w:tc>
      </w:tr>
      <w:tr w:rsidR="00CB09D9" w:rsidRPr="003456EA" w14:paraId="35811079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F55FAC5" w14:textId="0646BA8E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58" w:name="_Hlk74661106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9p13.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3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-p13.</w:t>
            </w:r>
            <w:bookmarkEnd w:id="58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0822F88" w14:textId="36469F9C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9:33809009-38653271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D666612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C66AF6E" w14:textId="17004033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Niemi_2012</w:t>
            </w:r>
            <w:hyperlink w:anchor="_ENREF_193" w:tooltip="Niemi, 2012 #13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Niemi&lt;/Author&gt;&lt;Year&gt;2012&lt;/Year&gt;&lt;RecNum&gt;134&lt;/RecNum&gt;&lt;DisplayText&gt;&lt;style face="superscript"&gt;193&lt;/style&gt;&lt;/DisplayText&gt;&lt;record&gt;&lt;rec-number&gt;134&lt;/rec-number&gt;&lt;foreign-keys&gt;&lt;key app="EN" db-id="p9wv00a5yez0v1et5awv9pfoepd0x5dtwwpt" timestamp="1623788715"&gt;134&lt;/key&gt;&lt;/foreign-keys&gt;&lt;ref-type name="Journal Article"&gt;17&lt;/ref-type&gt;&lt;contributors&gt;&lt;authors&gt;&lt;author&gt;Niemi, A. K.&lt;/author&gt;&lt;author&gt;Kwan, A.&lt;/author&gt;&lt;author&gt;Hudgins, L.&lt;/author&gt;&lt;author&gt;Cherry, A. M.&lt;/author&gt;&lt;author&gt;Manning, M. A.&lt;/author&gt;&lt;/authors&gt;&lt;/contributors&gt;&lt;auth-address&gt;Department of Pediatrics, Division of Medical Genetics, Stanford University School of Medicine, Stanford, California 94305, USA. annakaisa.niemi@gmail.com&lt;/auth-address&gt;&lt;titles&gt;&lt;title&gt;Report of two patients and further characterization of interstitial 9p13 deletion--a rare but recurrent microdeletion syndrome?&lt;/title&gt;&lt;secondary-title&gt;Am J Med Genet A&lt;/secondary-title&gt;&lt;alt-title&gt;American journal of medical genetics. Part A&lt;/alt-title&gt;&lt;/titles&gt;&lt;periodical&gt;&lt;full-title&gt;Am J Med Genet A&lt;/full-title&gt;&lt;abbr-1&gt;American journal of medical genetics. Part A&lt;/abbr-1&gt;&lt;/periodical&gt;&lt;alt-periodical&gt;&lt;full-title&gt;Am J Med Genet A&lt;/full-title&gt;&lt;abbr-1&gt;American journal of medical genetics. Part A&lt;/abbr-1&gt;&lt;/alt-periodical&gt;&lt;pages&gt;2328-35&lt;/pages&gt;&lt;volume&gt;158a&lt;/volume&gt;&lt;number&gt;9&lt;/number&gt;&lt;edition&gt;2012/08/14&lt;/edition&gt;&lt;keywords&gt;&lt;keyword&gt;Abnormalities, Multiple/*genetics&lt;/keyword&gt;&lt;keyword&gt;*Chromosome Deletion&lt;/keyword&gt;&lt;keyword&gt;*Chromosomes, Human, Pair 9&lt;/keyword&gt;&lt;keyword&gt;Female&lt;/keyword&gt;&lt;keyword&gt;Humans&lt;/keyword&gt;&lt;keyword&gt;Infant, Newborn&lt;/keyword&gt;&lt;keyword&gt;Male&lt;/keyword&gt;&lt;/keywords&gt;&lt;dates&gt;&lt;year&gt;2012&lt;/year&gt;&lt;pub-dates&gt;&lt;date&gt;Sep&lt;/date&gt;&lt;/pub-dates&gt;&lt;/dates&gt;&lt;isbn&gt;1552-4825&lt;/isbn&gt;&lt;accession-num&gt;22887577&lt;/accession-num&gt;&lt;urls&gt;&lt;/urls&gt;&lt;electronic-resource-num&gt;10.1002/ajmg.a.35536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rone_2016</w:t>
            </w:r>
            <w:hyperlink w:anchor="_ENREF_194" w:tooltip="Crone, 2016 #13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rone&lt;/Author&gt;&lt;Year&gt;2016&lt;/Year&gt;&lt;RecNum&gt;136&lt;/RecNum&gt;&lt;DisplayText&gt;&lt;style face="superscript"&gt;194&lt;/style&gt;&lt;/DisplayText&gt;&lt;record&gt;&lt;rec-number&gt;136&lt;/rec-number&gt;&lt;foreign-keys&gt;&lt;key app="EN" db-id="p9wv00a5yez0v1et5awv9pfoepd0x5dtwwpt" timestamp="1623790256"&gt;136&lt;/key&gt;&lt;/foreign-keys&gt;&lt;ref-type name="Journal Article"&gt;17&lt;/ref-type&gt;&lt;contributors&gt;&lt;authors&gt;&lt;author&gt;Crone, Megan&lt;/author&gt;&lt;author&gt;Thomas, Mary Ann&lt;/author&gt;&lt;/authors&gt;&lt;/contributors&gt;&lt;titles&gt;&lt;title&gt;9p13.1p13.3 interstitial deletion: A case report and further delineation of a rare condition&lt;/title&gt;&lt;secondary-title&gt;American Journal of Medical Genetics Part A&lt;/secondary-title&gt;&lt;/titles&gt;&lt;periodical&gt;&lt;full-title&gt;American Journal of Medical Genetics Part A&lt;/full-title&gt;&lt;/periodical&gt;&lt;pages&gt;1095-1098&lt;/pages&gt;&lt;volume&gt;170&lt;/volume&gt;&lt;number&gt;4&lt;/number&gt;&lt;dates&gt;&lt;year&gt;2016&lt;/year&gt;&lt;pub-dates&gt;&lt;date&gt;2016/04/01&lt;/date&gt;&lt;/pub-dates&gt;&lt;/dates&gt;&lt;publisher&gt;John Wiley &amp;amp; Sons, Ltd&lt;/publisher&gt;&lt;isbn&gt;1552-4825&lt;/isbn&gt;&lt;work-type&gt;https://doi.org/10.1002/ajmg.a.37534&lt;/work-type&gt;&lt;urls&gt;&lt;related-urls&gt;&lt;url&gt;https://doi.org/10.1002/ajmg.a.37534&lt;/url&gt;&lt;/related-urls&gt;&lt;/urls&gt;&lt;electronic-resource-num&gt;https://doi.org/10.1002/ajmg.a.37534&lt;/electronic-resource-num&gt;&lt;access-date&gt;2021/06/15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erreira_2020</w:t>
            </w:r>
            <w:hyperlink w:anchor="_ENREF_195" w:tooltip="Ferreira, 2020 #13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erreira&lt;/Author&gt;&lt;Year&gt;2020&lt;/Year&gt;&lt;RecNum&gt;135&lt;/RecNum&gt;&lt;DisplayText&gt;&lt;style face="superscript"&gt;195&lt;/style&gt;&lt;/DisplayText&gt;&lt;record&gt;&lt;rec-number&gt;135&lt;/rec-number&gt;&lt;foreign-keys&gt;&lt;key app="EN" db-id="p9wv00a5yez0v1et5awv9pfoepd0x5dtwwpt" timestamp="1623790226"&gt;135&lt;/key&gt;&lt;/foreign-keys&gt;&lt;ref-type name="Journal Article"&gt;17&lt;/ref-type&gt;&lt;contributors&gt;&lt;authors&gt;&lt;author&gt;Ferreira, Susana Isabel&lt;/author&gt;&lt;author&gt;Cinnirella, Giacomo&lt;/author&gt;&lt;author&gt;Ramos, Lina&lt;/author&gt;&lt;author&gt;Suppa, Antonio&lt;/author&gt;&lt;author&gt;Pires, Luís Miguel&lt;/author&gt;&lt;author&gt;Nardone, Anna Maria&lt;/author&gt;&lt;author&gt;Camerota, Letizia&lt;/author&gt;&lt;author&gt;Lanciotti, Silvia&lt;/author&gt;&lt;author&gt;Galasso, Cinzia&lt;/author&gt;&lt;author&gt;De Maio, Fernando&lt;/author&gt;&lt;author&gt;de Melo, Joana Barbosa&lt;/author&gt;&lt;author&gt;Carreira, Isabel Marques&lt;/author&gt;&lt;author&gt;Brancati, Francesco&lt;/author&gt;&lt;/authors&gt;&lt;/contributors&gt;&lt;titles&gt;&lt;title&gt;Tremor is a major feature of 9p13 deletion syndrome&lt;/title&gt;&lt;secondary-title&gt;American Journal of Medical Genetics Part A&lt;/secondary-title&gt;&lt;/titles&gt;&lt;periodical&gt;&lt;full-title&gt;American Journal of Medical Genetics Part A&lt;/full-title&gt;&lt;/periodical&gt;&lt;pages&gt;2694-2698&lt;/pages&gt;&lt;volume&gt;182&lt;/volume&gt;&lt;number&gt;11&lt;/number&gt;&lt;keywords&gt;&lt;keyword&gt;9p13 deletion syndrome&lt;/keyword&gt;&lt;keyword&gt;myoclonus&lt;/keyword&gt;&lt;keyword&gt;NPR2&lt;/keyword&gt;&lt;keyword&gt;tremor&lt;/keyword&gt;&lt;/keywords&gt;&lt;dates&gt;&lt;year&gt;2020&lt;/year&gt;&lt;pub-dates&gt;&lt;date&gt;2020/11/01&lt;/date&gt;&lt;/pub-dates&gt;&lt;/dates&gt;&lt;publisher&gt;John Wiley &amp;amp; Sons, Ltd&lt;/publisher&gt;&lt;isbn&gt;1552-4825&lt;/isbn&gt;&lt;work-type&gt;https://doi.org/10.1002/ajmg.a.61807&lt;/work-type&gt;&lt;urls&gt;&lt;related-urls&gt;&lt;url&gt;https://doi.org/10.1002/ajmg.a.61807&lt;/url&gt;&lt;/related-urls&gt;&lt;/urls&gt;&lt;electronic-resource-num&gt;https://doi.org/10.1002/ajmg.a.61807&lt;/electronic-resource-num&gt;&lt;access-date&gt;2021/06/15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A650891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9:33819009-3866327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1069B50" w14:textId="717B869A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 of Niemi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4CFBAFF0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180F4F1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9q22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B41A56F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59" w:name="_Hlk75872953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9:90333007-101185240</w:t>
            </w:r>
            <w:bookmarkEnd w:id="59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0744BAB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887CFBD" w14:textId="61B1106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imojima_2009</w:t>
            </w:r>
            <w:hyperlink w:anchor="_ENREF_196" w:tooltip="Shimojima, 2009 #13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himojima&lt;/Author&gt;&lt;Year&gt;2009&lt;/Year&gt;&lt;RecNum&gt;138&lt;/RecNum&gt;&lt;DisplayText&gt;&lt;style face="superscript"&gt;196&lt;/style&gt;&lt;/DisplayText&gt;&lt;record&gt;&lt;rec-number&gt;138&lt;/rec-number&gt;&lt;foreign-keys&gt;&lt;key app="EN" db-id="p9wv00a5yez0v1et5awv9pfoepd0x5dtwwpt" timestamp="1623806928"&gt;138&lt;/key&gt;&lt;/foreign-keys&gt;&lt;ref-type name="Journal Article"&gt;17&lt;/ref-type&gt;&lt;contributors&gt;&lt;authors&gt;&lt;author&gt;Shimojima, K.&lt;/author&gt;&lt;author&gt;Adachi, M.&lt;/author&gt;&lt;author&gt;Tanaka, M.&lt;/author&gt;&lt;author&gt;Tanaka, Y.&lt;/author&gt;&lt;author&gt;Kurosawa, K.&lt;/author&gt;&lt;author&gt;Yamamoto, T.&lt;/author&gt;&lt;/authors&gt;&lt;/contributors&gt;&lt;auth-address&gt;International Research and Educational Institute for Integrated Medical Sciences (IREIIMS), Tokyo Women&amp;apos;s Medical University, Shinjuku-ward, Tokyo, Japan.&lt;/auth-address&gt;&lt;titles&gt;&lt;title&gt;Clinical features of microdeletion 9q22.3 (pat)&lt;/title&gt;&lt;secondary-title&gt;Clin Genet&lt;/secondary-title&gt;&lt;alt-title&gt;Clinical genetics&lt;/alt-title&gt;&lt;/titles&gt;&lt;alt-periodical&gt;&lt;full-title&gt;Clinical Genetics&lt;/full-title&gt;&lt;/alt-periodical&gt;&lt;pages&gt;384-93&lt;/pages&gt;&lt;volume&gt;75&lt;/volume&gt;&lt;number&gt;4&lt;/number&gt;&lt;edition&gt;2009/03/27&lt;/edition&gt;&lt;keywords&gt;&lt;keyword&gt;Basal Cell Nevus Syndrome/genetics&lt;/keyword&gt;&lt;keyword&gt;*Chromosome Deletion&lt;/keyword&gt;&lt;keyword&gt;*Chromosomes, Human, Pair 9&lt;/keyword&gt;&lt;keyword&gt;Developmental Disabilities/genetics&lt;/keyword&gt;&lt;keyword&gt;Fathers&lt;/keyword&gt;&lt;keyword&gt;Female&lt;/keyword&gt;&lt;keyword&gt;Genomic Imprinting&lt;/keyword&gt;&lt;keyword&gt;Humans&lt;/keyword&gt;&lt;keyword&gt;Infant, Newborn&lt;/keyword&gt;&lt;keyword&gt;Patched Receptors&lt;/keyword&gt;&lt;keyword&gt;Patched-1 Receptor&lt;/keyword&gt;&lt;keyword&gt;Receptors, Cell Surface/genetics&lt;/keyword&gt;&lt;/keywords&gt;&lt;dates&gt;&lt;year&gt;2009&lt;/year&gt;&lt;pub-dates&gt;&lt;date&gt;Apr&lt;/date&gt;&lt;/pub-dates&gt;&lt;/dates&gt;&lt;isbn&gt;0009-9163&lt;/isbn&gt;&lt;accession-num&gt;19320658&lt;/accession-num&gt;&lt;urls&gt;&lt;/urls&gt;&lt;electronic-resource-num&gt;10.1111/j.1399-0004.2008.01141.x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uller_2012</w:t>
            </w:r>
            <w:hyperlink w:anchor="_ENREF_197" w:tooltip="Muller, 2012 #13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dWxsZXI8L0F1dGhvcj48WWVhcj4yMDEyPC9ZZWFyPjxS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dWxsZXI8L0F1dGhvcj48WWVhcj4yMDEyPC9ZZWFyPjxS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eichert_2015</w:t>
            </w:r>
            <w:hyperlink w:anchor="_ENREF_198" w:tooltip="Reichert, 2015 #14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ZWljaGVydDwvQXV0aG9yPjxZZWFyPjIwMTU8L1llYXI+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ZWljaGVydDwvQXV0aG9yPjxZZWFyPjIwMTU8L1llYXI+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amada_2020</w:t>
            </w:r>
            <w:hyperlink w:anchor="_ENREF_199" w:tooltip="Yamada, 2020 #13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YW1hZGE8L0F1dGhvcj48WWVhcj4yMDIwPC9ZZWFyPjxS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YW1hZGE8L0F1dGhvcj48WWVhcj4yMDIwPC9ZZWFyPjxS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wing_2021</w:t>
            </w:r>
            <w:hyperlink w:anchor="_ENREF_200" w:tooltip="Ewing, 2021 #14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Ewing&lt;/Author&gt;&lt;Year&gt;2021&lt;/Year&gt;&lt;RecNum&gt;140&lt;/RecNum&gt;&lt;DisplayText&gt;&lt;style face="superscript"&gt;200&lt;/style&gt;&lt;/DisplayText&gt;&lt;record&gt;&lt;rec-number&gt;140&lt;/rec-number&gt;&lt;foreign-keys&gt;&lt;key app="EN" db-id="p9wv00a5yez0v1et5awv9pfoepd0x5dtwwpt" timestamp="1623807040"&gt;140&lt;/key&gt;&lt;/foreign-keys&gt;&lt;ref-type name="Journal Article"&gt;17&lt;/ref-type&gt;&lt;contributors&gt;&lt;authors&gt;&lt;author&gt;Ewing, Adam D.&lt;/author&gt;&lt;author&gt;Cheetham, Seth W.&lt;/author&gt;&lt;author&gt;McGill, James J.&lt;/author&gt;&lt;author&gt;Sharkey, Michael&lt;/author&gt;&lt;author&gt;Walker, Rick&lt;/author&gt;&lt;author&gt;West, Jennifer A.&lt;/author&gt;&lt;author&gt;West, Malcolm J.&lt;/author&gt;&lt;author&gt;Summers, Kim M.&lt;/author&gt;&lt;/authors&gt;&lt;/contributors&gt;&lt;titles&gt;&lt;title&gt;Microdeletion of 9q22.3: A patient with minimal deletion size associated with a severe phenotype&lt;/title&gt;&lt;secondary-title&gt;American Journal of Medical Genetics Part A&lt;/secondary-title&gt;&lt;/titles&gt;&lt;periodical&gt;&lt;full-title&gt;American Journal of Medical Genetics Part A&lt;/full-title&gt;&lt;/periodical&gt;&lt;volume&gt;n/a&lt;/volume&gt;&lt;number&gt;n/a&lt;/number&gt;&lt;keywords&gt;&lt;keyword&gt;9q22.3 deletion&lt;/keyword&gt;&lt;keyword&gt;basal cell nevus syndrome&lt;/keyword&gt;&lt;keyword&gt;Gorlin syndrome&lt;/keyword&gt;&lt;keyword&gt;PTCH1&lt;/keyword&gt;&lt;/keywords&gt;&lt;dates&gt;&lt;year&gt;2021&lt;/year&gt;&lt;pub-dates&gt;&lt;date&gt;2021/05/07&lt;/date&gt;&lt;/pub-dates&gt;&lt;/dates&gt;&lt;publisher&gt;John Wiley &amp;amp; Sons, Ltd&lt;/publisher&gt;&lt;isbn&gt;1552-4825&lt;/isbn&gt;&lt;work-type&gt;https://doi.org/10.1002/ajmg.a.62224&lt;/work-type&gt;&lt;urls&gt;&lt;related-urls&gt;&lt;url&gt;https://doi.org/10.1002/ajmg.a.62224&lt;/url&gt;&lt;/related-urls&gt;&lt;/urls&gt;&lt;electronic-resource-num&gt;https://doi.org/10.1002/ajmg.a.62224&lt;/electronic-resource-num&gt;&lt;access-date&gt;2021/06/15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D395FCC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9:91143187-10214541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D1D02A8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 of Muller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AF73773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8059D58" w14:textId="7917346E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A720626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60" w:name="_Hlk75872965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9:95885026-98218797</w:t>
            </w:r>
            <w:bookmarkEnd w:id="60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36296B9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83D3CE2" w14:textId="7C2E49B9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0555F60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9:96845205-9917897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638C555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reported in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Shimojima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EB3FD6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75EE1D6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E0AC5BB" w14:textId="530A69F8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61" w:name="_Hlk75872975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9:98205264-98269699</w:t>
            </w:r>
            <w:bookmarkEnd w:id="61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E505B7E" w14:textId="245269A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BD2D254" w14:textId="7AFA30F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1DBCD62" w14:textId="60E09EC5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9:98205264-9826969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86325F5" w14:textId="6B357B33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PTCH1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CB09D9" w:rsidRPr="003456EA" w14:paraId="1035659C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0C0B135" w14:textId="77777777" w:rsidR="00FF21DC" w:rsidRPr="009369B6" w:rsidRDefault="00FF21DC" w:rsidP="00FF21DC">
            <w:pPr>
              <w:ind w:left="720" w:hanging="720"/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9q31.1-q31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B5B2C66" w14:textId="4909304D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62" w:name="_Hlk75873611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9:107945742-114439602</w:t>
            </w:r>
            <w:bookmarkEnd w:id="62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3C31F7E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F9C07D4" w14:textId="0160F50F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ucciolo_2014</w:t>
            </w:r>
            <w:hyperlink w:anchor="_ENREF_201" w:tooltip="Mucciolo, 2014 #14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dWNjaW9sbzwvQXV0aG9yPjxZZWFyPjIwMTQ8L1llYXI+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dWNjaW9sbzwvQXV0aG9yPjxZZWFyPjIwMTQ8L1llYXI+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Nevado_2014</w:t>
            </w:r>
            <w:hyperlink w:anchor="_ENREF_202" w:tooltip="Nevado, 2014 #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ZXZhZG88L0F1dGhvcj48WWVhcj4yMDE0PC9ZZWFyPjxS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ZXZhZG88L0F1dGhvcj48WWVhcj4yMDE0PC9ZZWFyPjxS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FE52ECD" w14:textId="2AF28033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9:107945742-11443960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6413FB3" w14:textId="5B1F54AD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 reported in Mucciolo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D73383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4F33414" w14:textId="3071A2EC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Kleefstra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Syndrome (9q34.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121B8E9" w14:textId="7307F6A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</w:t>
            </w:r>
            <w:r w:rsidRPr="00AB093D">
              <w:rPr>
                <w:rFonts w:asciiTheme="minorHAnsi" w:eastAsia="Times New Roman" w:hAnsiTheme="minorHAnsi" w:cstheme="minorHAnsi"/>
                <w:sz w:val="16"/>
                <w:szCs w:val="16"/>
              </w:rPr>
              <w:t>9:137618991-13783612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5BF8DB9" w14:textId="61E4536D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0ACCC32" w14:textId="738ADE75" w:rsidR="00FF21DC" w:rsidRPr="00B9777F" w:rsidRDefault="00CE45D5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02279C5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9:140513444-14073057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5A67214" w14:textId="07399328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E337B2" w:rsidRPr="003456EA" w14:paraId="4C40C08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7D936E3" w14:textId="77777777" w:rsidR="00E337B2" w:rsidRPr="009369B6" w:rsidRDefault="00E337B2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31B6813" w14:textId="77777777" w:rsidR="00E337B2" w:rsidRPr="009369B6" w:rsidRDefault="00E337B2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D7470ED" w14:textId="77777777" w:rsidR="00E337B2" w:rsidRPr="009369B6" w:rsidRDefault="00E337B2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71D0DA3" w14:textId="77777777" w:rsidR="00E337B2" w:rsidRPr="00B9777F" w:rsidRDefault="00E337B2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0A10260" w14:textId="77777777" w:rsidR="00E337B2" w:rsidRPr="009369B6" w:rsidRDefault="00E337B2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BE506BF" w14:textId="77777777" w:rsidR="00E337B2" w:rsidRPr="009369B6" w:rsidRDefault="00E337B2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2E36A58E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E452080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0p Terminal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CFC87BE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63" w:name="_Hlk74738678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0-10550771</w:t>
            </w:r>
            <w:bookmarkEnd w:id="63"/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EF07B88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5D83193" w14:textId="1D9CB27D" w:rsidR="002F6F2D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chuffenhauer_1998</w:t>
            </w:r>
            <w:hyperlink w:anchor="_ENREF_203" w:tooltip="Schuffenhauer, 1998 #15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h1ZmZlbmhhdWVyPC9BdXRob3I+PFllYXI+MTk5ODwv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h1ZmZlbmhhdWVyPC9BdXRob3I+PFllYXI+MTk5ODwv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chtner_2000</w:t>
            </w:r>
            <w:hyperlink w:anchor="_ENREF_204" w:tooltip="Lichtner, 2000 #14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NodG5lcjwvQXV0aG9yPjxZZWFyPjIwMDA8L1llYXI+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NodG5lcjwvQXV0aG9yPjxZZWFyPjIwMDA8L1llYXI+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4AC005BE" w14:textId="65B4E49E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krypnyk_2002</w:t>
            </w:r>
            <w:hyperlink w:anchor="_ENREF_205" w:tooltip="Skrypnyk, 2002 #14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3J5cG55azwvQXV0aG9yPjxZZWFyPjIwMDI8L1llYXI+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3J5cG55azwvQXV0aG9yPjxZZWFyPjIwMDI8L1llYXI+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atsenko_2004</w:t>
            </w:r>
            <w:hyperlink w:anchor="_ENREF_206" w:tooltip="Yatsenko, 2004 #14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Yatsenko&lt;/Author&gt;&lt;Year&gt;2004&lt;/Year&gt;&lt;RecNum&gt;147&lt;/RecNum&gt;&lt;DisplayText&gt;&lt;style face="superscript"&gt;206&lt;/style&gt;&lt;/DisplayText&gt;&lt;record&gt;&lt;rec-number&gt;147&lt;/rec-number&gt;&lt;foreign-keys&gt;&lt;key app="EN" db-id="p9wv00a5yez0v1et5awv9pfoepd0x5dtwwpt" timestamp="1623852557"&gt;147&lt;/key&gt;&lt;/foreign-keys&gt;&lt;ref-type name="Journal Article"&gt;17&lt;/ref-type&gt;&lt;contributors&gt;&lt;authors&gt;&lt;author&gt;Yatsenko, S. A.&lt;/author&gt;&lt;author&gt;Yatsenko, A. N.&lt;/author&gt;&lt;author&gt;Szigeti, K.&lt;/author&gt;&lt;author&gt;Craigen, W. J.&lt;/author&gt;&lt;author&gt;Stankiewicz, P.&lt;/author&gt;&lt;author&gt;Cheung, S. W.&lt;/author&gt;&lt;author&gt;Lupski, J. R.&lt;/author&gt;&lt;/authors&gt;&lt;/contributors&gt;&lt;auth-address&gt;Department of Molecular and Human Genetics, Baylor College of Medicine, Houston, TX, USA.&lt;/auth-address&gt;&lt;titles&gt;&lt;title&gt;Interstitial deletion of 10p and atrial septal defect in DiGeorge 2 syndrome&lt;/title&gt;&lt;secondary-title&gt;Clin Genet&lt;/secondary-title&gt;&lt;alt-title&gt;Clinical genetics&lt;/alt-title&gt;&lt;/titles&gt;&lt;alt-periodical&gt;&lt;full-title&gt;Clinical Genetics&lt;/full-title&gt;&lt;/alt-periodical&gt;&lt;pages&gt;128-36&lt;/pages&gt;&lt;volume&gt;66&lt;/volume&gt;&lt;number&gt;2&lt;/number&gt;&lt;edition&gt;2004/07/16&lt;/edition&gt;&lt;keywords&gt;&lt;keyword&gt;Child, Preschool&lt;/keyword&gt;&lt;keyword&gt;*Chromosome Deletion&lt;/keyword&gt;&lt;keyword&gt;Chromosomes, Human, Pair 10/*genetics&lt;/keyword&gt;&lt;keyword&gt;Cytogenetic Analysis&lt;/keyword&gt;&lt;keyword&gt;DiGeorge Syndrome/*genetics&lt;/keyword&gt;&lt;keyword&gt;Echocardiography&lt;/keyword&gt;&lt;keyword&gt;Female&lt;/keyword&gt;&lt;keyword&gt;Heart Defects, Congenital/*pathology&lt;/keyword&gt;&lt;keyword&gt;Humans&lt;/keyword&gt;&lt;keyword&gt;In Situ Hybridization, Fluorescence&lt;/keyword&gt;&lt;keyword&gt;Infant&lt;/keyword&gt;&lt;keyword&gt;Klebsiella Infections/*physiopathology&lt;/keyword&gt;&lt;keyword&gt;Male&lt;/keyword&gt;&lt;/keywords&gt;&lt;dates&gt;&lt;year&gt;2004&lt;/year&gt;&lt;pub-dates&gt;&lt;date&gt;Aug&lt;/date&gt;&lt;/pub-dates&gt;&lt;/dates&gt;&lt;isbn&gt;0009-9163 (Print)&amp;#xD;0009-9163&lt;/isbn&gt;&lt;accession-num&gt;15253763&lt;/accession-num&gt;&lt;urls&gt;&lt;/urls&gt;&lt;electronic-resource-num&gt;10.1111/j.1399-0004.2004.00290.x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ndstrand_2010</w:t>
            </w:r>
            <w:hyperlink w:anchor="_ENREF_207" w:tooltip="Lindstrand, 2010 #14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5kc3RyYW5kPC9BdXRob3I+PFllYXI+MjAxMDwvWWVh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EyMzMtNDM8L3BhZ2VzPjx2b2x1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5kc3RyYW5kPC9BdXRob3I+PFllYXI+MjAxMDwvWWVh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EyMzMtNDM8L3BhZ2VzPjx2b2x1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lis_2012</w:t>
            </w:r>
            <w:hyperlink w:anchor="_ENREF_208" w:tooltip="Melis, 2012 #14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elis&lt;/Author&gt;&lt;Year&gt;2012&lt;/Year&gt;&lt;RecNum&gt;144&lt;/RecNum&gt;&lt;DisplayText&gt;&lt;style face="superscript"&gt;208&lt;/style&gt;&lt;/DisplayText&gt;&lt;record&gt;&lt;rec-number&gt;144&lt;/rec-number&gt;&lt;foreign-keys&gt;&lt;key app="EN" db-id="p9wv00a5yez0v1et5awv9pfoepd0x5dtwwpt" timestamp="1623851390"&gt;144&lt;/key&gt;&lt;/foreign-keys&gt;&lt;ref-type name="Journal Article"&gt;17&lt;/ref-type&gt;&lt;contributors&gt;&lt;authors&gt;&lt;author&gt;Melis, Daniela&lt;/author&gt;&lt;author&gt;Genesio, Rita&lt;/author&gt;&lt;author&gt;Boemio, Pasquale&lt;/author&gt;&lt;author&gt;Del Giudice, Ennio&lt;/author&gt;&lt;author&gt;Cappuccio, Gerarda&lt;/author&gt;&lt;author&gt;Mormile, Angela&lt;/author&gt;&lt;author&gt;Ronga, Valentina&lt;/author&gt;&lt;author&gt;Conti, Anna&lt;/author&gt;&lt;author&gt;Imperati, Floriana&lt;/author&gt;&lt;author&gt;Nitsch, Lucio&lt;/author&gt;&lt;author&gt;Andria, Generoso&lt;/author&gt;&lt;/authors&gt;&lt;/contributors&gt;&lt;titles&gt;&lt;title&gt;Clinical description of a patient carrying the smallest reported deletion involving 10p14 region&lt;/title&gt;&lt;secondary-title&gt;American Journal of Medical Genetics Part A&lt;/secondary-title&gt;&lt;/titles&gt;&lt;periodical&gt;&lt;full-title&gt;American Journal of Medical Genetics Part A&lt;/full-title&gt;&lt;/periodical&gt;&lt;pages&gt;832-835&lt;/pages&gt;&lt;volume&gt;158A&lt;/volume&gt;&lt;number&gt;4&lt;/number&gt;&lt;keywords&gt;&lt;keyword&gt;DiGeorge critical region 2&lt;/keyword&gt;&lt;keyword&gt;deafness&lt;/keyword&gt;&lt;keyword&gt;GATA3&lt;/keyword&gt;&lt;keyword&gt;HDR&lt;/keyword&gt;&lt;/keywords&gt;&lt;dates&gt;&lt;year&gt;2012&lt;/year&gt;&lt;pub-dates&gt;&lt;date&gt;2012/04/01&lt;/date&gt;&lt;/pub-dates&gt;&lt;/dates&gt;&lt;publisher&gt;John Wiley &amp;amp; Sons, Ltd&lt;/publisher&gt;&lt;isbn&gt;1552-4825&lt;/isbn&gt;&lt;work-type&gt;https://doi.org/10.1002/ajmg.a.34133&lt;/work-type&gt;&lt;urls&gt;&lt;related-urls&gt;&lt;url&gt;https://doi.org/10.1002/ajmg.a.34133&lt;/url&gt;&lt;/related-urls&gt;&lt;/urls&gt;&lt;electronic-resource-num&gt;https://doi.org/10.1002/ajmg.a.34133&lt;/electronic-resource-num&gt;&lt;access-date&gt;2021/06/1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im_2017</w:t>
            </w:r>
            <w:hyperlink w:anchor="_ENREF_209" w:tooltip="Kim, 2017 #14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im&lt;/Author&gt;&lt;Year&gt;2017&lt;/Year&gt;&lt;RecNum&gt;145&lt;/RecNum&gt;&lt;DisplayText&gt;&lt;style face="superscript"&gt;209&lt;/style&gt;&lt;/DisplayText&gt;&lt;record&gt;&lt;rec-number&gt;145&lt;/rec-number&gt;&lt;foreign-keys&gt;&lt;key app="EN" db-id="p9wv00a5yez0v1et5awv9pfoepd0x5dtwwpt" timestamp="1623852027"&gt;145&lt;/key&gt;&lt;/foreign-keys&gt;&lt;ref-type name="Journal Article"&gt;17&lt;/ref-type&gt;&lt;contributors&gt;&lt;authors&gt;&lt;author&gt;Kim, Saet Byeol&lt;/author&gt;&lt;author&gt;Kim, Young-Eun&lt;/author&gt;&lt;author&gt;Jung, Ji Mi&lt;/author&gt;&lt;author&gt;Jin, Hye Young&lt;/author&gt;&lt;author&gt;Lim, Yun-Jung&lt;/author&gt;&lt;author&gt;Chung, Mi Lim&lt;/author&gt;&lt;/authors&gt;&lt;/contributors&gt;&lt;titles&gt;&lt;title&gt;Clinical description of a neonate carrying the largest reported deletion involving the 10p15.3p13 region&lt;/title&gt;&lt;secondary-title&gt;Clinical case reports&lt;/secondary-title&gt;&lt;alt-title&gt;Clin Case Rep&lt;/alt-title&gt;&lt;/titles&gt;&lt;periodical&gt;&lt;full-title&gt;Clinical case reports&lt;/full-title&gt;&lt;abbr-1&gt;Clin Case Rep&lt;/abbr-1&gt;&lt;/periodical&gt;&lt;alt-periodical&gt;&lt;full-title&gt;Clinical case reports&lt;/full-title&gt;&lt;abbr-1&gt;Clin Case Rep&lt;/abbr-1&gt;&lt;/alt-periodical&gt;&lt;pages&gt;1369-1375&lt;/pages&gt;&lt;volume&gt;5&lt;/volume&gt;&lt;number&gt;8&lt;/number&gt;&lt;keywords&gt;&lt;keyword&gt;*10p monosomy&lt;/keyword&gt;&lt;keyword&gt;*GATA3&lt;/keyword&gt;&lt;keyword&gt;*ZMYND11&lt;/keyword&gt;&lt;keyword&gt;*chromosomal microarray&lt;/keyword&gt;&lt;/keywords&gt;&lt;dates&gt;&lt;year&gt;2017&lt;/year&gt;&lt;/dates&gt;&lt;publisher&gt;John Wiley and Sons Inc.&lt;/publisher&gt;&lt;isbn&gt;2050-0904&lt;/isbn&gt;&lt;accession-num&gt;28781861&lt;/accession-num&gt;&lt;urls&gt;&lt;related-urls&gt;&lt;url&gt;https://pubmed.ncbi.nlm.nih.gov/28781861&lt;/url&gt;&lt;url&gt;https://www.ncbi.nlm.nih.gov/pmc/articles/PMC5538072/&lt;/url&gt;&lt;/related-urls&gt;&lt;/urls&gt;&lt;electronic-resource-num&gt;10.1002/ccr3.1070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ao_2021</w:t>
            </w:r>
            <w:hyperlink w:anchor="_ENREF_210" w:tooltip="Shao, 2021 #15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hao&lt;/Author&gt;&lt;Year&gt;2021&lt;/Year&gt;&lt;RecNum&gt;152&lt;/RecNum&gt;&lt;DisplayText&gt;&lt;style face="superscript"&gt;210&lt;/style&gt;&lt;/DisplayText&gt;&lt;record&gt;&lt;rec-number&gt;152&lt;/rec-number&gt;&lt;foreign-keys&gt;&lt;key app="EN" db-id="p9wv00a5yez0v1et5awv9pfoepd0x5dtwwpt" timestamp="1623855503"&gt;152&lt;/key&gt;&lt;/foreign-keys&gt;&lt;ref-type name="Journal Article"&gt;17&lt;/ref-type&gt;&lt;contributors&gt;&lt;authors&gt;&lt;author&gt;Shao, Qiao-Yan&lt;/author&gt;&lt;author&gt;Wu, Pei-Lin&lt;/author&gt;&lt;author&gt;Lin, Bi-Yun&lt;/author&gt;&lt;author&gt;Chen, Sen-Jing&lt;/author&gt;&lt;author&gt;Liu, Jian&lt;/author&gt;&lt;author&gt;Chen, Su-Qing&lt;/author&gt;&lt;/authors&gt;&lt;/contributors&gt;&lt;titles&gt;&lt;title&gt;Clinical report of a neonate carrying a large deletion in the 10p15.3p13 region and review of the literature&lt;/title&gt;&lt;secondary-title&gt;Molecular Cytogenetics&lt;/secondary-title&gt;&lt;/titles&gt;&lt;periodical&gt;&lt;full-title&gt;Mol Cytogenet&lt;/full-title&gt;&lt;abbr-1&gt;Molecular cytogenetics&lt;/abbr-1&gt;&lt;/periodical&gt;&lt;pages&gt;29&lt;/pages&gt;&lt;volume&gt;14&lt;/volume&gt;&lt;number&gt;1&lt;/number&gt;&lt;dates&gt;&lt;year&gt;2021&lt;/year&gt;&lt;pub-dates&gt;&lt;date&gt;2021/05/28&lt;/date&gt;&lt;/pub-dates&gt;&lt;/dates&gt;&lt;isbn&gt;1755-8166&lt;/isbn&gt;&lt;urls&gt;&lt;related-urls&gt;&lt;url&gt;https://doi.org/10.1186/s13039-021-00546-1&lt;/url&gt;&lt;/related-urls&gt;&lt;/urls&gt;&lt;electronic-resource-num&gt;10.1186/s13039-021-00546-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D66C936" w14:textId="62CF8C75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0-10550771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B42013E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bookmarkStart w:id="64" w:name="_Hlk74738570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Patient "DW" in Lichtner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  <w:bookmarkEnd w:id="64"/>
          </w:p>
        </w:tc>
      </w:tr>
      <w:tr w:rsidR="00CB09D9" w:rsidRPr="003456EA" w14:paraId="197CB79B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66DF065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lastRenderedPageBreak/>
              <w:t>10p15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2AC2D94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101955-73980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25D6D45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535B620" w14:textId="5BAC0669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Scipio_2012</w:t>
            </w:r>
            <w:hyperlink w:anchor="_ENREF_211" w:tooltip="DeScipio, 2012 #15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VNjaXBpbzwvQXV0aG9yPjxZZWFyPjIwMTI8L1llYXI+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VNjaXBpbzwvQXV0aG9yPjxZZWFyPjIwMTI8L1llYXI+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oluha_2017</w:t>
            </w:r>
            <w:hyperlink w:anchor="_ENREF_212" w:tooltip="Poluha, 2017 #15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Poluha&lt;/Author&gt;&lt;Year&gt;2017&lt;/Year&gt;&lt;RecNum&gt;154&lt;/RecNum&gt;&lt;DisplayText&gt;&lt;style face="superscript"&gt;212&lt;/style&gt;&lt;/DisplayText&gt;&lt;record&gt;&lt;rec-number&gt;154&lt;/rec-number&gt;&lt;foreign-keys&gt;&lt;key app="EN" db-id="p9wv00a5yez0v1et5awv9pfoepd0x5dtwwpt" timestamp="1623868587"&gt;154&lt;/key&gt;&lt;/foreign-keys&gt;&lt;ref-type name="Journal Article"&gt;17&lt;/ref-type&gt;&lt;contributors&gt;&lt;authors&gt;&lt;author&gt;Poluha, Anna&lt;/author&gt;&lt;author&gt;Bernaciak, Joanna&lt;/author&gt;&lt;author&gt;Jaszczuk, Ilona&lt;/author&gt;&lt;author&gt;Kędzior, Marta&lt;/author&gt;&lt;author&gt;Nowakowska, Beata Anna&lt;/author&gt;&lt;/authors&gt;&lt;/contributors&gt;&lt;titles&gt;&lt;title&gt;Molecular and clinical characterization of new patient with 1,08 Mb deletion in 10p15.3 region&lt;/title&gt;&lt;secondary-title&gt;Molecular Cytogenetics&lt;/secondary-title&gt;&lt;/titles&gt;&lt;periodical&gt;&lt;full-title&gt;Mol Cytogenet&lt;/full-title&gt;&lt;abbr-1&gt;Molecular cytogenetics&lt;/abbr-1&gt;&lt;/periodical&gt;&lt;pages&gt;34&lt;/pages&gt;&lt;volume&gt;10&lt;/volume&gt;&lt;number&gt;1&lt;/number&gt;&lt;dates&gt;&lt;year&gt;2017&lt;/year&gt;&lt;pub-dates&gt;&lt;date&gt;2017/09/07&lt;/date&gt;&lt;/pub-dates&gt;&lt;/dates&gt;&lt;isbn&gt;1755-8166&lt;/isbn&gt;&lt;urls&gt;&lt;related-urls&gt;&lt;url&gt;https://doi.org/10.1186/s13039-017-0336-2&lt;/url&gt;&lt;/related-urls&gt;&lt;/urls&gt;&lt;electronic-resource-num&gt;10.1186/s13039-017-0336-2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ao_2021</w:t>
            </w:r>
            <w:hyperlink w:anchor="_ENREF_210" w:tooltip="Shao, 2021 #15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hao&lt;/Author&gt;&lt;Year&gt;2021&lt;/Year&gt;&lt;RecNum&gt;152&lt;/RecNum&gt;&lt;DisplayText&gt;&lt;style face="superscript"&gt;210&lt;/style&gt;&lt;/DisplayText&gt;&lt;record&gt;&lt;rec-number&gt;152&lt;/rec-number&gt;&lt;foreign-keys&gt;&lt;key app="EN" db-id="p9wv00a5yez0v1et5awv9pfoepd0x5dtwwpt" timestamp="1623855503"&gt;152&lt;/key&gt;&lt;/foreign-keys&gt;&lt;ref-type name="Journal Article"&gt;17&lt;/ref-type&gt;&lt;contributors&gt;&lt;authors&gt;&lt;author&gt;Shao, Qiao-Yan&lt;/author&gt;&lt;author&gt;Wu, Pei-Lin&lt;/author&gt;&lt;author&gt;Lin, Bi-Yun&lt;/author&gt;&lt;author&gt;Chen, Sen-Jing&lt;/author&gt;&lt;author&gt;Liu, Jian&lt;/author&gt;&lt;author&gt;Chen, Su-Qing&lt;/author&gt;&lt;/authors&gt;&lt;/contributors&gt;&lt;titles&gt;&lt;title&gt;Clinical report of a neonate carrying a large deletion in the 10p15.3p13 region and review of the literature&lt;/title&gt;&lt;secondary-title&gt;Molecular Cytogenetics&lt;/secondary-title&gt;&lt;/titles&gt;&lt;periodical&gt;&lt;full-title&gt;Mol Cytogenet&lt;/full-title&gt;&lt;abbr-1&gt;Molecular cytogenetics&lt;/abbr-1&gt;&lt;/periodical&gt;&lt;pages&gt;29&lt;/pages&gt;&lt;volume&gt;14&lt;/volume&gt;&lt;number&gt;1&lt;/number&gt;&lt;dates&gt;&lt;year&gt;2021&lt;/year&gt;&lt;pub-dates&gt;&lt;date&gt;2021/05/28&lt;/date&gt;&lt;/pub-dates&gt;&lt;/dates&gt;&lt;isbn&gt;1755-8166&lt;/isbn&gt;&lt;urls&gt;&lt;related-urls&gt;&lt;url&gt;https://doi.org/10.1186/s13039-021-00546-1&lt;/url&gt;&lt;/related-urls&gt;&lt;/urls&gt;&lt;electronic-resource-num&gt;10.1186/s13039-021-00546-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898BD19" w14:textId="3E8FB820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B164A">
              <w:rPr>
                <w:rFonts w:asciiTheme="minorHAnsi" w:eastAsia="Times New Roman" w:hAnsiTheme="minorHAnsi" w:cstheme="minorHAnsi"/>
                <w:sz w:val="16"/>
                <w:szCs w:val="16"/>
              </w:rPr>
              <w:t>chr10:111955-74980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69B28E5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4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DeScipio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B268960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09C63B0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AA9417C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126361-309093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A42171F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7E01BD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11584B5" w14:textId="54B58573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B164A">
              <w:rPr>
                <w:rFonts w:asciiTheme="minorHAnsi" w:eastAsia="Times New Roman" w:hAnsiTheme="minorHAnsi" w:cstheme="minorHAnsi"/>
                <w:sz w:val="16"/>
                <w:szCs w:val="16"/>
              </w:rPr>
              <w:t>chr10:136361-310093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190CD73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8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DeScipio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AE90C2A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54EE18D" w14:textId="32A24928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0p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4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-p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E2FB3F0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65" w:name="_Hlk74738778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8212176-19608181</w:t>
            </w:r>
            <w:bookmarkEnd w:id="65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716F69A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7132E67" w14:textId="7A23F590" w:rsidR="002F6F2D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chuffenhauer_1998</w:t>
            </w:r>
            <w:hyperlink w:anchor="_ENREF_203" w:tooltip="Schuffenhauer, 1998 #15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h1ZmZlbmhhdWVyPC9BdXRob3I+PFllYXI+MTk5ODwv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h1ZmZlbmhhdWVyPC9BdXRob3I+PFllYXI+MTk5ODwv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chtner_2000</w:t>
            </w:r>
            <w:hyperlink w:anchor="_ENREF_204" w:tooltip="Lichtner, 2000 #14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NodG5lcjwvQXV0aG9yPjxZZWFyPjIwMDA8L1llYXI+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NodG5lcjwvQXV0aG9yPjxZZWFyPjIwMDA8L1llYXI+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16FF2187" w14:textId="5823BA38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krypnyk_2002</w:t>
            </w:r>
            <w:hyperlink w:anchor="_ENREF_205" w:tooltip="Skrypnyk, 2002 #14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3J5cG55azwvQXV0aG9yPjxZZWFyPjIwMDI8L1llYXI+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3J5cG55azwvQXV0aG9yPjxZZWFyPjIwMDI8L1llYXI+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atsenko_2004</w:t>
            </w:r>
            <w:hyperlink w:anchor="_ENREF_206" w:tooltip="Yatsenko, 2004 #14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Yatsenko&lt;/Author&gt;&lt;Year&gt;2004&lt;/Year&gt;&lt;RecNum&gt;147&lt;/RecNum&gt;&lt;DisplayText&gt;&lt;style face="superscript"&gt;206&lt;/style&gt;&lt;/DisplayText&gt;&lt;record&gt;&lt;rec-number&gt;147&lt;/rec-number&gt;&lt;foreign-keys&gt;&lt;key app="EN" db-id="p9wv00a5yez0v1et5awv9pfoepd0x5dtwwpt" timestamp="1623852557"&gt;147&lt;/key&gt;&lt;/foreign-keys&gt;&lt;ref-type name="Journal Article"&gt;17&lt;/ref-type&gt;&lt;contributors&gt;&lt;authors&gt;&lt;author&gt;Yatsenko, S. A.&lt;/author&gt;&lt;author&gt;Yatsenko, A. N.&lt;/author&gt;&lt;author&gt;Szigeti, K.&lt;/author&gt;&lt;author&gt;Craigen, W. J.&lt;/author&gt;&lt;author&gt;Stankiewicz, P.&lt;/author&gt;&lt;author&gt;Cheung, S. W.&lt;/author&gt;&lt;author&gt;Lupski, J. R.&lt;/author&gt;&lt;/authors&gt;&lt;/contributors&gt;&lt;auth-address&gt;Department of Molecular and Human Genetics, Baylor College of Medicine, Houston, TX, USA.&lt;/auth-address&gt;&lt;titles&gt;&lt;title&gt;Interstitial deletion of 10p and atrial septal defect in DiGeorge 2 syndrome&lt;/title&gt;&lt;secondary-title&gt;Clin Genet&lt;/secondary-title&gt;&lt;alt-title&gt;Clinical genetics&lt;/alt-title&gt;&lt;/titles&gt;&lt;alt-periodical&gt;&lt;full-title&gt;Clinical Genetics&lt;/full-title&gt;&lt;/alt-periodical&gt;&lt;pages&gt;128-36&lt;/pages&gt;&lt;volume&gt;66&lt;/volume&gt;&lt;number&gt;2&lt;/number&gt;&lt;edition&gt;2004/07/16&lt;/edition&gt;&lt;keywords&gt;&lt;keyword&gt;Child, Preschool&lt;/keyword&gt;&lt;keyword&gt;*Chromosome Deletion&lt;/keyword&gt;&lt;keyword&gt;Chromosomes, Human, Pair 10/*genetics&lt;/keyword&gt;&lt;keyword&gt;Cytogenetic Analysis&lt;/keyword&gt;&lt;keyword&gt;DiGeorge Syndrome/*genetics&lt;/keyword&gt;&lt;keyword&gt;Echocardiography&lt;/keyword&gt;&lt;keyword&gt;Female&lt;/keyword&gt;&lt;keyword&gt;Heart Defects, Congenital/*pathology&lt;/keyword&gt;&lt;keyword&gt;Humans&lt;/keyword&gt;&lt;keyword&gt;In Situ Hybridization, Fluorescence&lt;/keyword&gt;&lt;keyword&gt;Infant&lt;/keyword&gt;&lt;keyword&gt;Klebsiella Infections/*physiopathology&lt;/keyword&gt;&lt;keyword&gt;Male&lt;/keyword&gt;&lt;/keywords&gt;&lt;dates&gt;&lt;year&gt;2004&lt;/year&gt;&lt;pub-dates&gt;&lt;date&gt;Aug&lt;/date&gt;&lt;/pub-dates&gt;&lt;/dates&gt;&lt;isbn&gt;0009-9163 (Print)&amp;#xD;0009-9163&lt;/isbn&gt;&lt;accession-num&gt;15253763&lt;/accession-num&gt;&lt;urls&gt;&lt;/urls&gt;&lt;electronic-resource-num&gt;10.1111/j.1399-0004.2004.00290.x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ndstrand_2010</w:t>
            </w:r>
            <w:hyperlink w:anchor="_ENREF_207" w:tooltip="Lindstrand, 2010 #14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5kc3RyYW5kPC9BdXRob3I+PFllYXI+MjAxMDwvWWVh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EyMzMtNDM8L3BhZ2VzPjx2b2x1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5kc3RyYW5kPC9BdXRob3I+PFllYXI+MjAxMDwvWWVh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EyMzMtNDM8L3BhZ2VzPjx2b2x1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lis_2012</w:t>
            </w:r>
            <w:hyperlink w:anchor="_ENREF_208" w:tooltip="Melis, 2012 #14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elis&lt;/Author&gt;&lt;Year&gt;2012&lt;/Year&gt;&lt;RecNum&gt;144&lt;/RecNum&gt;&lt;DisplayText&gt;&lt;style face="superscript"&gt;208&lt;/style&gt;&lt;/DisplayText&gt;&lt;record&gt;&lt;rec-number&gt;144&lt;/rec-number&gt;&lt;foreign-keys&gt;&lt;key app="EN" db-id="p9wv00a5yez0v1et5awv9pfoepd0x5dtwwpt" timestamp="1623851390"&gt;144&lt;/key&gt;&lt;/foreign-keys&gt;&lt;ref-type name="Journal Article"&gt;17&lt;/ref-type&gt;&lt;contributors&gt;&lt;authors&gt;&lt;author&gt;Melis, Daniela&lt;/author&gt;&lt;author&gt;Genesio, Rita&lt;/author&gt;&lt;author&gt;Boemio, Pasquale&lt;/author&gt;&lt;author&gt;Del Giudice, Ennio&lt;/author&gt;&lt;author&gt;Cappuccio, Gerarda&lt;/author&gt;&lt;author&gt;Mormile, Angela&lt;/author&gt;&lt;author&gt;Ronga, Valentina&lt;/author&gt;&lt;author&gt;Conti, Anna&lt;/author&gt;&lt;author&gt;Imperati, Floriana&lt;/author&gt;&lt;author&gt;Nitsch, Lucio&lt;/author&gt;&lt;author&gt;Andria, Generoso&lt;/author&gt;&lt;/authors&gt;&lt;/contributors&gt;&lt;titles&gt;&lt;title&gt;Clinical description of a patient carrying the smallest reported deletion involving 10p14 region&lt;/title&gt;&lt;secondary-title&gt;American Journal of Medical Genetics Part A&lt;/secondary-title&gt;&lt;/titles&gt;&lt;periodical&gt;&lt;full-title&gt;American Journal of Medical Genetics Part A&lt;/full-title&gt;&lt;/periodical&gt;&lt;pages&gt;832-835&lt;/pages&gt;&lt;volume&gt;158A&lt;/volume&gt;&lt;number&gt;4&lt;/number&gt;&lt;keywords&gt;&lt;keyword&gt;DiGeorge critical region 2&lt;/keyword&gt;&lt;keyword&gt;deafness&lt;/keyword&gt;&lt;keyword&gt;GATA3&lt;/keyword&gt;&lt;keyword&gt;HDR&lt;/keyword&gt;&lt;/keywords&gt;&lt;dates&gt;&lt;year&gt;2012&lt;/year&gt;&lt;pub-dates&gt;&lt;date&gt;2012/04/01&lt;/date&gt;&lt;/pub-dates&gt;&lt;/dates&gt;&lt;publisher&gt;John Wiley &amp;amp; Sons, Ltd&lt;/publisher&gt;&lt;isbn&gt;1552-4825&lt;/isbn&gt;&lt;work-type&gt;https://doi.org/10.1002/ajmg.a.34133&lt;/work-type&gt;&lt;urls&gt;&lt;related-urls&gt;&lt;url&gt;https://doi.org/10.1002/ajmg.a.34133&lt;/url&gt;&lt;/related-urls&gt;&lt;/urls&gt;&lt;electronic-resource-num&gt;https://doi.org/10.1002/ajmg.a.34133&lt;/electronic-resource-num&gt;&lt;access-date&gt;2021/06/1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im_2017</w:t>
            </w:r>
            <w:hyperlink w:anchor="_ENREF_209" w:tooltip="Kim, 2017 #14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im&lt;/Author&gt;&lt;Year&gt;2017&lt;/Year&gt;&lt;RecNum&gt;145&lt;/RecNum&gt;&lt;DisplayText&gt;&lt;style face="superscript"&gt;209&lt;/style&gt;&lt;/DisplayText&gt;&lt;record&gt;&lt;rec-number&gt;145&lt;/rec-number&gt;&lt;foreign-keys&gt;&lt;key app="EN" db-id="p9wv00a5yez0v1et5awv9pfoepd0x5dtwwpt" timestamp="1623852027"&gt;145&lt;/key&gt;&lt;/foreign-keys&gt;&lt;ref-type name="Journal Article"&gt;17&lt;/ref-type&gt;&lt;contributors&gt;&lt;authors&gt;&lt;author&gt;Kim, Saet Byeol&lt;/author&gt;&lt;author&gt;Kim, Young-Eun&lt;/author&gt;&lt;author&gt;Jung, Ji Mi&lt;/author&gt;&lt;author&gt;Jin, Hye Young&lt;/author&gt;&lt;author&gt;Lim, Yun-Jung&lt;/author&gt;&lt;author&gt;Chung, Mi Lim&lt;/author&gt;&lt;/authors&gt;&lt;/contributors&gt;&lt;titles&gt;&lt;title&gt;Clinical description of a neonate carrying the largest reported deletion involving the 10p15.3p13 region&lt;/title&gt;&lt;secondary-title&gt;Clinical case reports&lt;/secondary-title&gt;&lt;alt-title&gt;Clin Case Rep&lt;/alt-title&gt;&lt;/titles&gt;&lt;periodical&gt;&lt;full-title&gt;Clinical case reports&lt;/full-title&gt;&lt;abbr-1&gt;Clin Case Rep&lt;/abbr-1&gt;&lt;/periodical&gt;&lt;alt-periodical&gt;&lt;full-title&gt;Clinical case reports&lt;/full-title&gt;&lt;abbr-1&gt;Clin Case Rep&lt;/abbr-1&gt;&lt;/alt-periodical&gt;&lt;pages&gt;1369-1375&lt;/pages&gt;&lt;volume&gt;5&lt;/volume&gt;&lt;number&gt;8&lt;/number&gt;&lt;keywords&gt;&lt;keyword&gt;*10p monosomy&lt;/keyword&gt;&lt;keyword&gt;*GATA3&lt;/keyword&gt;&lt;keyword&gt;*ZMYND11&lt;/keyword&gt;&lt;keyword&gt;*chromosomal microarray&lt;/keyword&gt;&lt;/keywords&gt;&lt;dates&gt;&lt;year&gt;2017&lt;/year&gt;&lt;/dates&gt;&lt;publisher&gt;John Wiley and Sons Inc.&lt;/publisher&gt;&lt;isbn&gt;2050-0904&lt;/isbn&gt;&lt;accession-num&gt;28781861&lt;/accession-num&gt;&lt;urls&gt;&lt;related-urls&gt;&lt;url&gt;https://pubmed.ncbi.nlm.nih.gov/28781861&lt;/url&gt;&lt;url&gt;https://www.ncbi.nlm.nih.gov/pmc/articles/PMC5538072/&lt;/url&gt;&lt;/related-urls&gt;&lt;/urls&gt;&lt;electronic-resource-num&gt;10.1002/ccr3.1070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ao_2021</w:t>
            </w:r>
            <w:hyperlink w:anchor="_ENREF_210" w:tooltip="Shao, 2021 #15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hao&lt;/Author&gt;&lt;Year&gt;2021&lt;/Year&gt;&lt;RecNum&gt;152&lt;/RecNum&gt;&lt;DisplayText&gt;&lt;style face="superscript"&gt;210&lt;/style&gt;&lt;/DisplayText&gt;&lt;record&gt;&lt;rec-number&gt;152&lt;/rec-number&gt;&lt;foreign-keys&gt;&lt;key app="EN" db-id="p9wv00a5yez0v1et5awv9pfoepd0x5dtwwpt" timestamp="1623855503"&gt;152&lt;/key&gt;&lt;/foreign-keys&gt;&lt;ref-type name="Journal Article"&gt;17&lt;/ref-type&gt;&lt;contributors&gt;&lt;authors&gt;&lt;author&gt;Shao, Qiao-Yan&lt;/author&gt;&lt;author&gt;Wu, Pei-Lin&lt;/author&gt;&lt;author&gt;Lin, Bi-Yun&lt;/author&gt;&lt;author&gt;Chen, Sen-Jing&lt;/author&gt;&lt;author&gt;Liu, Jian&lt;/author&gt;&lt;author&gt;Chen, Su-Qing&lt;/author&gt;&lt;/authors&gt;&lt;/contributors&gt;&lt;titles&gt;&lt;title&gt;Clinical report of a neonate carrying a large deletion in the 10p15.3p13 region and review of the literature&lt;/title&gt;&lt;secondary-title&gt;Molecular Cytogenetics&lt;/secondary-title&gt;&lt;/titles&gt;&lt;periodical&gt;&lt;full-title&gt;Mol Cytogenet&lt;/full-title&gt;&lt;abbr-1&gt;Molecular cytogenetics&lt;/abbr-1&gt;&lt;/periodical&gt;&lt;pages&gt;29&lt;/pages&gt;&lt;volume&gt;14&lt;/volume&gt;&lt;number&gt;1&lt;/number&gt;&lt;dates&gt;&lt;year&gt;2021&lt;/year&gt;&lt;pub-dates&gt;&lt;date&gt;2021/05/28&lt;/date&gt;&lt;/pub-dates&gt;&lt;/dates&gt;&lt;isbn&gt;1755-8166&lt;/isbn&gt;&lt;urls&gt;&lt;related-urls&gt;&lt;url&gt;https://doi.org/10.1186/s13039-021-00546-1&lt;/url&gt;&lt;/related-urls&gt;&lt;/urls&gt;&lt;electronic-resource-num&gt;10.1186/s13039-021-00546-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4B5F8A1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8212176-1960818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224F03C4" w14:textId="77777777" w:rsidR="00F15978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tart of </w:t>
            </w:r>
            <w:bookmarkStart w:id="66" w:name="_Hlk74738736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Patient "CH92-304" from Yatsenko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. </w:t>
            </w:r>
          </w:p>
          <w:p w14:paraId="6410285B" w14:textId="27AFE774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to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the end of Patient "MEG" in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Schuffenhauer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  <w:bookmarkEnd w:id="66"/>
          </w:p>
        </w:tc>
      </w:tr>
      <w:tr w:rsidR="00CB09D9" w:rsidRPr="003456EA" w14:paraId="57545DDF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EB1C70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DR (10p14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AAEE155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F3C82">
              <w:rPr>
                <w:rFonts w:asciiTheme="minorHAnsi" w:eastAsia="Times New Roman" w:hAnsiTheme="minorHAnsi" w:cstheme="minorHAnsi"/>
                <w:sz w:val="16"/>
                <w:szCs w:val="16"/>
              </w:rPr>
              <w:t>chr10:6721874-8919127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2076242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5C5D9D" w14:textId="2C065DF7" w:rsidR="002F6F2D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chuffenhauer_1998</w:t>
            </w:r>
            <w:hyperlink w:anchor="_ENREF_203" w:tooltip="Schuffenhauer, 1998 #15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h1ZmZlbmhhdWVyPC9BdXRob3I+PFllYXI+MTk5ODwv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h1ZmZlbmhhdWVyPC9BdXRob3I+PFllYXI+MTk5ODwv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chtner_2000</w:t>
            </w:r>
            <w:hyperlink w:anchor="_ENREF_204" w:tooltip="Lichtner, 2000 #14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NodG5lcjwvQXV0aG9yPjxZZWFyPjIwMDA8L1llYXI+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NodG5lcjwvQXV0aG9yPjxZZWFyPjIwMDA8L1llYXI+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7051326C" w14:textId="63FF6AD8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an Esch_2000</w:t>
            </w:r>
            <w:hyperlink w:anchor="_ENREF_213" w:tooltip="Van Esch, 2000 #38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4gRXNjaDwvQXV0aG9yPjxZZWFyPjIwMDA8L1llYXI+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4gRXNjaDwvQXV0aG9yPjxZZWFyPjIwMDA8L1llYXI+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ukami_2011</w:t>
            </w:r>
            <w:hyperlink w:anchor="_ENREF_214" w:tooltip="Fukami, 2011 #38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ukami&lt;/Author&gt;&lt;Year&gt;2011&lt;/Year&gt;&lt;RecNum&gt;384&lt;/RecNum&gt;&lt;DisplayText&gt;&lt;style face="superscript"&gt;214&lt;/style&gt;&lt;/DisplayText&gt;&lt;record&gt;&lt;rec-number&gt;384&lt;/rec-number&gt;&lt;foreign-keys&gt;&lt;key app="EN" db-id="p9wv00a5yez0v1et5awv9pfoepd0x5dtwwpt" timestamp="1625009011"&gt;384&lt;/key&gt;&lt;/foreign-keys&gt;&lt;ref-type name="Journal Article"&gt;17&lt;/ref-type&gt;&lt;contributors&gt;&lt;authors&gt;&lt;author&gt;Fukami, Maki&lt;/author&gt;&lt;author&gt;Muroya, Koji&lt;/author&gt;&lt;author&gt;Miyake, Tetsuo&lt;/author&gt;&lt;author&gt;Iso, Manami&lt;/author&gt;&lt;author&gt;Kato, Fumiko&lt;/author&gt;&lt;author&gt;Yokoi, Hisashi&lt;/author&gt;&lt;author&gt;Suzuki, Yoshimi&lt;/author&gt;&lt;author&gt;Tsubouchi, Koji&lt;/author&gt;&lt;author&gt;Nakagomi, Yoshiko&lt;/author&gt;&lt;author&gt;Kikuchi, Nobuyuki&lt;/author&gt;&lt;author&gt;Horikawa, Reiko&lt;/author&gt;&lt;author&gt;Ogata, Tsutomu&lt;/author&gt;&lt;/authors&gt;&lt;/contributors&gt;&lt;titles&gt;&lt;title&gt;&amp;lt;i&amp;gt;GATA3&amp;lt;/i&amp;gt; abnormalities in six patients with HDR syndrome&lt;/title&gt;&lt;secondary-title&gt;Endocrine Journal&lt;/secondary-title&gt;&lt;/titles&gt;&lt;periodical&gt;&lt;full-title&gt;Endocrine Journal&lt;/full-title&gt;&lt;/periodical&gt;&lt;pages&gt;117-121&lt;/pages&gt;&lt;volume&gt;58&lt;/volume&gt;&lt;number&gt;2&lt;/number&gt;&lt;dates&gt;&lt;year&gt;2011&lt;/year&gt;&lt;/dates&gt;&lt;urls&gt;&lt;/urls&gt;&lt;electronic-resource-num&gt;10.1507/endocrj.K10E-234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ao_2021</w:t>
            </w:r>
            <w:hyperlink w:anchor="_ENREF_210" w:tooltip="Shao, 2021 #15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hao&lt;/Author&gt;&lt;Year&gt;2021&lt;/Year&gt;&lt;RecNum&gt;152&lt;/RecNum&gt;&lt;DisplayText&gt;&lt;style face="superscript"&gt;210&lt;/style&gt;&lt;/DisplayText&gt;&lt;record&gt;&lt;rec-number&gt;152&lt;/rec-number&gt;&lt;foreign-keys&gt;&lt;key app="EN" db-id="p9wv00a5yez0v1et5awv9pfoepd0x5dtwwpt" timestamp="1623855503"&gt;152&lt;/key&gt;&lt;/foreign-keys&gt;&lt;ref-type name="Journal Article"&gt;17&lt;/ref-type&gt;&lt;contributors&gt;&lt;authors&gt;&lt;author&gt;Shao, Qiao-Yan&lt;/author&gt;&lt;author&gt;Wu, Pei-Lin&lt;/author&gt;&lt;author&gt;Lin, Bi-Yun&lt;/author&gt;&lt;author&gt;Chen, Sen-Jing&lt;/author&gt;&lt;author&gt;Liu, Jian&lt;/author&gt;&lt;author&gt;Chen, Su-Qing&lt;/author&gt;&lt;/authors&gt;&lt;/contributors&gt;&lt;titles&gt;&lt;title&gt;Clinical report of a neonate carrying a large deletion in the 10p15.3p13 region and review of the literature&lt;/title&gt;&lt;secondary-title&gt;Molecular Cytogenetics&lt;/secondary-title&gt;&lt;/titles&gt;&lt;periodical&gt;&lt;full-title&gt;Mol Cytogenet&lt;/full-title&gt;&lt;abbr-1&gt;Molecular cytogenetics&lt;/abbr-1&gt;&lt;/periodical&gt;&lt;pages&gt;29&lt;/pages&gt;&lt;volume&gt;14&lt;/volume&gt;&lt;number&gt;1&lt;/number&gt;&lt;dates&gt;&lt;year&gt;2021&lt;/year&gt;&lt;pub-dates&gt;&lt;date&gt;2021/05/28&lt;/date&gt;&lt;/pub-dates&gt;&lt;/dates&gt;&lt;isbn&gt;1755-8166&lt;/isbn&gt;&lt;urls&gt;&lt;related-urls&gt;&lt;url&gt;https://doi.org/10.1186/s13039-021-00546-1&lt;/url&gt;&lt;/related-urls&gt;&lt;/urls&gt;&lt;electronic-resource-num&gt;10.1186/s13039-021-00546-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6085F21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F3C82">
              <w:rPr>
                <w:rFonts w:asciiTheme="minorHAnsi" w:eastAsia="Times New Roman" w:hAnsiTheme="minorHAnsi" w:cstheme="minorHAnsi"/>
                <w:sz w:val="16"/>
                <w:szCs w:val="16"/>
              </w:rPr>
              <w:t>chr10:6721874-891912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A367C89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the makers </w:t>
            </w:r>
            <w:r w:rsidRPr="00AF3C82">
              <w:rPr>
                <w:rFonts w:asciiTheme="minorHAnsi" w:eastAsia="Times New Roman" w:hAnsiTheme="minorHAnsi" w:cstheme="minorHAnsi"/>
                <w:sz w:val="16"/>
                <w:szCs w:val="16"/>
              </w:rPr>
              <w:t>D10S189 to D10S226</w:t>
            </w:r>
          </w:p>
        </w:tc>
      </w:tr>
      <w:tr w:rsidR="00CB09D9" w:rsidRPr="003456EA" w14:paraId="371ADF3E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AA22680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9ABEB52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F3C82">
              <w:rPr>
                <w:rFonts w:asciiTheme="minorHAnsi" w:eastAsia="Times New Roman" w:hAnsiTheme="minorHAnsi" w:cstheme="minorHAnsi"/>
                <w:sz w:val="16"/>
                <w:szCs w:val="16"/>
              </w:rPr>
              <w:t>chr10:8096667-811716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36F7510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5EAE392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F291C25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F3C82">
              <w:rPr>
                <w:rFonts w:asciiTheme="minorHAnsi" w:eastAsia="Times New Roman" w:hAnsiTheme="minorHAnsi" w:cstheme="minorHAnsi"/>
                <w:sz w:val="16"/>
                <w:szCs w:val="16"/>
              </w:rPr>
              <w:t>chr10:8096667-811716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729BBEB" w14:textId="77777777" w:rsidR="00FF21DC" w:rsidRPr="00D8566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GATA3</w:t>
            </w:r>
          </w:p>
        </w:tc>
      </w:tr>
      <w:tr w:rsidR="00CB09D9" w:rsidRPr="003456EA" w14:paraId="17847960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466B1E9" w14:textId="4FB4D6E2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DGS2 (10p14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2C42232" w14:textId="6131D884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67" w:name="_Hlk75878256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10550410-11253972</w:t>
            </w:r>
            <w:bookmarkEnd w:id="67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96096E1" w14:textId="63408C8A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E2D0F41" w14:textId="0BE42B67" w:rsidR="002F6F2D" w:rsidRPr="00B9777F" w:rsidRDefault="00FF21DC" w:rsidP="002F6F2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chuffenhauer_1998</w:t>
            </w:r>
            <w:hyperlink w:anchor="_ENREF_203" w:tooltip="Schuffenhauer, 1998 #15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h1ZmZlbmhhdWVyPC9BdXRob3I+PFllYXI+MTk5ODwv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h1ZmZlbmhhdWVyPC9BdXRob3I+PFllYXI+MTk5ODwv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chtner_2000</w:t>
            </w:r>
            <w:hyperlink w:anchor="_ENREF_204" w:tooltip="Lichtner, 2000 #14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NodG5lcjwvQXV0aG9yPjxZZWFyPjIwMDA8L1llYXI+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NodG5lcjwvQXV0aG9yPjxZZWFyPjIwMDA8L1llYXI+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498910DA" w14:textId="6F7082D2" w:rsidR="00FF21DC" w:rsidRPr="00B9777F" w:rsidRDefault="00FF21DC" w:rsidP="002F6F2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chtner_2002</w:t>
            </w:r>
            <w:hyperlink w:anchor="_ENREF_215" w:tooltip="Lichtner, 2002 #38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NodG5lcjwvQXV0aG9yPjxZZWFyPjIwMDI8L1llYXI+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NodG5lcjwvQXV0aG9yPjxZZWFyPjIwMDI8L1llYXI+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im_2017</w:t>
            </w:r>
            <w:hyperlink w:anchor="_ENREF_209" w:tooltip="Kim, 2017 #14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im&lt;/Author&gt;&lt;Year&gt;2017&lt;/Year&gt;&lt;RecNum&gt;145&lt;/RecNum&gt;&lt;DisplayText&gt;&lt;style face="superscript"&gt;209&lt;/style&gt;&lt;/DisplayText&gt;&lt;record&gt;&lt;rec-number&gt;145&lt;/rec-number&gt;&lt;foreign-keys&gt;&lt;key app="EN" db-id="p9wv00a5yez0v1et5awv9pfoepd0x5dtwwpt" timestamp="1623852027"&gt;145&lt;/key&gt;&lt;/foreign-keys&gt;&lt;ref-type name="Journal Article"&gt;17&lt;/ref-type&gt;&lt;contributors&gt;&lt;authors&gt;&lt;author&gt;Kim, Saet Byeol&lt;/author&gt;&lt;author&gt;Kim, Young-Eun&lt;/author&gt;&lt;author&gt;Jung, Ji Mi&lt;/author&gt;&lt;author&gt;Jin, Hye Young&lt;/author&gt;&lt;author&gt;Lim, Yun-Jung&lt;/author&gt;&lt;author&gt;Chung, Mi Lim&lt;/author&gt;&lt;/authors&gt;&lt;/contributors&gt;&lt;titles&gt;&lt;title&gt;Clinical description of a neonate carrying the largest reported deletion involving the 10p15.3p13 region&lt;/title&gt;&lt;secondary-title&gt;Clinical case reports&lt;/secondary-title&gt;&lt;alt-title&gt;Clin Case Rep&lt;/alt-title&gt;&lt;/titles&gt;&lt;periodical&gt;&lt;full-title&gt;Clinical case reports&lt;/full-title&gt;&lt;abbr-1&gt;Clin Case Rep&lt;/abbr-1&gt;&lt;/periodical&gt;&lt;alt-periodical&gt;&lt;full-title&gt;Clinical case reports&lt;/full-title&gt;&lt;abbr-1&gt;Clin Case Rep&lt;/abbr-1&gt;&lt;/alt-periodical&gt;&lt;pages&gt;1369-1375&lt;/pages&gt;&lt;volume&gt;5&lt;/volume&gt;&lt;number&gt;8&lt;/number&gt;&lt;keywords&gt;&lt;keyword&gt;*10p monosomy&lt;/keyword&gt;&lt;keyword&gt;*GATA3&lt;/keyword&gt;&lt;keyword&gt;*ZMYND11&lt;/keyword&gt;&lt;keyword&gt;*chromosomal microarray&lt;/keyword&gt;&lt;/keywords&gt;&lt;dates&gt;&lt;year&gt;2017&lt;/year&gt;&lt;/dates&gt;&lt;publisher&gt;John Wiley and Sons Inc.&lt;/publisher&gt;&lt;isbn&gt;2050-0904&lt;/isbn&gt;&lt;accession-num&gt;28781861&lt;/accession-num&gt;&lt;urls&gt;&lt;related-urls&gt;&lt;url&gt;https://pubmed.ncbi.nlm.nih.gov/28781861&lt;/url&gt;&lt;url&gt;https://www.ncbi.nlm.nih.gov/pmc/articles/PMC5538072/&lt;/url&gt;&lt;/related-urls&gt;&lt;/urls&gt;&lt;electronic-resource-num&gt;10.1002/ccr3.1070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ao_2021</w:t>
            </w:r>
            <w:hyperlink w:anchor="_ENREF_210" w:tooltip="Shao, 2021 #15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hao&lt;/Author&gt;&lt;Year&gt;2021&lt;/Year&gt;&lt;RecNum&gt;152&lt;/RecNum&gt;&lt;DisplayText&gt;&lt;style face="superscript"&gt;210&lt;/style&gt;&lt;/DisplayText&gt;&lt;record&gt;&lt;rec-number&gt;152&lt;/rec-number&gt;&lt;foreign-keys&gt;&lt;key app="EN" db-id="p9wv00a5yez0v1et5awv9pfoepd0x5dtwwpt" timestamp="1623855503"&gt;152&lt;/key&gt;&lt;/foreign-keys&gt;&lt;ref-type name="Journal Article"&gt;17&lt;/ref-type&gt;&lt;contributors&gt;&lt;authors&gt;&lt;author&gt;Shao, Qiao-Yan&lt;/author&gt;&lt;author&gt;Wu, Pei-Lin&lt;/author&gt;&lt;author&gt;Lin, Bi-Yun&lt;/author&gt;&lt;author&gt;Chen, Sen-Jing&lt;/author&gt;&lt;author&gt;Liu, Jian&lt;/author&gt;&lt;author&gt;Chen, Su-Qing&lt;/author&gt;&lt;/authors&gt;&lt;/contributors&gt;&lt;titles&gt;&lt;title&gt;Clinical report of a neonate carrying a large deletion in the 10p15.3p13 region and review of the literature&lt;/title&gt;&lt;secondary-title&gt;Molecular Cytogenetics&lt;/secondary-title&gt;&lt;/titles&gt;&lt;periodical&gt;&lt;full-title&gt;Mol Cytogenet&lt;/full-title&gt;&lt;abbr-1&gt;Molecular cytogenetics&lt;/abbr-1&gt;&lt;/periodical&gt;&lt;pages&gt;29&lt;/pages&gt;&lt;volume&gt;14&lt;/volume&gt;&lt;number&gt;1&lt;/number&gt;&lt;dates&gt;&lt;year&gt;2021&lt;/year&gt;&lt;pub-dates&gt;&lt;date&gt;2021/05/28&lt;/date&gt;&lt;/pub-dates&gt;&lt;/dates&gt;&lt;isbn&gt;1755-8166&lt;/isbn&gt;&lt;urls&gt;&lt;related-urls&gt;&lt;url&gt;https://doi.org/10.1186/s13039-021-00546-1&lt;/url&gt;&lt;/related-urls&gt;&lt;/urls&gt;&lt;electronic-resource-num&gt;10.1186/s13039-021-00546-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A58673E" w14:textId="2E8675F1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10550410-1125397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C7D8C85" w14:textId="7E87E544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region between the makers D10S547 and D10S585</w:t>
            </w:r>
          </w:p>
        </w:tc>
      </w:tr>
      <w:tr w:rsidR="00CB09D9" w:rsidRPr="003456EA" w14:paraId="4E09BC7F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045E581" w14:textId="6BC6328F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0q22-q23 Syndrome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4824A33" w14:textId="60BD354B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68" w:name="_Hlk75880668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81682843-88739388</w:t>
            </w:r>
            <w:bookmarkEnd w:id="68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565532F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B34DE96" w14:textId="0B304328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lliman_2010</w:t>
            </w:r>
            <w:hyperlink w:anchor="_ENREF_216" w:tooltip="Alliman, 2010 #28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GxpbWFuPC9BdXRob3I+PFllYXI+MjAxMDwvWWVhcj48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GxpbWFuPC9BdXRob3I+PFllYXI+MjAxMDwvWWVhcj48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an Bon_2011</w:t>
            </w:r>
            <w:hyperlink w:anchor="_ENREF_217" w:tooltip="van Bon, 2011 #28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YW4gQm9uPC9BdXRob3I+PFllYXI+MjAxMTwvWWVhcj48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YW4gQm9uPC9BdXRob3I+PFllYXI+MjAxMTwvWWVhcj48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64BCFEC" w14:textId="4DF222D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81682843-8873938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57469C0" w14:textId="0A18C33C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linGen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CB09D9" w:rsidRPr="003456EA" w14:paraId="09398279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6559DEE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SHFM3 (10q24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D989949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69" w:name="_Hlk75880978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102969344-103498069</w:t>
            </w:r>
            <w:bookmarkEnd w:id="69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23D7FF3" w14:textId="32883778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C6285FC" w14:textId="78AE26A8" w:rsidR="00FF21DC" w:rsidRPr="00B9777F" w:rsidRDefault="00FF21D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imitrov_2010</w:t>
            </w:r>
            <w:hyperlink w:anchor="_ENREF_218" w:tooltip="Dimitrov, 2010 #15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aW1pdHJvdjwvQXV0aG9yPjxZZWFyPjIwMTA8L1llYXI+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aW1pdHJvdjwvQXV0aG9yPjxZZWFyPjIwMTA8L1llYXI+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owińska-Seidler_2014</w:t>
            </w:r>
            <w:hyperlink w:anchor="_ENREF_67" w:tooltip="Sowińska-Seidler, 2014 #1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owińska-Seidler&lt;/Author&gt;&lt;Year&gt;2014&lt;/Year&gt;&lt;RecNum&gt;157&lt;/RecNum&gt;&lt;DisplayText&gt;&lt;style face="superscript"&gt;67&lt;/style&gt;&lt;/DisplayText&gt;&lt;record&gt;&lt;rec-number&gt;157&lt;/rec-number&gt;&lt;foreign-keys&gt;&lt;key app="EN" db-id="p9wv00a5yez0v1et5awv9pfoepd0x5dtwwpt" timestamp="1623879949"&gt;157&lt;/key&gt;&lt;/foreign-keys&gt;&lt;ref-type name="Journal Article"&gt;17&lt;/ref-type&gt;&lt;contributors&gt;&lt;authors&gt;&lt;author&gt;Sowińska-Seidler, Anna&lt;/author&gt;&lt;author&gt;Socha, Magdalena&lt;/author&gt;&lt;author&gt;Jamsheer, Aleksander&lt;/author&gt;&lt;/authors&gt;&lt;/contributors&gt;&lt;titles&gt;&lt;title&gt;Split-hand/foot malformation - molecular cause and implications in genetic counseling&lt;/title&gt;&lt;secondary-title&gt;Journal of Applied Genetics&lt;/secondary-title&gt;&lt;/titles&gt;&lt;periodical&gt;&lt;full-title&gt;Journal of Applied Genetics&lt;/full-title&gt;&lt;/periodical&gt;&lt;pages&gt;105-115&lt;/pages&gt;&lt;volume&gt;55&lt;/volume&gt;&lt;number&gt;1&lt;/number&gt;&lt;dates&gt;&lt;year&gt;2014&lt;/year&gt;&lt;pub-dates&gt;&lt;date&gt;2014/02/01&lt;/date&gt;&lt;/pub-dates&gt;&lt;/dates&gt;&lt;isbn&gt;2190-3883&lt;/isbn&gt;&lt;urls&gt;&lt;related-urls&gt;&lt;url&gt;https://doi.org/10.1007/s13353-013-0178-5&lt;/url&gt;&lt;/related-urls&gt;&lt;/urls&gt;&lt;electronic-resource-num&gt;10.1007/s13353-013-0178-5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older-Espinasse_2019</w:t>
            </w:r>
            <w:hyperlink w:anchor="_ENREF_219" w:tooltip="Holder-Espinasse, 2019 #15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b2xkZXItRXNwaW5hc3NlPC9BdXRob3I+PFllYXI+MjAx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b2xkZXItRXNwaW5hc3NlPC9BdXRob3I+PFllYXI+MjAx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ABB064A" w14:textId="678184E6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102969344-10349806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3ED1489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Family 2 of Dimitrov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A00FFB5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8670290" w14:textId="38B11E93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Interstitial 10q26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2DA1C77" w14:textId="5C4278DD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7D0F">
              <w:rPr>
                <w:rFonts w:asciiTheme="minorHAnsi" w:eastAsia="Times New Roman" w:hAnsiTheme="minorHAnsi" w:cstheme="minorHAnsi"/>
                <w:sz w:val="16"/>
                <w:szCs w:val="16"/>
              </w:rPr>
              <w:t>chr10:118506755-12549210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82C604" w14:textId="02409600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7F3578D" w14:textId="54B13A91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oucair_2015</w:t>
            </w:r>
            <w:hyperlink w:anchor="_ENREF_220" w:tooltip="Choucair, 2015 #38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91Y2FpcjwvQXV0aG9yPjxZZWFyPjIwMTU8L1llYXI+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91Y2FpcjwvQXV0aG9yPjxZZWFyPjIwMTU8L1llYXI+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aria_2016</w:t>
            </w:r>
            <w:hyperlink w:anchor="_ENREF_221" w:tooltip="Faria, 2016 #38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aria&lt;/Author&gt;&lt;Year&gt;2016&lt;/Year&gt;&lt;RecNum&gt;387&lt;/RecNum&gt;&lt;DisplayText&gt;&lt;style face="superscript"&gt;221&lt;/style&gt;&lt;/DisplayText&gt;&lt;record&gt;&lt;rec-number&gt;387&lt;/rec-number&gt;&lt;foreign-keys&gt;&lt;key app="EN" db-id="p9wv00a5yez0v1et5awv9pfoepd0x5dtwwpt" timestamp="1625014282"&gt;387&lt;/key&gt;&lt;/foreign-keys&gt;&lt;ref-type name="Journal Article"&gt;17&lt;/ref-type&gt;&lt;contributors&gt;&lt;authors&gt;&lt;author&gt;Faria, Ágatha Cristhina&lt;/author&gt;&lt;author&gt;Rabbi-Bortolini, Eliete&lt;/author&gt;&lt;author&gt;Rebouças, Maria R. G. O.&lt;/author&gt;&lt;author&gt;de S. Thiago Pereira, Andréia L. A.&lt;/author&gt;&lt;author&gt;Frasson, Milena G. Tonini&lt;/author&gt;&lt;author&gt;Atique, Rodrigo&lt;/author&gt;&lt;author&gt;Lourenço, Naila Cristina V.&lt;/author&gt;&lt;author&gt;Rosenberg, Carla&lt;/author&gt;&lt;author&gt;Kobayashi, Gerson S.&lt;/author&gt;&lt;author&gt;Passos-Bueno, Maria Rita&lt;/author&gt;&lt;author&gt;Errera, Flávia Imbroisi Valle&lt;/author&gt;&lt;/authors&gt;&lt;/contributors&gt;&lt;titles&gt;&lt;title&gt;Craniosynostosis in 10q26 deletion patients: A consequence of brain underdevelopment or altered suture biology?&lt;/title&gt;&lt;secondary-title&gt;American Journal of Medical Genetics Part A&lt;/secondary-title&gt;&lt;/titles&gt;&lt;periodical&gt;&lt;full-title&gt;American Journal of Medical Genetics Part A&lt;/full-title&gt;&lt;/periodical&gt;&lt;pages&gt;403-409&lt;/pages&gt;&lt;volume&gt;170&lt;/volume&gt;&lt;number&gt;2&lt;/number&gt;&lt;keywords&gt;&lt;keyword&gt;craniofacial dysmorphisms&lt;/keyword&gt;&lt;keyword&gt;synostosis&lt;/keyword&gt;&lt;keyword&gt;brain development&lt;/keyword&gt;&lt;keyword&gt;array CGH&lt;/keyword&gt;&lt;keyword&gt;HMX2&lt;/keyword&gt;&lt;keyword&gt;HMX3&lt;/keyword&gt;&lt;keyword&gt;EBF3&lt;/keyword&gt;&lt;keyword&gt;10q26&lt;/keyword&gt;&lt;/keywords&gt;&lt;dates&gt;&lt;year&gt;2016&lt;/year&gt;&lt;pub-dates&gt;&lt;date&gt;2016/02/01&lt;/date&gt;&lt;/pub-dates&gt;&lt;/dates&gt;&lt;publisher&gt;John Wiley &amp;amp; Sons, Ltd&lt;/publisher&gt;&lt;isbn&gt;1552-4825&lt;/isbn&gt;&lt;work-type&gt;https://doi.org/10.1002/ajmg.a.37448&lt;/work-type&gt;&lt;urls&gt;&lt;related-urls&gt;&lt;url&gt;https://doi.org/10.1002/ajmg.a.37448&lt;/url&gt;&lt;/related-urls&gt;&lt;/urls&gt;&lt;electronic-resource-num&gt;https://doi.org/10.1002/ajmg.a.37448&lt;/electronic-resource-num&gt;&lt;access-date&gt;2021/06/29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n_2016</w:t>
            </w:r>
            <w:hyperlink w:anchor="_ENREF_222" w:tooltip="Lin, 2016 #15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48L0F1dGhvcj48WWVhcj4yMDE2PC9ZZWFyPjxSZWNO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48L0F1dGhvcj48WWVhcj4yMDE2PC9ZZWFyPjxSZWNO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D729CBC" w14:textId="6DB3A819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7D0F">
              <w:rPr>
                <w:rFonts w:asciiTheme="minorHAnsi" w:eastAsia="Times New Roman" w:hAnsiTheme="minorHAnsi" w:cstheme="minorHAnsi"/>
                <w:sz w:val="16"/>
                <w:szCs w:val="16"/>
              </w:rPr>
              <w:t>chr10:118506755-12549210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0F389FA" w14:textId="54F83CD5" w:rsidR="00FF21DC" w:rsidRPr="00937D0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Miller Patient 4 from Faria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F93825A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E7804AB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Terminal 10q26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D57CA4C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70" w:name="_Hlk75882667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121385399-135534747</w:t>
            </w:r>
            <w:bookmarkEnd w:id="70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BF8859A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82A1D12" w14:textId="06AE9AA2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atsenko_2009</w:t>
            </w:r>
            <w:hyperlink w:anchor="_ENREF_223" w:tooltip="Yatsenko, 2009 #40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Yatsenko&lt;/Author&gt;&lt;Year&gt;2009&lt;/Year&gt;&lt;RecNum&gt;404&lt;/RecNum&gt;&lt;DisplayText&gt;&lt;style face="superscript"&gt;223&lt;/style&gt;&lt;/DisplayText&gt;&lt;record&gt;&lt;rec-number&gt;404&lt;/rec-number&gt;&lt;foreign-keys&gt;&lt;key app="EN" db-id="p9wv00a5yez0v1et5awv9pfoepd0x5dtwwpt" timestamp="1625246101"&gt;404&lt;/key&gt;&lt;/foreign-keys&gt;&lt;ref-type name="Journal Article"&gt;17&lt;/ref-type&gt;&lt;contributors&gt;&lt;authors&gt;&lt;author&gt;Yatsenko, S. A.&lt;/author&gt;&lt;author&gt;Kruer, M. C.&lt;/author&gt;&lt;author&gt;Bader, P. I.&lt;/author&gt;&lt;author&gt;Corzo, D.&lt;/author&gt;&lt;author&gt;Schuette, J.&lt;/author&gt;&lt;author&gt;Keegan, C. E.&lt;/author&gt;&lt;author&gt;Nowakowska, B.&lt;/author&gt;&lt;author&gt;Peacock, S.&lt;/author&gt;&lt;author&gt;Cai, W. W.&lt;/author&gt;&lt;author&gt;Peiffer, D. A.&lt;/author&gt;&lt;author&gt;Gunderson, K. L.&lt;/author&gt;&lt;author&gt;Ou, Z.&lt;/author&gt;&lt;author&gt;Chinault, A. C.&lt;/author&gt;&lt;author&gt;Cheung, S. W.&lt;/author&gt;&lt;/authors&gt;&lt;/contributors&gt;&lt;titles&gt;&lt;title&gt;Identification of critical regions for clinical features of distal 10q deletion syndrome&lt;/title&gt;&lt;secondary-title&gt;Clinical Genetics&lt;/secondary-title&gt;&lt;/titles&gt;&lt;periodical&gt;&lt;full-title&gt;Clinical Genetics&lt;/full-title&gt;&lt;/periodical&gt;&lt;pages&gt;54-62&lt;/pages&gt;&lt;volume&gt;76&lt;/volume&gt;&lt;number&gt;1&lt;/number&gt;&lt;keywords&gt;&lt;keyword&gt;array comparative genomic hybridization&lt;/keyword&gt;&lt;keyword&gt;chromosome rearrangement&lt;/keyword&gt;&lt;keyword&gt;critical region&lt;/keyword&gt;&lt;keyword&gt;deletion 10q&lt;/keyword&gt;&lt;keyword&gt;DOCK1 gene&lt;/keyword&gt;&lt;keyword&gt;genotype-phenotype correlation&lt;/keyword&gt;&lt;/keywords&gt;&lt;dates&gt;&lt;year&gt;2009&lt;/year&gt;&lt;pub-dates&gt;&lt;date&gt;2009/07/01&lt;/date&gt;&lt;/pub-dates&gt;&lt;/dates&gt;&lt;publisher&gt;John Wiley &amp;amp; Sons, Ltd&lt;/publisher&gt;&lt;isbn&gt;0009-9163&lt;/isbn&gt;&lt;work-type&gt;https://doi.org/10.1111/j.1399-0004.2008.01115.x&lt;/work-type&gt;&lt;urls&gt;&lt;related-urls&gt;&lt;url&gt;https://doi.org/10.1111/j.1399-0004.2008.01115.x&lt;/url&gt;&lt;/related-urls&gt;&lt;/urls&gt;&lt;electronic-resource-num&gt;https://doi.org/10.1111/j.1399-0004.2008.01115.x&lt;/electronic-resource-num&gt;&lt;access-date&gt;2021/07/02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aria_2016</w:t>
            </w:r>
            <w:hyperlink w:anchor="_ENREF_221" w:tooltip="Faria, 2016 #38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aria&lt;/Author&gt;&lt;Year&gt;2016&lt;/Year&gt;&lt;RecNum&gt;387&lt;/RecNum&gt;&lt;DisplayText&gt;&lt;style face="superscript"&gt;221&lt;/style&gt;&lt;/DisplayText&gt;&lt;record&gt;&lt;rec-number&gt;387&lt;/rec-number&gt;&lt;foreign-keys&gt;&lt;key app="EN" db-id="p9wv00a5yez0v1et5awv9pfoepd0x5dtwwpt" timestamp="1625014282"&gt;387&lt;/key&gt;&lt;/foreign-keys&gt;&lt;ref-type name="Journal Article"&gt;17&lt;/ref-type&gt;&lt;contributors&gt;&lt;authors&gt;&lt;author&gt;Faria, Ágatha Cristhina&lt;/author&gt;&lt;author&gt;Rabbi-Bortolini, Eliete&lt;/author&gt;&lt;author&gt;Rebouças, Maria R. G. O.&lt;/author&gt;&lt;author&gt;de S. Thiago Pereira, Andréia L. A.&lt;/author&gt;&lt;author&gt;Frasson, Milena G. Tonini&lt;/author&gt;&lt;author&gt;Atique, Rodrigo&lt;/author&gt;&lt;author&gt;Lourenço, Naila Cristina V.&lt;/author&gt;&lt;author&gt;Rosenberg, Carla&lt;/author&gt;&lt;author&gt;Kobayashi, Gerson S.&lt;/author&gt;&lt;author&gt;Passos-Bueno, Maria Rita&lt;/author&gt;&lt;author&gt;Errera, Flávia Imbroisi Valle&lt;/author&gt;&lt;/authors&gt;&lt;/contributors&gt;&lt;titles&gt;&lt;title&gt;Craniosynostosis in 10q26 deletion patients: A consequence of brain underdevelopment or altered suture biology?&lt;/title&gt;&lt;secondary-title&gt;American Journal of Medical Genetics Part A&lt;/secondary-title&gt;&lt;/titles&gt;&lt;periodical&gt;&lt;full-title&gt;American Journal of Medical Genetics Part A&lt;/full-title&gt;&lt;/periodical&gt;&lt;pages&gt;403-409&lt;/pages&gt;&lt;volume&gt;170&lt;/volume&gt;&lt;number&gt;2&lt;/number&gt;&lt;keywords&gt;&lt;keyword&gt;craniofacial dysmorphisms&lt;/keyword&gt;&lt;keyword&gt;synostosis&lt;/keyword&gt;&lt;keyword&gt;brain development&lt;/keyword&gt;&lt;keyword&gt;array CGH&lt;/keyword&gt;&lt;keyword&gt;HMX2&lt;/keyword&gt;&lt;keyword&gt;HMX3&lt;/keyword&gt;&lt;keyword&gt;EBF3&lt;/keyword&gt;&lt;keyword&gt;10q26&lt;/keyword&gt;&lt;/keywords&gt;&lt;dates&gt;&lt;year&gt;2016&lt;/year&gt;&lt;pub-dates&gt;&lt;date&gt;2016/02/01&lt;/date&gt;&lt;/pub-dates&gt;&lt;/dates&gt;&lt;publisher&gt;John Wiley &amp;amp; Sons, Ltd&lt;/publisher&gt;&lt;isbn&gt;1552-4825&lt;/isbn&gt;&lt;work-type&gt;https://doi.org/10.1002/ajmg.a.37448&lt;/work-type&gt;&lt;urls&gt;&lt;related-urls&gt;&lt;url&gt;https://doi.org/10.1002/ajmg.a.37448&lt;/url&gt;&lt;/related-urls&gt;&lt;/urls&gt;&lt;electronic-resource-num&gt;https://doi.org/10.1002/ajmg.a.37448&lt;/electronic-resource-num&gt;&lt;access-date&gt;2021/06/29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n_2016</w:t>
            </w:r>
            <w:hyperlink w:anchor="_ENREF_222" w:tooltip="Lin, 2016 #15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48L0F1dGhvcj48WWVhcj4yMDE2PC9ZZWFyPjxSZWNO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48L0F1dGhvcj48WWVhcj4yMDE2PC9ZZWFyPjxSZWNO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2A9F0E3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121385399-13553474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C8B1AE3" w14:textId="5A7B1389" w:rsidR="00FF21DC" w:rsidRPr="0020679C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of Li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346666C3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DA0C3A2" w14:textId="578109F9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B7DD958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128113575-135534747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607E759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8432E20" w14:textId="21D2569F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44D77F0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71" w:name="_Hlk75882656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128113575-135534747</w:t>
            </w:r>
            <w:bookmarkEnd w:id="71"/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AFF04C2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bookmarkStart w:id="72" w:name="_Hlk75882644"/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C10orf90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to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qter</w:t>
            </w:r>
            <w:bookmarkEnd w:id="72"/>
            <w:proofErr w:type="spellEnd"/>
          </w:p>
        </w:tc>
      </w:tr>
      <w:tr w:rsidR="00CB09D9" w:rsidRPr="003456EA" w14:paraId="46834998" w14:textId="77777777" w:rsidTr="00560423"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0310E0C" w14:textId="0EEB1515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4F4C8B7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DC4CC9A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1EA0BA8" w14:textId="4E1B7883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ACE1275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EA6F7F5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3EC66EA9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0200536" w14:textId="7251002D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Beckwith-Wiedemann / Russell-Silver (11p15.5)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774DBEF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1:2016406-290699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9262847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7E41E6F" w14:textId="6BC38D84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iesa_2012</w:t>
            </w:r>
            <w:hyperlink w:anchor="_ENREF_224" w:tooltip="Chiesa, 2012 #1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llc2E8L0F1dGhvcj48WWVhcj4yMDEyPC9ZZWFyPjxS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llc2E8L0F1dGhvcj48WWVhcj4yMDEyPC9ZZWFyPjxS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5705EDF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1:2016406-2906995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2F43CA0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H19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CDKN1C</w:t>
            </w:r>
          </w:p>
        </w:tc>
      </w:tr>
      <w:tr w:rsidR="00CB09D9" w:rsidRPr="003456EA" w14:paraId="230A1B3B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DBBB35F" w14:textId="1FE1C00D" w:rsidR="00FF21DC" w:rsidRPr="004A12D7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ELP4 (11p1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4DD3B8C" w14:textId="77777777" w:rsidR="00FF21DC" w:rsidRPr="004A12D7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73" w:name="_Hlk74763637"/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chr11:31531297-31805329</w:t>
            </w:r>
            <w:bookmarkEnd w:id="73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6424366" w14:textId="77777777" w:rsidR="00FF21DC" w:rsidRPr="004A12D7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7207C37" w14:textId="4F6754E0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ddis_2015</w:t>
            </w:r>
            <w:hyperlink w:anchor="_ENREF_225" w:tooltip="Addis, 2015 #20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ZGRpczwvQXV0aG9yPjxZZWFyPjIwMTU8L1llYXI+PFJl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ZGRpczwvQXV0aG9yPjxZZWFyPjIwMTU8L1llYXI+PFJl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44A33DB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chr11:31531297-3180532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DB4255D" w14:textId="4F4C4E9A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r w:rsidRPr="00FF5AAA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LP4</w:t>
            </w:r>
          </w:p>
        </w:tc>
      </w:tr>
      <w:tr w:rsidR="00CB09D9" w:rsidRPr="003456EA" w14:paraId="6F1FFAE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9B44BF3" w14:textId="56E1E446" w:rsidR="00FF21DC" w:rsidRPr="004A12D7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WAGRO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1p1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4D267C5" w14:textId="34F5F9CB" w:rsidR="00FF21DC" w:rsidRPr="004A12D7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FF5AAA">
              <w:rPr>
                <w:rFonts w:asciiTheme="minorHAnsi" w:eastAsia="Times New Roman" w:hAnsiTheme="minorHAnsi" w:cstheme="minorHAnsi"/>
                <w:sz w:val="16"/>
                <w:szCs w:val="16"/>
              </w:rPr>
              <w:t>chr11:27676442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FF5AAA">
              <w:rPr>
                <w:rFonts w:asciiTheme="minorHAnsi" w:eastAsia="Times New Roman" w:hAnsiTheme="minorHAnsi" w:cstheme="minorHAnsi"/>
                <w:sz w:val="16"/>
                <w:szCs w:val="16"/>
              </w:rPr>
              <w:t>32457081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6E3B6C7" w14:textId="2CF1B743" w:rsidR="00FF21DC" w:rsidRPr="004A12D7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8E7AB56" w14:textId="769EF004" w:rsidR="00FF21DC" w:rsidRPr="00B9777F" w:rsidRDefault="00FF21DC" w:rsidP="002F6F2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n_2008</w:t>
            </w:r>
            <w:hyperlink w:anchor="_ENREF_226" w:tooltip="Han, 2008 #35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an&lt;/Author&gt;&lt;Year&gt;2008&lt;/Year&gt;&lt;RecNum&gt;351&lt;/RecNum&gt;&lt;DisplayText&gt;&lt;style face="superscript"&gt;226&lt;/style&gt;&lt;/DisplayText&gt;&lt;record&gt;&lt;rec-number&gt;351&lt;/rec-number&gt;&lt;foreign-keys&gt;&lt;key app="EN" db-id="p9wv00a5yez0v1et5awv9pfoepd0x5dtwwpt" timestamp="1624831837"&gt;351&lt;/key&gt;&lt;/foreign-keys&gt;&lt;ref-type name="Journal Article"&gt;17&lt;/ref-type&gt;&lt;contributors&gt;&lt;authors&gt;&lt;author&gt;Han, Joan C.&lt;/author&gt;&lt;author&gt;Liu, Qing-Rong&lt;/author&gt;&lt;author&gt;Jones, MaryPat&lt;/author&gt;&lt;author&gt;Levinn, Rebecca L.&lt;/author&gt;&lt;author&gt;Menzie, Carolyn M.&lt;/author&gt;&lt;author&gt;Jefferson-George, Kyra S.&lt;/author&gt;&lt;author&gt;Adler-Wailes, Diane C.&lt;/author&gt;&lt;author&gt;Sanford, Ethan L.&lt;/author&gt;&lt;author&gt;Lacbawan, Felicitas L.&lt;/author&gt;&lt;author&gt;Uhl, George R.&lt;/author&gt;&lt;author&gt;Rennert, Owen M.&lt;/author&gt;&lt;author&gt;Yanovski, Jack A.&lt;/author&gt;&lt;/authors&gt;&lt;/contributors&gt;&lt;titles&gt;&lt;title&gt;Brain-Derived Neurotrophic Factor and Obesity in the WAGR Syndrome&lt;/title&gt;&lt;secondary-title&gt;New England Journal of Medicine&lt;/secondary-title&gt;&lt;/titles&gt;&lt;periodical&gt;&lt;full-title&gt;New England Journal of Medicine&lt;/full-title&gt;&lt;/periodical&gt;&lt;pages&gt;918-927&lt;/pages&gt;&lt;volume&gt;359&lt;/volume&gt;&lt;number&gt;9&lt;/number&gt;&lt;dates&gt;&lt;year&gt;2008&lt;/year&gt;&lt;pub-dates&gt;&lt;date&gt;2008/08/28&lt;/date&gt;&lt;/pub-dates&gt;&lt;/dates&gt;&lt;publisher&gt;Massachusetts Medical Society&lt;/publisher&gt;&lt;isbn&gt;0028-4793&lt;/isbn&gt;&lt;urls&gt;&lt;related-urls&gt;&lt;url&gt;https://doi.org/10.1056/NEJMoa0801119&lt;/url&gt;&lt;/related-urls&gt;&lt;/urls&gt;&lt;electronic-resource-num&gt;10.1056/NEJMoa0801119&lt;/electronic-resource-num&gt;&lt;access-date&gt;2021/06/27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n_2013</w:t>
            </w:r>
            <w:hyperlink w:anchor="_ENREF_227" w:tooltip="Han, 2013 #35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an&lt;/Author&gt;&lt;Year&gt;2013&lt;/Year&gt;&lt;RecNum&gt;352&lt;/RecNum&gt;&lt;DisplayText&gt;&lt;style face="superscript"&gt;227&lt;/style&gt;&lt;/DisplayText&gt;&lt;record&gt;&lt;rec-number&gt;352&lt;/rec-number&gt;&lt;foreign-keys&gt;&lt;key app="EN" db-id="p9wv00a5yez0v1et5awv9pfoepd0x5dtwwpt" timestamp="1624832118"&gt;352&lt;/key&gt;&lt;/foreign-keys&gt;&lt;ref-type name="Journal Article"&gt;17&lt;/ref-type&gt;&lt;contributors&gt;&lt;authors&gt;&lt;author&gt;Han, Joan C.&lt;/author&gt;&lt;author&gt;Thurm, Audrey&lt;/author&gt;&lt;author&gt;Golden Williams, Christine&lt;/author&gt;&lt;author&gt;Joseph, Lisa A.&lt;/author&gt;&lt;author&gt;Zein, Wadih M.&lt;/author&gt;&lt;author&gt;Brooks, Brian P.&lt;/author&gt;&lt;author&gt;Butman, John A.&lt;/author&gt;&lt;author&gt;Brady, Sheila M.&lt;/author&gt;&lt;author&gt;Fuhr, Shannon R.&lt;/author&gt;&lt;author&gt;Hicks, Melanie D.&lt;/author&gt;&lt;author&gt;Huey, Amanda E.&lt;/author&gt;&lt;author&gt;Hanish, Alyson E.&lt;/author&gt;&lt;author&gt;Danley, Kristen M.&lt;/author&gt;&lt;author&gt;Raygada, Margarita J.&lt;/author&gt;&lt;author&gt;Rennert, Owen M.&lt;/author&gt;&lt;author&gt;Martinowich, Keri&lt;/author&gt;&lt;author&gt;Sharp, Stephen J.&lt;/author&gt;&lt;author&gt;Tsao, Jack W.&lt;/author&gt;&lt;author&gt;Swedo, Susan E.&lt;/author&gt;&lt;/authors&gt;&lt;/contributors&gt;&lt;titles&gt;&lt;title&gt;Association of brain-derived neurotrophic factor (BDNF) haploinsufficiency with lower adaptive behaviour and reduced cognitive functioning in WAGR/11p13 deletion syndrome&lt;/title&gt;&lt;secondary-title&gt;Cortex&lt;/secondary-title&gt;&lt;/titles&gt;&lt;periodical&gt;&lt;full-title&gt;Cortex&lt;/full-title&gt;&lt;/periodical&gt;&lt;pages&gt;2700-2710&lt;/pages&gt;&lt;volume&gt;49&lt;/volume&gt;&lt;number&gt;10&lt;/number&gt;&lt;keywords&gt;&lt;keyword&gt;Brain-derived neurotrophic factor&lt;/keyword&gt;&lt;keyword&gt;WAGR syndrome&lt;/keyword&gt;&lt;keyword&gt;11p Deletion&lt;/keyword&gt;&lt;keyword&gt;IQ&lt;/keyword&gt;&lt;keyword&gt;Autism&lt;/keyword&gt;&lt;/keywords&gt;&lt;dates&gt;&lt;year&gt;2013&lt;/year&gt;&lt;pub-dates&gt;&lt;date&gt;2013/11/01/&lt;/date&gt;&lt;/pub-dates&gt;&lt;/dates&gt;&lt;isbn&gt;0010-9452&lt;/isbn&gt;&lt;urls&gt;&lt;related-urls&gt;&lt;url&gt;https://www.sciencedirect.com/science/article/pii/S0010945213000476&lt;/url&gt;&lt;/related-urls&gt;&lt;/urls&gt;&lt;electronic-resource-num&gt;https://doi.org/10.1016/j.cortex.2013.02.00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erreira_2019</w:t>
            </w:r>
            <w:hyperlink w:anchor="_ENREF_228" w:tooltip="Ferreira, 2019 #35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ZXJyZWlyYTwvQXV0aG9yPjxZZWFyPjIwMTk8L1llYXI+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ZXJyZWlyYTwvQXV0aG9yPjxZZWFyPjIwMTk8L1llYXI+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ll_2019</w:t>
            </w:r>
            <w:hyperlink w:anchor="_ENREF_229" w:tooltip="Hall, 2019 #44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all&lt;/Author&gt;&lt;Year&gt;2019&lt;/Year&gt;&lt;RecNum&gt;440&lt;/RecNum&gt;&lt;DisplayText&gt;&lt;style face="superscript"&gt;229&lt;/style&gt;&lt;/DisplayText&gt;&lt;record&gt;&lt;rec-number&gt;440&lt;/rec-number&gt;&lt;foreign-keys&gt;&lt;key app="EN" db-id="p9wv00a5yez0v1et5awv9pfoepd0x5dtwwpt" timestamp="1625595254"&gt;440&lt;/key&gt;&lt;/foreign-keys&gt;&lt;ref-type name="Journal Article"&gt;17&lt;/ref-type&gt;&lt;contributors&gt;&lt;authors&gt;&lt;author&gt;Hall, H. N.&lt;/author&gt;&lt;author&gt;Williamson, K. A.&lt;/author&gt;&lt;author&gt;FitzPatrick, D. R.&lt;/author&gt;&lt;/authors&gt;&lt;/contributors&gt;&lt;auth-address&gt;MRC Human Genetics Unit, MRC Institute of Genetics and Molecular Medicine, The University of Edinburgh, Western General Hospital, Crewe Road, Edinburgh, EH4 2XU, UK. nikki.hall@ed.ac.uk.&amp;#xD;MRC Human Genetics Unit, MRC Institute of Genetics and Molecular Medicine, The University of Edinburgh, Western General Hospital, Crewe Road, Edinburgh, EH4 2XU, UK.&lt;/auth-address&gt;&lt;titles&gt;&lt;title&gt;The genetic architecture of aniridia and Gillespie syndrome&lt;/title&gt;&lt;secondary-title&gt;Hum Genet&lt;/secondary-title&gt;&lt;alt-title&gt;Human genetics&lt;/alt-title&gt;&lt;/titles&gt;&lt;periodical&gt;&lt;full-title&gt;Hum Genet&lt;/full-title&gt;&lt;abbr-1&gt;Human genetics&lt;/abbr-1&gt;&lt;/periodical&gt;&lt;alt-periodical&gt;&lt;full-title&gt;Hum Genet&lt;/full-title&gt;&lt;abbr-1&gt;Human genetics&lt;/abbr-1&gt;&lt;/alt-periodical&gt;&lt;pages&gt;881-898&lt;/pages&gt;&lt;volume&gt;138&lt;/volume&gt;&lt;number&gt;8-9&lt;/number&gt;&lt;edition&gt;2018/09/23&lt;/edition&gt;&lt;keywords&gt;&lt;keyword&gt;Animals&lt;/keyword&gt;&lt;keyword&gt;Aniridia/*genetics&lt;/keyword&gt;&lt;keyword&gt;Cerebellar Ataxia/*genetics&lt;/keyword&gt;&lt;keyword&gt;Eye Proteins/genetics&lt;/keyword&gt;&lt;keyword&gt;Humans&lt;/keyword&gt;&lt;keyword&gt;Intellectual Disability/*genetics&lt;/keyword&gt;&lt;keyword&gt;Iris/pathology&lt;/keyword&gt;&lt;keyword&gt;Mutation/genetics&lt;/keyword&gt;&lt;/keywords&gt;&lt;dates&gt;&lt;year&gt;2019&lt;/year&gt;&lt;pub-dates&gt;&lt;date&gt;Sep&lt;/date&gt;&lt;/pub-dates&gt;&lt;/dates&gt;&lt;isbn&gt;0340-6717 (Print)&amp;#xD;0340-6717&lt;/isbn&gt;&lt;accession-num&gt;30242502&lt;/accession-num&gt;&lt;urls&gt;&lt;/urls&gt;&lt;custom2&gt;PMC6710220 of interest.&lt;/custom2&gt;&lt;electronic-resource-num&gt;10.1007/s00439-018-1934-8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AA4E12E" w14:textId="5010543D" w:rsidR="00FF21DC" w:rsidRPr="004A12D7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FF5AAA">
              <w:rPr>
                <w:rFonts w:asciiTheme="minorHAnsi" w:eastAsia="Times New Roman" w:hAnsiTheme="minorHAnsi" w:cstheme="minorHAnsi"/>
                <w:sz w:val="16"/>
                <w:szCs w:val="16"/>
              </w:rPr>
              <w:t>chr11:27676442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FF5AAA">
              <w:rPr>
                <w:rFonts w:asciiTheme="minorHAnsi" w:eastAsia="Times New Roman" w:hAnsiTheme="minorHAnsi" w:cstheme="minorHAnsi"/>
                <w:sz w:val="16"/>
                <w:szCs w:val="16"/>
              </w:rPr>
              <w:t>3245708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25F5A82" w14:textId="1254302E" w:rsidR="00FF21DC" w:rsidRPr="00FF5AAA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BDNF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and WAGR Critical Region (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PAX6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WT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)</w:t>
            </w:r>
          </w:p>
        </w:tc>
      </w:tr>
      <w:tr w:rsidR="00CB09D9" w:rsidRPr="003456EA" w14:paraId="3647945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07D71DA" w14:textId="028C1492" w:rsidR="00FF21DC" w:rsidRPr="005E3B87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WAGR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1p1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785A1D9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1:31803509-3251098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C9EC770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FD42D3D" w14:textId="1985DAAB" w:rsidR="00CE45D5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ischbach_2005</w:t>
            </w:r>
            <w:hyperlink w:anchor="_ENREF_230" w:tooltip="Fischbach, 2005 #43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ischbach&lt;/Author&gt;&lt;Year&gt;2005&lt;/Year&gt;&lt;RecNum&gt;439&lt;/RecNum&gt;&lt;DisplayText&gt;&lt;style face="superscript"&gt;230&lt;/style&gt;&lt;/DisplayText&gt;&lt;record&gt;&lt;rec-number&gt;439&lt;/rec-number&gt;&lt;foreign-keys&gt;&lt;key app="EN" db-id="p9wv00a5yez0v1et5awv9pfoepd0x5dtwwpt" timestamp="1625594946"&gt;439&lt;/key&gt;&lt;/foreign-keys&gt;&lt;ref-type name="Journal Article"&gt;17&lt;/ref-type&gt;&lt;contributors&gt;&lt;authors&gt;&lt;author&gt;Fischbach, Bernard V.&lt;/author&gt;&lt;author&gt;Trout, Kelly L.&lt;/author&gt;&lt;author&gt;Lewis, Julia&lt;/author&gt;&lt;author&gt;Luis, Catherine A.&lt;/author&gt;&lt;author&gt;Sika, Mohammed&lt;/author&gt;&lt;/authors&gt;&lt;/contributors&gt;&lt;titles&gt;&lt;title&gt;WAGR Syndrome: A Clinical Review of 54 Cases&lt;/title&gt;&lt;secondary-title&gt;Pediatrics&lt;/secondary-title&gt;&lt;/titles&gt;&lt;periodical&gt;&lt;full-title&gt;Pediatrics&lt;/full-title&gt;&lt;/periodical&gt;&lt;pages&gt;984&lt;/pages&gt;&lt;volume&gt;116&lt;/volume&gt;&lt;number&gt;4&lt;/number&gt;&lt;dates&gt;&lt;year&gt;2005&lt;/year&gt;&lt;/dates&gt;&lt;urls&gt;&lt;related-urls&gt;&lt;url&gt;http://pediatrics.aappublications.org/content/116/4/984.abstract&lt;/url&gt;&lt;/related-urls&gt;&lt;/urls&gt;&lt;electronic-resource-num&gt;10.1542/peds.2004-0467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n_2008</w:t>
            </w:r>
            <w:hyperlink w:anchor="_ENREF_226" w:tooltip="Han, 2008 #35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an&lt;/Author&gt;&lt;Year&gt;2008&lt;/Year&gt;&lt;RecNum&gt;351&lt;/RecNum&gt;&lt;DisplayText&gt;&lt;style face="superscript"&gt;226&lt;/style&gt;&lt;/DisplayText&gt;&lt;record&gt;&lt;rec-number&gt;351&lt;/rec-number&gt;&lt;foreign-keys&gt;&lt;key app="EN" db-id="p9wv00a5yez0v1et5awv9pfoepd0x5dtwwpt" timestamp="1624831837"&gt;351&lt;/key&gt;&lt;/foreign-keys&gt;&lt;ref-type name="Journal Article"&gt;17&lt;/ref-type&gt;&lt;contributors&gt;&lt;authors&gt;&lt;author&gt;Han, Joan C.&lt;/author&gt;&lt;author&gt;Liu, Qing-Rong&lt;/author&gt;&lt;author&gt;Jones, MaryPat&lt;/author&gt;&lt;author&gt;Levinn, Rebecca L.&lt;/author&gt;&lt;author&gt;Menzie, Carolyn M.&lt;/author&gt;&lt;author&gt;Jefferson-George, Kyra S.&lt;/author&gt;&lt;author&gt;Adler-Wailes, Diane C.&lt;/author&gt;&lt;author&gt;Sanford, Ethan L.&lt;/author&gt;&lt;author&gt;Lacbawan, Felicitas L.&lt;/author&gt;&lt;author&gt;Uhl, George R.&lt;/author&gt;&lt;author&gt;Rennert, Owen M.&lt;/author&gt;&lt;author&gt;Yanovski, Jack A.&lt;/author&gt;&lt;/authors&gt;&lt;/contributors&gt;&lt;titles&gt;&lt;title&gt;Brain-Derived Neurotrophic Factor and Obesity in the WAGR Syndrome&lt;/title&gt;&lt;secondary-title&gt;New England Journal of Medicine&lt;/secondary-title&gt;&lt;/titles&gt;&lt;periodical&gt;&lt;full-title&gt;New England Journal of Medicine&lt;/full-title&gt;&lt;/periodical&gt;&lt;pages&gt;918-927&lt;/pages&gt;&lt;volume&gt;359&lt;/volume&gt;&lt;number&gt;9&lt;/number&gt;&lt;dates&gt;&lt;year&gt;2008&lt;/year&gt;&lt;pub-dates&gt;&lt;date&gt;2008/08/28&lt;/date&gt;&lt;/pub-dates&gt;&lt;/dates&gt;&lt;publisher&gt;Massachusetts Medical Society&lt;/publisher&gt;&lt;isbn&gt;0028-4793&lt;/isbn&gt;&lt;urls&gt;&lt;related-urls&gt;&lt;url&gt;https://doi.org/10.1056/NEJMoa0801119&lt;/url&gt;&lt;/related-urls&gt;&lt;/urls&gt;&lt;electronic-resource-num&gt;10.1056/NEJMoa0801119&lt;/electronic-resource-num&gt;&lt;access-date&gt;2021/06/27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n_2013</w:t>
            </w:r>
            <w:hyperlink w:anchor="_ENREF_227" w:tooltip="Han, 2013 #35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an&lt;/Author&gt;&lt;Year&gt;2013&lt;/Year&gt;&lt;RecNum&gt;352&lt;/RecNum&gt;&lt;DisplayText&gt;&lt;style face="superscript"&gt;227&lt;/style&gt;&lt;/DisplayText&gt;&lt;record&gt;&lt;rec-number&gt;352&lt;/rec-number&gt;&lt;foreign-keys&gt;&lt;key app="EN" db-id="p9wv00a5yez0v1et5awv9pfoepd0x5dtwwpt" timestamp="1624832118"&gt;352&lt;/key&gt;&lt;/foreign-keys&gt;&lt;ref-type name="Journal Article"&gt;17&lt;/ref-type&gt;&lt;contributors&gt;&lt;authors&gt;&lt;author&gt;Han, Joan C.&lt;/author&gt;&lt;author&gt;Thurm, Audrey&lt;/author&gt;&lt;author&gt;Golden Williams, Christine&lt;/author&gt;&lt;author&gt;Joseph, Lisa A.&lt;/author&gt;&lt;author&gt;Zein, Wadih M.&lt;/author&gt;&lt;author&gt;Brooks, Brian P.&lt;/author&gt;&lt;author&gt;Butman, John A.&lt;/author&gt;&lt;author&gt;Brady, Sheila M.&lt;/author&gt;&lt;author&gt;Fuhr, Shannon R.&lt;/author&gt;&lt;author&gt;Hicks, Melanie D.&lt;/author&gt;&lt;author&gt;Huey, Amanda E.&lt;/author&gt;&lt;author&gt;Hanish, Alyson E.&lt;/author&gt;&lt;author&gt;Danley, Kristen M.&lt;/author&gt;&lt;author&gt;Raygada, Margarita J.&lt;/author&gt;&lt;author&gt;Rennert, Owen M.&lt;/author&gt;&lt;author&gt;Martinowich, Keri&lt;/author&gt;&lt;author&gt;Sharp, Stephen J.&lt;/author&gt;&lt;author&gt;Tsao, Jack W.&lt;/author&gt;&lt;author&gt;Swedo, Susan E.&lt;/author&gt;&lt;/authors&gt;&lt;/contributors&gt;&lt;titles&gt;&lt;title&gt;Association of brain-derived neurotrophic factor (BDNF) haploinsufficiency with lower adaptive behaviour and reduced cognitive functioning in WAGR/11p13 deletion syndrome&lt;/title&gt;&lt;secondary-title&gt;Cortex&lt;/secondary-title&gt;&lt;/titles&gt;&lt;periodical&gt;&lt;full-title&gt;Cortex&lt;/full-title&gt;&lt;/periodical&gt;&lt;pages&gt;2700-2710&lt;/pages&gt;&lt;volume&gt;49&lt;/volume&gt;&lt;number&gt;10&lt;/number&gt;&lt;keywords&gt;&lt;keyword&gt;Brain-derived neurotrophic factor&lt;/keyword&gt;&lt;keyword&gt;WAGR syndrome&lt;/keyword&gt;&lt;keyword&gt;11p Deletion&lt;/keyword&gt;&lt;keyword&gt;IQ&lt;/keyword&gt;&lt;keyword&gt;Autism&lt;/keyword&gt;&lt;/keywords&gt;&lt;dates&gt;&lt;year&gt;2013&lt;/year&gt;&lt;pub-dates&gt;&lt;date&gt;2013/11/01/&lt;/date&gt;&lt;/pub-dates&gt;&lt;/dates&gt;&lt;isbn&gt;0010-9452&lt;/isbn&gt;&lt;urls&gt;&lt;related-urls&gt;&lt;url&gt;https://www.sciencedirect.com/science/article/pii/S0010945213000476&lt;/url&gt;&lt;/related-urls&gt;&lt;/urls&gt;&lt;electronic-resource-num&gt;https://doi.org/10.1016/j.cortex.2013.02.00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72560A12" w14:textId="340798BF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amamoto_2014</w:t>
            </w:r>
            <w:hyperlink w:anchor="_ENREF_231" w:tooltip="Yamamoto, 2014 #44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YW1hbW90bzwvQXV0aG9yPjxZZWFyPjIwMTQ8L1llYXI+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YW1hbW90bzwvQXV0aG9yPjxZZWFyPjIwMTQ8L1llYXI+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ll_2019</w:t>
            </w:r>
            <w:hyperlink w:anchor="_ENREF_229" w:tooltip="Hall, 2019 #44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all&lt;/Author&gt;&lt;Year&gt;2019&lt;/Year&gt;&lt;RecNum&gt;440&lt;/RecNum&gt;&lt;DisplayText&gt;&lt;style face="superscript"&gt;229&lt;/style&gt;&lt;/DisplayText&gt;&lt;record&gt;&lt;rec-number&gt;440&lt;/rec-number&gt;&lt;foreign-keys&gt;&lt;key app="EN" db-id="p9wv00a5yez0v1et5awv9pfoepd0x5dtwwpt" timestamp="1625595254"&gt;440&lt;/key&gt;&lt;/foreign-keys&gt;&lt;ref-type name="Journal Article"&gt;17&lt;/ref-type&gt;&lt;contributors&gt;&lt;authors&gt;&lt;author&gt;Hall, H. N.&lt;/author&gt;&lt;author&gt;Williamson, K. A.&lt;/author&gt;&lt;author&gt;FitzPatrick, D. R.&lt;/author&gt;&lt;/authors&gt;&lt;/contributors&gt;&lt;auth-address&gt;MRC Human Genetics Unit, MRC Institute of Genetics and Molecular Medicine, The University of Edinburgh, Western General Hospital, Crewe Road, Edinburgh, EH4 2XU, UK. nikki.hall@ed.ac.uk.&amp;#xD;MRC Human Genetics Unit, MRC Institute of Genetics and Molecular Medicine, The University of Edinburgh, Western General Hospital, Crewe Road, Edinburgh, EH4 2XU, UK.&lt;/auth-address&gt;&lt;titles&gt;&lt;title&gt;The genetic architecture of aniridia and Gillespie syndrome&lt;/title&gt;&lt;secondary-title&gt;Hum Genet&lt;/secondary-title&gt;&lt;alt-title&gt;Human genetics&lt;/alt-title&gt;&lt;/titles&gt;&lt;periodical&gt;&lt;full-title&gt;Hum Genet&lt;/full-title&gt;&lt;abbr-1&gt;Human genetics&lt;/abbr-1&gt;&lt;/periodical&gt;&lt;alt-periodical&gt;&lt;full-title&gt;Hum Genet&lt;/full-title&gt;&lt;abbr-1&gt;Human genetics&lt;/abbr-1&gt;&lt;/alt-periodical&gt;&lt;pages&gt;881-898&lt;/pages&gt;&lt;volume&gt;138&lt;/volume&gt;&lt;number&gt;8-9&lt;/number&gt;&lt;edition&gt;2018/09/23&lt;/edition&gt;&lt;keywords&gt;&lt;keyword&gt;Animals&lt;/keyword&gt;&lt;keyword&gt;Aniridia/*genetics&lt;/keyword&gt;&lt;keyword&gt;Cerebellar Ataxia/*genetics&lt;/keyword&gt;&lt;keyword&gt;Eye Proteins/genetics&lt;/keyword&gt;&lt;keyword&gt;Humans&lt;/keyword&gt;&lt;keyword&gt;Intellectual Disability/*genetics&lt;/keyword&gt;&lt;keyword&gt;Iris/pathology&lt;/keyword&gt;&lt;keyword&gt;Mutation/genetics&lt;/keyword&gt;&lt;/keywords&gt;&lt;dates&gt;&lt;year&gt;2019&lt;/year&gt;&lt;pub-dates&gt;&lt;date&gt;Sep&lt;/date&gt;&lt;/pub-dates&gt;&lt;/dates&gt;&lt;isbn&gt;0340-6717 (Print)&amp;#xD;0340-6717&lt;/isbn&gt;&lt;accession-num&gt;30242502&lt;/accession-num&gt;&lt;urls&gt;&lt;/urls&gt;&lt;custom2&gt;PMC6710220 of interest.&lt;/custom2&gt;&lt;electronic-resource-num&gt;10.1007/s00439-018-1934-8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9CD5470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1:31803509-3251098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52D4F4B" w14:textId="2BDC047D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DE0439" w:rsidRPr="003456EA" w14:paraId="3AF920F1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6ED248D" w14:textId="77777777" w:rsidR="00DE0439" w:rsidRDefault="00DE0439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otocki-Shaffer</w:t>
            </w:r>
          </w:p>
          <w:p w14:paraId="09364C28" w14:textId="002B4470" w:rsidR="00DE0439" w:rsidRPr="005E3B87" w:rsidRDefault="00DE0439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1p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31457E7" w14:textId="518DF7FB" w:rsidR="00DE0439" w:rsidRPr="009369B6" w:rsidRDefault="00DE0439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1:43894800-4615245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E7CE354" w14:textId="4E6F39AA" w:rsidR="00DE0439" w:rsidRPr="009369B6" w:rsidRDefault="00DE0439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829E003" w14:textId="57957E89" w:rsidR="00DE0439" w:rsidRPr="00B9777F" w:rsidRDefault="00DE0439" w:rsidP="002F6F2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warr_2010</w:t>
            </w:r>
            <w:hyperlink w:anchor="_ENREF_232" w:tooltip="Swarr, 2010 #44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d2FycjwvQXV0aG9yPjxZZWFyPjIwMTA8L1llYXI+PFJl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d2FycjwvQXV0aG9yPjxZZWFyPjIwMTA8L1llYXI+PFJl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im_2012</w:t>
            </w:r>
            <w:hyperlink w:anchor="_ENREF_233" w:tooltip="Kim, 2012 #40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yPC9ZZWFyPjxSZWNO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yPC9ZZWFyPjxSZWNO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im_2019</w:t>
            </w:r>
            <w:hyperlink w:anchor="_ENREF_234" w:tooltip="Kim, 2019 #44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5PC9ZZWFyPjxSZWNO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5PC9ZZWFyPjxSZWNO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rajkova_2020</w:t>
            </w:r>
            <w:hyperlink w:anchor="_ENREF_235" w:tooltip="Trajkova, 2020 #44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cmFqa292YTwvQXV0aG9yPjxZZWFyPjIwMjA8L1llYXI+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cmFqa292YTwvQXV0aG9yPjxZZWFyPjIwMjA8L1llYXI+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983C368" w14:textId="6399726E" w:rsidR="00DE0439" w:rsidRPr="009369B6" w:rsidRDefault="00DE0439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1:43894800-4615245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2EEC5156" w14:textId="66C0DE9B" w:rsidR="00DE0439" w:rsidRPr="009369B6" w:rsidRDefault="00DE0439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DE0439" w:rsidRPr="003456EA" w14:paraId="7B26D5E2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781FD90" w14:textId="77777777" w:rsidR="00DE0439" w:rsidRPr="009369B6" w:rsidRDefault="00DE0439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0E9725A" w14:textId="3D6BE056" w:rsidR="00DE0439" w:rsidRPr="009369B6" w:rsidRDefault="00DE0439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74" w:name="_Hlk83830772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</w:t>
            </w:r>
            <w:r w:rsidRPr="00DE0439">
              <w:rPr>
                <w:rFonts w:asciiTheme="minorHAnsi" w:eastAsia="Times New Roman" w:hAnsiTheme="minorHAnsi" w:cstheme="minorHAnsi"/>
                <w:sz w:val="16"/>
                <w:szCs w:val="16"/>
              </w:rPr>
              <w:t>11:42312866-50419631</w:t>
            </w:r>
            <w:bookmarkEnd w:id="74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6D4B60C" w14:textId="6F5BC72A" w:rsidR="00DE0439" w:rsidRPr="009369B6" w:rsidRDefault="00DE0439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958AB8C" w14:textId="77777777" w:rsidR="00DE0439" w:rsidRPr="00B9777F" w:rsidRDefault="00DE0439" w:rsidP="002F6F2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9B9F4BF" w14:textId="59409033" w:rsidR="00DE0439" w:rsidRPr="009369B6" w:rsidRDefault="00DE0439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E0439">
              <w:rPr>
                <w:rFonts w:asciiTheme="minorHAnsi" w:eastAsia="Times New Roman" w:hAnsiTheme="minorHAnsi" w:cstheme="minorHAnsi"/>
                <w:sz w:val="16"/>
                <w:szCs w:val="16"/>
              </w:rPr>
              <w:t>chr11:42334416-5037880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DEF29E4" w14:textId="65412E8A" w:rsidR="00DE0439" w:rsidRPr="00DE0439" w:rsidRDefault="00DE0439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DECIPHER Case 286390 referenced in </w:t>
            </w:r>
            <w:proofErr w:type="spell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Tajkova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E101D2A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DE01048" w14:textId="5F8D9FFD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1q1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7DD841A" w14:textId="61AEFBA9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31681">
              <w:rPr>
                <w:rFonts w:asciiTheme="minorHAnsi" w:eastAsia="Times New Roman" w:hAnsiTheme="minorHAnsi" w:cstheme="minorHAnsi"/>
                <w:sz w:val="16"/>
                <w:szCs w:val="16"/>
              </w:rPr>
              <w:t>chr11:67763646-71236931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821D382" w14:textId="747FE9AC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DBF96CD" w14:textId="4131CB6D" w:rsidR="00D12429" w:rsidRDefault="00FF21DC" w:rsidP="00D12429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regory-Evans_2007</w:t>
            </w:r>
            <w:hyperlink w:anchor="_ENREF_236" w:tooltip="Gregory-Evans, 2007 #63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cmVnb3J5LUV2YW5zPC9BdXRob3I+PFllYXI+MjAwNzwv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cmVnb3J5LUV2YW5zPC9BdXRob3I+PFllYXI+MjAwNzwv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lsmadi_2009</w:t>
            </w:r>
            <w:hyperlink w:anchor="_ENREF_237" w:tooltip="Kim, 2016 #63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im&lt;/Author&gt;&lt;Year&gt;2016&lt;/Year&gt;&lt;RecNum&gt;631&lt;/RecNum&gt;&lt;DisplayText&gt;&lt;style face="superscript"&gt;237&lt;/style&gt;&lt;/DisplayText&gt;&lt;record&gt;&lt;rec-number&gt;631&lt;/rec-number&gt;&lt;foreign-keys&gt;&lt;key app="EN" db-id="p9wv00a5yez0v1et5awv9pfoepd0x5dtwwpt" timestamp="1626982422"&gt;631&lt;/key&gt;&lt;/foreign-keys&gt;&lt;ref-type name="Journal Article"&gt;17&lt;/ref-type&gt;&lt;contributors&gt;&lt;authors&gt;&lt;author&gt;Kim, Yu-Seon&lt;/author&gt;&lt;author&gt;Kim, Gun-Ha&lt;/author&gt;&lt;author&gt;Byeon, Jung Hye&lt;/author&gt;&lt;author&gt;Eun, So-Hee&lt;/author&gt;&lt;author&gt;Eun, Baik-Lin&lt;/author&gt;&lt;/authors&gt;&lt;/contributors&gt;&lt;titles&gt;&lt;title&gt;Chromosome 11q13 deletion syndrome&lt;/title&gt;&lt;secondary-title&gt;Korean journal of pediatrics&lt;/secondary-title&gt;&lt;alt-title&gt;Korean J Pediatr&lt;/alt-title&gt;&lt;/titles&gt;&lt;periodical&gt;&lt;full-title&gt;Korean journal of pediatrics&lt;/full-title&gt;&lt;abbr-1&gt;Korean J Pediatr&lt;/abbr-1&gt;&lt;/periodical&gt;&lt;alt-periodical&gt;&lt;full-title&gt;Korean journal of pediatrics&lt;/full-title&gt;&lt;abbr-1&gt;Korean J Pediatr&lt;/abbr-1&gt;&lt;/alt-periodical&gt;&lt;pages&gt;S10-S13&lt;/pages&gt;&lt;volume&gt;59&lt;/volume&gt;&lt;number&gt;Suppl 1&lt;/number&gt;&lt;edition&gt;2016/11/30&lt;/edition&gt;&lt;keywords&gt;&lt;keyword&gt;Chromosome 11q13&lt;/keyword&gt;&lt;keyword&gt;Coloboma&lt;/keyword&gt;&lt;keyword&gt;Hearing loss&lt;/keyword&gt;&lt;keyword&gt;Otodental syndrome&lt;/keyword&gt;&lt;keyword&gt;Tooth abnormalities&lt;/keyword&gt;&lt;/keywords&gt;&lt;dates&gt;&lt;year&gt;2016&lt;/year&gt;&lt;/dates&gt;&lt;publisher&gt;The Korean Pediatric Society&lt;/publisher&gt;&lt;isbn&gt;1738-1061&amp;#xD;2092-7258&lt;/isbn&gt;&lt;accession-num&gt;28018436&lt;/accession-num&gt;&lt;urls&gt;&lt;related-urls&gt;&lt;url&gt;https://pubmed.ncbi.nlm.nih.gov/28018436&lt;/url&gt;&lt;url&gt;https://www.ncbi.nlm.nih.gov/pmc/articles/PMC5177688/&lt;/url&gt;&lt;/related-urls&gt;&lt;/urls&gt;&lt;electronic-resource-num&gt;10.3345/kjp.2016.59.11.S10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14BBD1A9" w14:textId="6BEB55E3" w:rsidR="00FF21DC" w:rsidRPr="00B9777F" w:rsidRDefault="00FF21DC" w:rsidP="00D12429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Ziebart_2013</w:t>
            </w:r>
            <w:hyperlink w:anchor="_ENREF_238" w:tooltip="Ziebart, 2013 #63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Ziebart&lt;/Author&gt;&lt;Year&gt;2013&lt;/Year&gt;&lt;RecNum&gt;633&lt;/RecNum&gt;&lt;DisplayText&gt;&lt;style face="superscript"&gt;238&lt;/style&gt;&lt;/DisplayText&gt;&lt;record&gt;&lt;rec-number&gt;633&lt;/rec-number&gt;&lt;foreign-keys&gt;&lt;key app="EN" db-id="p9wv00a5yez0v1et5awv9pfoepd0x5dtwwpt" timestamp="1626986420"&gt;633&lt;/key&gt;&lt;/foreign-keys&gt;&lt;ref-type name="Journal Article"&gt;17&lt;/ref-type&gt;&lt;contributors&gt;&lt;authors&gt;&lt;author&gt;Ziebart, Thomas&lt;/author&gt;&lt;author&gt;Draenert, Florian G.&lt;/author&gt;&lt;author&gt;Galetzka, Danuta&lt;/author&gt;&lt;author&gt;Babaryka, Gregor&lt;/author&gt;&lt;author&gt;Schmidseder, Ralf&lt;/author&gt;&lt;author&gt;Wagner, Wilfried&lt;/author&gt;&lt;author&gt;Bartsch, Oliver&lt;/author&gt;&lt;/authors&gt;&lt;/contributors&gt;&lt;titles&gt;&lt;title&gt;The original family revisited after 37 years: odontoma–dysphagia syndrome is most likely caused by a microduplication of chromosome 11q13.3, including the FGF3 and FGF4 genes&lt;/title&gt;&lt;secondary-title&gt;Clinical Oral Investigations&lt;/secondary-title&gt;&lt;/titles&gt;&lt;periodical&gt;&lt;full-title&gt;Clinical Oral Investigations&lt;/full-title&gt;&lt;/periodical&gt;&lt;pages&gt;123-130&lt;/pages&gt;&lt;volume&gt;17&lt;/volume&gt;&lt;number&gt;1&lt;/number&gt;&lt;dates&gt;&lt;year&gt;2013&lt;/year&gt;&lt;pub-dates&gt;&lt;date&gt;2013/01/01&lt;/date&gt;&lt;/pub-dates&gt;&lt;/dates&gt;&lt;isbn&gt;1436-3771&lt;/isbn&gt;&lt;urls&gt;&lt;related-urls&gt;&lt;url&gt;https://doi.org/10.1007/s00784-012-0676-6&lt;/url&gt;&lt;/related-urls&gt;&lt;/urls&gt;&lt;electronic-resource-num&gt;10.1007/s00784-012-0676-6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im_2016</w:t>
            </w:r>
            <w:hyperlink w:anchor="_ENREF_239" w:tooltip="Kim, 2016 #63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im&lt;/Author&gt;&lt;Year&gt;2016&lt;/Year&gt;&lt;RecNum&gt;634&lt;/RecNum&gt;&lt;DisplayText&gt;&lt;style face="superscript"&gt;239&lt;/style&gt;&lt;/DisplayText&gt;&lt;record&gt;&lt;rec-number&gt;634&lt;/rec-number&gt;&lt;foreign-keys&gt;&lt;key app="EN" db-id="p9wv00a5yez0v1et5awv9pfoepd0x5dtwwpt" timestamp="1626986485"&gt;634&lt;/key&gt;&lt;/foreign-keys&gt;&lt;ref-type name="Journal Article"&gt;17&lt;/ref-type&gt;&lt;contributors&gt;&lt;authors&gt;&lt;author&gt;Kim, Y. S.&lt;/author&gt;&lt;author&gt;Kim, G. H.&lt;/author&gt;&lt;author&gt;Byeon, J. H.&lt;/author&gt;&lt;author&gt;Eun, S. H.&lt;/author&gt;&lt;author&gt;Eun, B. L.&lt;/author&gt;&lt;/authors&gt;&lt;/contributors&gt;&lt;auth-address&gt;Department of Pediatrics, Korea University College of Medicine, Seoul, Korea.&lt;/auth-address&gt;&lt;titles&gt;&lt;title&gt;Chromosome 11q13 deletion syndrome&lt;/title&gt;&lt;secondary-title&gt;Korean J Pediatr&lt;/secondary-title&gt;&lt;alt-title&gt;Korean journal of pediatrics&lt;/alt-title&gt;&lt;/titles&gt;&lt;periodical&gt;&lt;full-title&gt;Korean journal of pediatrics&lt;/full-title&gt;&lt;abbr-1&gt;Korean J Pediatr&lt;/abbr-1&gt;&lt;/periodical&gt;&lt;alt-periodical&gt;&lt;full-title&gt;Korean journal of pediatrics&lt;/full-title&gt;&lt;abbr-1&gt;Korean J Pediatr&lt;/abbr-1&gt;&lt;/alt-periodical&gt;&lt;pages&gt;S10-s13&lt;/pages&gt;&lt;volume&gt;59&lt;/volume&gt;&lt;number&gt;Suppl 1&lt;/number&gt;&lt;edition&gt;2016/12/27&lt;/edition&gt;&lt;keywords&gt;&lt;keyword&gt;Chromosome 11q13&lt;/keyword&gt;&lt;keyword&gt;Coloboma&lt;/keyword&gt;&lt;keyword&gt;Hearing loss&lt;/keyword&gt;&lt;keyword&gt;Otodental syndrome&lt;/keyword&gt;&lt;keyword&gt;Tooth abnormalities&lt;/keyword&gt;&lt;/keywords&gt;&lt;dates&gt;&lt;year&gt;2016&lt;/year&gt;&lt;pub-dates&gt;&lt;date&gt;Nov&lt;/date&gt;&lt;/pub-dates&gt;&lt;/dates&gt;&lt;isbn&gt;1738-1061 (Print)&amp;#xD;1738-1061&lt;/isbn&gt;&lt;accession-num&gt;28018436&lt;/accession-num&gt;&lt;urls&gt;&lt;/urls&gt;&lt;custom2&gt;PMC5177688&lt;/custom2&gt;&lt;electronic-resource-num&gt;10.3345/kjp.2016.59.11.S10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466F30D" w14:textId="3D493F7B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31681">
              <w:rPr>
                <w:rFonts w:asciiTheme="minorHAnsi" w:eastAsia="Times New Roman" w:hAnsiTheme="minorHAnsi" w:cstheme="minorHAnsi"/>
                <w:sz w:val="16"/>
                <w:szCs w:val="16"/>
              </w:rPr>
              <w:t>chr11:67763646-7123693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C86E51A" w14:textId="78F38F92" w:rsidR="00FF21DC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1AA6D771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248971D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5DA1E76" w14:textId="558FDB53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31681">
              <w:rPr>
                <w:rFonts w:asciiTheme="minorHAnsi" w:eastAsia="Times New Roman" w:hAnsiTheme="minorHAnsi" w:cstheme="minorHAnsi"/>
                <w:sz w:val="16"/>
                <w:szCs w:val="16"/>
              </w:rPr>
              <w:t>chr11:69246102-69600647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BCF500F" w14:textId="1F62E8A3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B3F3C53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3F9ECC9" w14:textId="3425638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31681">
              <w:rPr>
                <w:rFonts w:asciiTheme="minorHAnsi" w:eastAsia="Times New Roman" w:hAnsiTheme="minorHAnsi" w:cstheme="minorHAnsi"/>
                <w:sz w:val="16"/>
                <w:szCs w:val="16"/>
              </w:rPr>
              <w:t>chr11:69536921-6992299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5FD8A12" w14:textId="69DDC629" w:rsidR="00FF21DC" w:rsidRPr="00C31681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reported in Ziebart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72939E2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791130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3953A69" w14:textId="12F18DF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31681">
              <w:rPr>
                <w:rFonts w:asciiTheme="minorHAnsi" w:eastAsia="Times New Roman" w:hAnsiTheme="minorHAnsi" w:cstheme="minorHAnsi"/>
                <w:sz w:val="16"/>
                <w:szCs w:val="16"/>
              </w:rPr>
              <w:t>chr11:69624736-6963419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EEEB9BE" w14:textId="2C818776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7588192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96F85D2" w14:textId="00368B18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31681">
              <w:rPr>
                <w:rFonts w:asciiTheme="minorHAnsi" w:eastAsia="Times New Roman" w:hAnsiTheme="minorHAnsi" w:cstheme="minorHAnsi"/>
                <w:sz w:val="16"/>
                <w:szCs w:val="16"/>
              </w:rPr>
              <w:t>chr11:69624736-6963419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66DA394" w14:textId="0499C823" w:rsidR="00FF21DC" w:rsidRPr="00C31681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31681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FGF3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</w:t>
            </w:r>
          </w:p>
        </w:tc>
      </w:tr>
      <w:tr w:rsidR="00CB09D9" w:rsidRPr="003456EA" w14:paraId="63E215D0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1C8C379" w14:textId="3FAA4A2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Jacobsen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(11q23-qter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DFFA7CA" w14:textId="5E4E5681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1:119634290-13500651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3D4B805" w14:textId="673DB890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2A454CF" w14:textId="38D85F89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rossfeld_2004</w:t>
            </w:r>
            <w:hyperlink w:anchor="_ENREF_240" w:tooltip="Grossfeld, 2004 #16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Grossfeld&lt;/Author&gt;&lt;Year&gt;2004&lt;/Year&gt;&lt;RecNum&gt;161&lt;/RecNum&gt;&lt;DisplayText&gt;&lt;style face="superscript"&gt;240&lt;/style&gt;&lt;/DisplayText&gt;&lt;record&gt;&lt;rec-number&gt;161&lt;/rec-number&gt;&lt;foreign-keys&gt;&lt;key app="EN" db-id="p9wv00a5yez0v1et5awv9pfoepd0x5dtwwpt" timestamp="1623896997"&gt;161&lt;/key&gt;&lt;/foreign-keys&gt;&lt;ref-type name="Journal Article"&gt;17&lt;/ref-type&gt;&lt;contributors&gt;&lt;authors&gt;&lt;author&gt;Grossfeld, Paul D.&lt;/author&gt;&lt;author&gt;Mattina, Teresa&lt;/author&gt;&lt;author&gt;Lai, Zona&lt;/author&gt;&lt;author&gt;Favier, Remi&lt;/author&gt;&lt;author&gt;Jones, Ken Lyons&lt;/author&gt;&lt;author&gt;Cotter, Finbarr&lt;/author&gt;&lt;author&gt;Jones, Christopher&lt;/author&gt;&lt;author&gt;the 11q, Consortium&lt;/author&gt;&lt;/authors&gt;&lt;/contributors&gt;&lt;titles&gt;&lt;title&gt;The 11q terminal deletion disorder: A prospective study of 110 cases&lt;/title&gt;&lt;secondary-title&gt;American Journal of Medical Genetics Part A&lt;/secondary-title&gt;&lt;/titles&gt;&lt;periodical&gt;&lt;full-title&gt;American Journal of Medical Genetics Part A&lt;/full-title&gt;&lt;/periodical&gt;&lt;pages&gt;51-61&lt;/pages&gt;&lt;volume&gt;129A&lt;/volume&gt;&lt;number&gt;1&lt;/number&gt;&lt;keywords&gt;&lt;keyword&gt;11q terminal deletion disorder&lt;/keyword&gt;&lt;keyword&gt;Jacobsen syndrome&lt;/keyword&gt;&lt;keyword&gt;partial 11q monosomy&lt;/keyword&gt;&lt;keyword&gt;neurocognitive profile&lt;/keyword&gt;&lt;keyword&gt;Paris-Trousseau syndrome&lt;/keyword&gt;&lt;keyword&gt;thrombocytopenia&lt;/keyword&gt;&lt;keyword&gt;hypoplastic left heart syndrome&lt;/keyword&gt;&lt;keyword&gt;candidate gene&lt;/keyword&gt;&lt;keyword&gt;FRA11B&lt;/keyword&gt;&lt;keyword&gt;CCG trinucleotide repeat&lt;/keyword&gt;&lt;/keywords&gt;&lt;dates&gt;&lt;year&gt;2004&lt;/year&gt;&lt;pub-dates&gt;&lt;date&gt;2004/08/15&lt;/date&gt;&lt;/pub-dates&gt;&lt;/dates&gt;&lt;publisher&gt;John Wiley &amp;amp; Sons, Ltd&lt;/publisher&gt;&lt;isbn&gt;1552-4825&lt;/isbn&gt;&lt;work-type&gt;https://doi.org/10.1002/ajmg.a.30090&lt;/work-type&gt;&lt;urls&gt;&lt;related-urls&gt;&lt;url&gt;https://doi.org/10.1002/ajmg.a.30090&lt;/url&gt;&lt;/related-urls&gt;&lt;/urls&gt;&lt;electronic-resource-num&gt;https://doi.org/10.1002/ajmg.a.30090&lt;/electronic-resource-num&gt;&lt;access-date&gt;2021/06/1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oldren_2009</w:t>
            </w:r>
            <w:hyperlink w:anchor="_ENREF_241" w:tooltip="Coldren, 2008 #16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oldren&lt;/Author&gt;&lt;Year&gt;2008&lt;/Year&gt;&lt;RecNum&gt;162&lt;/RecNum&gt;&lt;DisplayText&gt;&lt;style face="superscript"&gt;241&lt;/style&gt;&lt;/DisplayText&gt;&lt;record&gt;&lt;rec-number&gt;162&lt;/rec-number&gt;&lt;foreign-keys&gt;&lt;key app="EN" db-id="p9wv00a5yez0v1et5awv9pfoepd0x5dtwwpt" timestamp="1623897073"&gt;162&lt;/key&gt;&lt;/foreign-keys&gt;&lt;ref-type name="Journal Article"&gt;17&lt;/ref-type&gt;&lt;contributors&gt;&lt;authors&gt;&lt;author&gt;Coldren, C. D.&lt;/author&gt;&lt;author&gt;Lai, Z.&lt;/author&gt;&lt;author&gt;Shragg, P.&lt;/author&gt;&lt;author&gt;Rossi, E.&lt;/author&gt;&lt;author&gt;Glidewell, S. C.&lt;/author&gt;&lt;author&gt;Zuffardi, O.&lt;/author&gt;&lt;author&gt;Mattina, T.&lt;/author&gt;&lt;author&gt;Ivy, D. D.&lt;/author&gt;&lt;author&gt;Curfs, L. M.&lt;/author&gt;&lt;author&gt;Mattson, S. N.&lt;/author&gt;&lt;author&gt;Riley, E. P.&lt;/author&gt;&lt;author&gt;Treier, M.&lt;/author&gt;&lt;author&gt;Grossfeld, P. D.&lt;/author&gt;&lt;/authors&gt;&lt;/contributors&gt;&lt;titles&gt;&lt;title&gt;Chromosomal microarray mapping suggests a role for BSX and Neurogranin in neurocognitive and behavioral defects in the 11q terminal deletion disorder (Jacobsen syndrome)&lt;/title&gt;&lt;secondary-title&gt;neurogenetics&lt;/secondary-title&gt;&lt;/titles&gt;&lt;periodical&gt;&lt;full-title&gt;neurogenetics&lt;/full-title&gt;&lt;/periodical&gt;&lt;pages&gt;89&lt;/pages&gt;&lt;volume&gt;10&lt;/volume&gt;&lt;number&gt;2&lt;/number&gt;&lt;dates&gt;&lt;year&gt;2008&lt;/year&gt;&lt;pub-dates&gt;&lt;date&gt;2008/10/15&lt;/date&gt;&lt;/pub-dates&gt;&lt;/dates&gt;&lt;isbn&gt;1364-6753&lt;/isbn&gt;&lt;urls&gt;&lt;related-urls&gt;&lt;url&gt;https://doi.org/10.1007/s10048-008-0157-x&lt;/url&gt;&lt;/related-urls&gt;&lt;/urls&gt;&lt;electronic-resource-num&gt;10.1007/s10048-008-0157-x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i_2010</w:t>
            </w:r>
            <w:hyperlink w:anchor="_ENREF_242" w:tooltip="Ji, 2010 #16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Ji&lt;/Author&gt;&lt;Year&gt;2010&lt;/Year&gt;&lt;RecNum&gt;164&lt;/RecNum&gt;&lt;DisplayText&gt;&lt;style face="superscript"&gt;242&lt;/style&gt;&lt;/DisplayText&gt;&lt;record&gt;&lt;rec-number&gt;164&lt;/rec-number&gt;&lt;foreign-keys&gt;&lt;key app="EN" db-id="p9wv00a5yez0v1et5awv9pfoepd0x5dtwwpt" timestamp="1623897169"&gt;164&lt;/key&gt;&lt;/foreign-keys&gt;&lt;ref-type name="Journal Article"&gt;17&lt;/ref-type&gt;&lt;contributors&gt;&lt;authors&gt;&lt;author&gt;Ji, Taoyun&lt;/author&gt;&lt;author&gt;Wu, Ye&lt;/author&gt;&lt;author&gt;Wang, Huifang&lt;/author&gt;&lt;author&gt;Wang, Jingmin&lt;/author&gt;&lt;author&gt;Jiang, Yuwu&lt;/author&gt;&lt;/authors&gt;&lt;/contributors&gt;&lt;titles&gt;&lt;title&gt;Diagnosis and fine mapping of a deletion in distal 11q in two Chinese patients with developmental delay&lt;/title&gt;&lt;secondary-title&gt;Journal of Human Genetics&lt;/secondary-title&gt;&lt;/titles&gt;&lt;periodical&gt;&lt;full-title&gt;Journal of Human Genetics&lt;/full-title&gt;&lt;/periodical&gt;&lt;pages&gt;486-489&lt;/pages&gt;&lt;volume&gt;55&lt;/volume&gt;&lt;number&gt;8&lt;/number&gt;&lt;dates&gt;&lt;year&gt;2010&lt;/year&gt;&lt;pub-dates&gt;&lt;date&gt;2010/08/01&lt;/date&gt;&lt;/pub-dates&gt;&lt;/dates&gt;&lt;isbn&gt;1435-232X&lt;/isbn&gt;&lt;urls&gt;&lt;related-urls&gt;&lt;url&gt;https://doi.org/10.1038/jhg.2010.51&lt;/url&gt;&lt;/related-urls&gt;&lt;/urls&gt;&lt;electronic-resource-num&gt;10.1038/jhg.2010.5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e_2010</w:t>
            </w:r>
            <w:hyperlink w:anchor="_ENREF_243" w:tooltip="Ye, 2010 #16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ZTwvQXV0aG9yPjxZZWFyPjIwMTA8L1llYXI+PFJlY051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ZTwvQXV0aG9yPjxZZWFyPjIwMTA8L1llYXI+PFJlY051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5565D7E" w14:textId="19680B29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1:119634290-13500651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D4D91E0" w14:textId="6D07274A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henotype Group ‘A’ of Grossfeld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883CC93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F0FC802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B78E186" w14:textId="7E598414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1:122297785-13500651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770A1A1" w14:textId="62DA1400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6F57010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0D8CFBB" w14:textId="4780D32D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1:122297785-13500651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8A6226E" w14:textId="09BB4322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henotype Group ‘B’ of Grossfeld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F46CA81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5AB3305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3D128C0" w14:textId="4B2CDEB6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1:125086881-13500651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A1510BD" w14:textId="633E3FDB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52FE4F8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96FF4C7" w14:textId="3432306D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1:125086881-13500651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70E6BB4" w14:textId="7EE59F8B" w:rsidR="00FF21DC" w:rsidRPr="009369B6" w:rsidRDefault="00FF21DC" w:rsidP="00FF21DC">
            <w:pPr>
              <w:tabs>
                <w:tab w:val="left" w:pos="2856"/>
              </w:tabs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henotype Group ‘C’ of Grossfeld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686C726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12B6C05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9DBDB93" w14:textId="1368D83E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1:126225789-13500651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283757D" w14:textId="66249810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83F0324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46867E7" w14:textId="04789F9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1:126225789-13500651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2466CB02" w14:textId="44FE26B4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henotype Group ‘D’ of Grossfeld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72A0AF7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08B7989" w14:textId="77CC2196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1C24EF8" w14:textId="383C7A1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1:128142005-13500651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65C3D89" w14:textId="24EA800C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BB18884" w14:textId="3C2B7149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4CED7F7" w14:textId="228F1D1A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1:128142005-13500651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E3FF86B" w14:textId="5232FD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henotype Group ‘E’ of Grossfeld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4CE2DBFA" w14:textId="77777777" w:rsidTr="00560423"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8F45AE7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15012D4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7EF30B9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E2CFDA6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F0BBE58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0920552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2B9EA76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606C4FC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2p13.33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CBFA16E" w14:textId="2D54180A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2:0-2537524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EA0E767" w14:textId="6DE2901A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DDA5095" w14:textId="08A26DCC" w:rsidR="00FF21DC" w:rsidRPr="00B9777F" w:rsidRDefault="00FF21D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oryck_2009</w:t>
            </w:r>
            <w:hyperlink w:anchor="_ENREF_244" w:tooltip="Rooryck, 2009 #16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Rooryck&lt;/Author&gt;&lt;Year&gt;2009&lt;/Year&gt;&lt;RecNum&gt;166&lt;/RecNum&gt;&lt;DisplayText&gt;&lt;style face="superscript"&gt;244&lt;/style&gt;&lt;/DisplayText&gt;&lt;record&gt;&lt;rec-number&gt;166&lt;/rec-number&gt;&lt;foreign-keys&gt;&lt;key app="EN" db-id="p9wv00a5yez0v1et5awv9pfoepd0x5dtwwpt" timestamp="1623940822"&gt;166&lt;/key&gt;&lt;/foreign-keys&gt;&lt;ref-type name="Journal Article"&gt;17&lt;/ref-type&gt;&lt;contributors&gt;&lt;authors&gt;&lt;author&gt;Rooryck, C.&lt;/author&gt;&lt;author&gt;Stef, M.&lt;/author&gt;&lt;author&gt;Burgelin, I.&lt;/author&gt;&lt;author&gt;Simon, D.&lt;/author&gt;&lt;author&gt;Souakri, N.&lt;/author&gt;&lt;author&gt;Thambo, J. B.&lt;/author&gt;&lt;author&gt;Chateil, J. F.&lt;/author&gt;&lt;author&gt;Lacombe, D.&lt;/author&gt;&lt;author&gt;Arveiler, B.&lt;/author&gt;&lt;/authors&gt;&lt;/contributors&gt;&lt;auth-address&gt;Laboratoire de Génétique Humaine (EA4137), Université Victor Segalen Bordeaux 2, France. caroline.rooryck-thambo@u-bordeaux2.fr&lt;/auth-address&gt;&lt;titles&gt;&lt;title&gt;2.3 Mb terminal deletion in 12p13.33 associated with oculoauriculovertebral spectrum and evaluation of WNT5B as a candidate gene&lt;/title&gt;&lt;secondary-title&gt;Eur J Med Genet&lt;/secondary-title&gt;&lt;alt-title&gt;European journal of medical genetics&lt;/alt-title&gt;&lt;/titles&gt;&lt;periodical&gt;&lt;full-title&gt;Eur J Med Genet&lt;/full-title&gt;&lt;abbr-1&gt;European journal of medical genetics&lt;/abbr-1&gt;&lt;/periodical&gt;&lt;alt-periodical&gt;&lt;full-title&gt;Eur J Med Genet&lt;/full-title&gt;&lt;abbr-1&gt;European journal of medical genetics&lt;/abbr-1&gt;&lt;/alt-periodical&gt;&lt;pages&gt;446-9&lt;/pages&gt;&lt;volume&gt;52&lt;/volume&gt;&lt;number&gt;6&lt;/number&gt;&lt;edition&gt;2009/09/08&lt;/edition&gt;&lt;keywords&gt;&lt;keyword&gt;Child&lt;/keyword&gt;&lt;keyword&gt;*Chromosome Deletion&lt;/keyword&gt;&lt;keyword&gt;*Chromosomes, Human, Pair 12&lt;/keyword&gt;&lt;keyword&gt;Female&lt;/keyword&gt;&lt;keyword&gt;Goldenhar Syndrome/*genetics&lt;/keyword&gt;&lt;keyword&gt;Humans&lt;/keyword&gt;&lt;keyword&gt;Wnt Proteins/*genetics&lt;/keyword&gt;&lt;/keywords&gt;&lt;dates&gt;&lt;year&gt;2009&lt;/year&gt;&lt;pub-dates&gt;&lt;date&gt;Nov-Dec&lt;/date&gt;&lt;/pub-dates&gt;&lt;/dates&gt;&lt;isbn&gt;1769-7212&lt;/isbn&gt;&lt;accession-num&gt;19733267&lt;/accession-num&gt;&lt;urls&gt;&lt;/urls&gt;&lt;electronic-resource-num&gt;10.1016/j.ejmg.2009.08.005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hevanon_2013</w:t>
            </w:r>
            <w:hyperlink w:anchor="_ENREF_245" w:tooltip="Thevenon, 2013 #16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aGV2ZW5vbjwvQXV0aG9yPjxZZWFyPjIwMTM8L1llYXI+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aGV2ZW5vbjwvQXV0aG9yPjxZZWFyPjIwMTM8L1llYXI+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ilva_2014</w:t>
            </w:r>
            <w:hyperlink w:anchor="_ENREF_246" w:tooltip="Silva, 2014 #16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Wx2YTwvQXV0aG9yPjxZZWFyPjIwMTQ8L1llYXI+PFJl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Wx2YTwvQXV0aG9yPjxZZWFyPjIwMTQ8L1llYXI+PFJl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io_2020</w:t>
            </w:r>
            <w:hyperlink w:anchor="_ENREF_247" w:tooltip="Mio, 2020 #16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aW88L0F1dGhvcj48WWVhcj4yMDIwPC9ZZWFyPjxSZWNO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aW88L0F1dGhvcj48WWVhcj4yMDIwPC9ZZWFyPjxSZWNO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B5228D7" w14:textId="2D1723C2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2:0-2667263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9F5893D" w14:textId="5545708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tart of chr12 to the end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Thevanon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P8</w:t>
            </w:r>
          </w:p>
        </w:tc>
      </w:tr>
      <w:tr w:rsidR="00CB09D9" w:rsidRPr="003456EA" w14:paraId="7469646B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40FA457" w14:textId="527605A4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2q14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7207858" w14:textId="6288DBB8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2:55704299-58779521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3B5A089" w14:textId="3B52828A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506F7C3" w14:textId="0E4F1D3D" w:rsid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nten_2007</w:t>
            </w:r>
            <w:hyperlink w:anchor="_ENREF_248" w:tooltip="Menten, 2007 #16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50ZW48L0F1dGhvcj48WWVhcj4yMDA3PC9ZZWFyPjxS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50ZW48L0F1dGhvcj48WWVhcj4yMDA3PC9ZZWFyPjxS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uysse_2009</w:t>
            </w:r>
            <w:hyperlink w:anchor="_ENREF_249" w:tooltip="Buysse, 2009 #17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dXlzc2U8L0F1dGhvcj48WWVhcj4yMDA5PC9ZZWFyPjxS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dXlzc2U8L0F1dGhvcj48WWVhcj4yMDA5PC9ZZWFyPjxS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ynch_2011</w:t>
            </w:r>
            <w:hyperlink w:anchor="_ENREF_250" w:tooltip="Lynch, 2011 #17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eW5jaDwvQXV0aG9yPjxZZWFyPjIwMTE8L1llYXI+PFJl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eW5jaDwvQXV0aG9yPjxZZWFyPjIwMTE8L1llYXI+PFJl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09DC7613" w14:textId="7192E430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ischetto_2017</w:t>
            </w:r>
            <w:hyperlink w:anchor="_ENREF_251" w:tooltip="Fischetto, 2017 #17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ischetto&lt;/Author&gt;&lt;Year&gt;2017&lt;/Year&gt;&lt;RecNum&gt;172&lt;/RecNum&gt;&lt;DisplayText&gt;&lt;style face="superscript"&gt;251&lt;/style&gt;&lt;/DisplayText&gt;&lt;record&gt;&lt;rec-number&gt;172&lt;/rec-number&gt;&lt;foreign-keys&gt;&lt;key app="EN" db-id="p9wv00a5yez0v1et5awv9pfoepd0x5dtwwpt" timestamp="1623946410"&gt;172&lt;/key&gt;&lt;/foreign-keys&gt;&lt;ref-type name="Journal Article"&gt;17&lt;/ref-type&gt;&lt;contributors&gt;&lt;authors&gt;&lt;author&gt;Fischetto, Rita&lt;/author&gt;&lt;author&gt;Palumbo, Orazio&lt;/author&gt;&lt;author&gt;Ortolani, Federica&lt;/author&gt;&lt;author&gt;Palumbo, Pietro&lt;/author&gt;&lt;author&gt;Leone, Maria Pia&lt;/author&gt;&lt;author&gt;Causio, Francesco Andrea&lt;/author&gt;&lt;author&gt;Pesce, Sabino&lt;/author&gt;&lt;author&gt;Digilio, Maria Christina&lt;/author&gt;&lt;author&gt;Carella, Massimo&lt;/author&gt;&lt;author&gt;Papadia, Francesco&lt;/author&gt;&lt;/authors&gt;&lt;/contributors&gt;&lt;titles&gt;&lt;title&gt;Clinical and molecular characterization of a second family with the 12q14 microdeletion syndrome and review of the literature&lt;/title&gt;&lt;secondary-title&gt;American Journal of Medical Genetics Part A&lt;/secondary-title&gt;&lt;/titles&gt;&lt;periodical&gt;&lt;full-title&gt;American Journal of Medical Genetics Part A&lt;/full-title&gt;&lt;/periodical&gt;&lt;pages&gt;1922-1930&lt;/pages&gt;&lt;volume&gt;173&lt;/volume&gt;&lt;number&gt;7&lt;/number&gt;&lt;keywords&gt;&lt;keyword&gt;12q14.2q14.3 microdeletion&lt;/keyword&gt;&lt;keyword&gt;osteopoikilosis&lt;/keyword&gt;&lt;keyword&gt;SNP array analysis&lt;/keyword&gt;&lt;/keywords&gt;&lt;dates&gt;&lt;year&gt;2017&lt;/year&gt;&lt;pub-dates&gt;&lt;date&gt;2017/07/01&lt;/date&gt;&lt;/pub-dates&gt;&lt;/dates&gt;&lt;publisher&gt;John Wiley &amp;amp; Sons, Ltd&lt;/publisher&gt;&lt;isbn&gt;1552-4825&lt;/isbn&gt;&lt;work-type&gt;https://doi.org/10.1002/ajmg.a.38253&lt;/work-type&gt;&lt;urls&gt;&lt;related-urls&gt;&lt;url&gt;https://doi.org/10.1002/ajmg.a.38253&lt;/url&gt;&lt;/related-urls&gt;&lt;/urls&gt;&lt;electronic-resource-num&gt;https://doi.org/10.1002/ajmg.a.38253&lt;/electronic-resource-num&gt;&lt;access-date&gt;2021/06/17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ória_2020</w:t>
            </w:r>
            <w:hyperlink w:anchor="_ENREF_252" w:tooltip="Dória, 2020 #17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Dória&lt;/Author&gt;&lt;Year&gt;2020&lt;/Year&gt;&lt;RecNum&gt;173&lt;/RecNum&gt;&lt;DisplayText&gt;&lt;style face="superscript"&gt;252&lt;/style&gt;&lt;/DisplayText&gt;&lt;record&gt;&lt;rec-number&gt;173&lt;/rec-number&gt;&lt;foreign-keys&gt;&lt;key app="EN" db-id="p9wv00a5yez0v1et5awv9pfoepd0x5dtwwpt" timestamp="1623946831"&gt;173&lt;/key&gt;&lt;/foreign-keys&gt;&lt;ref-type name="Journal Article"&gt;17&lt;/ref-type&gt;&lt;contributors&gt;&lt;authors&gt;&lt;author&gt;Dória, Sofia&lt;/author&gt;&lt;author&gt;Alves, Daniela&lt;/author&gt;&lt;author&gt;Pinho, Maria João&lt;/author&gt;&lt;author&gt;Pinto, Joel&lt;/author&gt;&lt;author&gt;Leão, Miguel&lt;/author&gt;&lt;/authors&gt;&lt;/contributors&gt;&lt;titles&gt;&lt;title&gt;12q14 microduplication: a new clinical entity reciprocal to the microdeletion syndrome?&lt;/title&gt;&lt;secondary-title&gt;BMC Medical Genomics&lt;/secondary-title&gt;&lt;/titles&gt;&lt;periodical&gt;&lt;full-title&gt;BMC Medical Genomics&lt;/full-title&gt;&lt;/periodical&gt;&lt;pages&gt;2&lt;/pages&gt;&lt;volume&gt;13&lt;/volume&gt;&lt;number&gt;1&lt;/number&gt;&lt;dates&gt;&lt;year&gt;2020&lt;/year&gt;&lt;pub-dates&gt;&lt;date&gt;2020/01/03&lt;/date&gt;&lt;/pub-dates&gt;&lt;/dates&gt;&lt;isbn&gt;1755-8794&lt;/isbn&gt;&lt;urls&gt;&lt;related-urls&gt;&lt;url&gt;https://doi.org/10.1186/s12920-019-0653-x&lt;/url&gt;&lt;/related-urls&gt;&lt;/urls&gt;&lt;electronic-resource-num&gt;10.1186/s12920-019-0653-x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9AA6342" w14:textId="58DA46A8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2:57418032-6049325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8AEC932" w14:textId="48D581D5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Case 3 of Lynch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EAD5AC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D37830E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5AB7732" w14:textId="3BD8954E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75" w:name="_Hlk74818000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2:56192860-66309484</w:t>
            </w:r>
            <w:bookmarkEnd w:id="75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E087B1A" w14:textId="6DECAAF4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667684A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818C28A" w14:textId="41E2AA4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2:57906593-6802321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8EBF1F0" w14:textId="2FAC820D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Case 1 of Lynch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7FF62EE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78FEBE8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75A00F2" w14:textId="14D88195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2:63342399-6678034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2E2F956" w14:textId="31756D2C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88445A4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5705F8C" w14:textId="0805EF0A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2:65056132-6849407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30E55D3" w14:textId="66AFFC9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 of Mente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32644FD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3151631" w14:textId="06FD8084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CD (12q21.3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B00FD5D" w14:textId="3975EE81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574E6">
              <w:rPr>
                <w:rFonts w:asciiTheme="minorHAnsi" w:eastAsia="Times New Roman" w:hAnsiTheme="minorHAnsi" w:cstheme="minorHAnsi"/>
                <w:sz w:val="16"/>
                <w:szCs w:val="16"/>
              </w:rPr>
              <w:t>chr12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:</w:t>
            </w:r>
            <w:r w:rsidRPr="006574E6">
              <w:rPr>
                <w:rFonts w:asciiTheme="minorHAnsi" w:eastAsia="Times New Roman" w:hAnsiTheme="minorHAnsi" w:cstheme="minorHAnsi"/>
                <w:sz w:val="16"/>
                <w:szCs w:val="16"/>
              </w:rPr>
              <w:t>91311800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6574E6">
              <w:rPr>
                <w:rFonts w:asciiTheme="minorHAnsi" w:eastAsia="Times New Roman" w:hAnsiTheme="minorHAnsi" w:cstheme="minorHAnsi"/>
                <w:sz w:val="16"/>
                <w:szCs w:val="16"/>
              </w:rPr>
              <w:t>9157335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004AF08" w14:textId="1C1A7234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EBB9302" w14:textId="7F5F928A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ldave_2010</w:t>
            </w:r>
            <w:hyperlink w:anchor="_ENREF_253" w:tooltip="Aldave, 2010 #63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GRhdmU8L0F1dGhvcj48WWVhcj4yMDEwPC9ZZWFyPjxS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GRhdmU8L0F1dGhvcj48WWVhcj4yMDEwPC9ZZWFyPjxS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im_2014</w:t>
            </w:r>
            <w:hyperlink w:anchor="_ENREF_254" w:tooltip="Kim, 2014 #63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0PC9ZZWFyPjxSZWNO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0PC9ZZWFyPjxSZWNO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Odent_2017</w:t>
            </w:r>
            <w:hyperlink w:anchor="_ENREF_255" w:tooltip="Odent, 2017 #63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PZGVudDwvQXV0aG9yPjxZZWFyPjIwMTc8L1llYXI+PFJl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PZGVudDwvQXV0aG9yPjxZZWFyPjIwMTc8L1llYXI+PFJl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D038A0B" w14:textId="3D9BF4A8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574E6">
              <w:rPr>
                <w:rFonts w:asciiTheme="minorHAnsi" w:eastAsia="Times New Roman" w:hAnsiTheme="minorHAnsi" w:cstheme="minorHAnsi"/>
                <w:sz w:val="16"/>
                <w:szCs w:val="16"/>
              </w:rPr>
              <w:t>chr12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:</w:t>
            </w:r>
            <w:r w:rsidRPr="006574E6">
              <w:rPr>
                <w:rFonts w:asciiTheme="minorHAnsi" w:eastAsia="Times New Roman" w:hAnsiTheme="minorHAnsi" w:cstheme="minorHAnsi"/>
                <w:sz w:val="16"/>
                <w:szCs w:val="16"/>
              </w:rPr>
              <w:t>91311800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6574E6">
              <w:rPr>
                <w:rFonts w:asciiTheme="minorHAnsi" w:eastAsia="Times New Roman" w:hAnsiTheme="minorHAnsi" w:cstheme="minorHAnsi"/>
                <w:sz w:val="16"/>
                <w:szCs w:val="16"/>
              </w:rPr>
              <w:t>9157335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6BD3AB6C" w14:textId="0CFF28E4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SRO between the genes</w:t>
            </w:r>
            <w:bookmarkStart w:id="76" w:name="_Hlk78278493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: </w:t>
            </w:r>
            <w:r w:rsidRPr="006574E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LINC00615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and </w:t>
            </w:r>
            <w:r w:rsidRPr="006574E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DCN</w:t>
            </w:r>
            <w:bookmarkEnd w:id="76"/>
          </w:p>
        </w:tc>
      </w:tr>
      <w:tr w:rsidR="00CB09D9" w:rsidRPr="003456EA" w14:paraId="7E961587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E9EB3B1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2q24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9606BC8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77" w:name="_Hlk74822456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2:121639241-123000639</w:t>
            </w:r>
            <w:bookmarkEnd w:id="77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313D9BC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DCBA101" w14:textId="0E869CDA" w:rsid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ple_2010</w:t>
            </w:r>
            <w:hyperlink w:anchor="_ENREF_256" w:tooltip="Baple, 2010 #17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aple&lt;/Author&gt;&lt;Year&gt;2010&lt;/Year&gt;&lt;RecNum&gt;176&lt;/RecNum&gt;&lt;DisplayText&gt;&lt;style face="superscript"&gt;256&lt;/style&gt;&lt;/DisplayText&gt;&lt;record&gt;&lt;rec-number&gt;176&lt;/rec-number&gt;&lt;foreign-keys&gt;&lt;key app="EN" db-id="p9wv00a5yez0v1et5awv9pfoepd0x5dtwwpt" timestamp="1623948162"&gt;176&lt;/key&gt;&lt;/foreign-keys&gt;&lt;ref-type name="Journal Article"&gt;17&lt;/ref-type&gt;&lt;contributors&gt;&lt;authors&gt;&lt;author&gt;Baple, E.&lt;/author&gt;&lt;author&gt;Palmer, R.&lt;/author&gt;&lt;author&gt;Hennekam, R. C. M.&lt;/author&gt;&lt;/authors&gt;&lt;/contributors&gt;&lt;titles&gt;&lt;title&gt;A microdeletion at 12q24.31 can mimic beckwith-wiedemann syndrome neonatally&lt;/title&gt;&lt;secondary-title&gt;Molecular syndromology&lt;/secondary-title&gt;&lt;alt-title&gt;Mol Syndromol&lt;/alt-title&gt;&lt;/titles&gt;&lt;periodical&gt;&lt;full-title&gt;Molecular Syndromology&lt;/full-title&gt;&lt;/periodical&gt;&lt;pages&gt;42-45&lt;/pages&gt;&lt;volume&gt;1&lt;/volume&gt;&lt;number&gt;1&lt;/number&gt;&lt;edition&gt;2010/01/11&lt;/edition&gt;&lt;keywords&gt;&lt;keyword&gt;ACADS&lt;/keyword&gt;&lt;keyword&gt;Anxieties&lt;/keyword&gt;&lt;keyword&gt;Beckwith-Wiedemann syndrome&lt;/keyword&gt;&lt;keyword&gt;Contiguous gene syndrome&lt;/keyword&gt;&lt;keyword&gt;Deletion 12q24.31&lt;/keyword&gt;&lt;keyword&gt;HNF1A&lt;/keyword&gt;&lt;keyword&gt;Macroglossia&lt;/keyword&gt;&lt;keyword&gt;Neonatal hyperinsulinism&lt;/keyword&gt;&lt;keyword&gt;Overgrowth&lt;/keyword&gt;&lt;keyword&gt;P2RX7&lt;/keyword&gt;&lt;/keywords&gt;&lt;dates&gt;&lt;year&gt;2010&lt;/year&gt;&lt;/dates&gt;&lt;publisher&gt;S. Karger AG&lt;/publisher&gt;&lt;isbn&gt;1661-8777&amp;#xD;1661-8769&lt;/isbn&gt;&lt;accession-num&gt;20648245&lt;/accession-num&gt;&lt;urls&gt;&lt;related-urls&gt;&lt;url&gt;https://pubmed.ncbi.nlm.nih.gov/20648245&lt;/url&gt;&lt;url&gt;https://www.ncbi.nlm.nih.gov/pmc/articles/PMC2883851/&lt;/url&gt;&lt;/related-urls&gt;&lt;/urls&gt;&lt;electronic-resource-num&gt;10.1159/000275671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Qiao_2013</w:t>
            </w:r>
            <w:hyperlink w:anchor="_ENREF_257" w:tooltip="Qiao, 2013 #17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RaWFvPC9BdXRob3I+PFllYXI+MjAxMzwvWWVhcj48UmVj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RaWFvPC9BdXRob3I+PFllYXI+MjAxMzwvWWVhcj48UmVj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ouery_2013</w:t>
            </w:r>
            <w:hyperlink w:anchor="_ENREF_258" w:tooltip="Chouery, 2013 #17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houery&lt;/Author&gt;&lt;Year&gt;2013&lt;/Year&gt;&lt;RecNum&gt;175&lt;/RecNum&gt;&lt;DisplayText&gt;&lt;style face="superscript"&gt;258&lt;/style&gt;&lt;/DisplayText&gt;&lt;record&gt;&lt;rec-number&gt;175&lt;/rec-number&gt;&lt;foreign-keys&gt;&lt;key app="EN" db-id="p9wv00a5yez0v1et5awv9pfoepd0x5dtwwpt" timestamp="1623948124"&gt;175&lt;/key&gt;&lt;/foreign-keys&gt;&lt;ref-type name="Journal Article"&gt;17&lt;/ref-type&gt;&lt;contributors&gt;&lt;authors&gt;&lt;author&gt;Chouery, E.&lt;/author&gt;&lt;author&gt;Choucair, N.&lt;/author&gt;&lt;author&gt;Abou Ghoch, J.&lt;/author&gt;&lt;author&gt;El Sabbagh, S.&lt;/author&gt;&lt;author&gt;Corbani, S.&lt;/author&gt;&lt;author&gt;Mégarbané, A.&lt;/author&gt;&lt;/authors&gt;&lt;/contributors&gt;&lt;titles&gt;&lt;title&gt;Report on a patient with a 12q24.31 microdeletion inherited from an insulin-dependent diabetes mellitus father&lt;/title&gt;&lt;secondary-title&gt;Molecular syndromology&lt;/secondary-title&gt;&lt;alt-title&gt;Mol Syndromol&lt;/alt-title&gt;&lt;/titles&gt;&lt;periodical&gt;&lt;full-title&gt;Molecular Syndromology&lt;/full-title&gt;&lt;/periodical&gt;&lt;pages&gt;136-142&lt;/pages&gt;&lt;volume&gt;4&lt;/volume&gt;&lt;number&gt;3&lt;/number&gt;&lt;edition&gt;2013/01/15&lt;/edition&gt;&lt;keywords&gt;&lt;keyword&gt;Chromosome 12q&lt;/keyword&gt;&lt;keyword&gt;Developmental delay&lt;/keyword&gt;&lt;keyword&gt;HNF1A&lt;/keyword&gt;&lt;keyword&gt;Haploinsufficient&lt;/keyword&gt;&lt;keyword&gt;Microdeletion 12q24.31&lt;/keyword&gt;&lt;/keywords&gt;&lt;dates&gt;&lt;year&gt;2013&lt;/year&gt;&lt;/dates&gt;&lt;publisher&gt;S. Karger AG&lt;/publisher&gt;&lt;isbn&gt;1661-8769&amp;#xD;1661-8777&lt;/isbn&gt;&lt;accession-num&gt;23653585&lt;/accession-num&gt;&lt;urls&gt;&lt;related-urls&gt;&lt;url&gt;https://pubmed.ncbi.nlm.nih.gov/23653585&lt;/url&gt;&lt;url&gt;https://www.ncbi.nlm.nih.gov/pmc/articles/PMC3638924/&lt;/url&gt;&lt;/related-urls&gt;&lt;/urls&gt;&lt;electronic-resource-num&gt;10.1159/000346473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1B94C15D" w14:textId="332F9B9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alumbo_2015</w:t>
            </w:r>
            <w:hyperlink w:anchor="_ENREF_259" w:tooltip="Palumbo, 2015 #17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YWx1bWJvPC9BdXRob3I+PFllYXI+MjAxNTwvWWVhcj48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YWx1bWJvPC9BdXRob3I+PFllYXI+MjAxNTwvWWVhcj48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abonne_2016</w:t>
            </w:r>
            <w:hyperlink w:anchor="_ENREF_260" w:tooltip="Labonne, 2016 #17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abonne&lt;/Author&gt;&lt;Year&gt;2016&lt;/Year&gt;&lt;RecNum&gt;178&lt;/RecNum&gt;&lt;DisplayText&gt;&lt;style face="superscript"&gt;260&lt;/style&gt;&lt;/DisplayText&gt;&lt;record&gt;&lt;rec-number&gt;178&lt;/rec-number&gt;&lt;foreign-keys&gt;&lt;key app="EN" db-id="p9wv00a5yez0v1et5awv9pfoepd0x5dtwwpt" timestamp="1623950526"&gt;178&lt;/key&gt;&lt;/foreign-keys&gt;&lt;ref-type name="Journal Article"&gt;17&lt;/ref-type&gt;&lt;contributors&gt;&lt;authors&gt;&lt;author&gt;Labonne, Jonathan D. J.&lt;/author&gt;&lt;author&gt;Lee, Kang-Han&lt;/author&gt;&lt;author&gt;Iwase, Shigeki&lt;/author&gt;&lt;author&gt;Kong, Il-Keun&lt;/author&gt;&lt;author&gt;Diamond, Michael P.&lt;/author&gt;&lt;author&gt;Layman, Lawrence C.&lt;/author&gt;&lt;author&gt;Kim, Cheol-Hee&lt;/author&gt;&lt;author&gt;Kim, Hyung-Goo&lt;/author&gt;&lt;/authors&gt;&lt;/contributors&gt;&lt;titles&gt;&lt;title&gt;An atypical 12q24.31 microdeletion implicates six genes including a histone demethylase KDM2B and a histone methyltransferase SETD1B in syndromic intellectual disability&lt;/title&gt;&lt;secondary-title&gt;Human Genetics&lt;/secondary-title&gt;&lt;/titles&gt;&lt;periodical&gt;&lt;full-title&gt;Hum Genet&lt;/full-title&gt;&lt;abbr-1&gt;Human genetics&lt;/abbr-1&gt;&lt;/periodical&gt;&lt;pages&gt;757-771&lt;/pages&gt;&lt;volume&gt;135&lt;/volume&gt;&lt;number&gt;7&lt;/number&gt;&lt;dates&gt;&lt;year&gt;2016&lt;/year&gt;&lt;pub-dates&gt;&lt;date&gt;2016/07/01&lt;/date&gt;&lt;/pub-dates&gt;&lt;/dates&gt;&lt;isbn&gt;1432-1203&lt;/isbn&gt;&lt;urls&gt;&lt;related-urls&gt;&lt;url&gt;https://doi.org/10.1007/s00439-016-1668-4&lt;/url&gt;&lt;/related-urls&gt;&lt;/urls&gt;&lt;electronic-resource-num&gt;10.1007/s00439-016-1668-4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6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4CACBE0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2:121639241-12300063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2FC27F7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midpoint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ouery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.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to the midpoint of Qiao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08810AF1" w14:textId="77777777" w:rsidTr="00560423"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82EE650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A467742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C5A03E8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454A875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ECF6DCB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6B3BDB2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7065B2DB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FBE6DB2" w14:textId="0D8DBBBF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3q12.11-q12.13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7831B28" w14:textId="40BF26A4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B4480">
              <w:rPr>
                <w:rFonts w:asciiTheme="minorHAnsi" w:eastAsia="Times New Roman" w:hAnsiTheme="minorHAnsi" w:cstheme="minorHAnsi"/>
                <w:sz w:val="16"/>
                <w:szCs w:val="16"/>
              </w:rPr>
              <w:t>chr13:19498791-2143992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BB5B109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4558880" w14:textId="086A03C6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r Kaloustian_2011</w:t>
            </w:r>
            <w:hyperlink w:anchor="_ENREF_261" w:tooltip="Der Kaloustian, 2011 #18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XIgS2Fsb3VzdGlhbjwvQXV0aG9yPjxZZWFyPjIwMTE8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XIgS2Fsb3VzdGlhbjwvQXV0aG9yPjxZZWFyPjIwMTE8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6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nteles_2011</w:t>
            </w:r>
            <w:hyperlink w:anchor="_ENREF_262" w:tooltip="Tanteles, 2011 #18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50ZWxlczwvQXV0aG9yPjxZZWFyPjIwMTE8L1llYXI+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50ZWxlczwvQXV0aG9yPjxZZWFyPjIwMTE8L1llYXI+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6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agou</w:t>
            </w:r>
            <w:r w:rsidR="00D12429"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14</w:t>
            </w:r>
            <w:hyperlink w:anchor="_ENREF_263" w:tooltip="Lagou, 2014 #17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agou&lt;/Author&gt;&lt;Year&gt;2014&lt;/Year&gt;&lt;RecNum&gt;179&lt;/RecNum&gt;&lt;DisplayText&gt;&lt;style face="superscript"&gt;263&lt;/style&gt;&lt;/DisplayText&gt;&lt;record&gt;&lt;rec-number&gt;179&lt;/rec-number&gt;&lt;foreign-keys&gt;&lt;key app="EN" db-id="p9wv00a5yez0v1et5awv9pfoepd0x5dtwwpt" timestamp="1623952069"&gt;179&lt;/key&gt;&lt;/foreign-keys&gt;&lt;ref-type name="Journal Article"&gt;17&lt;/ref-type&gt;&lt;contributors&gt;&lt;authors&gt;&lt;author&gt;Lagou, Magdalini&lt;/author&gt;&lt;author&gt;Papoulidis, Ioannis&lt;/author&gt;&lt;author&gt;Orru, Sandro&lt;/author&gt;&lt;author&gt;Papadopoulos, Vasileios&lt;/author&gt;&lt;author&gt;Daskalakis, George&lt;/author&gt;&lt;author&gt;Kontodiou, Maria&lt;/author&gt;&lt;author&gt;Anastasakis, Eleftherios&lt;/author&gt;&lt;author&gt;Petersen, Michael B.&lt;/author&gt;&lt;author&gt;Kitsos, George&lt;/author&gt;&lt;author&gt;Thomaidis, Loretta&lt;/author&gt;&lt;author&gt;Manolakos, Emmanouil&lt;/author&gt;&lt;/authors&gt;&lt;/contributors&gt;&lt;titles&gt;&lt;title&gt;A de novo 2.9 Mb interstitial deletion at 13q12.11 in a child with developmental delay accompanied by mild dysmorphic characteristics&lt;/title&gt;&lt;secondary-title&gt;Molecular cytogenetics&lt;/secondary-title&gt;&lt;alt-title&gt;Mol Cytogenet&lt;/alt-title&gt;&lt;/titles&gt;&lt;periodical&gt;&lt;full-title&gt;Mol Cytogenet&lt;/full-title&gt;&lt;abbr-1&gt;Molecular cytogenetics&lt;/abbr-1&gt;&lt;/periodical&gt;&lt;alt-periodical&gt;&lt;full-title&gt;Mol Cytogenet&lt;/full-title&gt;&lt;abbr-1&gt;Molecular cytogenetics&lt;/abbr-1&gt;&lt;/alt-periodical&gt;&lt;pages&gt;92-92&lt;/pages&gt;&lt;volume&gt;7&lt;/volume&gt;&lt;number&gt;1&lt;/number&gt;&lt;keywords&gt;&lt;keyword&gt;13q12.11&lt;/keyword&gt;&lt;keyword&gt;Array-CGH&lt;/keyword&gt;&lt;keyword&gt;Deletion&lt;/keyword&gt;&lt;keyword&gt;Mild dysmorphic features&lt;/keyword&gt;&lt;/keywords&gt;&lt;dates&gt;&lt;year&gt;2014&lt;/year&gt;&lt;/dates&gt;&lt;publisher&gt;BioMed Central&lt;/publisher&gt;&lt;isbn&gt;1755-8166&lt;/isbn&gt;&lt;accession-num&gt;25506395&lt;/accession-num&gt;&lt;urls&gt;&lt;related-urls&gt;&lt;url&gt;https://pubmed.ncbi.nlm.nih.gov/25506395&lt;/url&gt;&lt;url&gt;https://www.ncbi.nlm.nih.gov/pmc/articles/PMC4265435/&lt;/url&gt;&lt;/related-urls&gt;&lt;/urls&gt;&lt;electronic-resource-num&gt;10.1186/s13039-014-0092-5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6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avone_2014</w:t>
            </w:r>
            <w:hyperlink w:anchor="_ENREF_264" w:tooltip="Pavone, 2014 #18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YXZvbmU8L0F1dGhvcj48WWVhcj4yMDE0PC9ZZWFyPjxS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YXZvbmU8L0F1dGhvcj48WWVhcj4yMDE0PC9ZZWFyPjxS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6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ominaga_2019</w:t>
            </w:r>
            <w:hyperlink w:anchor="_ENREF_265" w:tooltip="Tominaga, 2019 #18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Tominaga&lt;/Author&gt;&lt;Year&gt;2019&lt;/Year&gt;&lt;RecNum&gt;184&lt;/RecNum&gt;&lt;DisplayText&gt;&lt;style face="superscript"&gt;265&lt;/style&gt;&lt;/DisplayText&gt;&lt;record&gt;&lt;rec-number&gt;184&lt;/rec-number&gt;&lt;foreign-keys&gt;&lt;key app="EN" db-id="p9wv00a5yez0v1et5awv9pfoepd0x5dtwwpt" timestamp="1623969116"&gt;184&lt;/key&gt;&lt;/foreign-keys&gt;&lt;ref-type name="Journal Article"&gt;17&lt;/ref-type&gt;&lt;contributors&gt;&lt;authors&gt;&lt;author&gt;Tominaga, M.&lt;/author&gt;&lt;author&gt;Saito, T.&lt;/author&gt;&lt;author&gt;Masuno, M.&lt;/author&gt;&lt;author&gt;Umeda, Y.&lt;/author&gt;&lt;author&gt;Kurosawa, K.&lt;/author&gt;&lt;/authors&gt;&lt;/contributors&gt;&lt;auth-address&gt;Division of Medical Genetics, Kanagawa Children&amp;apos;s Medical Center, Yokohama, Japan.&amp;#xD;Children&amp;apos;s Medical Center, Showa University Northern Yokohama Hospital, Yokohama, Japan.&amp;#xD;Department of Clinical Laboratory, Kanagawa Children&amp;apos;s Medical Center, Yokohama, Japan.&amp;#xD;Genetic Counseling Program, Graduate School of Health and Welfare, Kawasaki University of Medical Welfare, Kurashiki, Japan.&lt;/auth-address&gt;&lt;titles&gt;&lt;title&gt;Developmental delay and dysmorphic features in a girl with a de novo 5.4 Mb deletion of 13q12.11-q12.13&lt;/title&gt;&lt;secondary-title&gt;Congenit Anom (Kyoto)&lt;/secondary-title&gt;&lt;alt-title&gt;Congenital anomalies&lt;/alt-title&gt;&lt;/titles&gt;&lt;periodical&gt;&lt;full-title&gt;Congenit Anom (Kyoto)&lt;/full-title&gt;&lt;abbr-1&gt;Congenital anomalies&lt;/abbr-1&gt;&lt;/periodical&gt;&lt;alt-periodical&gt;&lt;full-title&gt;Congenit Anom (Kyoto)&lt;/full-title&gt;&lt;abbr-1&gt;Congenital anomalies&lt;/abbr-1&gt;&lt;/alt-periodical&gt;&lt;edition&gt;2019/06/18&lt;/edition&gt;&lt;dates&gt;&lt;year&gt;2019&lt;/year&gt;&lt;pub-dates&gt;&lt;date&gt;Jun 17&lt;/date&gt;&lt;/pub-dates&gt;&lt;/dates&gt;&lt;isbn&gt;0914-3505&lt;/isbn&gt;&lt;accession-num&gt;31206199&lt;/accession-num&gt;&lt;urls&gt;&lt;/urls&gt;&lt;electronic-resource-num&gt;10.1111/cga.12346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6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062755C" w14:textId="7E332154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3:20600792-22541928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C3D229D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patient reported in Der Kaloustia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2F34ED2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352859B" w14:textId="0099DA56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FDC801F" w14:textId="6F125A9E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78" w:name="_Hlk74840333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3:20427493-26037670</w:t>
            </w:r>
            <w:bookmarkEnd w:id="78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92C05FF" w14:textId="72975CFE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8EECE37" w14:textId="5534C7BA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C6A183A" w14:textId="79268E74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3:20427493-2603767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D3059D7" w14:textId="6D8DDA36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vone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5F4CC05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B238D3B" w14:textId="2959BBC2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DEDDA17" w14:textId="4A17D6E6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B4480">
              <w:rPr>
                <w:rFonts w:asciiTheme="minorHAnsi" w:eastAsia="Times New Roman" w:hAnsiTheme="minorHAnsi" w:cstheme="minorHAnsi"/>
                <w:sz w:val="16"/>
                <w:szCs w:val="16"/>
              </w:rPr>
              <w:t>chr13:23566962-2489014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8D46D09" w14:textId="56FDD2AE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867D374" w14:textId="6FDFC4FE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227D32D" w14:textId="3FEEE6F0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B4480">
              <w:rPr>
                <w:rFonts w:asciiTheme="minorHAnsi" w:eastAsia="Times New Roman" w:hAnsiTheme="minorHAnsi" w:cstheme="minorHAnsi"/>
                <w:sz w:val="16"/>
                <w:szCs w:val="16"/>
              </w:rPr>
              <w:t>chr13:23566962-2489014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CDD0425" w14:textId="78712191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DECIPHER Case #272677 from Pavone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0646CAF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6B2B503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3q12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0D73531" w14:textId="38234E31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3:30768420-3216601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B207172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3FAD60A" w14:textId="3025424F" w:rsid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rtholdi_2014</w:t>
            </w:r>
            <w:hyperlink w:anchor="_ENREF_266" w:tooltip="Bartholdi, 2014 #18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J0aG9sZGk8L0F1dGhvcj48WWVhcj4yMDE0PC9ZZWFy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J0aG9sZGk8L0F1dGhvcj48WWVhcj4yMDE0PC9ZZWFy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6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ndrile_2014</w:t>
            </w:r>
            <w:hyperlink w:anchor="_ENREF_267" w:tooltip="Mandrile, 2014 #18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andrile&lt;/Author&gt;&lt;Year&gt;2014&lt;/Year&gt;&lt;RecNum&gt;185&lt;/RecNum&gt;&lt;DisplayText&gt;&lt;style face="superscript"&gt;267&lt;/style&gt;&lt;/DisplayText&gt;&lt;record&gt;&lt;rec-number&gt;185&lt;/rec-number&gt;&lt;foreign-keys&gt;&lt;key app="EN" db-id="p9wv00a5yez0v1et5awv9pfoepd0x5dtwwpt" timestamp="1623970411"&gt;185&lt;/key&gt;&lt;/foreign-keys&gt;&lt;ref-type name="Journal Article"&gt;17&lt;/ref-type&gt;&lt;contributors&gt;&lt;authors&gt;&lt;author&gt;Mandrile, Giorgia&lt;/author&gt;&lt;author&gt;Di Gregorio, Eleonora&lt;/author&gt;&lt;author&gt;Calcia, Alessandro&lt;/author&gt;&lt;author&gt;Brussino, Alessandro&lt;/author&gt;&lt;author&gt;Grosso, Enrico&lt;/author&gt;&lt;author&gt;Savin, Elisa&lt;/author&gt;&lt;author&gt;Giachino, Daniela Francesca&lt;/author&gt;&lt;author&gt;Brusco, Alfredo&lt;/author&gt;&lt;/authors&gt;&lt;secondary-authors&gt;&lt;author&gt;Rajcan-Separovic, Evica&lt;/author&gt;&lt;/secondary-authors&gt;&lt;/contributors&gt;&lt;titles&gt;&lt;title&gt;A New Case of 13q12.2q13.1 Microdeletion Syndrome Contributes to Phenotype Delineation&lt;/title&gt;&lt;secondary-title&gt;Case Reports in Genetics&lt;/secondary-title&gt;&lt;/titles&gt;&lt;periodical&gt;&lt;full-title&gt;Case Reports in Genetics&lt;/full-title&gt;&lt;/periodical&gt;&lt;pages&gt;470830&lt;/pages&gt;&lt;volume&gt;2014&lt;/volume&gt;&lt;dates&gt;&lt;year&gt;2014&lt;/year&gt;&lt;pub-dates&gt;&lt;date&gt;2014/11/23&lt;/date&gt;&lt;/pub-dates&gt;&lt;/dates&gt;&lt;publisher&gt;Hindawi Publishing Corporation&lt;/publisher&gt;&lt;isbn&gt;2090-6544&lt;/isbn&gt;&lt;urls&gt;&lt;related-urls&gt;&lt;url&gt;https://doi.org/10.1155/2014/470830&lt;/url&gt;&lt;/related-urls&gt;&lt;/urls&gt;&lt;electronic-resource-num&gt;10.1155/2014/470830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6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’Angelo_2018</w:t>
            </w:r>
            <w:hyperlink w:anchor="_ENREF_15" w:tooltip="D’Angelo, 2018 #3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D’Angelo&lt;/Author&gt;&lt;Year&gt;2018&lt;/Year&gt;&lt;RecNum&gt;39&lt;/RecNum&gt;&lt;DisplayText&gt;&lt;style face="superscript"&gt;15&lt;/style&gt;&lt;/DisplayText&gt;&lt;record&gt;&lt;rec-number&gt;39&lt;/rec-number&gt;&lt;foreign-keys&gt;&lt;key app="EN" db-id="p9wv00a5yez0v1et5awv9pfoepd0x5dtwwpt" timestamp="1623166730"&gt;39&lt;/key&gt;&lt;/foreign-keys&gt;&lt;ref-type name="Journal Article"&gt;17&lt;/ref-type&gt;&lt;contributors&gt;&lt;authors&gt;&lt;author&gt;D’Angelo, Carla Sustek&lt;/author&gt;&lt;author&gt;Varela, Monica Castro&lt;/author&gt;&lt;author&gt;de Castro, Claudia Irene Emílio&lt;/author&gt;&lt;author&gt;Otto, Paulo Alberto&lt;/author&gt;&lt;author&gt;Perez, Ana Beatriz Alvarez&lt;/author&gt;&lt;author&gt;Lourenço, Charles Marques&lt;/author&gt;&lt;author&gt;Kim, Chong Ae&lt;/author&gt;&lt;author&gt;Bertola, Debora Romeo&lt;/author&gt;&lt;author&gt;Kok, Fernando&lt;/author&gt;&lt;author&gt;Garcia-Alonso, Luis&lt;/author&gt;&lt;author&gt;Koiffmann, Celia Priszkulnik&lt;/author&gt;&lt;/authors&gt;&lt;/contributors&gt;&lt;titles&gt;&lt;title&gt;Chromosomal microarray analysis in the genetic evaluation of 279 patients with syndromic obesity&lt;/title&gt;&lt;secondary-title&gt;Molecular Cytogenetics&lt;/secondary-title&gt;&lt;/titles&gt;&lt;periodical&gt;&lt;full-title&gt;Mol Cytogenet&lt;/full-title&gt;&lt;abbr-1&gt;Molecular cytogenetics&lt;/abbr-1&gt;&lt;/periodical&gt;&lt;pages&gt;14&lt;/pages&gt;&lt;volume&gt;11&lt;/volume&gt;&lt;number&gt;1&lt;/number&gt;&lt;dates&gt;&lt;year&gt;2018&lt;/year&gt;&lt;pub-dates&gt;&lt;date&gt;2018/02/05&lt;/date&gt;&lt;/pub-dates&gt;&lt;/dates&gt;&lt;isbn&gt;1755-8166&lt;/isbn&gt;&lt;urls&gt;&lt;related-urls&gt;&lt;url&gt;https://doi.org/10.1186/s13039-018-0363-7&lt;/url&gt;&lt;/related-urls&gt;&lt;/urls&gt;&lt;electronic-resource-num&gt;10.1186/s13039-018-0363-7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46ACD152" w14:textId="7F4DAC32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ang_2020</w:t>
            </w:r>
            <w:hyperlink w:anchor="_ENREF_268" w:tooltip="Wang, 2020 #18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Wang&lt;/Author&gt;&lt;Year&gt;2020&lt;/Year&gt;&lt;RecNum&gt;186&lt;/RecNum&gt;&lt;DisplayText&gt;&lt;style face="superscript"&gt;268&lt;/style&gt;&lt;/DisplayText&gt;&lt;record&gt;&lt;rec-number&gt;186&lt;/rec-number&gt;&lt;foreign-keys&gt;&lt;key app="EN" db-id="p9wv00a5yez0v1et5awv9pfoepd0x5dtwwpt" timestamp="1623970486"&gt;186&lt;/key&gt;&lt;/foreign-keys&gt;&lt;ref-type name="Journal Article"&gt;17&lt;/ref-type&gt;&lt;contributors&gt;&lt;authors&gt;&lt;author&gt;Wang, Mina&lt;/author&gt;&lt;author&gt;Li, Bin&lt;/author&gt;&lt;author&gt;Liao, Zehuan&lt;/author&gt;&lt;author&gt;Jia, Yu&lt;/author&gt;&lt;author&gt;Fu, Yuanbo&lt;/author&gt;&lt;/authors&gt;&lt;/contributors&gt;&lt;titles&gt;&lt;title&gt;A novel phenotype of 13q12.3 microdeletion characterized by epilepsy in an Asian child: a case report&lt;/title&gt;&lt;secondary-title&gt;BMC Medical Genomics&lt;/secondary-title&gt;&lt;/titles&gt;&lt;periodical&gt;&lt;full-title&gt;BMC Medical Genomics&lt;/full-title&gt;&lt;/periodical&gt;&lt;pages&gt;144&lt;/pages&gt;&lt;volume&gt;13&lt;/volume&gt;&lt;number&gt;1&lt;/number&gt;&lt;dates&gt;&lt;year&gt;2020&lt;/year&gt;&lt;pub-dates&gt;&lt;date&gt;2020/10/06&lt;/date&gt;&lt;/pub-dates&gt;&lt;/dates&gt;&lt;isbn&gt;1755-8794&lt;/isbn&gt;&lt;urls&gt;&lt;related-urls&gt;&lt;url&gt;https://doi.org/10.1186/s12920-020-00801-1&lt;/url&gt;&lt;/related-urls&gt;&lt;/urls&gt;&lt;electronic-resource-num&gt;10.1186/s12920-020-00801-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6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Uguen_2021</w:t>
            </w:r>
            <w:hyperlink w:anchor="_ENREF_269" w:tooltip="Uguen, 2021 #39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VZ3VlbjwvQXV0aG9yPjxZZWFyPjIwMjE8L1llYXI+PFJl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VZ3VlbjwvQXV0aG9yPjxZZWFyPjIwMjE8L1llYXI+PFJl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6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EE70563" w14:textId="2FCB1C9C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3:30768420-3216601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FC6958F" w14:textId="6FBB96A5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 of Bartholdi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61F1857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B43BEB9" w14:textId="67A002D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0F8900E" w14:textId="39C54B68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3:30776767-</w:t>
            </w:r>
            <w:r w:rsidRPr="00CE63D2">
              <w:rPr>
                <w:rFonts w:asciiTheme="minorHAnsi" w:eastAsia="Times New Roman" w:hAnsiTheme="minorHAnsi" w:cstheme="minorHAnsi"/>
                <w:sz w:val="16"/>
                <w:szCs w:val="16"/>
              </w:rPr>
              <w:t>3119151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ABB428D" w14:textId="2D9ACD99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CF4F06B" w14:textId="76953590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BB80081" w14:textId="624564D1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3:30776767-</w:t>
            </w:r>
            <w:r w:rsidRPr="00CE63D2">
              <w:rPr>
                <w:rFonts w:asciiTheme="minorHAnsi" w:eastAsia="Times New Roman" w:hAnsiTheme="minorHAnsi" w:cstheme="minorHAnsi"/>
                <w:sz w:val="16"/>
                <w:szCs w:val="16"/>
              </w:rPr>
              <w:t>3119151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CF82136" w14:textId="7E8BC103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critical region between genes: </w:t>
            </w:r>
            <w:bookmarkStart w:id="79" w:name="_Hlk74844357"/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KATNAL1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HMGB1</w:t>
            </w:r>
            <w:bookmarkEnd w:id="79"/>
          </w:p>
        </w:tc>
      </w:tr>
      <w:tr w:rsidR="00CB09D9" w:rsidRPr="003456EA" w14:paraId="08BE94F1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DAB7ABA" w14:textId="6C6C2FF9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3q14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68FE845" w14:textId="2D69796C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06DA">
              <w:rPr>
                <w:rFonts w:asciiTheme="minorHAnsi" w:eastAsia="Times New Roman" w:hAnsiTheme="minorHAnsi" w:cstheme="minorHAnsi"/>
                <w:sz w:val="16"/>
                <w:szCs w:val="16"/>
              </w:rPr>
              <w:t>chr13:36383200-7400000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9CE77DB" w14:textId="3D531C69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0D8EFC4" w14:textId="2ECD61AF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aselli_2007</w:t>
            </w:r>
            <w:hyperlink w:anchor="_ENREF_270" w:tooltip="Caselli, 2007 #35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NlbGxpPC9BdXRob3I+PFllYXI+MjAwNzwvWWVhcj48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NlbGxpPC9BdXRob3I+PFllYXI+MjAwNzwvWWVhcj48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7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itter_2011</w:t>
            </w:r>
            <w:hyperlink w:anchor="_ENREF_271" w:tooltip="Mitter, 2011 #35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aXR0ZXI8L0F1dGhvcj48WWVhcj4yMDExPC9ZZWFyPjxS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aXR0ZXI8L0F1dGhvcj48WWVhcj4yMDExPC9ZZWFyPjxS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7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astéra_2013</w:t>
            </w:r>
            <w:hyperlink w:anchor="_ENREF_272" w:tooltip="Castéra, 2013 #35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astéra&lt;/Author&gt;&lt;Year&gt;2013&lt;/Year&gt;&lt;RecNum&gt;356&lt;/RecNum&gt;&lt;DisplayText&gt;&lt;style face="superscript"&gt;272&lt;/style&gt;&lt;/DisplayText&gt;&lt;record&gt;&lt;rec-number&gt;356&lt;/rec-number&gt;&lt;foreign-keys&gt;&lt;key app="EN" db-id="p9wv00a5yez0v1et5awv9pfoepd0x5dtwwpt" timestamp="1624834334"&gt;356&lt;/key&gt;&lt;/foreign-keys&gt;&lt;ref-type name="Journal Article"&gt;17&lt;/ref-type&gt;&lt;contributors&gt;&lt;authors&gt;&lt;author&gt;Castéra, Laurent&lt;/author&gt;&lt;author&gt;Dehainault, Catherine&lt;/author&gt;&lt;author&gt;Michaux, Dorothée&lt;/author&gt;&lt;author&gt;Lumbroso-Le Rouic, Livia&lt;/author&gt;&lt;author&gt;Aerts, Isabelle&lt;/author&gt;&lt;author&gt;Doz, Francois&lt;/author&gt;&lt;author&gt;Pelet, Anna&lt;/author&gt;&lt;author&gt;Couturier, Jérôme&lt;/author&gt;&lt;author&gt;Stoppa-Lyonnet, Dominique&lt;/author&gt;&lt;author&gt;Gauthier-Villars, Marion&lt;/author&gt;&lt;author&gt;Houdayer, Claude&lt;/author&gt;&lt;/authors&gt;&lt;/contributors&gt;&lt;titles&gt;&lt;title&gt;Fine mapping of whole RB1 gene deletions in retinoblastoma patients confirms PCDH8 as a candidate gene for psychomotor delay&lt;/title&gt;&lt;secondary-title&gt;European Journal of Human Genetics&lt;/secondary-title&gt;&lt;/titles&gt;&lt;periodical&gt;&lt;full-title&gt;European Journal of Human Genetics&lt;/full-title&gt;&lt;/periodical&gt;&lt;pages&gt;460-464&lt;/pages&gt;&lt;volume&gt;21&lt;/volume&gt;&lt;number&gt;4&lt;/number&gt;&lt;dates&gt;&lt;year&gt;2013&lt;/year&gt;&lt;pub-dates&gt;&lt;date&gt;2013/04/01&lt;/date&gt;&lt;/pub-dates&gt;&lt;/dates&gt;&lt;isbn&gt;1476-5438&lt;/isbn&gt;&lt;urls&gt;&lt;related-urls&gt;&lt;url&gt;https://doi.org/10.1038/ejhg.2012.186&lt;/url&gt;&lt;/related-urls&gt;&lt;/urls&gt;&lt;electronic-resource-num&gt;10.1038/ejhg.2012.186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7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D72F890" w14:textId="3F997323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06DA">
              <w:rPr>
                <w:rFonts w:asciiTheme="minorHAnsi" w:eastAsia="Times New Roman" w:hAnsiTheme="minorHAnsi" w:cstheme="minorHAnsi"/>
                <w:sz w:val="16"/>
                <w:szCs w:val="16"/>
              </w:rPr>
              <w:t>chr13:37485200-7510199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EB6754C" w14:textId="4BDEE44F" w:rsidR="00FF21DC" w:rsidRPr="00DB0655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2 of Castera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</w:p>
        </w:tc>
      </w:tr>
      <w:tr w:rsidR="00CB09D9" w:rsidRPr="003456EA" w14:paraId="2CCDED21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4E2FE6E" w14:textId="5D71A8F9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34781CC" w14:textId="7D35040A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06DA">
              <w:rPr>
                <w:rFonts w:asciiTheme="minorHAnsi" w:eastAsia="Times New Roman" w:hAnsiTheme="minorHAnsi" w:cstheme="minorHAnsi"/>
                <w:sz w:val="16"/>
                <w:szCs w:val="16"/>
              </w:rPr>
              <w:t>chr13:40733729-60193507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94B6605" w14:textId="37EBB19B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C95B1C5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5D1B83E" w14:textId="5105415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06DA">
              <w:rPr>
                <w:rFonts w:asciiTheme="minorHAnsi" w:eastAsia="Times New Roman" w:hAnsiTheme="minorHAnsi" w:cstheme="minorHAnsi"/>
                <w:sz w:val="16"/>
                <w:szCs w:val="16"/>
              </w:rPr>
              <w:t>chr13:41835729-6129550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9960F19" w14:textId="035F916F" w:rsidR="00FF21DC" w:rsidRPr="000F06DA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9 of Mitter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EC11B49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3EA7F3F" w14:textId="77777777" w:rsidR="00FF21DC" w:rsidRPr="00412CD2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6203A66" w14:textId="2AFB1167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06DA">
              <w:rPr>
                <w:rFonts w:asciiTheme="minorHAnsi" w:eastAsia="Times New Roman" w:hAnsiTheme="minorHAnsi" w:cstheme="minorHAnsi"/>
                <w:sz w:val="16"/>
                <w:szCs w:val="16"/>
              </w:rPr>
              <w:t>chr13:47072184-4903222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D6D42D5" w14:textId="401D9D4B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3A9AECF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FA41557" w14:textId="1737D738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06DA">
              <w:rPr>
                <w:rFonts w:asciiTheme="minorHAnsi" w:eastAsia="Times New Roman" w:hAnsiTheme="minorHAnsi" w:cstheme="minorHAnsi"/>
                <w:sz w:val="16"/>
                <w:szCs w:val="16"/>
              </w:rPr>
              <w:t>chr13:48174183-5013422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4D371CA" w14:textId="31F398F6" w:rsidR="00FF21DC" w:rsidRPr="000F06DA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52 of Mitter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00DEF808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F72C6B9" w14:textId="77777777" w:rsidR="00FF21DC" w:rsidRPr="00412CD2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13E7BBB" w14:textId="22B5DE96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06DA">
              <w:rPr>
                <w:rFonts w:asciiTheme="minorHAnsi" w:eastAsia="Times New Roman" w:hAnsiTheme="minorHAnsi" w:cstheme="minorHAnsi"/>
                <w:sz w:val="16"/>
                <w:szCs w:val="16"/>
              </w:rPr>
              <w:t>chr13:48877883-4905602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51D6436" w14:textId="5C752EEA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39A5D0F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3F0EDE7" w14:textId="27DD8E4B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06DA">
              <w:rPr>
                <w:rFonts w:asciiTheme="minorHAnsi" w:eastAsia="Times New Roman" w:hAnsiTheme="minorHAnsi" w:cstheme="minorHAnsi"/>
                <w:sz w:val="16"/>
                <w:szCs w:val="16"/>
              </w:rPr>
              <w:t>chr13:48877883-4905602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CE38E82" w14:textId="055732D9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r w:rsidRPr="000F06DA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RB1</w:t>
            </w:r>
          </w:p>
        </w:tc>
      </w:tr>
      <w:tr w:rsidR="00CB09D9" w:rsidRPr="003456EA" w14:paraId="7588FC66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A130C72" w14:textId="77777777" w:rsidR="00FF21DC" w:rsidRPr="00412CD2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Feingold Syndrome 2</w:t>
            </w:r>
          </w:p>
          <w:p w14:paraId="53FB80C1" w14:textId="46934035" w:rsidR="00FF21DC" w:rsidRPr="00412CD2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(13q31.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2874F8A" w14:textId="1608435D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hr13:90653738-9249059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C0362C2" w14:textId="25408570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165DBB7" w14:textId="21EC37BC" w:rsidR="00B9777F" w:rsidRDefault="00FF21D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 Pontual_2011</w:t>
            </w:r>
            <w:hyperlink w:anchor="_ENREF_273" w:tooltip="de Pontual, 2011 #56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SBQb250dWFsPC9BdXRob3I+PFllYXI+MjAxMTwvWWVh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xMDI2LTMwPC9wYWdlcz48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SBQb250dWFsPC9BdXRob3I+PFllYXI+MjAxMTwvWWVh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xMDI2LTMwPC9wYWdlcz48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7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anjavi_2014</w:t>
            </w:r>
            <w:hyperlink w:anchor="_ENREF_274" w:tooltip="Ganjavi, 2014 #56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YW5qYXZpPC9BdXRob3I+PFllYXI+MjAxNDwvWWVhcj48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YW5qYXZpPC9BdXRob3I+PFllYXI+MjAxNDwvWWVhcj48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7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38F08F9C" w14:textId="5CB2C086" w:rsidR="00FF21DC" w:rsidRPr="00B9777F" w:rsidRDefault="00FF21D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aldes-Miranda_2014</w:t>
            </w:r>
            <w:hyperlink w:anchor="_ENREF_275" w:tooltip="Valdes-Miranda, 2014 #56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xkZXMtTWlyYW5kYTwvQXV0aG9yPjxZZWFyPjIwMTQ8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xkZXMtTWlyYW5kYTwvQXV0aG9yPjxZZWFyPjIwMTQ8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7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uriello_2019</w:t>
            </w:r>
            <w:hyperlink w:anchor="_ENREF_276" w:tooltip="Muriello, 2019 #40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dXJpZWxsbzwvQXV0aG9yPjxZZWFyPjIwMTk8L1llYXI+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dXJpZWxsbzwvQXV0aG9yPjxZZWFyPjIwMTk8L1llYXI+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7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FC2130F" w14:textId="42428FBD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hr13:90653738-9249059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36219EA" w14:textId="7A8E90B2" w:rsidR="00FF21DC" w:rsidRPr="00B94CD8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tart of </w:t>
            </w:r>
            <w:proofErr w:type="gramStart"/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 of </w:t>
            </w:r>
            <w:proofErr w:type="spellStart"/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Muriello</w:t>
            </w:r>
            <w:proofErr w:type="spellEnd"/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412CD2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B61E3D0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7FC5831" w14:textId="12B7DB92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lastRenderedPageBreak/>
              <w:t>13q32.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6CFF75C" w14:textId="3EACF8DF" w:rsidR="00FF21DC" w:rsidRPr="00D630BB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80" w:name="_Hlk78279104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13:</w:t>
            </w:r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95241606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95273292</w:t>
            </w:r>
            <w:bookmarkEnd w:id="80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3518108" w14:textId="59551DF8" w:rsidR="00FF21DC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8CFC615" w14:textId="60AA1AB9" w:rsidR="00FF21DC" w:rsidRPr="00B9777F" w:rsidRDefault="00FF21D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ares-Taie_2015</w:t>
            </w:r>
            <w:hyperlink w:anchor="_ENREF_277" w:tooltip="Fares-Taie, 2015 #63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YXJlcy1UYWllPC9BdXRob3I+PFllYXI+MjAxNTwvWWVh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YXJlcy1UYWllPC9BdXRob3I+PFllYXI+MjAxNTwvWWVh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7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l-Owaid_2019</w:t>
            </w:r>
            <w:hyperlink w:anchor="_ENREF_278" w:tooltip="Al-Owaid, 2019 #64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Al-Owaid&lt;/Author&gt;&lt;Year&gt;2019&lt;/Year&gt;&lt;RecNum&gt;641&lt;/RecNum&gt;&lt;DisplayText&gt;&lt;style face="superscript"&gt;278&lt;/style&gt;&lt;/DisplayText&gt;&lt;record&gt;&lt;rec-number&gt;641&lt;/rec-number&gt;&lt;foreign-keys&gt;&lt;key app="EN" db-id="p9wv00a5yez0v1et5awv9pfoepd0x5dtwwpt" timestamp="1626989722"&gt;641&lt;/key&gt;&lt;/foreign-keys&gt;&lt;ref-type name="Journal Article"&gt;17&lt;/ref-type&gt;&lt;contributors&gt;&lt;authors&gt;&lt;author&gt;Al-Owaid, A.&lt;/author&gt;&lt;author&gt;Alarfaj, M.&lt;/author&gt;&lt;author&gt;Al-Qahtani, A.&lt;/author&gt;&lt;author&gt;Al-Arfaj, K.&lt;/author&gt;&lt;/authors&gt;&lt;/contributors&gt;&lt;auth-address&gt;Ophthalmology, Imam Abdulrahman Bin Faisal University, Dammam, Saudi Arabia.&lt;/auth-address&gt;&lt;titles&gt;&lt;title&gt;Congenital microcoria in a Saudi family&lt;/title&gt;&lt;secondary-title&gt;Ophthalmic Genet&lt;/secondary-title&gt;&lt;alt-title&gt;Ophthalmic genetics&lt;/alt-title&gt;&lt;/titles&gt;&lt;periodical&gt;&lt;full-title&gt;Ophthalmic Genet&lt;/full-title&gt;&lt;abbr-1&gt;Ophthalmic genetics&lt;/abbr-1&gt;&lt;/periodical&gt;&lt;alt-periodical&gt;&lt;full-title&gt;Ophthalmic Genet&lt;/full-title&gt;&lt;abbr-1&gt;Ophthalmic genetics&lt;/abbr-1&gt;&lt;/alt-periodical&gt;&lt;pages&gt;578-580&lt;/pages&gt;&lt;volume&gt;40&lt;/volume&gt;&lt;number&gt;6&lt;/number&gt;&lt;edition&gt;2019/11/23&lt;/edition&gt;&lt;keywords&gt;&lt;keyword&gt;*Chromosome Aberrations&lt;/keyword&gt;&lt;keyword&gt;Chromosomes, Human, Pair 13/*genetics&lt;/keyword&gt;&lt;keyword&gt;Female&lt;/keyword&gt;&lt;keyword&gt;Humans&lt;/keyword&gt;&lt;keyword&gt;Iris/*abnormalities/metabolism/pathology&lt;/keyword&gt;&lt;keyword&gt;Male&lt;/keyword&gt;&lt;keyword&gt;Middle Aged&lt;/keyword&gt;&lt;keyword&gt;Pedigree&lt;/keyword&gt;&lt;keyword&gt;Prognosis&lt;/keyword&gt;&lt;keyword&gt;Pupil Disorders/*congenital/genetics/pathology&lt;/keyword&gt;&lt;keyword&gt;Saudi Arabia&lt;/keyword&gt;&lt;/keywords&gt;&lt;dates&gt;&lt;year&gt;2019&lt;/year&gt;&lt;pub-dates&gt;&lt;date&gt;Dec&lt;/date&gt;&lt;/pub-dates&gt;&lt;/dates&gt;&lt;isbn&gt;1381-6810&lt;/isbn&gt;&lt;accession-num&gt;31755798&lt;/accession-num&gt;&lt;urls&gt;&lt;/urls&gt;&lt;electronic-resource-num&gt;10.1080/13816810.2019.1692360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7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ozza_2020</w:t>
            </w:r>
            <w:hyperlink w:anchor="_ENREF_279" w:tooltip="Pozza, 2020 #63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b3p6YTwvQXV0aG9yPjxZZWFyPjIwMjA8L1llYXI+PFJl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b3p6YTwvQXV0aG9yPjxZZWFyPjIwMjA8L1llYXI+PFJl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7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ngée_2021</w:t>
            </w:r>
            <w:hyperlink w:anchor="_ENREF_280" w:tooltip="Angée, 2021 #64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Angée&lt;/Author&gt;&lt;Year&gt;2021&lt;/Year&gt;&lt;RecNum&gt;640&lt;/RecNum&gt;&lt;DisplayText&gt;&lt;style face="superscript"&gt;280&lt;/style&gt;&lt;/DisplayText&gt;&lt;record&gt;&lt;rec-number&gt;640&lt;/rec-number&gt;&lt;foreign-keys&gt;&lt;key app="EN" db-id="p9wv00a5yez0v1et5awv9pfoepd0x5dtwwpt" timestamp="1626989692"&gt;640&lt;/key&gt;&lt;/foreign-keys&gt;&lt;ref-type name="Journal Article"&gt;17&lt;/ref-type&gt;&lt;contributors&gt;&lt;authors&gt;&lt;author&gt;Angée, Clémentine&lt;/author&gt;&lt;author&gt;Nedelec, Brigitte&lt;/author&gt;&lt;author&gt;Erjavec, Elisa&lt;/author&gt;&lt;author&gt;Rozet, Jean-Michel&lt;/author&gt;&lt;author&gt;Fares Taie, Lucas&lt;/author&gt;&lt;/authors&gt;&lt;/contributors&gt;&lt;titles&gt;&lt;title&gt;Congenital Microcoria: Clinical Features and Molecular Genetics&lt;/title&gt;&lt;secondary-title&gt;Genes&lt;/secondary-title&gt;&lt;alt-title&gt;Genes (Basel)&lt;/alt-title&gt;&lt;/titles&gt;&lt;periodical&gt;&lt;full-title&gt;Genes&lt;/full-title&gt;&lt;/periodical&gt;&lt;pages&gt;624&lt;/pages&gt;&lt;volume&gt;12&lt;/volume&gt;&lt;number&gt;5&lt;/number&gt;&lt;keywords&gt;&lt;keyword&gt;chromosome 13q32.1 structural variants&lt;/keyword&gt;&lt;keyword&gt;congenital microcoria&lt;/keyword&gt;&lt;keyword&gt;congenital miosis&lt;/keyword&gt;&lt;keyword&gt;dilator muscle&lt;/keyword&gt;&lt;keyword&gt;glaucoma&lt;/keyword&gt;&lt;keyword&gt;myopia&lt;/keyword&gt;&lt;/keywords&gt;&lt;dates&gt;&lt;year&gt;2021&lt;/year&gt;&lt;/dates&gt;&lt;publisher&gt;MDPI&lt;/publisher&gt;&lt;isbn&gt;2073-4425&lt;/isbn&gt;&lt;accession-num&gt;33922078&lt;/accession-num&gt;&lt;urls&gt;&lt;related-urls&gt;&lt;url&gt;https://pubmed.ncbi.nlm.nih.gov/33922078&lt;/url&gt;&lt;url&gt;https://www.ncbi.nlm.nih.gov/pmc/articles/PMC8143514/&lt;/url&gt;&lt;/related-urls&gt;&lt;/urls&gt;&lt;electronic-resource-num&gt;10.3390/genes12050624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8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5EED39F" w14:textId="3B7CAE97" w:rsidR="00FF21DC" w:rsidRPr="00D630BB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13:</w:t>
            </w:r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95241606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9527329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63932E2" w14:textId="1B24B85E" w:rsidR="00FF21DC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deletion SRO defined by</w:t>
            </w:r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proofErr w:type="spellStart"/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Angée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A387388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8ADE755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29053B7" w14:textId="14FB52ED" w:rsidR="00FF21DC" w:rsidRPr="00D630BB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81" w:name="_Hlk78279114"/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chr13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:</w:t>
            </w:r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95119866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95438104</w:t>
            </w:r>
            <w:bookmarkEnd w:id="81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5E850EC" w14:textId="3C2D66EF" w:rsidR="00FF21DC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C754579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9F727B2" w14:textId="7AC7DBAD" w:rsidR="00FF21DC" w:rsidRPr="00D630BB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chr13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:</w:t>
            </w:r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95119866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9543810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9BAB180" w14:textId="0F5B4855" w:rsidR="00FF21DC" w:rsidRPr="00E0354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duplication SRO defined by </w:t>
            </w:r>
            <w:proofErr w:type="spellStart"/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Angée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4180974F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0632923" w14:textId="2FC57DCD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3q33-q34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72E0199" w14:textId="6AA5A010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82" w:name="_Hlk75889773"/>
            <w:r w:rsidRPr="00D630BB">
              <w:rPr>
                <w:rFonts w:asciiTheme="minorHAnsi" w:eastAsia="Times New Roman" w:hAnsiTheme="minorHAnsi" w:cstheme="minorHAnsi"/>
                <w:sz w:val="16"/>
                <w:szCs w:val="16"/>
              </w:rPr>
              <w:t>chr13:104753418-115107733</w:t>
            </w:r>
            <w:bookmarkEnd w:id="82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B003B46" w14:textId="422736A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2EECD77" w14:textId="21252950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irchhoff_2009</w:t>
            </w:r>
            <w:hyperlink w:anchor="_ENREF_281" w:tooltip="Kirchhoff, 2009 #35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XJjaGhvZmY8L0F1dGhvcj48WWVhcj4yMDA5PC9ZZWFy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XJjaGhvZmY8L0F1dGhvcj48WWVhcj4yMDA5PC9ZZWFy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8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agi-Dain_2019</w:t>
            </w:r>
            <w:hyperlink w:anchor="_ENREF_282" w:tooltip="Sagi-Dain, 2019 #3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agi-Dain&lt;/Author&gt;&lt;Year&gt;2019&lt;/Year&gt;&lt;RecNum&gt;357&lt;/RecNum&gt;&lt;DisplayText&gt;&lt;style face="superscript"&gt;282&lt;/style&gt;&lt;/DisplayText&gt;&lt;record&gt;&lt;rec-number&gt;357&lt;/rec-number&gt;&lt;foreign-keys&gt;&lt;key app="EN" db-id="p9wv00a5yez0v1et5awv9pfoepd0x5dtwwpt" timestamp="1624836016"&gt;357&lt;/key&gt;&lt;/foreign-keys&gt;&lt;ref-type name="Journal Article"&gt;17&lt;/ref-type&gt;&lt;contributors&gt;&lt;authors&gt;&lt;author&gt;Sagi-Dain, Lena&lt;/author&gt;&lt;author&gt;Goldberg, Yael&lt;/author&gt;&lt;author&gt;Peleg, Amir&lt;/author&gt;&lt;author&gt;Sukenik-Halevy, Rivka&lt;/author&gt;&lt;author&gt;Sofrin-Drucker, Efrat&lt;/author&gt;&lt;author&gt;Appelman, Zvi&lt;/author&gt;&lt;author&gt;Josefsberg, Ben Yehoshua Sagi&lt;/author&gt;&lt;author&gt;Ben-Shachar, Shay&lt;/author&gt;&lt;author&gt;Vinkler, Chana&lt;/author&gt;&lt;author&gt;Basel-Salmon, Lina&lt;/author&gt;&lt;author&gt;Maya, Idit&lt;/author&gt;&lt;/authors&gt;&lt;/contributors&gt;&lt;titles&gt;&lt;title&gt;The rare 13q33–q34 microdeletions: eight new patients and review of the literature&lt;/title&gt;&lt;secondary-title&gt;Human Genetics&lt;/secondary-title&gt;&lt;/titles&gt;&lt;periodical&gt;&lt;full-title&gt;Hum Genet&lt;/full-title&gt;&lt;abbr-1&gt;Human genetics&lt;/abbr-1&gt;&lt;/periodical&gt;&lt;pages&gt;1145-1153&lt;/pages&gt;&lt;volume&gt;138&lt;/volume&gt;&lt;number&gt;10&lt;/number&gt;&lt;dates&gt;&lt;year&gt;2019&lt;/year&gt;&lt;pub-dates&gt;&lt;date&gt;2019/10/01&lt;/date&gt;&lt;/pub-dates&gt;&lt;/dates&gt;&lt;isbn&gt;1432-1203&lt;/isbn&gt;&lt;urls&gt;&lt;related-urls&gt;&lt;url&gt;https://doi.org/10.1007/s00439-019-02048-y&lt;/url&gt;&lt;/related-urls&gt;&lt;/urls&gt;&lt;electronic-resource-num&gt;10.1007/s00439-019-02048-y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8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E4D0A66" w14:textId="77BF9E3C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630BB">
              <w:rPr>
                <w:rFonts w:asciiTheme="minorHAnsi" w:eastAsia="Times New Roman" w:hAnsiTheme="minorHAnsi" w:cstheme="minorHAnsi"/>
                <w:sz w:val="16"/>
                <w:szCs w:val="16"/>
              </w:rPr>
              <w:t>chr13:104753418-11510773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C94BF6E" w14:textId="6002D615" w:rsidR="00FF21DC" w:rsidRPr="00D630BB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4 of Sagi-Dai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6E089D9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6A78F7B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5383216" w14:textId="3B6EA930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83" w:name="_Hlk75889780"/>
            <w:r w:rsidRPr="00D630BB">
              <w:rPr>
                <w:rFonts w:asciiTheme="minorHAnsi" w:eastAsia="Times New Roman" w:hAnsiTheme="minorHAnsi" w:cstheme="minorHAnsi"/>
                <w:sz w:val="16"/>
                <w:szCs w:val="16"/>
              </w:rPr>
              <w:t>chr13:109149281-115107733</w:t>
            </w:r>
            <w:bookmarkEnd w:id="83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7E625A5" w14:textId="272E8C82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33F18DD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6A99BAC" w14:textId="66BF3670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630BB">
              <w:rPr>
                <w:rFonts w:asciiTheme="minorHAnsi" w:eastAsia="Times New Roman" w:hAnsiTheme="minorHAnsi" w:cstheme="minorHAnsi"/>
                <w:sz w:val="16"/>
                <w:szCs w:val="16"/>
              </w:rPr>
              <w:t>chr13:109149281-11510773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3C5D09B" w14:textId="38A21400" w:rsidR="00FF21DC" w:rsidRPr="00D630BB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8 of Sagi-Dai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04052C7F" w14:textId="77777777" w:rsidTr="00560423"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BC71791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FE0186D" w14:textId="77777777" w:rsidR="00FF21DC" w:rsidRPr="00E92195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315E616" w14:textId="77777777" w:rsidR="00FF21DC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A28C7B0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98181C7" w14:textId="77777777" w:rsidR="00FF21DC" w:rsidRPr="00E92195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85C9D24" w14:textId="77777777" w:rsidR="00FF21DC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6DCABEDA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0E23782" w14:textId="768FB169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4q11-q22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1785E74" w14:textId="0A6A66EE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84" w:name="_Hlk75890610"/>
            <w:r w:rsidRPr="00E92195">
              <w:rPr>
                <w:rFonts w:asciiTheme="minorHAnsi" w:eastAsia="Times New Roman" w:hAnsiTheme="minorHAnsi" w:cstheme="minorHAnsi"/>
                <w:sz w:val="16"/>
                <w:szCs w:val="16"/>
              </w:rPr>
              <w:t>chr14:26972703-38533633</w:t>
            </w:r>
            <w:bookmarkEnd w:id="84"/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1CC5504" w14:textId="72CD0E13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6E6623B" w14:textId="07F87FF8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imojima_2009</w:t>
            </w:r>
            <w:hyperlink w:anchor="_ENREF_283" w:tooltip="Shimojima, 2009 #3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ltb2ppbWE8L0F1dGhvcj48WWVhcj4yMDA5PC9ZZWFy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ltb2ppbWE8L0F1dGhvcj48WWVhcj4yMDA5PC9ZZWFy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8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orgyekes_2011</w:t>
            </w:r>
            <w:hyperlink w:anchor="_ENREF_284" w:tooltip="Torgyekes, 2011 #35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b3JneWVrZXM8L0F1dGhvcj48WWVhcj4yMDExPC9ZZWFy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b3JneWVrZXM8L0F1dGhvcj48WWVhcj4yMDExPC9ZZWFy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8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onseca_2012</w:t>
            </w:r>
            <w:hyperlink w:anchor="_ENREF_285" w:tooltip="Fonseca, 2012 #36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b25zZWNhPC9BdXRob3I+PFllYXI+MjAxMjwvWWVhcj48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b25zZWNhPC9BdXRob3I+PFllYXI+MjAxMjwvWWVhcj48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8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anten_2012</w:t>
            </w:r>
            <w:hyperlink w:anchor="_ENREF_286" w:tooltip="Santen, 2012 #36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50ZW48L0F1dGhvcj48WWVhcj4yMDEyPC9ZZWFyPjxS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50ZW48L0F1dGhvcj48WWVhcj4yMDEyPC9ZZWFyPjxS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8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entile_2016</w:t>
            </w:r>
            <w:hyperlink w:anchor="_ENREF_287" w:tooltip="Gentile, 2016 #36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Gentile&lt;/Author&gt;&lt;Year&gt;2016&lt;/Year&gt;&lt;RecNum&gt;363&lt;/RecNum&gt;&lt;DisplayText&gt;&lt;style face="superscript"&gt;287&lt;/style&gt;&lt;/DisplayText&gt;&lt;record&gt;&lt;rec-number&gt;363&lt;/rec-number&gt;&lt;foreign-keys&gt;&lt;key app="EN" db-id="p9wv00a5yez0v1et5awv9pfoepd0x5dtwwpt" timestamp="1624840304"&gt;363&lt;/key&gt;&lt;/foreign-keys&gt;&lt;ref-type name="Journal Article"&gt;17&lt;/ref-type&gt;&lt;contributors&gt;&lt;authors&gt;&lt;author&gt;Gentile, Mattia&lt;/author&gt;&lt;author&gt;De Mattia, Delia&lt;/author&gt;&lt;author&gt;Pansini, Angela&lt;/author&gt;&lt;author&gt;Schettini, Federico&lt;/author&gt;&lt;author&gt;Buonadonna, Antonia Lucia&lt;/author&gt;&lt;author&gt;Capozza, Manuela&lt;/author&gt;&lt;author&gt;Ficarella, Romina&lt;/author&gt;&lt;author&gt;Laforgia, Nicola&lt;/author&gt;&lt;/authors&gt;&lt;/contributors&gt;&lt;titles&gt;&lt;title&gt;14q13 distal microdeletion encompassing NKX2-1 and PAX9: Patient report and refinement of the associated phenotype&lt;/title&gt;&lt;secondary-title&gt;American Journal of Medical Genetics Part A&lt;/secondary-title&gt;&lt;/titles&gt;&lt;periodical&gt;&lt;full-title&gt;American Journal of Medical Genetics Part A&lt;/full-title&gt;&lt;/periodical&gt;&lt;pages&gt;1884-1888&lt;/pages&gt;&lt;volume&gt;170&lt;/volume&gt;&lt;number&gt;7&lt;/number&gt;&lt;keywords&gt;&lt;keyword&gt;chromosome 14 deletion&lt;/keyword&gt;&lt;keyword&gt;14q13 microdeletion&lt;/keyword&gt;&lt;keyword&gt;NKX2-1&lt;/keyword&gt;&lt;keyword&gt;PAX9&lt;/keyword&gt;&lt;keyword&gt;CAHTP syndrome&lt;/keyword&gt;&lt;keyword&gt;genotype–phenotype&lt;/keyword&gt;&lt;/keywords&gt;&lt;dates&gt;&lt;year&gt;2016&lt;/year&gt;&lt;pub-dates&gt;&lt;date&gt;2016/07/01&lt;/date&gt;&lt;/pub-dates&gt;&lt;/dates&gt;&lt;publisher&gt;John Wiley &amp;amp; Sons, Ltd&lt;/publisher&gt;&lt;isbn&gt;1552-4825&lt;/isbn&gt;&lt;work-type&gt;https://doi.org/10.1002/ajmg.a.37691&lt;/work-type&gt;&lt;urls&gt;&lt;related-urls&gt;&lt;url&gt;https://doi.org/10.1002/ajmg.a.37691&lt;/url&gt;&lt;/related-urls&gt;&lt;/urls&gt;&lt;electronic-resource-num&gt;https://doi.org/10.1002/ajmg.a.37691&lt;/electronic-resource-num&gt;&lt;access-date&gt;2021/06/27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8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F533ADC" w14:textId="1196C310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92195">
              <w:rPr>
                <w:rFonts w:asciiTheme="minorHAnsi" w:eastAsia="Times New Roman" w:hAnsiTheme="minorHAnsi" w:cstheme="minorHAnsi"/>
                <w:sz w:val="16"/>
                <w:szCs w:val="16"/>
              </w:rPr>
              <w:t>chr14:27902863-39463882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67060A6C" w14:textId="4E255363" w:rsidR="00FF21DC" w:rsidRPr="00E92195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 of </w:t>
            </w:r>
            <w:proofErr w:type="spellStart"/>
            <w:r w:rsidRPr="00E92195">
              <w:rPr>
                <w:rFonts w:asciiTheme="minorHAnsi" w:eastAsia="Times New Roman" w:hAnsiTheme="minorHAnsi" w:cstheme="minorHAnsi"/>
                <w:sz w:val="16"/>
                <w:szCs w:val="16"/>
              </w:rPr>
              <w:t>Torgyekes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22D96F52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342EFA0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9EF89D1" w14:textId="0FC627B8" w:rsidR="00FF21DC" w:rsidRPr="00E92195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85" w:name="_Hlk75890619"/>
            <w:r w:rsidRPr="00DF054F">
              <w:rPr>
                <w:rFonts w:asciiTheme="minorHAnsi" w:eastAsia="Times New Roman" w:hAnsiTheme="minorHAnsi" w:cstheme="minorHAnsi"/>
                <w:sz w:val="16"/>
                <w:szCs w:val="16"/>
              </w:rPr>
              <w:t>chr14:35443407-39527387</w:t>
            </w:r>
            <w:bookmarkEnd w:id="85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586F5B7" w14:textId="6213D57D" w:rsidR="00FF21DC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58D2F58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45E0FD8" w14:textId="1967F7E2" w:rsidR="00FF21DC" w:rsidRPr="00E92195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F054F">
              <w:rPr>
                <w:rFonts w:asciiTheme="minorHAnsi" w:eastAsia="Times New Roman" w:hAnsiTheme="minorHAnsi" w:cstheme="minorHAnsi"/>
                <w:sz w:val="16"/>
                <w:szCs w:val="16"/>
              </w:rPr>
              <w:t>chr14:35443407-3952738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792B940" w14:textId="7D86938F" w:rsidR="00FF21DC" w:rsidRPr="00DF054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reported in Gentile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51AA7D7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AC77B7D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1D951E4" w14:textId="1056D4A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595BEA">
              <w:rPr>
                <w:rFonts w:asciiTheme="minorHAnsi" w:eastAsia="Calibri" w:hAnsiTheme="minorHAnsi" w:cstheme="minorHAnsi"/>
                <w:sz w:val="16"/>
                <w:szCs w:val="16"/>
              </w:rPr>
              <w:t>chr14:27932292-3393599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9274577" w14:textId="5BA105F1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2A08B19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40516A4" w14:textId="61E43449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95BEA">
              <w:rPr>
                <w:rFonts w:asciiTheme="minorHAnsi" w:eastAsia="Times New Roman" w:hAnsiTheme="minorHAnsi" w:cstheme="minorHAnsi"/>
                <w:sz w:val="16"/>
                <w:szCs w:val="16"/>
              </w:rPr>
              <w:t>chr14:28862541-3486624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2425097" w14:textId="1566E61C" w:rsidR="00FF21DC" w:rsidRPr="00595BEA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 of </w:t>
            </w:r>
            <w:proofErr w:type="spellStart"/>
            <w:r w:rsidRPr="00E92195">
              <w:rPr>
                <w:rFonts w:asciiTheme="minorHAnsi" w:eastAsia="Times New Roman" w:hAnsiTheme="minorHAnsi" w:cstheme="minorHAnsi"/>
                <w:sz w:val="16"/>
                <w:szCs w:val="16"/>
              </w:rPr>
              <w:t>Torgyekes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6D68E49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2EEA406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Frias Syndrome</w:t>
            </w:r>
          </w:p>
          <w:p w14:paraId="6FB42BD4" w14:textId="037FA521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(</w:t>
            </w:r>
            <w:r w:rsidRPr="007C6495">
              <w:rPr>
                <w:rFonts w:asciiTheme="minorHAnsi" w:eastAsia="Times New Roman" w:hAnsiTheme="minorHAnsi" w:cstheme="minorHAnsi"/>
                <w:sz w:val="16"/>
                <w:szCs w:val="16"/>
              </w:rPr>
              <w:t>14q22-q23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E0267BD" w14:textId="5E284BB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03023F">
              <w:rPr>
                <w:rFonts w:asciiTheme="minorHAnsi" w:eastAsia="Calibri" w:hAnsiTheme="minorHAnsi" w:cstheme="minorHAnsi"/>
                <w:sz w:val="16"/>
                <w:szCs w:val="16"/>
              </w:rPr>
              <w:t>chr14:53001803-5544342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D52A416" w14:textId="3F37E1C5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66DC586" w14:textId="04EBECC9" w:rsidR="00FF21DC" w:rsidRPr="00B9777F" w:rsidRDefault="00FF21D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Brisset_2014</w:t>
            </w:r>
            <w:hyperlink w:anchor="_ENREF_288" w:tooltip="Brisset, 2014 #583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&lt;EndNote&gt;&lt;Cite&gt;&lt;Author&gt;Brisset&lt;/Author&gt;&lt;Year&gt;2014&lt;/Year&gt;&lt;RecNum&gt;583&lt;/RecNum&gt;&lt;DisplayText&gt;&lt;style face="superscript"&gt;288&lt;/style&gt;&lt;/DisplayText&gt;&lt;record&gt;&lt;rec-number&gt;583&lt;/rec-number&gt;&lt;foreign-keys&gt;&lt;key app="EN" db-id="p9wv00a5yez0v1et5awv9pfoepd0x5dtwwpt" timestamp="1626819366"&gt;583&lt;/key&gt;&lt;/foreign-keys&gt;&lt;ref-type name="Journal Article"&gt;17&lt;/ref-type&gt;&lt;contributors&gt;&lt;authors&gt;&lt;author&gt;Brisset, Sophie&lt;/author&gt;&lt;author&gt;Slamova, Zuzana&lt;/author&gt;&lt;author&gt;Dusatkova, Petra&lt;/author&gt;&lt;author&gt;Briand-Suleau, Audrey&lt;/author&gt;&lt;author&gt;Milcent, Karen&lt;/author&gt;&lt;author&gt;Metay, Corinne&lt;/author&gt;&lt;author&gt;Simandlova, Martina&lt;/author&gt;&lt;author&gt;Sumnik, Zdenek&lt;/author&gt;&lt;author&gt;Tosca, Lucie&lt;/author&gt;&lt;author&gt;Goossens, Michel&lt;/author&gt;&lt;author&gt;Labrune, Philippe&lt;/author&gt;&lt;author&gt;Zemankova, Elsa&lt;/author&gt;&lt;author&gt;Lebl, Jan&lt;/author&gt;&lt;author&gt;Tachdjian, Gerard&lt;/author&gt;&lt;author&gt;Sedlacek, Zdenek&lt;/author&gt;&lt;/authors&gt;&lt;/contributors&gt;&lt;titles&gt;&lt;title&gt;Anophthalmia, hearing loss, abnormal pituitary development and response to growth hormone therapy in three children with microdeletions of 14q22q23&lt;/title&gt;&lt;secondary-title&gt;Molecular Cytogenetics&lt;/secondary-title&gt;&lt;/titles&gt;&lt;periodical&gt;&lt;full-title&gt;Mol Cytogenet&lt;/full-title&gt;&lt;abbr-1&gt;Molecular cytogenetics&lt;/abbr-1&gt;&lt;/periodical&gt;&lt;pages&gt;17&lt;/pages&gt;&lt;volume&gt;7&lt;/volume&gt;&lt;number&gt;1&lt;/number&gt;&lt;dates&gt;&lt;year&gt;2014&lt;/year&gt;&lt;pub-dates&gt;&lt;date&gt;2014/02/28&lt;/date&gt;&lt;/pub-dates&gt;&lt;/dates&gt;&lt;isbn&gt;1755-8166&lt;/isbn&gt;&lt;urls&gt;&lt;related-urls&gt;&lt;url&gt;https://doi.org/10.1186/1755-8166-7-17&lt;/url&gt;&lt;/related-urls&gt;&lt;/urls&gt;&lt;electronic-resource-num&gt;10.1186/1755-8166-7-17&lt;/electronic-resource-num&gt;&lt;/record&gt;&lt;/Cite&gt;&lt;/EndNote&gt;</w:instrTex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288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Martínez</w:t>
            </w:r>
            <w:r w:rsidR="0023716F"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-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Fernández_2014</w:t>
            </w:r>
            <w:hyperlink w:anchor="_ENREF_289" w:tooltip="Martínez-Fernández, 2014 #581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XJ0w61uZXotRmVybsOhbmRlejwvQXV0aG9yPjxZZWFy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zM4LTQ1PC9wYWdlcz48dm9sdW1lPjE2NGE8L3ZvbHVtZT48bnVtYmVy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XJ0w61uZXotRmVybsOhbmRlejwvQXV0aG9yPjxZZWFy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zM4LTQ1PC9wYWdlcz48dm9sdW1lPjE2NGE8L3ZvbHVtZT48bnVtYmVy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289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Blackburn_2019</w:t>
            </w:r>
            <w:hyperlink w:anchor="_ENREF_290" w:tooltip="Blackburn, 2019 #582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&lt;EndNote&gt;&lt;Cite&gt;&lt;Author&gt;Blackburn&lt;/Author&gt;&lt;Year&gt;2019&lt;/Year&gt;&lt;RecNum&gt;582&lt;/RecNum&gt;&lt;DisplayText&gt;&lt;style face="superscript"&gt;290&lt;/style&gt;&lt;/DisplayText&gt;&lt;record&gt;&lt;rec-number&gt;582&lt;/rec-number&gt;&lt;foreign-keys&gt;&lt;key app="EN" db-id="p9wv00a5yez0v1et5awv9pfoepd0x5dtwwpt" timestamp="1626819296"&gt;582&lt;/key&gt;&lt;/foreign-keys&gt;&lt;ref-type name="Journal Article"&gt;17&lt;/ref-type&gt;&lt;contributors&gt;&lt;authors&gt;&lt;author&gt;Blackburn, Patrick R.&lt;/author&gt;&lt;author&gt;Zepeda-Mendoza, Cinthya J.&lt;/author&gt;&lt;author&gt;Kruisselbrink, Teresa M.&lt;/author&gt;&lt;author&gt;Schimmenti, Lisa A.&lt;/author&gt;&lt;author&gt;García-Miñaur, Sixto&lt;/author&gt;&lt;author&gt;Palomares, María&lt;/author&gt;&lt;author&gt;Nevado, Julián&lt;/author&gt;&lt;author&gt;Mori, María A.&lt;/author&gt;&lt;author&gt;Le Meur, Guylène&lt;/author&gt;&lt;author&gt;Klee, Eric W.&lt;/author&gt;&lt;author&gt;Le Caignec, Cédric&lt;/author&gt;&lt;author&gt;Lapunzina, Pablo&lt;/author&gt;&lt;author&gt;Isidor, Bertrand&lt;/author&gt;&lt;author&gt;Babovic-Vuksanovic, Dusica&lt;/author&gt;&lt;/authors&gt;&lt;/contributors&gt;&lt;titles&gt;&lt;title&gt;Variable expressivity of syndromic BMP4-related eye, brain, and digital anomalies: A review of the literature and description of three new cases&lt;/title&gt;&lt;secondary-title&gt;European Journal of Human Genetics&lt;/secondary-title&gt;&lt;/titles&gt;&lt;periodical&gt;&lt;full-title&gt;European Journal of Human Genetics&lt;/full-title&gt;&lt;/periodical&gt;&lt;pages&gt;1379-1388&lt;/pages&gt;&lt;volume&gt;27&lt;/volume&gt;&lt;number&gt;9&lt;/number&gt;&lt;dates&gt;&lt;year&gt;2019&lt;/year&gt;&lt;pub-dates&gt;&lt;date&gt;2019/09/01&lt;/date&gt;&lt;/pub-dates&gt;&lt;/dates&gt;&lt;isbn&gt;1476-5438&lt;/isbn&gt;&lt;urls&gt;&lt;related-urls&gt;&lt;url&gt;https://doi.org/10.1038/s41431-019-0423-4&lt;/url&gt;&lt;/related-urls&gt;&lt;/urls&gt;&lt;electronic-resource-num&gt;10.1038/s41431-019-0423-4&lt;/electronic-resource-num&gt;&lt;/record&gt;&lt;/Cite&gt;&lt;/EndNote&gt;</w:instrTex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290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C3F5DF4" w14:textId="2F3BC05B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3023F">
              <w:rPr>
                <w:rFonts w:asciiTheme="minorHAnsi" w:eastAsia="Times New Roman" w:hAnsiTheme="minorHAnsi" w:cstheme="minorHAnsi"/>
                <w:sz w:val="16"/>
                <w:szCs w:val="16"/>
              </w:rPr>
              <w:t>chr14:53001803-5544342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6041CEC" w14:textId="6BF2BE96" w:rsidR="00FF21DC" w:rsidRPr="0003023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 of Blackbur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36B6740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4D065DE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9E0B3D6" w14:textId="0083153B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03023F">
              <w:rPr>
                <w:rFonts w:asciiTheme="minorHAnsi" w:eastAsia="Calibri" w:hAnsiTheme="minorHAnsi" w:cstheme="minorHAnsi"/>
                <w:sz w:val="16"/>
                <w:szCs w:val="16"/>
              </w:rPr>
              <w:t>chr14:54416455-5442127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C600FCD" w14:textId="7CFA1D89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C4B1D5D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8B25639" w14:textId="37D03A5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3023F">
              <w:rPr>
                <w:rFonts w:asciiTheme="minorHAnsi" w:eastAsia="Times New Roman" w:hAnsiTheme="minorHAnsi" w:cstheme="minorHAnsi"/>
                <w:sz w:val="16"/>
                <w:szCs w:val="16"/>
              </w:rPr>
              <w:t>chr14:54416455-5442127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CA28F96" w14:textId="45D3D8E2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r w:rsidRPr="0003023F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BMP4</w:t>
            </w:r>
          </w:p>
        </w:tc>
      </w:tr>
      <w:tr w:rsidR="00CB09D9" w:rsidRPr="003456EA" w14:paraId="4370823A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0214873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Temple /</w:t>
            </w:r>
            <w:r>
              <w:t xml:space="preserve"> </w:t>
            </w:r>
            <w:r w:rsidRPr="00B56636">
              <w:rPr>
                <w:rFonts w:asciiTheme="minorHAnsi" w:eastAsia="Times New Roman" w:hAnsiTheme="minorHAnsi" w:cstheme="minorHAnsi"/>
                <w:sz w:val="16"/>
                <w:szCs w:val="16"/>
              </w:rPr>
              <w:t>Kagami-Ogat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a</w:t>
            </w:r>
          </w:p>
          <w:p w14:paraId="2B74939D" w14:textId="67E5213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(</w:t>
            </w: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14q32.2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24FC999" w14:textId="0DBF14CD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bookmarkStart w:id="86" w:name="_Hlk83831920"/>
            <w:r w:rsidRPr="003A2E53">
              <w:rPr>
                <w:rFonts w:asciiTheme="minorHAnsi" w:eastAsia="Calibri" w:hAnsiTheme="minorHAnsi" w:cstheme="minorHAnsi"/>
                <w:sz w:val="16"/>
                <w:szCs w:val="16"/>
              </w:rPr>
              <w:t>chr14:100394594-101504529</w:t>
            </w:r>
            <w:bookmarkEnd w:id="86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9F5CB13" w14:textId="1B00600E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57C5F3C" w14:textId="3DFA1E91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Kagami_2005</w:t>
            </w:r>
            <w:hyperlink w:anchor="_ENREF_291" w:tooltip="Kagami, 2005 #585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dhbWk8L0F1dGhvcj48WWVhcj4yMDA1PC9ZZWFyPjxS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dhbWk8L0F1dGhvcj48WWVhcj4yMDA1PC9ZZWFyPjxS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291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Béna_2010</w:t>
            </w:r>
            <w:hyperlink w:anchor="_ENREF_292" w:tooltip="Béna, 2010 #188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&lt;EndNote&gt;&lt;Cite&gt;&lt;Author&gt;Béna&lt;/Author&gt;&lt;Year&gt;2010&lt;/Year&gt;&lt;RecNum&gt;188&lt;/RecNum&gt;&lt;DisplayText&gt;&lt;style face="superscript"&gt;292&lt;/style&gt;&lt;/DisplayText&gt;&lt;record&gt;&lt;rec-number&gt;188&lt;/rec-number&gt;&lt;foreign-keys&gt;&lt;key app="EN" db-id="p9wv00a5yez0v1et5awv9pfoepd0x5dtwwpt" timestamp="1623973709"&gt;188&lt;/key&gt;&lt;/foreign-keys&gt;&lt;ref-type name="Journal Article"&gt;17&lt;/ref-type&gt;&lt;contributors&gt;&lt;authors&gt;&lt;author&gt;Béna, Frédérique&lt;/author&gt;&lt;author&gt;Gimelli, Stefania&lt;/author&gt;&lt;author&gt;Migliavacca, Eugenia&lt;/author&gt;&lt;author&gt;Brun-Druc, Nathalie&lt;/author&gt;&lt;author&gt;Buiting, Karin&lt;/author&gt;&lt;author&gt;Antonarakis, Stylianos E.&lt;/author&gt;&lt;author&gt;Sharp, Andrew J.&lt;/author&gt;&lt;/authors&gt;&lt;/contributors&gt;&lt;titles&gt;&lt;title&gt;A recurrent 14q32.2 microdeletion mediated by expanded TGG repeats&lt;/title&gt;&lt;secondary-title&gt;Human Molecular Genetics&lt;/secondary-title&gt;&lt;/titles&gt;&lt;periodical&gt;&lt;full-title&gt;Human molecular genetics&lt;/full-title&gt;&lt;abbr-1&gt;Hum Mol Genet&lt;/abbr-1&gt;&lt;/periodical&gt;&lt;pages&gt;1967-1973&lt;/pages&gt;&lt;volume&gt;19&lt;/volume&gt;&lt;number&gt;10&lt;/number&gt;&lt;dates&gt;&lt;year&gt;2010&lt;/year&gt;&lt;/dates&gt;&lt;isbn&gt;0964-6906&lt;/isbn&gt;&lt;urls&gt;&lt;related-urls&gt;&lt;url&gt;https://doi.org/10.1093/hmg/ddq075&lt;/url&gt;&lt;/related-urls&gt;&lt;/urls&gt;&lt;electronic-resource-num&gt;10.1093/hmg/ddq075&lt;/electronic-resource-num&gt;&lt;access-date&gt;6/17/2021&lt;/access-date&gt;&lt;/record&gt;&lt;/Cite&gt;&lt;/EndNote&gt;</w:instrTex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292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Zada_2014</w:t>
            </w:r>
            <w:hyperlink w:anchor="_ENREF_293" w:tooltip="Zada, 2014 #189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&lt;EndNote&gt;&lt;Cite&gt;&lt;Author&gt;Zada&lt;/Author&gt;&lt;Year&gt;2014&lt;/Year&gt;&lt;RecNum&gt;189&lt;/RecNum&gt;&lt;DisplayText&gt;&lt;style face="superscript"&gt;293&lt;/style&gt;&lt;/DisplayText&gt;&lt;record&gt;&lt;rec-number&gt;189&lt;/rec-number&gt;&lt;foreign-keys&gt;&lt;key app="EN" db-id="p9wv00a5yez0v1et5awv9pfoepd0x5dtwwpt" timestamp="1623974662"&gt;189&lt;/key&gt;&lt;/foreign-keys&gt;&lt;ref-type name="Journal Article"&gt;17&lt;/ref-type&gt;&lt;contributors&gt;&lt;authors&gt;&lt;author&gt;Zada, A.&lt;/author&gt;&lt;author&gt;Mundhofir, F. E.&lt;/author&gt;&lt;author&gt;Pfundt, R.&lt;/author&gt;&lt;author&gt;Leijsten, N.&lt;/author&gt;&lt;author&gt;Nillesen, W.&lt;/author&gt;&lt;author&gt;Faradz, S. M.&lt;/author&gt;&lt;author&gt;de Leeuw, N.&lt;/author&gt;&lt;/authors&gt;&lt;/contributors&gt;&lt;auth-address&gt;Department of Human Genetics, Radboud University Medical Center, The Netherlands Division of Human Genetics, P.O. Box 9101, 6500 HB Nijmegen, The Netherlands ; Center for Biomedical Research (CEBIOR), Faculty of Medicine, Diponegoro University, GSG 2nd Floor, Jl. Dr. Sutomo 14, Semarang 50244, Indonesia.&amp;#xD;Center for Biomedical Research (CEBIOR), Faculty of Medicine, Diponegoro University, GSG 2nd Floor, Jl. Dr. Sutomo 14, Semarang 50244, Indonesia.&amp;#xD;Department of Human Genetics, Radboud University Medical Center, The Netherlands Division of Human Genetics, P.O. Box 9101, 6500 HB Nijmegen, The Netherlands.&lt;/auth-address&gt;&lt;titles&gt;&lt;title&gt;A Rare, Recurrent, De Novo 14q32.2q32.31 Microdeletion of 1.1 Mb in a 20-Year-Old Female Patient with a Maternal UPD(14)-Like Phenotype and Intellectual Disability&lt;/title&gt;&lt;secondary-title&gt;Case Rep Genet&lt;/secondary-title&gt;&lt;alt-title&gt;Case reports in genetics&lt;/alt-title&gt;&lt;/titles&gt;&lt;alt-periodical&gt;&lt;full-title&gt;Case Reports in Genetics&lt;/full-title&gt;&lt;/alt-periodical&gt;&lt;pages&gt;530134&lt;/pages&gt;&lt;volume&gt;2014&lt;/volume&gt;&lt;edition&gt;2014/05/07&lt;/edition&gt;&lt;dates&gt;&lt;year&gt;2014&lt;/year&gt;&lt;/dates&gt;&lt;isbn&gt;2090-6544 (Print)&amp;#xD;2090-6552&lt;/isbn&gt;&lt;accession-num&gt;24800088&lt;/accession-num&gt;&lt;urls&gt;&lt;/urls&gt;&lt;custom2&gt;PMC3985205&lt;/custom2&gt;&lt;electronic-resource-num&gt;10.1155/2014/530134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293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Severi_2015</w:t>
            </w:r>
            <w:hyperlink w:anchor="_ENREF_294" w:tooltip="Severi, 2016 #190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&lt;EndNote&gt;&lt;Cite&gt;&lt;Author&gt;Severi&lt;/Author&gt;&lt;Year&gt;2016&lt;/Year&gt;&lt;RecNum&gt;190&lt;/RecNum&gt;&lt;DisplayText&gt;&lt;style face="superscript"&gt;294&lt;/style&gt;&lt;/DisplayText&gt;&lt;record&gt;&lt;rec-number&gt;190&lt;/rec-number&gt;&lt;foreign-keys&gt;&lt;key app="EN" db-id="p9wv00a5yez0v1et5awv9pfoepd0x5dtwwpt" timestamp="1623977118"&gt;190&lt;/key&gt;&lt;/foreign-keys&gt;&lt;ref-type name="Journal Article"&gt;17&lt;/ref-type&gt;&lt;contributors&gt;&lt;authors&gt;&lt;author&gt;Severi, Giulia&lt;/author&gt;&lt;author&gt;Bernardini, Laura&lt;/author&gt;&lt;author&gt;Briuglia, Silvana&lt;/author&gt;&lt;author&gt;Bigoni, Stefania&lt;/author&gt;&lt;author&gt;Buldrini, Barbara&lt;/author&gt;&lt;author&gt;Magini, Pamela&lt;/author&gt;&lt;author&gt;Dentici, Maria L.&lt;/author&gt;&lt;author&gt;Cordelli, Duccio M.&lt;/author&gt;&lt;author&gt;Arrigo, Teresa&lt;/author&gt;&lt;author&gt;Franzoni, Emilio&lt;/author&gt;&lt;author&gt;Fini, Sergio&lt;/author&gt;&lt;author&gt;Italyankina, Eleonora&lt;/author&gt;&lt;author&gt;Loddo, Italia&lt;/author&gt;&lt;author&gt;Novelli, Antonio&lt;/author&gt;&lt;author&gt;Graziano, Claudio&lt;/author&gt;&lt;/authors&gt;&lt;/contributors&gt;&lt;titles&gt;&lt;title&gt;New patients with Temple syndrome caused by 14q32 deletion: Genotype-phenotype correlations and risk of thyroid cancer&lt;/title&gt;&lt;secondary-title&gt;American Journal of Medical Genetics Part A&lt;/secondary-title&gt;&lt;/titles&gt;&lt;periodical&gt;&lt;full-title&gt;American Journal of Medical Genetics Part A&lt;/full-title&gt;&lt;/periodical&gt;&lt;pages&gt;162-169&lt;/pages&gt;&lt;volume&gt;170&lt;/volume&gt;&lt;number&gt;1&lt;/number&gt;&lt;keywords&gt;&lt;keyword&gt;14q32 deletion&lt;/keyword&gt;&lt;keyword&gt;DIO3&lt;/keyword&gt;&lt;keyword&gt;DLK1&lt;/keyword&gt;&lt;keyword&gt;Temple syndrome&lt;/keyword&gt;&lt;keyword&gt;thyroid cancer&lt;/keyword&gt;&lt;keyword&gt;YY1&lt;/keyword&gt;&lt;/keywords&gt;&lt;dates&gt;&lt;year&gt;2016&lt;/year&gt;&lt;pub-dates&gt;&lt;date&gt;2016/01/01&lt;/date&gt;&lt;/pub-dates&gt;&lt;/dates&gt;&lt;publisher&gt;John Wiley &amp;amp; Sons, Ltd&lt;/publisher&gt;&lt;isbn&gt;1552-4825&lt;/isbn&gt;&lt;work-type&gt;https://doi.org/10.1002/ajmg.a.37346&lt;/work-type&gt;&lt;urls&gt;&lt;related-urls&gt;&lt;url&gt;https://doi.org/10.1002/ajmg.a.37346&lt;/url&gt;&lt;/related-urls&gt;&lt;/urls&gt;&lt;electronic-resource-num&gt;https://doi.org/10.1002/ajmg.a.37346&lt;/electronic-resource-num&gt;&lt;access-date&gt;2021/06/17&lt;/access-date&gt;&lt;/record&gt;&lt;/Cite&gt;&lt;/EndNote&gt;</w:instrTex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294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Kagami_2017</w:t>
            </w:r>
            <w:hyperlink w:anchor="_ENREF_295" w:tooltip="Kagami, 2017 #366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&lt;EndNote&gt;&lt;Cite&gt;&lt;Author&gt;Kagami&lt;/Author&gt;&lt;Year&gt;2017&lt;/Year&gt;&lt;RecNum&gt;366&lt;/RecNum&gt;&lt;DisplayText&gt;&lt;style face="superscript"&gt;295&lt;/style&gt;&lt;/DisplayText&gt;&lt;record&gt;&lt;rec-number&gt;366&lt;/rec-number&gt;&lt;foreign-keys&gt;&lt;key app="EN" db-id="p9wv00a5yez0v1et5awv9pfoepd0x5dtwwpt" timestamp="1624842208"&gt;366&lt;/key&gt;&lt;/foreign-keys&gt;&lt;ref-type name="Journal Article"&gt;17&lt;/ref-type&gt;&lt;contributors&gt;&lt;authors&gt;&lt;author&gt;Kagami, Masayo&lt;/author&gt;&lt;author&gt;Nagasaki, Keisuke&lt;/author&gt;&lt;author&gt;Kosaki, Rika&lt;/author&gt;&lt;author&gt;Horikawa, Reiko&lt;/author&gt;&lt;author&gt;Naiki, Yasuhiro&lt;/author&gt;&lt;author&gt;Saitoh, Shinji&lt;/author&gt;&lt;author&gt;Tajima, Toshihiro&lt;/author&gt;&lt;author&gt;Yorifuji, Tohru&lt;/author&gt;&lt;author&gt;Numakura, Chikahiko&lt;/author&gt;&lt;author&gt;Mizuno, Seiji&lt;/author&gt;&lt;author&gt;Nakamura, Akie&lt;/author&gt;&lt;author&gt;Matsubara, Keiko&lt;/author&gt;&lt;author&gt;Fukami, Maki&lt;/author&gt;&lt;author&gt;Ogata, Tsutomu&lt;/author&gt;&lt;/authors&gt;&lt;/contributors&gt;&lt;titles&gt;&lt;title&gt;Temple syndrome: comprehensive molecular and clinical findings in 32 Japanese patients&lt;/title&gt;&lt;secondary-title&gt;Genetics in Medicine&lt;/secondary-title&gt;&lt;/titles&gt;&lt;periodical&gt;&lt;full-title&gt;Genetics in Medicine&lt;/full-title&gt;&lt;/periodical&gt;&lt;pages&gt;1356-1366&lt;/pages&gt;&lt;volume&gt;19&lt;/volume&gt;&lt;number&gt;12&lt;/number&gt;&lt;dates&gt;&lt;year&gt;2017&lt;/year&gt;&lt;pub-dates&gt;&lt;date&gt;2017/12/01&lt;/date&gt;&lt;/pub-dates&gt;&lt;/dates&gt;&lt;isbn&gt;1530-0366&lt;/isbn&gt;&lt;urls&gt;&lt;related-urls&gt;&lt;url&gt;https://doi.org/10.1038/gim.2017.53&lt;/url&gt;&lt;/related-urls&gt;&lt;/urls&gt;&lt;electronic-resource-num&gt;10.1038/gim.2017.53&lt;/electronic-resource-num&gt;&lt;/record&gt;&lt;/Cite&gt;&lt;/EndNote&gt;</w:instrTex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295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Prasasya_2020</w:t>
            </w:r>
            <w:hyperlink w:anchor="_ENREF_296" w:tooltip="Prasasya, 2020 #584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&lt;EndNote&gt;&lt;Cite&gt;&lt;Author&gt;Prasasya&lt;/Author&gt;&lt;Year&gt;2020&lt;/Year&gt;&lt;RecNum&gt;584&lt;/RecNum&gt;&lt;DisplayText&gt;&lt;style face="superscript"&gt;296&lt;/style&gt;&lt;/DisplayText&gt;&lt;record&gt;&lt;rec-number&gt;584&lt;/rec-number&gt;&lt;foreign-keys&gt;&lt;key app="EN" db-id="p9wv00a5yez0v1et5awv9pfoepd0x5dtwwpt" timestamp="1626819908"&gt;584&lt;/key&gt;&lt;/foreign-keys&gt;&lt;ref-type name="Journal Article"&gt;17&lt;/ref-type&gt;&lt;contributors&gt;&lt;authors&gt;&lt;author&gt;Prasasya, R.&lt;/author&gt;&lt;author&gt;Grotheer, K. V.&lt;/author&gt;&lt;author&gt;Siracusa, L. D.&lt;/author&gt;&lt;author&gt;Bartolomei, M. S.&lt;/author&gt;&lt;/authors&gt;&lt;/contributors&gt;&lt;auth-address&gt;Epigenetics Institute, Department of Cell and Developmental Biology, Perelman School of Medicine, University of Pennsylvania, Philadelphia, PA 19104, USA.&amp;#xD;Department of Medical Sciences, Hackensack Meridian School of Medicine at Seton Hall University, 340 Kingsland Street, Building 123, Nutley, NJ 07110, USA.&lt;/auth-address&gt;&lt;titles&gt;&lt;title&gt;Temple syndrome and Kagami-Ogata syndrome: clinical presentations, genotypes, models and mechanisms&lt;/title&gt;&lt;secondary-title&gt;Hum Mol Genet&lt;/secondary-title&gt;&lt;alt-title&gt;Human molecular genetics&lt;/alt-title&gt;&lt;/titles&gt;&lt;periodical&gt;&lt;full-title&gt;Human molecular genetics&lt;/full-title&gt;&lt;abbr-1&gt;Hum Mol Genet&lt;/abbr-1&gt;&lt;/periodical&gt;&lt;alt-periodical&gt;&lt;full-title&gt;Human molecular genetics&lt;/full-title&gt;&lt;abbr-1&gt;Hum Mol Genet&lt;/abbr-1&gt;&lt;/alt-periodical&gt;&lt;pages&gt;R107-r116&lt;/pages&gt;&lt;volume&gt;29&lt;/volume&gt;&lt;number&gt;R1&lt;/number&gt;&lt;edition&gt;2020/06/28&lt;/edition&gt;&lt;dates&gt;&lt;year&gt;2020&lt;/year&gt;&lt;pub-dates&gt;&lt;date&gt;Sep 30&lt;/date&gt;&lt;/pub-dates&gt;&lt;/dates&gt;&lt;isbn&gt;0964-6906&lt;/isbn&gt;&lt;accession-num&gt;32592473&lt;/accession-num&gt;&lt;urls&gt;&lt;/urls&gt;&lt;electronic-resource-num&gt;10.1093/hmg/ddaa133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296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F5E57A4" w14:textId="6DF3D09D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A2E53">
              <w:rPr>
                <w:rFonts w:asciiTheme="minorHAnsi" w:eastAsia="Times New Roman" w:hAnsiTheme="minorHAnsi" w:cstheme="minorHAnsi"/>
                <w:sz w:val="16"/>
                <w:szCs w:val="16"/>
              </w:rPr>
              <w:t>chr14:100394594-10150452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154F60F" w14:textId="505A173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040BA2A8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D9ED7DF" w14:textId="64EA6B3F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1CC33F2" w14:textId="4D6A4814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87" w:name="_Hlk83831928"/>
            <w:r w:rsidRPr="003A2E53">
              <w:rPr>
                <w:rFonts w:asciiTheme="minorHAnsi" w:eastAsia="Times New Roman" w:hAnsiTheme="minorHAnsi" w:cstheme="minorHAnsi"/>
                <w:sz w:val="16"/>
                <w:szCs w:val="16"/>
              </w:rPr>
              <w:t>chr14:101191391-101294616</w:t>
            </w:r>
            <w:bookmarkEnd w:id="87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1F18BA7" w14:textId="4C074DBE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A875D1D" w14:textId="1DD94BB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60BD409" w14:textId="290FBE0C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A2E53">
              <w:rPr>
                <w:rFonts w:asciiTheme="minorHAnsi" w:eastAsia="Times New Roman" w:hAnsiTheme="minorHAnsi" w:cstheme="minorHAnsi"/>
                <w:sz w:val="16"/>
                <w:szCs w:val="16"/>
              </w:rPr>
              <w:t>chr14:101191391-10129461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ED24772" w14:textId="6B94083A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3D8A7646" w14:textId="77777777" w:rsidTr="00560423"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9C378FB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B0502A8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A43E031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8FC86B3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AC86521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4DC969B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0EE0DC40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CA0B751" w14:textId="61BD7D8F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Angelman</w:t>
            </w:r>
            <w:r w:rsidR="00FF58E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/</w:t>
            </w:r>
            <w:r w:rsidR="00FF58E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rader-Willi BP1-3</w:t>
            </w:r>
          </w:p>
          <w:p w14:paraId="1534CAEF" w14:textId="2F6263F0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5q11.2-q13.1)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559E255" w14:textId="5812A468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88" w:name="_Hlk74849149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22832519-28379874</w:t>
            </w:r>
            <w:bookmarkEnd w:id="88"/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44C9081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8504C21" w14:textId="40BBD9F1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ristian_1995</w:t>
            </w:r>
            <w:hyperlink w:anchor="_ENREF_297" w:tooltip="Christian, 1995 #44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HJpc3RpYW48L0F1dGhvcj48WWVhcj4xOTk1PC9ZZWFy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HJpc3RpYW48L0F1dGhvcj48WWVhcj4xOTk1PC9ZZWFy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9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n_2011</w:t>
            </w:r>
            <w:hyperlink w:anchor="_ENREF_298" w:tooltip="Tan, 2011 #44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48L0F1dGhvcj48WWVhcj4yMDExPC9ZZWFyPjxSZWNO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48L0F1dGhvcj48WWVhcj4yMDExPC9ZZWFyPjxSZWNO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9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im_2012</w:t>
            </w:r>
            <w:hyperlink w:anchor="_ENREF_299" w:tooltip="Kim, 2012 #44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yPC9ZZWFyPjxSZWNO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yPC9ZZWFyPjxSZWNO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9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ox_2015</w:t>
            </w:r>
            <w:hyperlink w:anchor="_ENREF_300" w:tooltip="Cox, 2015 #44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ox&lt;/Author&gt;&lt;Year&gt;2015&lt;/Year&gt;&lt;RecNum&gt;448&lt;/RecNum&gt;&lt;DisplayText&gt;&lt;style face="superscript"&gt;300&lt;/style&gt;&lt;/DisplayText&gt;&lt;record&gt;&lt;rec-number&gt;448&lt;/rec-number&gt;&lt;foreign-keys&gt;&lt;key app="EN" db-id="p9wv00a5yez0v1et5awv9pfoepd0x5dtwwpt" timestamp="1625598533"&gt;448&lt;/key&gt;&lt;/foreign-keys&gt;&lt;ref-type name="Journal Article"&gt;17&lt;/ref-type&gt;&lt;contributors&gt;&lt;authors&gt;&lt;author&gt;Cox, Devin M.&lt;/author&gt;&lt;author&gt;Butler, Merlin G.&lt;/author&gt;&lt;/authors&gt;&lt;/contributors&gt;&lt;titles&gt;&lt;title&gt;The 15q11.2 BP1-BP2 microdeletion syndrome: a review&lt;/title&gt;&lt;secondary-title&gt;International journal of molecular sciences&lt;/secondary-title&gt;&lt;alt-title&gt;Int J Mol Sci&lt;/alt-title&gt;&lt;/titles&gt;&lt;periodical&gt;&lt;full-title&gt;International journal of molecular sciences&lt;/full-title&gt;&lt;abbr-1&gt;Int J Mol Sci&lt;/abbr-1&gt;&lt;/periodical&gt;&lt;alt-periodical&gt;&lt;full-title&gt;International journal of molecular sciences&lt;/full-title&gt;&lt;abbr-1&gt;Int J Mol Sci&lt;/abbr-1&gt;&lt;/alt-periodical&gt;&lt;pages&gt;4068-4082&lt;/pages&gt;&lt;volume&gt;16&lt;/volume&gt;&lt;number&gt;2&lt;/number&gt;&lt;keywords&gt;&lt;keyword&gt;Attention Deficit Disorder with Hyperactivity/etiology&lt;/keyword&gt;&lt;keyword&gt;Autism Spectrum Disorder/etiology&lt;/keyword&gt;&lt;keyword&gt;Chromosome Aberrations&lt;/keyword&gt;&lt;keyword&gt;Chromosomes, Human, Pair 15&lt;/keyword&gt;&lt;keyword&gt;Epilepsy/etiology&lt;/keyword&gt;&lt;keyword&gt;Humans&lt;/keyword&gt;&lt;keyword&gt;Intellectual Disability/epidemiology/*pathology&lt;/keyword&gt;&lt;keyword&gt;Schizophrenia/etiology&lt;/keyword&gt;&lt;/keywords&gt;&lt;dates&gt;&lt;year&gt;2015&lt;/year&gt;&lt;/dates&gt;&lt;publisher&gt;MDPI&lt;/publisher&gt;&lt;isbn&gt;1422-0067&lt;/isbn&gt;&lt;accession-num&gt;25689425&lt;/accession-num&gt;&lt;urls&gt;&lt;related-urls&gt;&lt;url&gt;https://pubmed.ncbi.nlm.nih.gov/25689425&lt;/url&gt;&lt;url&gt;https://www.ncbi.nlm.nih.gov/pmc/articles/PMC4346944/&lt;/url&gt;&lt;/related-urls&gt;&lt;/urls&gt;&lt;electronic-resource-num&gt;10.3390/ijms16024068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B85485C" w14:textId="24CFEC25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22832519-28379874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335B802" w14:textId="2CA64706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7577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412CD2" w14:paraId="38686F85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36E4D94" w14:textId="0648FB0B" w:rsidR="00FF21DC" w:rsidRPr="00412CD2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15q11.2 BP1-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9A307CD" w14:textId="77777777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hr15:22832519-2374799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E6EFF91" w14:textId="48AA2AC0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34F2B14" w14:textId="7CCA01F1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urnside_2011</w:t>
            </w:r>
            <w:hyperlink w:anchor="_ENREF_301" w:tooltip="Burnside, 2011 #40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dXJuc2lkZTwvQXV0aG9yPjxZZWFyPjIwMTE8L1llYXI+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dXJuc2lkZTwvQXV0aG9yPjxZZWFyPjIwMTE8L1llYXI+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on der Lippe_2011</w:t>
            </w:r>
            <w:hyperlink w:anchor="_ENREF_302" w:tooltip="von der Lippe, 2011 #40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b24gZGVyIExpcHBlPC9BdXRob3I+PFllYXI+MjAxMTwv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b24gZGVyIExpcHBlPC9BdXRob3I+PFllYXI+MjAxMTwv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ahoo_2011</w:t>
            </w:r>
            <w:hyperlink w:anchor="_ENREF_303" w:tooltip="Sahoo, 2011 #41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hvbzwvQXV0aG9yPjxZZWFyPjIwMTE8L1llYXI+PFJl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hvbzwvQXV0aG9yPjxZZWFyPjIwMTE8L1llYXI+PFJl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F346A18" w14:textId="57A30255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hr15:22832519-2374799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8D6EDAB" w14:textId="01FF79B7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02AD5D4F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A582862" w14:textId="77777777" w:rsidR="00FF21DC" w:rsidRPr="00412CD2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311F8DD" w14:textId="11652C71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hr15:22832519-23090897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3851825" w14:textId="0F5C2196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3FBFF76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584184D" w14:textId="687D1F62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hr15:22832519-2309089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7A511EC" w14:textId="0B0FF4C3" w:rsidR="00FF21DC" w:rsidRPr="000F7577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70EA84E7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3E49E77" w14:textId="72FCA9C5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Angelman</w:t>
            </w:r>
            <w:r w:rsidR="00FF58E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/</w:t>
            </w:r>
            <w:r w:rsidR="00FF58E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rader-Willi BP2-3</w:t>
            </w:r>
          </w:p>
          <w:p w14:paraId="198B1636" w14:textId="24A187D4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5q11.2-q13.1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7DFE7BE" w14:textId="3B903AA5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23747996-2837987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3CA1A7F" w14:textId="2456A5A3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2E34650" w14:textId="1AF27ECA" w:rsidR="00E337B2" w:rsidRDefault="00FF21DC" w:rsidP="00E337B2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ristian_1995</w:t>
            </w:r>
            <w:hyperlink w:anchor="_ENREF_297" w:tooltip="Christian, 1995 #44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HJpc3RpYW48L0F1dGhvcj48WWVhcj4xOTk1PC9ZZWFy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HJpc3RpYW48L0F1dGhvcj48WWVhcj4xOTk1PC9ZZWFy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9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aminsky_2011</w:t>
            </w:r>
            <w:hyperlink w:anchor="_ENREF_40" w:tooltip="Kaminsky, 2011 #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6B6755FF" w14:textId="36ED9866" w:rsidR="00FF21DC" w:rsidRPr="00B9777F" w:rsidRDefault="00E337B2" w:rsidP="00E337B2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T</w:t>
            </w:r>
            <w:r w:rsidR="00FF21DC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n_2011</w:t>
            </w:r>
            <w:hyperlink w:anchor="_ENREF_298" w:tooltip="Tan, 2011 #44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48L0F1dGhvcj48WWVhcj4yMDExPC9ZZWFyPjxSZWNO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48L0F1dGhvcj48WWVhcj4yMDExPC9ZZWFyPjxSZWNO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9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FF21DC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im_2012</w:t>
            </w:r>
            <w:hyperlink w:anchor="_ENREF_299" w:tooltip="Kim, 2012 #44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yPC9ZZWFyPjxSZWNO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yPC9ZZWFyPjxSZWNO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9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FF21DC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ox_2015</w:t>
            </w:r>
            <w:hyperlink w:anchor="_ENREF_300" w:tooltip="Cox, 2015 #44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ox&lt;/Author&gt;&lt;Year&gt;2015&lt;/Year&gt;&lt;RecNum&gt;448&lt;/RecNum&gt;&lt;DisplayText&gt;&lt;style face="superscript"&gt;300&lt;/style&gt;&lt;/DisplayText&gt;&lt;record&gt;&lt;rec-number&gt;448&lt;/rec-number&gt;&lt;foreign-keys&gt;&lt;key app="EN" db-id="p9wv00a5yez0v1et5awv9pfoepd0x5dtwwpt" timestamp="1625598533"&gt;448&lt;/key&gt;&lt;/foreign-keys&gt;&lt;ref-type name="Journal Article"&gt;17&lt;/ref-type&gt;&lt;contributors&gt;&lt;authors&gt;&lt;author&gt;Cox, Devin M.&lt;/author&gt;&lt;author&gt;Butler, Merlin G.&lt;/author&gt;&lt;/authors&gt;&lt;/contributors&gt;&lt;titles&gt;&lt;title&gt;The 15q11.2 BP1-BP2 microdeletion syndrome: a review&lt;/title&gt;&lt;secondary-title&gt;International journal of molecular sciences&lt;/secondary-title&gt;&lt;alt-title&gt;Int J Mol Sci&lt;/alt-title&gt;&lt;/titles&gt;&lt;periodical&gt;&lt;full-title&gt;International journal of molecular sciences&lt;/full-title&gt;&lt;abbr-1&gt;Int J Mol Sci&lt;/abbr-1&gt;&lt;/periodical&gt;&lt;alt-periodical&gt;&lt;full-title&gt;International journal of molecular sciences&lt;/full-title&gt;&lt;abbr-1&gt;Int J Mol Sci&lt;/abbr-1&gt;&lt;/alt-periodical&gt;&lt;pages&gt;4068-4082&lt;/pages&gt;&lt;volume&gt;16&lt;/volume&gt;&lt;number&gt;2&lt;/number&gt;&lt;keywords&gt;&lt;keyword&gt;Attention Deficit Disorder with Hyperactivity/etiology&lt;/keyword&gt;&lt;keyword&gt;Autism Spectrum Disorder/etiology&lt;/keyword&gt;&lt;keyword&gt;Chromosome Aberrations&lt;/keyword&gt;&lt;keyword&gt;Chromosomes, Human, Pair 15&lt;/keyword&gt;&lt;keyword&gt;Epilepsy/etiology&lt;/keyword&gt;&lt;keyword&gt;Humans&lt;/keyword&gt;&lt;keyword&gt;Intellectual Disability/epidemiology/*pathology&lt;/keyword&gt;&lt;keyword&gt;Schizophrenia/etiology&lt;/keyword&gt;&lt;/keywords&gt;&lt;dates&gt;&lt;year&gt;2015&lt;/year&gt;&lt;/dates&gt;&lt;publisher&gt;MDPI&lt;/publisher&gt;&lt;isbn&gt;1422-0067&lt;/isbn&gt;&lt;accession-num&gt;25689425&lt;/accession-num&gt;&lt;urls&gt;&lt;related-urls&gt;&lt;url&gt;https://pubmed.ncbi.nlm.nih.gov/25689425&lt;/url&gt;&lt;url&gt;https://www.ncbi.nlm.nih.gov/pmc/articles/PMC4346944/&lt;/url&gt;&lt;/related-urls&gt;&lt;/urls&gt;&lt;electronic-resource-num&gt;10.3390/ijms16024068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65B0BFF" w14:textId="239D6E3E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23747996-2837987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DE8394A" w14:textId="40ED0E5D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7577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7A2FAB69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FF97485" w14:textId="7A5E01E5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5q13.1-q13.2 BP3-4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FF81404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28379874-3119288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B24C779" w14:textId="75C4D78C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D056DFC" w14:textId="62FD0090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arp_2008</w:t>
            </w:r>
            <w:hyperlink w:anchor="_ENREF_304" w:tooltip="Sharp, 2008 #45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FycDwvQXV0aG9yPjxZZWFyPjIwMDg8L1llYXI+PFJl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FycDwvQXV0aG9yPjxZZWFyPjIwMDg8L1llYXI+PFJl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an Bon_2009</w:t>
            </w:r>
            <w:hyperlink w:anchor="_ENREF_305" w:tooltip="van Bon, 2009 #41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YW4gQm9uPC9BdXRob3I+PFllYXI+MjAwOTwvWWVhcj48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YW4gQm9uPC9BdXRob3I+PFllYXI+MjAwOTwvWWVhcj48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senfeld_2011</w:t>
            </w:r>
            <w:hyperlink w:anchor="_ENREF_306" w:tooltip="Rosenfeld, 2011 #44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lbmZlbGQ8L0F1dGhvcj48WWVhcj4yMDExPC9ZZWFy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lbmZlbGQ8L0F1dGhvcj48WWVhcj4yMDExPC9ZZWFy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4592E4B" w14:textId="699B018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28379874-3119288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C51D39A" w14:textId="614CD80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7577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37580827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1CFCDA3" w14:textId="037BA9C1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5q13.1-13.3 BP3-5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C10AEAB" w14:textId="4977A530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28379874-3244540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709C8C3" w14:textId="1B8E0EB9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D67B762" w14:textId="5444436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arp_2008</w:t>
            </w:r>
            <w:hyperlink w:anchor="_ENREF_304" w:tooltip="Sharp, 2008 #45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FycDwvQXV0aG9yPjxZZWFyPjIwMDg8L1llYXI+PFJl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FycDwvQXV0aG9yPjxZZWFyPjIwMDg8L1llYXI+PFJl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an Bon_2009</w:t>
            </w:r>
            <w:hyperlink w:anchor="_ENREF_305" w:tooltip="van Bon, 2009 #41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YW4gQm9uPC9BdXRob3I+PFllYXI+MjAwOTwvWWVhcj48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YW4gQm9uPC9BdXRob3I+PFllYXI+MjAwOTwvWWVhcj48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EF2FC92" w14:textId="7A97BE43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28379874-3244540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AD0624D" w14:textId="5C0992DC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7577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39EE66DB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73D9463" w14:textId="3A2BF275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5q13.3 BP4-5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0727A1A" w14:textId="23F1444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31192889-3244540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2C2ECA5" w14:textId="16783C4E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E5B4E64" w14:textId="34E6D82A" w:rsidR="00B9777F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iller_2009</w:t>
            </w:r>
            <w:hyperlink w:anchor="_ENREF_307" w:tooltip="Miller, 2009 #41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aWxsZXI8L0F1dGhvcj48WWVhcj4yMDA5PC9ZZWFyPjxS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aWxsZXI8L0F1dGhvcj48WWVhcj4yMDA5PC9ZZWFyPjxS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an Bon_2009</w:t>
            </w:r>
            <w:hyperlink w:anchor="_ENREF_305" w:tooltip="van Bon, 2009 #41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YW4gQm9uPC9BdXRob3I+PFllYXI+MjAwOTwvWWVhcj48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YW4gQm9uPC9BdXRob3I+PFllYXI+MjAwOTwvWWVhcj48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aminsky_2011</w:t>
            </w:r>
            <w:hyperlink w:anchor="_ENREF_40" w:tooltip="Kaminsky, 2011 #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6AFD4E6E" w14:textId="583B2DB4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ahoo_2011</w:t>
            </w:r>
            <w:hyperlink w:anchor="_ENREF_303" w:tooltip="Sahoo, 2011 #41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hvbzwvQXV0aG9yPjxZZWFyPjIwMTE8L1llYXI+PFJl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hvbzwvQXV0aG9yPjxZZWFyPjIwMTE8L1llYXI+PFJl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owther_2015</w:t>
            </w:r>
            <w:hyperlink w:anchor="_ENREF_308" w:tooltip="Lowther, 2015 #41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b3d0aGVyPC9BdXRob3I+PFllYXI+MjAxNTwvWWVhcj48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b3d0aGVyPC9BdXRob3I+PFllYXI+MjAxNTwvWWVhcj48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Uddin_2018</w:t>
            </w:r>
            <w:hyperlink w:anchor="_ENREF_309" w:tooltip="Uddin, 2018 #41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VZGRpbjwvQXV0aG9yPjxZZWFyPjIwMTg8L1llYXI+PFJl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VZGRpbjwvQXV0aG9yPjxZZWFyPjIwMTg8L1llYXI+PFJl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2B6BFA9" w14:textId="2A6AFF16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31192889-3244540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7E366E0" w14:textId="7653F2D6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7577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466A79A1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9ECC457" w14:textId="227B9A90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NA7 (15q13.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B34FCD8" w14:textId="115AD6B3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32019621-3244540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AD4D000" w14:textId="1DAE2D5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ECA5410" w14:textId="0F587A4B" w:rsidR="00B9777F" w:rsidRDefault="00FF21D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ahoo_2011</w:t>
            </w:r>
            <w:hyperlink w:anchor="_ENREF_303" w:tooltip="Sahoo, 2011 #41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hvbzwvQXV0aG9yPjxZZWFyPjIwMTE8L1llYXI+PFJl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hvbzwvQXV0aG9yPjxZZWFyPjIwMTE8L1llYXI+PFJl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oppman-Chaney_2013</w:t>
            </w:r>
            <w:hyperlink w:anchor="_ENREF_310" w:tooltip="Hoppman-Chaney, 2013 #41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b3BwbWFuLUNoYW5leTwvQXV0aG9yPjxZZWFyPjIwMTM8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b3BwbWFuLUNoYW5leTwvQXV0aG9yPjxZZWFyPjIwMTM8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1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713C4832" w14:textId="7A7937CF" w:rsidR="00FF21DC" w:rsidRPr="00B9777F" w:rsidRDefault="00FF21D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owther_2015</w:t>
            </w:r>
            <w:hyperlink w:anchor="_ENREF_308" w:tooltip="Lowther, 2015 #41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b3d0aGVyPC9BdXRob3I+PFllYXI+MjAxNTwvWWVhcj48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b3d0aGVyPC9BdXRob3I+PFllYXI+MjAxNTwvWWVhcj48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Uddin_2018</w:t>
            </w:r>
            <w:hyperlink w:anchor="_ENREF_309" w:tooltip="Uddin, 2018 #41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VZGRpbjwvQXV0aG9yPjxZZWFyPjIwMTg8L1llYXI+PFJl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VZGRpbjwvQXV0aG9yPjxZZWFyPjIwMTg8L1llYXI+PFJl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0AA88D9" w14:textId="65C8B473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32019621-3244540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950A8DA" w14:textId="0D97F1A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7577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2FC670EA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3BA5900" w14:textId="5F5C391E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89" w:name="_Hlk74905393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MEIS2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5q14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EF54A56" w14:textId="5B0B9D59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33894032-3865916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331B051" w14:textId="3258B7D9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445DCA1" w14:textId="077119E2" w:rsidR="00FF21DC" w:rsidRPr="00B9777F" w:rsidRDefault="00FF21D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ohansson_2014</w:t>
            </w:r>
            <w:hyperlink w:anchor="_ENREF_311" w:tooltip="Johansson, 2014 #19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b2hhbnNzb248L0F1dGhvcj48WWVhcj4yMDE0PC9ZZWFy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b2hhbnNzb248L0F1dGhvcj48WWVhcj4yMDE0PC9ZZWFy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1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en_2016</w:t>
            </w:r>
            <w:hyperlink w:anchor="_ENREF_312" w:tooltip="Chen, 2016 #19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hen&lt;/Author&gt;&lt;Year&gt;2016&lt;/Year&gt;&lt;RecNum&gt;194&lt;/RecNum&gt;&lt;DisplayText&gt;&lt;style face="superscript"&gt;312&lt;/style&gt;&lt;/DisplayText&gt;&lt;record&gt;&lt;rec-number&gt;194&lt;/rec-number&gt;&lt;foreign-keys&gt;&lt;key app="EN" db-id="p9wv00a5yez0v1et5awv9pfoepd0x5dtwwpt" timestamp="1624033015"&gt;194&lt;/key&gt;&lt;/foreign-keys&gt;&lt;ref-type name="Journal Article"&gt;17&lt;/ref-type&gt;&lt;contributors&gt;&lt;authors&gt;&lt;author&gt;Chen, Chih-Ping&lt;/author&gt;&lt;author&gt;Chen, Chen-Yu&lt;/author&gt;&lt;author&gt;Chern, Schu-Rern&lt;/author&gt;&lt;author&gt;Wu, Peih-Shan&lt;/author&gt;&lt;author&gt;Chen, Yen-Ni&lt;/author&gt;&lt;author&gt;Chen, Shin-Wen&lt;/author&gt;&lt;author&gt;Chen, Li-Feng&lt;/author&gt;&lt;author&gt;Yang, Chien-Wen&lt;/author&gt;&lt;author&gt;Wang, Wayseen&lt;/author&gt;&lt;/authors&gt;&lt;/contributors&gt;&lt;titles&gt;&lt;title&gt;Prenatal diagnosis and molecular cytogenetic characterization of a de novo 4.858-Mb microdeletion in 15q14 associated with ACTC1 and MEIS2 haploinsufficiency and tetralogy of Fallot&lt;/title&gt;&lt;secondary-title&gt;Taiwanese Journal of Obstetrics and Gynecology&lt;/secondary-title&gt;&lt;/titles&gt;&lt;periodical&gt;&lt;full-title&gt;Taiwanese Journal of Obstetrics and Gynecology&lt;/full-title&gt;&lt;/periodical&gt;&lt;pages&gt;270-274&lt;/pages&gt;&lt;volume&gt;55&lt;/volume&gt;&lt;number&gt;2&lt;/number&gt;&lt;keywords&gt;&lt;keyword&gt;15q14 microdeletion&lt;/keyword&gt;&lt;keyword&gt;prenatal diagnosis&lt;/keyword&gt;&lt;keyword&gt;tetralogy of Fallot&lt;/keyword&gt;&lt;/keywords&gt;&lt;dates&gt;&lt;year&gt;2016&lt;/year&gt;&lt;pub-dates&gt;&lt;date&gt;2016/04/01/&lt;/date&gt;&lt;/pub-dates&gt;&lt;/dates&gt;&lt;isbn&gt;1028-4559&lt;/isbn&gt;&lt;urls&gt;&lt;related-urls&gt;&lt;url&gt;https://www.sciencedirect.com/science/article/pii/S1028455916000486&lt;/url&gt;&lt;/related-urls&gt;&lt;/urls&gt;&lt;electronic-resource-num&gt;https://doi.org/10.1016/j.tjog.2016.02.013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1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ambin_2017</w:t>
            </w:r>
            <w:hyperlink w:anchor="_ENREF_313" w:tooltip="Gambin, 2017 #19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YW1iaW48L0F1dGhvcj48WWVhcj4yMDE3PC9ZZWFyPjxS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YW1iaW48L0F1dGhvcj48WWVhcj4yMDE3PC9ZZWFyPjxS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1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imojima_2017</w:t>
            </w:r>
            <w:hyperlink w:anchor="_ENREF_314" w:tooltip="Shimojima, 2017 #19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himojima&lt;/Author&gt;&lt;Year&gt;2017&lt;/Year&gt;&lt;RecNum&gt;193&lt;/RecNum&gt;&lt;DisplayText&gt;&lt;style face="superscript"&gt;314&lt;/style&gt;&lt;/DisplayText&gt;&lt;record&gt;&lt;rec-number&gt;193&lt;/rec-number&gt;&lt;foreign-keys&gt;&lt;key app="EN" db-id="p9wv00a5yez0v1et5awv9pfoepd0x5dtwwpt" timestamp="1624032957"&gt;193&lt;/key&gt;&lt;/foreign-keys&gt;&lt;ref-type name="Journal Article"&gt;17&lt;/ref-type&gt;&lt;contributors&gt;&lt;authors&gt;&lt;author&gt;Shimojima, Keiko&lt;/author&gt;&lt;author&gt;Ondo, Yumiko&lt;/author&gt;&lt;author&gt;Okamoto, Nobuhiko&lt;/author&gt;&lt;author&gt;Yamamoto, Toshiyuki&lt;/author&gt;&lt;/authors&gt;&lt;/contributors&gt;&lt;titles&gt;&lt;title&gt;A 15q14 microdeletion involving MEIS2 identified in a patient with autism spectrum disorder&lt;/title&gt;&lt;secondary-title&gt;Human Genome Variation&lt;/secondary-title&gt;&lt;/titles&gt;&lt;periodical&gt;&lt;full-title&gt;Human Genome Variation&lt;/full-title&gt;&lt;/periodical&gt;&lt;pages&gt;17029&lt;/pages&gt;&lt;volume&gt;4&lt;/volume&gt;&lt;number&gt;1&lt;/number&gt;&lt;dates&gt;&lt;year&gt;2017&lt;/year&gt;&lt;pub-dates&gt;&lt;date&gt;2017/07/20&lt;/date&gt;&lt;/pub-dates&gt;&lt;/dates&gt;&lt;isbn&gt;2054-345X&lt;/isbn&gt;&lt;urls&gt;&lt;related-urls&gt;&lt;url&gt;https://doi.org/10.1038/hgv.2017.29&lt;/url&gt;&lt;/related-urls&gt;&lt;/urls&gt;&lt;electronic-resource-num&gt;10.1038/hgv.2017.2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1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72DF816" w14:textId="7427DF1D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33894032-3865916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9933789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 of Gambi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D832A30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52485FA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534803E" w14:textId="544C96F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36790702-3740435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A289BBF" w14:textId="5F6A4A0A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2EBC454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9D7B177" w14:textId="38A74BB4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36790702-3740435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2C0121A" w14:textId="5C599403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6 of Gambi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00055A" w:rsidRPr="003456EA" w14:paraId="4CCC9CE0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AFB4A9C" w14:textId="07752C67" w:rsidR="0000055A" w:rsidRPr="009369B6" w:rsidRDefault="0000055A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5q15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56A20A2" w14:textId="33E71398" w:rsidR="0000055A" w:rsidRPr="009369B6" w:rsidRDefault="0000055A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0055A">
              <w:rPr>
                <w:rFonts w:asciiTheme="minorHAnsi" w:eastAsia="Times New Roman" w:hAnsiTheme="minorHAnsi" w:cstheme="minorHAnsi"/>
                <w:sz w:val="16"/>
                <w:szCs w:val="16"/>
              </w:rPr>
              <w:t>chr15:43891761-4394103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372B84D" w14:textId="39FEF283" w:rsidR="0000055A" w:rsidRPr="009369B6" w:rsidRDefault="0000055A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3152675" w14:textId="3639789B" w:rsidR="0000055A" w:rsidRPr="00B9777F" w:rsidRDefault="006C5DB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Zhang_2007</w:t>
            </w:r>
            <w:hyperlink w:anchor="_ENREF_315" w:tooltip="Zhang, 2007 #58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aaGFuZzwvQXV0aG9yPjxZZWFyPjIwMDc8L1llYXI+PFJl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aaGFuZzwvQXV0aG9yPjxZZWFyPjIwMDc8L1llYXI+PFJl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1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00055A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nijnenburg_2009</w:t>
            </w:r>
            <w:hyperlink w:anchor="_ENREF_316" w:tooltip="Knijnenburg, 2009 #58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nijnenburg&lt;/Author&gt;&lt;Year&gt;2009&lt;/Year&gt;&lt;RecNum&gt;586&lt;/RecNum&gt;&lt;DisplayText&gt;&lt;style face="superscript"&gt;316&lt;/style&gt;&lt;/DisplayText&gt;&lt;record&gt;&lt;rec-number&gt;586&lt;/rec-number&gt;&lt;foreign-keys&gt;&lt;key app="EN" db-id="p9wv00a5yez0v1et5awv9pfoepd0x5dtwwpt" timestamp="1626823302"&gt;586&lt;/key&gt;&lt;/foreign-keys&gt;&lt;ref-type name="Journal Article"&gt;17&lt;/ref-type&gt;&lt;contributors&gt;&lt;authors&gt;&lt;author&gt;Knijnenburg, J.&lt;/author&gt;&lt;author&gt;Oberstein, S. A. J. Lesnik&lt;/author&gt;&lt;author&gt;Frei, K.&lt;/author&gt;&lt;author&gt;Lucas, T.&lt;/author&gt;&lt;author&gt;Gijsbers, A. C. J.&lt;/author&gt;&lt;author&gt;Ruivenkamp, C. A. L.&lt;/author&gt;&lt;author&gt;Tanke, H. J.&lt;/author&gt;&lt;author&gt;Szuhai, K.&lt;/author&gt;&lt;/authors&gt;&lt;/contributors&gt;&lt;titles&gt;&lt;title&gt;A homozygous deletion of a normal variation locus in a patient with hearing loss from non-consanguineous parents&lt;/title&gt;&lt;secondary-title&gt;Journal of Medical Genetics&lt;/secondary-title&gt;&lt;/titles&gt;&lt;periodical&gt;&lt;full-title&gt;J Med Genet&lt;/full-title&gt;&lt;abbr-1&gt;Journal of medical genetics&lt;/abbr-1&gt;&lt;/periodical&gt;&lt;pages&gt;412&lt;/pages&gt;&lt;volume&gt;46&lt;/volume&gt;&lt;number&gt;6&lt;/number&gt;&lt;dates&gt;&lt;year&gt;2009&lt;/year&gt;&lt;/dates&gt;&lt;urls&gt;&lt;related-urls&gt;&lt;url&gt;http://jmg.bmj.com/content/46/6/412.abstract&lt;/url&gt;&lt;/related-urls&gt;&lt;/urls&gt;&lt;electronic-resource-num&gt;10.1136/jmg.2008.063685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1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00055A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ona_2015</w:t>
            </w:r>
            <w:hyperlink w:anchor="_ENREF_317" w:tooltip="Vona, 2015 #58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b25hPC9BdXRob3I+PFllYXI+MjAxNTwvWWVhcj48UmVj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b25hPC9BdXRob3I+PFllYXI+MjAxNTwvWWVhcj48UmVj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1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D713117" w14:textId="794370B2" w:rsidR="0000055A" w:rsidRPr="003B164A" w:rsidRDefault="0000055A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0055A">
              <w:rPr>
                <w:rFonts w:asciiTheme="minorHAnsi" w:eastAsia="Times New Roman" w:hAnsiTheme="minorHAnsi" w:cstheme="minorHAnsi"/>
                <w:sz w:val="16"/>
                <w:szCs w:val="16"/>
              </w:rPr>
              <w:t>chr15:43891761-4394103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A75305A" w14:textId="0379F7FF" w:rsidR="0000055A" w:rsidRPr="009369B6" w:rsidRDefault="0000055A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genes: </w:t>
            </w:r>
            <w:r w:rsidRPr="0000055A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STRC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and </w:t>
            </w:r>
            <w:r w:rsidRPr="0000055A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CATSPER2</w:t>
            </w:r>
          </w:p>
        </w:tc>
      </w:tr>
      <w:tr w:rsidR="00CB09D9" w:rsidRPr="003456EA" w14:paraId="7A8F6F95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81A764E" w14:textId="0228E4A3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90" w:name="_Hlk74908642"/>
            <w:bookmarkEnd w:id="89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FBN1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5q21.1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A396D0B" w14:textId="2AAE1C6E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46098636-4714590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8192F9D" w14:textId="64CF7350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710E480" w14:textId="197C08C5" w:rsidR="00B9777F" w:rsidRDefault="00FF21D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átyás_2007</w:t>
            </w:r>
            <w:hyperlink w:anchor="_ENREF_318" w:tooltip="Mátyás, 2007 #19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átyás&lt;/Author&gt;&lt;Year&gt;2007&lt;/Year&gt;&lt;RecNum&gt;198&lt;/RecNum&gt;&lt;DisplayText&gt;&lt;style face="superscript"&gt;318&lt;/style&gt;&lt;/DisplayText&gt;&lt;record&gt;&lt;rec-number&gt;198&lt;/rec-number&gt;&lt;foreign-keys&gt;&lt;key app="EN" db-id="p9wv00a5yez0v1et5awv9pfoepd0x5dtwwpt" timestamp="1624037513"&gt;198&lt;/key&gt;&lt;/foreign-keys&gt;&lt;ref-type name="Journal Article"&gt;17&lt;/ref-type&gt;&lt;contributors&gt;&lt;authors&gt;&lt;author&gt;Mátyás, Gábor&lt;/author&gt;&lt;author&gt;Alonso, Sira&lt;/author&gt;&lt;author&gt;Patrignani, Andrea&lt;/author&gt;&lt;author&gt;Marti, Myriam&lt;/author&gt;&lt;author&gt;Arnold, Eliane&lt;/author&gt;&lt;author&gt;Magyar, István&lt;/author&gt;&lt;author&gt;Henggeler, Caroline&lt;/author&gt;&lt;author&gt;Carrel, Thierry&lt;/author&gt;&lt;author&gt;Steinmann, Beat&lt;/author&gt;&lt;author&gt;Berger, Wolfgang&lt;/author&gt;&lt;/authors&gt;&lt;/contributors&gt;&lt;titles&gt;&lt;title&gt;Large genomic fibrillin-1 (FBN1) gene deletions provide evidence for true haploinsufficiency in Marfan syndrome&lt;/title&gt;&lt;secondary-title&gt;Human Genetics&lt;/secondary-title&gt;&lt;/titles&gt;&lt;periodical&gt;&lt;full-title&gt;Hum Genet&lt;/full-title&gt;&lt;abbr-1&gt;Human genetics&lt;/abbr-1&gt;&lt;/periodical&gt;&lt;pages&gt;23-32&lt;/pages&gt;&lt;volume&gt;122&lt;/volume&gt;&lt;number&gt;1&lt;/number&gt;&lt;dates&gt;&lt;year&gt;2007&lt;/year&gt;&lt;pub-dates&gt;&lt;date&gt;2007/08/01&lt;/date&gt;&lt;/pub-dates&gt;&lt;/dates&gt;&lt;isbn&gt;1432-1203&lt;/isbn&gt;&lt;urls&gt;&lt;related-urls&gt;&lt;url&gt;https://doi.org/10.1007/s00439-007-0371-x&lt;/url&gt;&lt;/related-urls&gt;&lt;/urls&gt;&lt;electronic-resource-num&gt;10.1007/s00439-007-0371-x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1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urtado_2011</w:t>
            </w:r>
            <w:hyperlink w:anchor="_ENREF_319" w:tooltip="Furtado, 2011 #20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urtado&lt;/Author&gt;&lt;Year&gt;2011&lt;/Year&gt;&lt;RecNum&gt;200&lt;/RecNum&gt;&lt;DisplayText&gt;&lt;style face="superscript"&gt;319&lt;/style&gt;&lt;/DisplayText&gt;&lt;record&gt;&lt;rec-number&gt;200&lt;/rec-number&gt;&lt;foreign-keys&gt;&lt;key app="EN" db-id="p9wv00a5yez0v1et5awv9pfoepd0x5dtwwpt" timestamp="1624038025"&gt;200&lt;/key&gt;&lt;/foreign-keys&gt;&lt;ref-type name="Journal Article"&gt;17&lt;/ref-type&gt;&lt;contributors&gt;&lt;authors&gt;&lt;author&gt;Furtado, Larissa V.&lt;/author&gt;&lt;author&gt;Wooderchak-Donahue, Whitney&lt;/author&gt;&lt;author&gt;Rope, Alan F.&lt;/author&gt;&lt;author&gt;Yetman, Angela T.&lt;/author&gt;&lt;author&gt;Lewis, Tracey&lt;/author&gt;&lt;author&gt;Plant, Parker&lt;/author&gt;&lt;author&gt;Bayrak-Toydemir, Pinar&lt;/author&gt;&lt;/authors&gt;&lt;/contributors&gt;&lt;titles&gt;&lt;title&gt;Characterization of large genomic deletions in the FBN1 gene using multiplex ligation-dependent probe amplification&lt;/title&gt;&lt;secondary-title&gt;BMC Medical Genetics&lt;/secondary-title&gt;&lt;/titles&gt;&lt;periodical&gt;&lt;full-title&gt;BMC Medical Genetics&lt;/full-title&gt;&lt;/periodical&gt;&lt;pages&gt;119&lt;/pages&gt;&lt;volume&gt;12&lt;/volume&gt;&lt;number&gt;1&lt;/number&gt;&lt;dates&gt;&lt;year&gt;2011&lt;/year&gt;&lt;pub-dates&gt;&lt;date&gt;2011/09/21&lt;/date&gt;&lt;/pub-dates&gt;&lt;/dates&gt;&lt;isbn&gt;1471-2350&lt;/isbn&gt;&lt;urls&gt;&lt;related-urls&gt;&lt;url&gt;https://doi.org/10.1186/1471-2350-12-119&lt;/url&gt;&lt;/related-urls&gt;&lt;/urls&gt;&lt;electronic-resource-num&gt;10.1186/1471-2350-12-11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1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3944741A" w14:textId="3AE3FB39" w:rsidR="00FF21DC" w:rsidRPr="00B9777F" w:rsidRDefault="00FF21D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ilhorst-Hofstee</w:t>
            </w:r>
            <w:r w:rsidR="00D12429"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11</w:t>
            </w:r>
            <w:hyperlink w:anchor="_ENREF_320" w:tooltip="Hilhorst-Hofstee, 2011 #19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aWxob3JzdC1Ib2ZzdGVlPC9BdXRob3I+PFllYXI+MjAx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aWxob3JzdC1Ib2ZzdGVlPC9BdXRob3I+PFllYXI+MjAx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ordoni_2017</w:t>
            </w:r>
            <w:hyperlink w:anchor="_ENREF_321" w:tooltip="Dordoni, 2017 #19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Dordoni&lt;/Author&gt;&lt;Year&gt;2017&lt;/Year&gt;&lt;RecNum&gt;199&lt;/RecNum&gt;&lt;DisplayText&gt;&lt;style face="superscript"&gt;321&lt;/style&gt;&lt;/DisplayText&gt;&lt;record&gt;&lt;rec-number&gt;199&lt;/rec-number&gt;&lt;foreign-keys&gt;&lt;key app="EN" db-id="p9wv00a5yez0v1et5awv9pfoepd0x5dtwwpt" timestamp="1624037936"&gt;199&lt;/key&gt;&lt;/foreign-keys&gt;&lt;ref-type name="Journal Article"&gt;17&lt;/ref-type&gt;&lt;contributors&gt;&lt;authors&gt;&lt;author&gt;Dordoni, Chiara&lt;/author&gt;&lt;author&gt;Ciaccio, Claudia&lt;/author&gt;&lt;author&gt;Santoro, Graziano&lt;/author&gt;&lt;author&gt;Venturini, Marina&lt;/author&gt;&lt;author&gt;Cavallari, Ugo&lt;/author&gt;&lt;author&gt;Ritelli, Marco&lt;/author&gt;&lt;author&gt;Colombi, Marina&lt;/author&gt;&lt;/authors&gt;&lt;/contributors&gt;&lt;titles&gt;&lt;title&gt;Marfan syndrome: Report of a complex phenotype due to a 15q21.1 contiguos gene deletion encompassing FBN1, and literature review&lt;/title&gt;&lt;secondary-title&gt;American Journal of Medical Genetics Part A&lt;/secondary-title&gt;&lt;/titles&gt;&lt;periodical&gt;&lt;full-title&gt;American Journal of Medical Genetics Part A&lt;/full-title&gt;&lt;/periodical&gt;&lt;pages&gt;200-206&lt;/pages&gt;&lt;volume&gt;173&lt;/volume&gt;&lt;number&gt;1&lt;/number&gt;&lt;keywords&gt;&lt;keyword&gt;15q21.1 microdeletion&lt;/keyword&gt;&lt;keyword&gt;Marfan syndrome&lt;/keyword&gt;&lt;keyword&gt;FBN1&lt;/keyword&gt;&lt;keyword&gt;gross rearrangement&lt;/keyword&gt;&lt;keyword&gt;MLPA&lt;/keyword&gt;&lt;keyword&gt;aCGH&lt;/keyword&gt;&lt;/keywords&gt;&lt;dates&gt;&lt;year&gt;2017&lt;/year&gt;&lt;pub-dates&gt;&lt;date&gt;2017/01/01&lt;/date&gt;&lt;/pub-dates&gt;&lt;/dates&gt;&lt;publisher&gt;John Wiley &amp;amp; Sons, Ltd&lt;/publisher&gt;&lt;isbn&gt;1552-4825&lt;/isbn&gt;&lt;work-type&gt;https://doi.org/10.1002/ajmg.a.37975&lt;/work-type&gt;&lt;urls&gt;&lt;related-urls&gt;&lt;url&gt;https://doi.org/10.1002/ajmg.a.37975&lt;/url&gt;&lt;/related-urls&gt;&lt;/urls&gt;&lt;electronic-resource-num&gt;https://doi.org/10.1002/ajmg.a.37975&lt;/electronic-resource-num&gt;&lt;access-date&gt;2021/06/18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226C9A9" w14:textId="0EA3B73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B164A">
              <w:rPr>
                <w:rFonts w:asciiTheme="minorHAnsi" w:eastAsia="Times New Roman" w:hAnsiTheme="minorHAnsi" w:cstheme="minorHAnsi"/>
                <w:sz w:val="16"/>
                <w:szCs w:val="16"/>
              </w:rPr>
              <w:t>chr15:48311344-4935861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513256B" w14:textId="1B456EDD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7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ilhorst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-Hofstee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E4AE927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FCA92BD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96C4063" w14:textId="1A1D87A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48700503-4893798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8EF0D1A" w14:textId="30495B08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5D670F0" w14:textId="5FEEED4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EB7A6DE" w14:textId="0D6059F1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48700503-4893798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68959E8" w14:textId="6C11AAA3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FBN1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bookmarkEnd w:id="90"/>
      <w:tr w:rsidR="00CB09D9" w:rsidRPr="003456EA" w14:paraId="617573D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238AD91" w14:textId="67191FC6" w:rsidR="00FF21DC" w:rsidRPr="00412CD2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15q24 AB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3676CFE" w14:textId="58CBC580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hr15:72963970-7434389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1CD1388" w14:textId="20637987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3731847" w14:textId="18A72C44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goulas_2012</w:t>
            </w:r>
            <w:hyperlink w:anchor="_ENREF_322" w:tooltip="Magoulas, 2012 #20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agoulas&lt;/Author&gt;&lt;Year&gt;2012&lt;/Year&gt;&lt;RecNum&gt;203&lt;/RecNum&gt;&lt;DisplayText&gt;&lt;style face="superscript"&gt;322&lt;/style&gt;&lt;/DisplayText&gt;&lt;record&gt;&lt;rec-number&gt;203&lt;/rec-number&gt;&lt;foreign-keys&gt;&lt;key app="EN" db-id="p9wv00a5yez0v1et5awv9pfoepd0x5dtwwpt" timestamp="1624040066"&gt;203&lt;/key&gt;&lt;/foreign-keys&gt;&lt;ref-type name="Journal Article"&gt;17&lt;/ref-type&gt;&lt;contributors&gt;&lt;authors&gt;&lt;author&gt;Magoulas, Pilar L.&lt;/author&gt;&lt;author&gt;El-Hattab, Ayman W.&lt;/author&gt;&lt;/authors&gt;&lt;/contributors&gt;&lt;titles&gt;&lt;title&gt;Chromosome 15q24 microdeletion syndrome&lt;/title&gt;&lt;secondary-title&gt;Orphanet journal of rare diseases&lt;/secondary-title&gt;&lt;alt-title&gt;Orphanet J Rare Dis&lt;/alt-title&gt;&lt;/titles&gt;&lt;periodical&gt;&lt;full-title&gt;Orphanet journal of rare diseases&lt;/full-title&gt;&lt;abbr-1&gt;Orphanet J Rare Dis&lt;/abbr-1&gt;&lt;/periodical&gt;&lt;alt-periodical&gt;&lt;full-title&gt;Orphanet journal of rare diseases&lt;/full-title&gt;&lt;abbr-1&gt;Orphanet J Rare Dis&lt;/abbr-1&gt;&lt;/alt-periodical&gt;&lt;pages&gt;2-2&lt;/pages&gt;&lt;volume&gt;7&lt;/volume&gt;&lt;keywords&gt;&lt;keyword&gt;*Chromosome Aberrations&lt;/keyword&gt;&lt;keyword&gt;*Chromosomes, Human, Pair 15&lt;/keyword&gt;&lt;keyword&gt;Developmental Disabilities/*genetics&lt;/keyword&gt;&lt;keyword&gt;Humans&lt;/keyword&gt;&lt;/keywords&gt;&lt;dates&gt;&lt;year&gt;2012&lt;/year&gt;&lt;/dates&gt;&lt;publisher&gt;BioMed Central&lt;/publisher&gt;&lt;isbn&gt;1750-1172&lt;/isbn&gt;&lt;accession-num&gt;22216833&lt;/accession-num&gt;&lt;urls&gt;&lt;related-urls&gt;&lt;url&gt;https://pubmed.ncbi.nlm.nih.gov/22216833&lt;/url&gt;&lt;url&gt;https://www.ncbi.nlm.nih.gov/pmc/articles/PMC3275445/&lt;/url&gt;&lt;/related-urls&gt;&lt;/urls&gt;&lt;electronic-resource-num&gt;10.1186/1750-1172-7-2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uynh_2018</w:t>
            </w:r>
            <w:hyperlink w:anchor="_ENREF_323" w:tooltip="Huynh, 2018 #45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dXluaDwvQXV0aG9yPjxZZWFyPjIwMTg8L1llYXI+PFJl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dXluaDwvQXV0aG9yPjxZZWFyPjIwMTg8L1llYXI+PFJl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u_2020</w:t>
            </w:r>
            <w:hyperlink w:anchor="_ENREF_324" w:tooltip="Liu, 2020 #20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iu&lt;/Author&gt;&lt;Year&gt;2020&lt;/Year&gt;&lt;RecNum&gt;204&lt;/RecNum&gt;&lt;DisplayText&gt;&lt;style face="superscript"&gt;324&lt;/style&gt;&lt;/DisplayText&gt;&lt;record&gt;&lt;rec-number&gt;204&lt;/rec-number&gt;&lt;foreign-keys&gt;&lt;key app="EN" db-id="p9wv00a5yez0v1et5awv9pfoepd0x5dtwwpt" timestamp="1624040795"&gt;204&lt;/key&gt;&lt;/foreign-keys&gt;&lt;ref-type name="Journal Article"&gt;17&lt;/ref-type&gt;&lt;contributors&gt;&lt;authors&gt;&lt;author&gt;Liu, Yi&lt;/author&gt;&lt;author&gt;Zhang, Yanqing&lt;/author&gt;&lt;author&gt;Zarrei, Mehdi&lt;/author&gt;&lt;author&gt;Dong, Rui&lt;/author&gt;&lt;author&gt;Yang, Xiaomeng&lt;/author&gt;&lt;author&gt;Zhao, Dongmei&lt;/author&gt;&lt;author&gt;Scherer, Stephen W.&lt;/author&gt;&lt;author&gt;Gai, Zhongtao&lt;/author&gt;&lt;/authors&gt;&lt;/contributors&gt;&lt;titles&gt;&lt;title&gt;Refining critical regions in 15q24 microdeletion syndrome pertaining to autism&lt;/title&gt;&lt;secondary-title&gt;American Journal of Medical Genetics Part B: Neuropsychiatric Genetics&lt;/secondary-title&gt;&lt;/titles&gt;&lt;periodical&gt;&lt;full-title&gt;American Journal of Medical Genetics Part B: Neuropsychiatric Genetics&lt;/full-title&gt;&lt;/periodical&gt;&lt;pages&gt;217-226&lt;/pages&gt;&lt;volume&gt;183&lt;/volume&gt;&lt;number&gt;4&lt;/number&gt;&lt;keywords&gt;&lt;keyword&gt;15q24 microdeletion&lt;/keyword&gt;&lt;keyword&gt;autism spectrum disorder&lt;/keyword&gt;&lt;keyword&gt;critical region&lt;/keyword&gt;&lt;keyword&gt;de novo&lt;/keyword&gt;&lt;/keywords&gt;&lt;dates&gt;&lt;year&gt;2020&lt;/year&gt;&lt;pub-dates&gt;&lt;date&gt;2020/06/01&lt;/date&gt;&lt;/pub-dates&gt;&lt;/dates&gt;&lt;publisher&gt;John Wiley &amp;amp; Sons, Ltd&lt;/publisher&gt;&lt;isbn&gt;1552-4841&lt;/isbn&gt;&lt;work-type&gt;https://doi.org/10.1002/ajmg.b.32778&lt;/work-type&gt;&lt;urls&gt;&lt;related-urls&gt;&lt;url&gt;https://doi.org/10.1002/ajmg.b.32778&lt;/url&gt;&lt;/related-urls&gt;&lt;/urls&gt;&lt;electronic-resource-num&gt;https://doi.org/10.1002/ajmg.b.32778&lt;/electronic-resource-num&gt;&lt;access-date&gt;2021/06/18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1774DC3" w14:textId="4DD96A83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hr15:72963970-7434389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8EEEFE1" w14:textId="35ED8FE3" w:rsidR="00FF21DC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proofErr w:type="gramStart"/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</w:t>
            </w:r>
            <w:proofErr w:type="gramEnd"/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rrespond to patient reported in Huynh </w:t>
            </w:r>
            <w:r w:rsidRPr="00412CD2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14DD9CB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13124AA" w14:textId="77777777" w:rsidR="00FF21DC" w:rsidRPr="0006111D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5q24 AC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5586379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91" w:name="_Hlk75891409"/>
            <w:r w:rsidRPr="0006111D">
              <w:rPr>
                <w:rFonts w:asciiTheme="minorHAnsi" w:eastAsia="Times New Roman" w:hAnsiTheme="minorHAnsi" w:cstheme="minorHAnsi"/>
                <w:sz w:val="16"/>
                <w:szCs w:val="16"/>
              </w:rPr>
              <w:t>chr15:72963715-75508312</w:t>
            </w:r>
            <w:bookmarkEnd w:id="91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AED115F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3C01904" w14:textId="3B8B5E96" w:rsidR="00FF21DC" w:rsidRPr="00B9777F" w:rsidRDefault="00FF21D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l-Hattab_2009</w:t>
            </w:r>
            <w:hyperlink w:anchor="_ENREF_325" w:tooltip="El-Hattab, 2009 #36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A5PC9ZZWFy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A5PC9ZZWFy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l-Hattab_2010</w:t>
            </w:r>
            <w:hyperlink w:anchor="_ENREF_326" w:tooltip="El-Hattab, 2010 #45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El-Hattab&lt;/Author&gt;&lt;Year&gt;2010&lt;/Year&gt;&lt;RecNum&gt;452&lt;/RecNum&gt;&lt;DisplayText&gt;&lt;style face="superscript"&gt;326&lt;/style&gt;&lt;/DisplayText&gt;&lt;record&gt;&lt;rec-number&gt;452&lt;/rec-number&gt;&lt;foreign-keys&gt;&lt;key app="EN" db-id="p9wv00a5yez0v1et5awv9pfoepd0x5dtwwpt" timestamp="1625601251"&gt;452&lt;/key&gt;&lt;/foreign-keys&gt;&lt;ref-type name="Journal Article"&gt;17&lt;/ref-type&gt;&lt;contributors&gt;&lt;authors&gt;&lt;author&gt;El-Hattab, Ayman W.&lt;/author&gt;&lt;author&gt;Zhang, Feng&lt;/author&gt;&lt;author&gt;Maxim, Rolanda&lt;/author&gt;&lt;author&gt;Christensen, Katherine M.&lt;/author&gt;&lt;author&gt;Ward, Jewell C.&lt;/author&gt;&lt;author&gt;Hines-Dowell, Stacy&lt;/author&gt;&lt;author&gt;Scaglia, Fernando&lt;/author&gt;&lt;author&gt;Lupski, James R.&lt;/author&gt;&lt;author&gt;Cheung, Sau Wai&lt;/author&gt;&lt;/authors&gt;&lt;/contributors&gt;&lt;titles&gt;&lt;title&gt;Deletion and duplication of 15q24: Molecular mechanisms and potential modification by additional copy number variants&lt;/title&gt;&lt;secondary-title&gt;Genetics in Medicine&lt;/secondary-title&gt;&lt;/titles&gt;&lt;periodical&gt;&lt;full-title&gt;Genetics in Medicine&lt;/full-title&gt;&lt;/periodical&gt;&lt;pages&gt;573-586&lt;/pages&gt;&lt;volume&gt;12&lt;/volume&gt;&lt;number&gt;9&lt;/number&gt;&lt;dates&gt;&lt;year&gt;2010&lt;/year&gt;&lt;pub-dates&gt;&lt;date&gt;2010/09/01&lt;/date&gt;&lt;/pub-dates&gt;&lt;/dates&gt;&lt;isbn&gt;1530-0366&lt;/isbn&gt;&lt;urls&gt;&lt;related-urls&gt;&lt;url&gt;https://doi.org/10.1097/GIM.0b013e3181eb9b4a&lt;/url&gt;&lt;/related-urls&gt;&lt;/urls&gt;&lt;electronic-resource-num&gt;10.1097/GIM.0b013e3181eb9b4a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goulas_2012</w:t>
            </w:r>
            <w:hyperlink w:anchor="_ENREF_322" w:tooltip="Magoulas, 2012 #20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agoulas&lt;/Author&gt;&lt;Year&gt;2012&lt;/Year&gt;&lt;RecNum&gt;203&lt;/RecNum&gt;&lt;DisplayText&gt;&lt;style face="superscript"&gt;322&lt;/style&gt;&lt;/DisplayText&gt;&lt;record&gt;&lt;rec-number&gt;203&lt;/rec-number&gt;&lt;foreign-keys&gt;&lt;key app="EN" db-id="p9wv00a5yez0v1et5awv9pfoepd0x5dtwwpt" timestamp="1624040066"&gt;203&lt;/key&gt;&lt;/foreign-keys&gt;&lt;ref-type name="Journal Article"&gt;17&lt;/ref-type&gt;&lt;contributors&gt;&lt;authors&gt;&lt;author&gt;Magoulas, Pilar L.&lt;/author&gt;&lt;author&gt;El-Hattab, Ayman W.&lt;/author&gt;&lt;/authors&gt;&lt;/contributors&gt;&lt;titles&gt;&lt;title&gt;Chromosome 15q24 microdeletion syndrome&lt;/title&gt;&lt;secondary-title&gt;Orphanet journal of rare diseases&lt;/secondary-title&gt;&lt;alt-title&gt;Orphanet J Rare Dis&lt;/alt-title&gt;&lt;/titles&gt;&lt;periodical&gt;&lt;full-title&gt;Orphanet journal of rare diseases&lt;/full-title&gt;&lt;abbr-1&gt;Orphanet J Rare Dis&lt;/abbr-1&gt;&lt;/periodical&gt;&lt;alt-periodical&gt;&lt;full-title&gt;Orphanet journal of rare diseases&lt;/full-title&gt;&lt;abbr-1&gt;Orphanet J Rare Dis&lt;/abbr-1&gt;&lt;/alt-periodical&gt;&lt;pages&gt;2-2&lt;/pages&gt;&lt;volume&gt;7&lt;/volume&gt;&lt;keywords&gt;&lt;keyword&gt;*Chromosome Aberrations&lt;/keyword&gt;&lt;keyword&gt;*Chromosomes, Human, Pair 15&lt;/keyword&gt;&lt;keyword&gt;Developmental Disabilities/*genetics&lt;/keyword&gt;&lt;keyword&gt;Humans&lt;/keyword&gt;&lt;/keywords&gt;&lt;dates&gt;&lt;year&gt;2012&lt;/year&gt;&lt;/dates&gt;&lt;publisher&gt;BioMed Central&lt;/publisher&gt;&lt;isbn&gt;1750-1172&lt;/isbn&gt;&lt;accession-num&gt;22216833&lt;/accession-num&gt;&lt;urls&gt;&lt;related-urls&gt;&lt;url&gt;https://pubmed.ncbi.nlm.nih.gov/22216833&lt;/url&gt;&lt;url&gt;https://www.ncbi.nlm.nih.gov/pmc/articles/PMC3275445/&lt;/url&gt;&lt;/related-urls&gt;&lt;/urls&gt;&lt;electronic-resource-num&gt;10.1186/1750-1172-7-2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u_2020</w:t>
            </w:r>
            <w:hyperlink w:anchor="_ENREF_324" w:tooltip="Liu, 2020 #20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iu&lt;/Author&gt;&lt;Year&gt;2020&lt;/Year&gt;&lt;RecNum&gt;204&lt;/RecNum&gt;&lt;DisplayText&gt;&lt;style face="superscript"&gt;324&lt;/style&gt;&lt;/DisplayText&gt;&lt;record&gt;&lt;rec-number&gt;204&lt;/rec-number&gt;&lt;foreign-keys&gt;&lt;key app="EN" db-id="p9wv00a5yez0v1et5awv9pfoepd0x5dtwwpt" timestamp="1624040795"&gt;204&lt;/key&gt;&lt;/foreign-keys&gt;&lt;ref-type name="Journal Article"&gt;17&lt;/ref-type&gt;&lt;contributors&gt;&lt;authors&gt;&lt;author&gt;Liu, Yi&lt;/author&gt;&lt;author&gt;Zhang, Yanqing&lt;/author&gt;&lt;author&gt;Zarrei, Mehdi&lt;/author&gt;&lt;author&gt;Dong, Rui&lt;/author&gt;&lt;author&gt;Yang, Xiaomeng&lt;/author&gt;&lt;author&gt;Zhao, Dongmei&lt;/author&gt;&lt;author&gt;Scherer, Stephen W.&lt;/author&gt;&lt;author&gt;Gai, Zhongtao&lt;/author&gt;&lt;/authors&gt;&lt;/contributors&gt;&lt;titles&gt;&lt;title&gt;Refining critical regions in 15q24 microdeletion syndrome pertaining to autism&lt;/title&gt;&lt;secondary-title&gt;American Journal of Medical Genetics Part B: Neuropsychiatric Genetics&lt;/secondary-title&gt;&lt;/titles&gt;&lt;periodical&gt;&lt;full-title&gt;American Journal of Medical Genetics Part B: Neuropsychiatric Genetics&lt;/full-title&gt;&lt;/periodical&gt;&lt;pages&gt;217-226&lt;/pages&gt;&lt;volume&gt;183&lt;/volume&gt;&lt;number&gt;4&lt;/number&gt;&lt;keywords&gt;&lt;keyword&gt;15q24 microdeletion&lt;/keyword&gt;&lt;keyword&gt;autism spectrum disorder&lt;/keyword&gt;&lt;keyword&gt;critical region&lt;/keyword&gt;&lt;keyword&gt;de novo&lt;/keyword&gt;&lt;/keywords&gt;&lt;dates&gt;&lt;year&gt;2020&lt;/year&gt;&lt;pub-dates&gt;&lt;date&gt;2020/06/01&lt;/date&gt;&lt;/pub-dates&gt;&lt;/dates&gt;&lt;publisher&gt;John Wiley &amp;amp; Sons, Ltd&lt;/publisher&gt;&lt;isbn&gt;1552-4841&lt;/isbn&gt;&lt;work-type&gt;https://doi.org/10.1002/ajmg.b.32778&lt;/work-type&gt;&lt;urls&gt;&lt;related-urls&gt;&lt;url&gt;https://doi.org/10.1002/ajmg.b.32778&lt;/url&gt;&lt;/related-urls&gt;&lt;/urls&gt;&lt;electronic-resource-num&gt;https://doi.org/10.1002/ajmg.b.32778&lt;/electronic-resource-num&gt;&lt;access-date&gt;2021/06/18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B8C8E70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6111D">
              <w:rPr>
                <w:rFonts w:asciiTheme="minorHAnsi" w:eastAsia="Times New Roman" w:hAnsiTheme="minorHAnsi" w:cstheme="minorHAnsi"/>
                <w:sz w:val="16"/>
                <w:szCs w:val="16"/>
              </w:rPr>
              <w:t>chr15:72963715-7550831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A412C51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1A248955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BF9CB66" w14:textId="2CD51684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5q24 AD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8FD0F14" w14:textId="541E5A0B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92" w:name="_Hlk75891422"/>
            <w:r w:rsidRPr="0006111D">
              <w:rPr>
                <w:rFonts w:asciiTheme="minorHAnsi" w:eastAsia="Times New Roman" w:hAnsiTheme="minorHAnsi" w:cstheme="minorHAnsi"/>
                <w:sz w:val="16"/>
                <w:szCs w:val="16"/>
              </w:rPr>
              <w:t>chr15:72963715-75972909</w:t>
            </w:r>
            <w:bookmarkEnd w:id="92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F383207" w14:textId="7DC1D625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9E4267D" w14:textId="36ADD59A" w:rsidR="00FF21DC" w:rsidRPr="00B9777F" w:rsidRDefault="00FF21D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l-Hattab_2009</w:t>
            </w:r>
            <w:hyperlink w:anchor="_ENREF_325" w:tooltip="El-Hattab, 2009 #36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A5PC9ZZWFy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A5PC9ZZWFy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goulas_2012</w:t>
            </w:r>
            <w:hyperlink w:anchor="_ENREF_322" w:tooltip="Magoulas, 2012 #20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agoulas&lt;/Author&gt;&lt;Year&gt;2012&lt;/Year&gt;&lt;RecNum&gt;203&lt;/RecNum&gt;&lt;DisplayText&gt;&lt;style face="superscript"&gt;322&lt;/style&gt;&lt;/DisplayText&gt;&lt;record&gt;&lt;rec-number&gt;203&lt;/rec-number&gt;&lt;foreign-keys&gt;&lt;key app="EN" db-id="p9wv00a5yez0v1et5awv9pfoepd0x5dtwwpt" timestamp="1624040066"&gt;203&lt;/key&gt;&lt;/foreign-keys&gt;&lt;ref-type name="Journal Article"&gt;17&lt;/ref-type&gt;&lt;contributors&gt;&lt;authors&gt;&lt;author&gt;Magoulas, Pilar L.&lt;/author&gt;&lt;author&gt;El-Hattab, Ayman W.&lt;/author&gt;&lt;/authors&gt;&lt;/contributors&gt;&lt;titles&gt;&lt;title&gt;Chromosome 15q24 microdeletion syndrome&lt;/title&gt;&lt;secondary-title&gt;Orphanet journal of rare diseases&lt;/secondary-title&gt;&lt;alt-title&gt;Orphanet J Rare Dis&lt;/alt-title&gt;&lt;/titles&gt;&lt;periodical&gt;&lt;full-title&gt;Orphanet journal of rare diseases&lt;/full-title&gt;&lt;abbr-1&gt;Orphanet J Rare Dis&lt;/abbr-1&gt;&lt;/periodical&gt;&lt;alt-periodical&gt;&lt;full-title&gt;Orphanet journal of rare diseases&lt;/full-title&gt;&lt;abbr-1&gt;Orphanet J Rare Dis&lt;/abbr-1&gt;&lt;/alt-periodical&gt;&lt;pages&gt;2-2&lt;/pages&gt;&lt;volume&gt;7&lt;/volume&gt;&lt;keywords&gt;&lt;keyword&gt;*Chromosome Aberrations&lt;/keyword&gt;&lt;keyword&gt;*Chromosomes, Human, Pair 15&lt;/keyword&gt;&lt;keyword&gt;Developmental Disabilities/*genetics&lt;/keyword&gt;&lt;keyword&gt;Humans&lt;/keyword&gt;&lt;/keywords&gt;&lt;dates&gt;&lt;year&gt;2012&lt;/year&gt;&lt;/dates&gt;&lt;publisher&gt;BioMed Central&lt;/publisher&gt;&lt;isbn&gt;1750-1172&lt;/isbn&gt;&lt;accession-num&gt;22216833&lt;/accession-num&gt;&lt;urls&gt;&lt;related-urls&gt;&lt;url&gt;https://pubmed.ncbi.nlm.nih.gov/22216833&lt;/url&gt;&lt;url&gt;https://www.ncbi.nlm.nih.gov/pmc/articles/PMC3275445/&lt;/url&gt;&lt;/related-urls&gt;&lt;/urls&gt;&lt;electronic-resource-num&gt;10.1186/1750-1172-7-2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fford_2012</w:t>
            </w:r>
            <w:hyperlink w:anchor="_ENREF_327" w:tooltip="Mefford, 2012 #45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efford&lt;/Author&gt;&lt;Year&gt;2012&lt;/Year&gt;&lt;RecNum&gt;453&lt;/RecNum&gt;&lt;DisplayText&gt;&lt;style face="superscript"&gt;327&lt;/style&gt;&lt;/DisplayText&gt;&lt;record&gt;&lt;rec-number&gt;453&lt;/rec-number&gt;&lt;foreign-keys&gt;&lt;key app="EN" db-id="p9wv00a5yez0v1et5awv9pfoepd0x5dtwwpt" timestamp="1625601465"&gt;453&lt;/key&gt;&lt;/foreign-keys&gt;&lt;ref-type name="Journal Article"&gt;17&lt;/ref-type&gt;&lt;contributors&gt;&lt;authors&gt;&lt;author&gt;Mefford, Heather C.&lt;/author&gt;&lt;author&gt;Rosenfeld, Jill A.&lt;/author&gt;&lt;author&gt;Shur, Natasha&lt;/author&gt;&lt;author&gt;Slavotinek, Anne M.&lt;/author&gt;&lt;author&gt;Cox, Victoria A.&lt;/author&gt;&lt;author&gt;Hennekam, Raoul C.&lt;/author&gt;&lt;author&gt;Firth, Helen V.&lt;/author&gt;&lt;author&gt;Willatt, Lionel&lt;/author&gt;&lt;author&gt;Wheeler, Patricia&lt;/author&gt;&lt;author&gt;Morrow, Eric M.&lt;/author&gt;&lt;author&gt;Cook, Joseph&lt;/author&gt;&lt;author&gt;Sullivan, Rachel&lt;/author&gt;&lt;author&gt;Oh, Albert&lt;/author&gt;&lt;author&gt;McDonald, Marie T.&lt;/author&gt;&lt;author&gt;Zonana, Jonathan&lt;/author&gt;&lt;author&gt;Keller, Kory&lt;/author&gt;&lt;author&gt;Hannibal, Mark C.&lt;/author&gt;&lt;author&gt;Ball, Susie&lt;/author&gt;&lt;author&gt;Kussmann, Jennifer&lt;/author&gt;&lt;author&gt;Gorski, Jerome&lt;/author&gt;&lt;author&gt;Zelewski, Susan&lt;/author&gt;&lt;author&gt;Banks, Valerie&lt;/author&gt;&lt;author&gt;Smith, Wendy&lt;/author&gt;&lt;author&gt;Smith, Rosemarie&lt;/author&gt;&lt;author&gt;Paull, Lindsay&lt;/author&gt;&lt;author&gt;Rosenbaum, Kenneth N.&lt;/author&gt;&lt;author&gt;Amor, David J.&lt;/author&gt;&lt;author&gt;Silva, Joao&lt;/author&gt;&lt;author&gt;Lamb, Allen&lt;/author&gt;&lt;author&gt;Eichler, Evan E.&lt;/author&gt;&lt;/authors&gt;&lt;/contributors&gt;&lt;titles&gt;&lt;title&gt;Further clinical and molecular delineation of the 15q24 microdeletion syndrome&lt;/title&gt;&lt;secondary-title&gt;Journal of Medical Genetics&lt;/secondary-title&gt;&lt;/titles&gt;&lt;periodical&gt;&lt;full-title&gt;J Med Genet&lt;/full-title&gt;&lt;abbr-1&gt;Journal of medical genetics&lt;/abbr-1&gt;&lt;/periodical&gt;&lt;pages&gt;110&lt;/pages&gt;&lt;volume&gt;49&lt;/volume&gt;&lt;number&gt;2&lt;/number&gt;&lt;dates&gt;&lt;year&gt;2012&lt;/year&gt;&lt;/dates&gt;&lt;urls&gt;&lt;related-urls&gt;&lt;url&gt;http://jmg.bmj.com/content/49/2/110.abstract&lt;/url&gt;&lt;/related-urls&gt;&lt;/urls&gt;&lt;electronic-resource-num&gt;10.1136/jmedgenet-2011-10049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u_2020</w:t>
            </w:r>
            <w:hyperlink w:anchor="_ENREF_324" w:tooltip="Liu, 2020 #20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iu&lt;/Author&gt;&lt;Year&gt;2020&lt;/Year&gt;&lt;RecNum&gt;204&lt;/RecNum&gt;&lt;DisplayText&gt;&lt;style face="superscript"&gt;324&lt;/style&gt;&lt;/DisplayText&gt;&lt;record&gt;&lt;rec-number&gt;204&lt;/rec-number&gt;&lt;foreign-keys&gt;&lt;key app="EN" db-id="p9wv00a5yez0v1et5awv9pfoepd0x5dtwwpt" timestamp="1624040795"&gt;204&lt;/key&gt;&lt;/foreign-keys&gt;&lt;ref-type name="Journal Article"&gt;17&lt;/ref-type&gt;&lt;contributors&gt;&lt;authors&gt;&lt;author&gt;Liu, Yi&lt;/author&gt;&lt;author&gt;Zhang, Yanqing&lt;/author&gt;&lt;author&gt;Zarrei, Mehdi&lt;/author&gt;&lt;author&gt;Dong, Rui&lt;/author&gt;&lt;author&gt;Yang, Xiaomeng&lt;/author&gt;&lt;author&gt;Zhao, Dongmei&lt;/author&gt;&lt;author&gt;Scherer, Stephen W.&lt;/author&gt;&lt;author&gt;Gai, Zhongtao&lt;/author&gt;&lt;/authors&gt;&lt;/contributors&gt;&lt;titles&gt;&lt;title&gt;Refining critical regions in 15q24 microdeletion syndrome pertaining to autism&lt;/title&gt;&lt;secondary-title&gt;American Journal of Medical Genetics Part B: Neuropsychiatric Genetics&lt;/secondary-title&gt;&lt;/titles&gt;&lt;periodical&gt;&lt;full-title&gt;American Journal of Medical Genetics Part B: Neuropsychiatric Genetics&lt;/full-title&gt;&lt;/periodical&gt;&lt;pages&gt;217-226&lt;/pages&gt;&lt;volume&gt;183&lt;/volume&gt;&lt;number&gt;4&lt;/number&gt;&lt;keywords&gt;&lt;keyword&gt;15q24 microdeletion&lt;/keyword&gt;&lt;keyword&gt;autism spectrum disorder&lt;/keyword&gt;&lt;keyword&gt;critical region&lt;/keyword&gt;&lt;keyword&gt;de novo&lt;/keyword&gt;&lt;/keywords&gt;&lt;dates&gt;&lt;year&gt;2020&lt;/year&gt;&lt;pub-dates&gt;&lt;date&gt;2020/06/01&lt;/date&gt;&lt;/pub-dates&gt;&lt;/dates&gt;&lt;publisher&gt;John Wiley &amp;amp; Sons, Ltd&lt;/publisher&gt;&lt;isbn&gt;1552-4841&lt;/isbn&gt;&lt;work-type&gt;https://doi.org/10.1002/ajmg.b.32778&lt;/work-type&gt;&lt;urls&gt;&lt;related-urls&gt;&lt;url&gt;https://doi.org/10.1002/ajmg.b.32778&lt;/url&gt;&lt;/related-urls&gt;&lt;/urls&gt;&lt;electronic-resource-num&gt;https://doi.org/10.1002/ajmg.b.32778&lt;/electronic-resource-num&gt;&lt;access-date&gt;2021/06/18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0A54B20" w14:textId="6F767575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6111D">
              <w:rPr>
                <w:rFonts w:asciiTheme="minorHAnsi" w:eastAsia="Times New Roman" w:hAnsiTheme="minorHAnsi" w:cstheme="minorHAnsi"/>
                <w:sz w:val="16"/>
                <w:szCs w:val="16"/>
              </w:rPr>
              <w:t>chr15:72963715-7597290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03FC991" w14:textId="74567FBC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0ACEA5A5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35C207E" w14:textId="714C039E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5q24 BD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0575DC9" w14:textId="1F2B5564" w:rsidR="00FF21DC" w:rsidRPr="0006111D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93" w:name="_Hlk75891569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</w:t>
            </w:r>
            <w:r w:rsidRPr="003B16CF">
              <w:rPr>
                <w:rFonts w:asciiTheme="minorHAnsi" w:eastAsia="Times New Roman" w:hAnsiTheme="minorHAnsi" w:cstheme="minorHAnsi"/>
                <w:sz w:val="16"/>
                <w:szCs w:val="16"/>
              </w:rPr>
              <w:t>15:74120302-75680570</w:t>
            </w:r>
            <w:bookmarkEnd w:id="93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2B5C3F6" w14:textId="5C779BBE" w:rsidR="00FF21DC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3631DA1" w14:textId="4D63207B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l-Hattab_2009</w:t>
            </w:r>
            <w:hyperlink w:anchor="_ENREF_325" w:tooltip="El-Hattab, 2009 #36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A5PC9ZZWFy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A5PC9ZZWFy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l-Hattab_2010</w:t>
            </w:r>
            <w:hyperlink w:anchor="_ENREF_326" w:tooltip="El-Hattab, 2010 #45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El-Hattab&lt;/Author&gt;&lt;Year&gt;2010&lt;/Year&gt;&lt;RecNum&gt;452&lt;/RecNum&gt;&lt;DisplayText&gt;&lt;style face="superscript"&gt;326&lt;/style&gt;&lt;/DisplayText&gt;&lt;record&gt;&lt;rec-number&gt;452&lt;/rec-number&gt;&lt;foreign-keys&gt;&lt;key app="EN" db-id="p9wv00a5yez0v1et5awv9pfoepd0x5dtwwpt" timestamp="1625601251"&gt;452&lt;/key&gt;&lt;/foreign-keys&gt;&lt;ref-type name="Journal Article"&gt;17&lt;/ref-type&gt;&lt;contributors&gt;&lt;authors&gt;&lt;author&gt;El-Hattab, Ayman W.&lt;/author&gt;&lt;author&gt;Zhang, Feng&lt;/author&gt;&lt;author&gt;Maxim, Rolanda&lt;/author&gt;&lt;author&gt;Christensen, Katherine M.&lt;/author&gt;&lt;author&gt;Ward, Jewell C.&lt;/author&gt;&lt;author&gt;Hines-Dowell, Stacy&lt;/author&gt;&lt;author&gt;Scaglia, Fernando&lt;/author&gt;&lt;author&gt;Lupski, James R.&lt;/author&gt;&lt;author&gt;Cheung, Sau Wai&lt;/author&gt;&lt;/authors&gt;&lt;/contributors&gt;&lt;titles&gt;&lt;title&gt;Deletion and duplication of 15q24: Molecular mechanisms and potential modification by additional copy number variants&lt;/title&gt;&lt;secondary-title&gt;Genetics in Medicine&lt;/secondary-title&gt;&lt;/titles&gt;&lt;periodical&gt;&lt;full-title&gt;Genetics in Medicine&lt;/full-title&gt;&lt;/periodical&gt;&lt;pages&gt;573-586&lt;/pages&gt;&lt;volume&gt;12&lt;/volume&gt;&lt;number&gt;9&lt;/number&gt;&lt;dates&gt;&lt;year&gt;2010&lt;/year&gt;&lt;pub-dates&gt;&lt;date&gt;2010/09/01&lt;/date&gt;&lt;/pub-dates&gt;&lt;/dates&gt;&lt;isbn&gt;1530-0366&lt;/isbn&gt;&lt;urls&gt;&lt;related-urls&gt;&lt;url&gt;https://doi.org/10.1097/GIM.0b013e3181eb9b4a&lt;/url&gt;&lt;/related-urls&gt;&lt;/urls&gt;&lt;electronic-resource-num&gt;10.1097/GIM.0b013e3181eb9b4a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622B62F9" w14:textId="0621BB72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goulas_2012</w:t>
            </w:r>
            <w:hyperlink w:anchor="_ENREF_322" w:tooltip="Magoulas, 2012 #20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agoulas&lt;/Author&gt;&lt;Year&gt;2012&lt;/Year&gt;&lt;RecNum&gt;203&lt;/RecNum&gt;&lt;DisplayText&gt;&lt;style face="superscript"&gt;322&lt;/style&gt;&lt;/DisplayText&gt;&lt;record&gt;&lt;rec-number&gt;203&lt;/rec-number&gt;&lt;foreign-keys&gt;&lt;key app="EN" db-id="p9wv00a5yez0v1et5awv9pfoepd0x5dtwwpt" timestamp="1624040066"&gt;203&lt;/key&gt;&lt;/foreign-keys&gt;&lt;ref-type name="Journal Article"&gt;17&lt;/ref-type&gt;&lt;contributors&gt;&lt;authors&gt;&lt;author&gt;Magoulas, Pilar L.&lt;/author&gt;&lt;author&gt;El-Hattab, Ayman W.&lt;/author&gt;&lt;/authors&gt;&lt;/contributors&gt;&lt;titles&gt;&lt;title&gt;Chromosome 15q24 microdeletion syndrome&lt;/title&gt;&lt;secondary-title&gt;Orphanet journal of rare diseases&lt;/secondary-title&gt;&lt;alt-title&gt;Orphanet J Rare Dis&lt;/alt-title&gt;&lt;/titles&gt;&lt;periodical&gt;&lt;full-title&gt;Orphanet journal of rare diseases&lt;/full-title&gt;&lt;abbr-1&gt;Orphanet J Rare Dis&lt;/abbr-1&gt;&lt;/periodical&gt;&lt;alt-periodical&gt;&lt;full-title&gt;Orphanet journal of rare diseases&lt;/full-title&gt;&lt;abbr-1&gt;Orphanet J Rare Dis&lt;/abbr-1&gt;&lt;/alt-periodical&gt;&lt;pages&gt;2-2&lt;/pages&gt;&lt;volume&gt;7&lt;/volume&gt;&lt;keywords&gt;&lt;keyword&gt;*Chromosome Aberrations&lt;/keyword&gt;&lt;keyword&gt;*Chromosomes, Human, Pair 15&lt;/keyword&gt;&lt;keyword&gt;Developmental Disabilities/*genetics&lt;/keyword&gt;&lt;keyword&gt;Humans&lt;/keyword&gt;&lt;/keywords&gt;&lt;dates&gt;&lt;year&gt;2012&lt;/year&gt;&lt;/dates&gt;&lt;publisher&gt;BioMed Central&lt;/publisher&gt;&lt;isbn&gt;1750-1172&lt;/isbn&gt;&lt;accession-num&gt;22216833&lt;/accession-num&gt;&lt;urls&gt;&lt;related-urls&gt;&lt;url&gt;https://pubmed.ncbi.nlm.nih.gov/22216833&lt;/url&gt;&lt;url&gt;https://www.ncbi.nlm.nih.gov/pmc/articles/PMC3275445/&lt;/url&gt;&lt;/related-urls&gt;&lt;/urls&gt;&lt;electronic-resource-num&gt;10.1186/1750-1172-7-2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fford_2012</w:t>
            </w:r>
            <w:hyperlink w:anchor="_ENREF_327" w:tooltip="Mefford, 2012 #45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efford&lt;/Author&gt;&lt;Year&gt;2012&lt;/Year&gt;&lt;RecNum&gt;453&lt;/RecNum&gt;&lt;DisplayText&gt;&lt;style face="superscript"&gt;327&lt;/style&gt;&lt;/DisplayText&gt;&lt;record&gt;&lt;rec-number&gt;453&lt;/rec-number&gt;&lt;foreign-keys&gt;&lt;key app="EN" db-id="p9wv00a5yez0v1et5awv9pfoepd0x5dtwwpt" timestamp="1625601465"&gt;453&lt;/key&gt;&lt;/foreign-keys&gt;&lt;ref-type name="Journal Article"&gt;17&lt;/ref-type&gt;&lt;contributors&gt;&lt;authors&gt;&lt;author&gt;Mefford, Heather C.&lt;/author&gt;&lt;author&gt;Rosenfeld, Jill A.&lt;/author&gt;&lt;author&gt;Shur, Natasha&lt;/author&gt;&lt;author&gt;Slavotinek, Anne M.&lt;/author&gt;&lt;author&gt;Cox, Victoria A.&lt;/author&gt;&lt;author&gt;Hennekam, Raoul C.&lt;/author&gt;&lt;author&gt;Firth, Helen V.&lt;/author&gt;&lt;author&gt;Willatt, Lionel&lt;/author&gt;&lt;author&gt;Wheeler, Patricia&lt;/author&gt;&lt;author&gt;Morrow, Eric M.&lt;/author&gt;&lt;author&gt;Cook, Joseph&lt;/author&gt;&lt;author&gt;Sullivan, Rachel&lt;/author&gt;&lt;author&gt;Oh, Albert&lt;/author&gt;&lt;author&gt;McDonald, Marie T.&lt;/author&gt;&lt;author&gt;Zonana, Jonathan&lt;/author&gt;&lt;author&gt;Keller, Kory&lt;/author&gt;&lt;author&gt;Hannibal, Mark C.&lt;/author&gt;&lt;author&gt;Ball, Susie&lt;/author&gt;&lt;author&gt;Kussmann, Jennifer&lt;/author&gt;&lt;author&gt;Gorski, Jerome&lt;/author&gt;&lt;author&gt;Zelewski, Susan&lt;/author&gt;&lt;author&gt;Banks, Valerie&lt;/author&gt;&lt;author&gt;Smith, Wendy&lt;/author&gt;&lt;author&gt;Smith, Rosemarie&lt;/author&gt;&lt;author&gt;Paull, Lindsay&lt;/author&gt;&lt;author&gt;Rosenbaum, Kenneth N.&lt;/author&gt;&lt;author&gt;Amor, David J.&lt;/author&gt;&lt;author&gt;Silva, Joao&lt;/author&gt;&lt;author&gt;Lamb, Allen&lt;/author&gt;&lt;author&gt;Eichler, Evan E.&lt;/author&gt;&lt;/authors&gt;&lt;/contributors&gt;&lt;titles&gt;&lt;title&gt;Further clinical and molecular delineation of the 15q24 microdeletion syndrome&lt;/title&gt;&lt;secondary-title&gt;Journal of Medical Genetics&lt;/secondary-title&gt;&lt;/titles&gt;&lt;periodical&gt;&lt;full-title&gt;J Med Genet&lt;/full-title&gt;&lt;abbr-1&gt;Journal of medical genetics&lt;/abbr-1&gt;&lt;/periodical&gt;&lt;pages&gt;110&lt;/pages&gt;&lt;volume&gt;49&lt;/volume&gt;&lt;number&gt;2&lt;/number&gt;&lt;dates&gt;&lt;year&gt;2012&lt;/year&gt;&lt;/dates&gt;&lt;urls&gt;&lt;related-urls&gt;&lt;url&gt;http://jmg.bmj.com/content/49/2/110.abstract&lt;/url&gt;&lt;/related-urls&gt;&lt;/urls&gt;&lt;electronic-resource-num&gt;10.1136/jmedgenet-2011-10049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u_2020</w:t>
            </w:r>
            <w:hyperlink w:anchor="_ENREF_324" w:tooltip="Liu, 2020 #20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iu&lt;/Author&gt;&lt;Year&gt;2020&lt;/Year&gt;&lt;RecNum&gt;204&lt;/RecNum&gt;&lt;DisplayText&gt;&lt;style face="superscript"&gt;324&lt;/style&gt;&lt;/DisplayText&gt;&lt;record&gt;&lt;rec-number&gt;204&lt;/rec-number&gt;&lt;foreign-keys&gt;&lt;key app="EN" db-id="p9wv00a5yez0v1et5awv9pfoepd0x5dtwwpt" timestamp="1624040795"&gt;204&lt;/key&gt;&lt;/foreign-keys&gt;&lt;ref-type name="Journal Article"&gt;17&lt;/ref-type&gt;&lt;contributors&gt;&lt;authors&gt;&lt;author&gt;Liu, Yi&lt;/author&gt;&lt;author&gt;Zhang, Yanqing&lt;/author&gt;&lt;author&gt;Zarrei, Mehdi&lt;/author&gt;&lt;author&gt;Dong, Rui&lt;/author&gt;&lt;author&gt;Yang, Xiaomeng&lt;/author&gt;&lt;author&gt;Zhao, Dongmei&lt;/author&gt;&lt;author&gt;Scherer, Stephen W.&lt;/author&gt;&lt;author&gt;Gai, Zhongtao&lt;/author&gt;&lt;/authors&gt;&lt;/contributors&gt;&lt;titles&gt;&lt;title&gt;Refining critical regions in 15q24 microdeletion syndrome pertaining to autism&lt;/title&gt;&lt;secondary-title&gt;American Journal of Medical Genetics Part B: Neuropsychiatric Genetics&lt;/secondary-title&gt;&lt;/titles&gt;&lt;periodical&gt;&lt;full-title&gt;American Journal of Medical Genetics Part B: Neuropsychiatric Genetics&lt;/full-title&gt;&lt;/periodical&gt;&lt;pages&gt;217-226&lt;/pages&gt;&lt;volume&gt;183&lt;/volume&gt;&lt;number&gt;4&lt;/number&gt;&lt;keywords&gt;&lt;keyword&gt;15q24 microdeletion&lt;/keyword&gt;&lt;keyword&gt;autism spectrum disorder&lt;/keyword&gt;&lt;keyword&gt;critical region&lt;/keyword&gt;&lt;keyword&gt;de novo&lt;/keyword&gt;&lt;/keywords&gt;&lt;dates&gt;&lt;year&gt;2020&lt;/year&gt;&lt;pub-dates&gt;&lt;date&gt;2020/06/01&lt;/date&gt;&lt;/pub-dates&gt;&lt;/dates&gt;&lt;publisher&gt;John Wiley &amp;amp; Sons, Ltd&lt;/publisher&gt;&lt;isbn&gt;1552-4841&lt;/isbn&gt;&lt;work-type&gt;https://doi.org/10.1002/ajmg.b.32778&lt;/work-type&gt;&lt;urls&gt;&lt;related-urls&gt;&lt;url&gt;https://doi.org/10.1002/ajmg.b.32778&lt;/url&gt;&lt;/related-urls&gt;&lt;/urls&gt;&lt;electronic-resource-num&gt;https://doi.org/10.1002/ajmg.b.32778&lt;/electronic-resource-num&gt;&lt;access-date&gt;2021/06/18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580C38C" w14:textId="70F3BD4D" w:rsidR="00FF21DC" w:rsidRPr="0006111D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B16CF">
              <w:rPr>
                <w:rFonts w:asciiTheme="minorHAnsi" w:eastAsia="Times New Roman" w:hAnsiTheme="minorHAnsi" w:cstheme="minorHAnsi"/>
                <w:sz w:val="16"/>
                <w:szCs w:val="16"/>
              </w:rPr>
              <w:t>chr15:74412643-7597291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7DAAA94" w14:textId="65575A6C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CB09D9" w:rsidRPr="003456EA" w14:paraId="0EF018BE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39B0B82" w14:textId="3836F2AE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5q24 BE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E1563E1" w14:textId="4AC8735D" w:rsidR="00FF21DC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94" w:name="_Hlk75891698"/>
            <w:r w:rsidRPr="00F54873">
              <w:rPr>
                <w:rFonts w:asciiTheme="minorHAnsi" w:eastAsia="Times New Roman" w:hAnsiTheme="minorHAnsi" w:cstheme="minorHAnsi"/>
                <w:sz w:val="16"/>
                <w:szCs w:val="16"/>
              </w:rPr>
              <w:t>chr15:72252000-75937000</w:t>
            </w:r>
            <w:bookmarkEnd w:id="94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5A566B6" w14:textId="0DE4B76F" w:rsidR="00FF21DC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56221E5" w14:textId="5CF4B39E" w:rsidR="00FF21DC" w:rsidRPr="00B9777F" w:rsidRDefault="00FF21D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l-Hattab_2009</w:t>
            </w:r>
            <w:hyperlink w:anchor="_ENREF_325" w:tooltip="El-Hattab, 2009 #36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A5PC9ZZWFy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A5PC9ZZWFy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goulas_2012</w:t>
            </w:r>
            <w:hyperlink w:anchor="_ENREF_322" w:tooltip="Magoulas, 2012 #20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agoulas&lt;/Author&gt;&lt;Year&gt;2012&lt;/Year&gt;&lt;RecNum&gt;203&lt;/RecNum&gt;&lt;DisplayText&gt;&lt;style face="superscript"&gt;322&lt;/style&gt;&lt;/DisplayText&gt;&lt;record&gt;&lt;rec-number&gt;203&lt;/rec-number&gt;&lt;foreign-keys&gt;&lt;key app="EN" db-id="p9wv00a5yez0v1et5awv9pfoepd0x5dtwwpt" timestamp="1624040066"&gt;203&lt;/key&gt;&lt;/foreign-keys&gt;&lt;ref-type name="Journal Article"&gt;17&lt;/ref-type&gt;&lt;contributors&gt;&lt;authors&gt;&lt;author&gt;Magoulas, Pilar L.&lt;/author&gt;&lt;author&gt;El-Hattab, Ayman W.&lt;/author&gt;&lt;/authors&gt;&lt;/contributors&gt;&lt;titles&gt;&lt;title&gt;Chromosome 15q24 microdeletion syndrome&lt;/title&gt;&lt;secondary-title&gt;Orphanet journal of rare diseases&lt;/secondary-title&gt;&lt;alt-title&gt;Orphanet J Rare Dis&lt;/alt-title&gt;&lt;/titles&gt;&lt;periodical&gt;&lt;full-title&gt;Orphanet journal of rare diseases&lt;/full-title&gt;&lt;abbr-1&gt;Orphanet J Rare Dis&lt;/abbr-1&gt;&lt;/periodical&gt;&lt;alt-periodical&gt;&lt;full-title&gt;Orphanet journal of rare diseases&lt;/full-title&gt;&lt;abbr-1&gt;Orphanet J Rare Dis&lt;/abbr-1&gt;&lt;/alt-periodical&gt;&lt;pages&gt;2-2&lt;/pages&gt;&lt;volume&gt;7&lt;/volume&gt;&lt;keywords&gt;&lt;keyword&gt;*Chromosome Aberrations&lt;/keyword&gt;&lt;keyword&gt;*Chromosomes, Human, Pair 15&lt;/keyword&gt;&lt;keyword&gt;Developmental Disabilities/*genetics&lt;/keyword&gt;&lt;keyword&gt;Humans&lt;/keyword&gt;&lt;/keywords&gt;&lt;dates&gt;&lt;year&gt;2012&lt;/year&gt;&lt;/dates&gt;&lt;publisher&gt;BioMed Central&lt;/publisher&gt;&lt;isbn&gt;1750-1172&lt;/isbn&gt;&lt;accession-num&gt;22216833&lt;/accession-num&gt;&lt;urls&gt;&lt;related-urls&gt;&lt;url&gt;https://pubmed.ncbi.nlm.nih.gov/22216833&lt;/url&gt;&lt;url&gt;https://www.ncbi.nlm.nih.gov/pmc/articles/PMC3275445/&lt;/url&gt;&lt;/related-urls&gt;&lt;/urls&gt;&lt;electronic-resource-num&gt;10.1186/1750-1172-7-2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fford_2012</w:t>
            </w:r>
            <w:hyperlink w:anchor="_ENREF_327" w:tooltip="Mefford, 2012 #45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efford&lt;/Author&gt;&lt;Year&gt;2012&lt;/Year&gt;&lt;RecNum&gt;453&lt;/RecNum&gt;&lt;DisplayText&gt;&lt;style face="superscript"&gt;327&lt;/style&gt;&lt;/DisplayText&gt;&lt;record&gt;&lt;rec-number&gt;453&lt;/rec-number&gt;&lt;foreign-keys&gt;&lt;key app="EN" db-id="p9wv00a5yez0v1et5awv9pfoepd0x5dtwwpt" timestamp="1625601465"&gt;453&lt;/key&gt;&lt;/foreign-keys&gt;&lt;ref-type name="Journal Article"&gt;17&lt;/ref-type&gt;&lt;contributors&gt;&lt;authors&gt;&lt;author&gt;Mefford, Heather C.&lt;/author&gt;&lt;author&gt;Rosenfeld, Jill A.&lt;/author&gt;&lt;author&gt;Shur, Natasha&lt;/author&gt;&lt;author&gt;Slavotinek, Anne M.&lt;/author&gt;&lt;author&gt;Cox, Victoria A.&lt;/author&gt;&lt;author&gt;Hennekam, Raoul C.&lt;/author&gt;&lt;author&gt;Firth, Helen V.&lt;/author&gt;&lt;author&gt;Willatt, Lionel&lt;/author&gt;&lt;author&gt;Wheeler, Patricia&lt;/author&gt;&lt;author&gt;Morrow, Eric M.&lt;/author&gt;&lt;author&gt;Cook, Joseph&lt;/author&gt;&lt;author&gt;Sullivan, Rachel&lt;/author&gt;&lt;author&gt;Oh, Albert&lt;/author&gt;&lt;author&gt;McDonald, Marie T.&lt;/author&gt;&lt;author&gt;Zonana, Jonathan&lt;/author&gt;&lt;author&gt;Keller, Kory&lt;/author&gt;&lt;author&gt;Hannibal, Mark C.&lt;/author&gt;&lt;author&gt;Ball, Susie&lt;/author&gt;&lt;author&gt;Kussmann, Jennifer&lt;/author&gt;&lt;author&gt;Gorski, Jerome&lt;/author&gt;&lt;author&gt;Zelewski, Susan&lt;/author&gt;&lt;author&gt;Banks, Valerie&lt;/author&gt;&lt;author&gt;Smith, Wendy&lt;/author&gt;&lt;author&gt;Smith, Rosemarie&lt;/author&gt;&lt;author&gt;Paull, Lindsay&lt;/author&gt;&lt;author&gt;Rosenbaum, Kenneth N.&lt;/author&gt;&lt;author&gt;Amor, David J.&lt;/author&gt;&lt;author&gt;Silva, Joao&lt;/author&gt;&lt;author&gt;Lamb, Allen&lt;/author&gt;&lt;author&gt;Eichler, Evan E.&lt;/author&gt;&lt;/authors&gt;&lt;/contributors&gt;&lt;titles&gt;&lt;title&gt;Further clinical and molecular delineation of the 15q24 microdeletion syndrome&lt;/title&gt;&lt;secondary-title&gt;Journal of Medical Genetics&lt;/secondary-title&gt;&lt;/titles&gt;&lt;periodical&gt;&lt;full-title&gt;J Med Genet&lt;/full-title&gt;&lt;abbr-1&gt;Journal of medical genetics&lt;/abbr-1&gt;&lt;/periodical&gt;&lt;pages&gt;110&lt;/pages&gt;&lt;volume&gt;49&lt;/volume&gt;&lt;number&gt;2&lt;/number&gt;&lt;dates&gt;&lt;year&gt;2012&lt;/year&gt;&lt;/dates&gt;&lt;urls&gt;&lt;related-urls&gt;&lt;url&gt;http://jmg.bmj.com/content/49/2/110.abstract&lt;/url&gt;&lt;/related-urls&gt;&lt;/urls&gt;&lt;electronic-resource-num&gt;10.1136/jmedgenet-2011-10049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u_2020</w:t>
            </w:r>
            <w:hyperlink w:anchor="_ENREF_324" w:tooltip="Liu, 2020 #20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iu&lt;/Author&gt;&lt;Year&gt;2020&lt;/Year&gt;&lt;RecNum&gt;204&lt;/RecNum&gt;&lt;DisplayText&gt;&lt;style face="superscript"&gt;324&lt;/style&gt;&lt;/DisplayText&gt;&lt;record&gt;&lt;rec-number&gt;204&lt;/rec-number&gt;&lt;foreign-keys&gt;&lt;key app="EN" db-id="p9wv00a5yez0v1et5awv9pfoepd0x5dtwwpt" timestamp="1624040795"&gt;204&lt;/key&gt;&lt;/foreign-keys&gt;&lt;ref-type name="Journal Article"&gt;17&lt;/ref-type&gt;&lt;contributors&gt;&lt;authors&gt;&lt;author&gt;Liu, Yi&lt;/author&gt;&lt;author&gt;Zhang, Yanqing&lt;/author&gt;&lt;author&gt;Zarrei, Mehdi&lt;/author&gt;&lt;author&gt;Dong, Rui&lt;/author&gt;&lt;author&gt;Yang, Xiaomeng&lt;/author&gt;&lt;author&gt;Zhao, Dongmei&lt;/author&gt;&lt;author&gt;Scherer, Stephen W.&lt;/author&gt;&lt;author&gt;Gai, Zhongtao&lt;/author&gt;&lt;/authors&gt;&lt;/contributors&gt;&lt;titles&gt;&lt;title&gt;Refining critical regions in 15q24 microdeletion syndrome pertaining to autism&lt;/title&gt;&lt;secondary-title&gt;American Journal of Medical Genetics Part B: Neuropsychiatric Genetics&lt;/secondary-title&gt;&lt;/titles&gt;&lt;periodical&gt;&lt;full-title&gt;American Journal of Medical Genetics Part B: Neuropsychiatric Genetics&lt;/full-title&gt;&lt;/periodical&gt;&lt;pages&gt;217-226&lt;/pages&gt;&lt;volume&gt;183&lt;/volume&gt;&lt;number&gt;4&lt;/number&gt;&lt;keywords&gt;&lt;keyword&gt;15q24 microdeletion&lt;/keyword&gt;&lt;keyword&gt;autism spectrum disorder&lt;/keyword&gt;&lt;keyword&gt;critical region&lt;/keyword&gt;&lt;keyword&gt;de novo&lt;/keyword&gt;&lt;/keywords&gt;&lt;dates&gt;&lt;year&gt;2020&lt;/year&gt;&lt;pub-dates&gt;&lt;date&gt;2020/06/01&lt;/date&gt;&lt;/pub-dates&gt;&lt;/dates&gt;&lt;publisher&gt;John Wiley &amp;amp; Sons, Ltd&lt;/publisher&gt;&lt;isbn&gt;1552-4841&lt;/isbn&gt;&lt;work-type&gt;https://doi.org/10.1002/ajmg.b.32778&lt;/work-type&gt;&lt;urls&gt;&lt;related-urls&gt;&lt;url&gt;https://doi.org/10.1002/ajmg.b.32778&lt;/url&gt;&lt;/related-urls&gt;&lt;/urls&gt;&lt;electronic-resource-num&gt;https://doi.org/10.1002/ajmg.b.32778&lt;/electronic-resource-num&gt;&lt;access-date&gt;2021/06/18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0BB167F" w14:textId="0FF90403" w:rsidR="00FF21DC" w:rsidRPr="003B16C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F54873">
              <w:rPr>
                <w:rFonts w:asciiTheme="minorHAnsi" w:eastAsia="Times New Roman" w:hAnsiTheme="minorHAnsi" w:cstheme="minorHAnsi"/>
                <w:sz w:val="16"/>
                <w:szCs w:val="16"/>
              </w:rPr>
              <w:t>chr15:74464947-7814994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645AEAD7" w14:textId="15337FAE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s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,2 of </w:t>
            </w:r>
            <w:r w:rsidRPr="003E405B">
              <w:rPr>
                <w:rFonts w:asciiTheme="minorHAnsi" w:eastAsia="Times New Roman" w:hAnsiTheme="minorHAnsi" w:cstheme="minorHAnsi"/>
                <w:sz w:val="16"/>
                <w:szCs w:val="16"/>
              </w:rPr>
              <w:t>El-Hatta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b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217D7908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B3A667E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Witteveen-Kolk Syndrom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e</w:t>
            </w:r>
          </w:p>
          <w:p w14:paraId="6EE671D0" w14:textId="1F13F212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(15q24 CD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9A9262F" w14:textId="09C8A480" w:rsidR="00FF21DC" w:rsidRPr="0006111D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95" w:name="_Hlk75891442"/>
            <w:r w:rsidRPr="0006111D">
              <w:rPr>
                <w:rFonts w:asciiTheme="minorHAnsi" w:eastAsia="Times New Roman" w:hAnsiTheme="minorHAnsi" w:cstheme="minorHAnsi"/>
                <w:sz w:val="16"/>
                <w:szCs w:val="16"/>
              </w:rPr>
              <w:t>chr15:75631787-75972909</w:t>
            </w:r>
            <w:bookmarkEnd w:id="95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92AA907" w14:textId="7F45D126" w:rsidR="00FF21DC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4A31DC0" w14:textId="10B7A379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itteveen_2016</w:t>
            </w:r>
            <w:hyperlink w:anchor="_ENREF_328" w:tooltip="Witteveen, 2016 #20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XR0ZXZlZW48L0F1dGhvcj48WWVhcj4yMDE2PC9ZZWFy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XR0ZXZlZW48L0F1dGhvcj48WWVhcj4yMDE2PC9ZZWFy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0B92F08" w14:textId="74AFD22A" w:rsidR="00FF21DC" w:rsidRPr="0006111D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6111D">
              <w:rPr>
                <w:rFonts w:asciiTheme="minorHAnsi" w:eastAsia="Times New Roman" w:hAnsiTheme="minorHAnsi" w:cstheme="minorHAnsi"/>
                <w:sz w:val="16"/>
                <w:szCs w:val="16"/>
              </w:rPr>
              <w:t>chr15:75631787-7597290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B4E2F68" w14:textId="008C27A1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4E2C7A03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7057EBA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8DB7538" w14:textId="61335A1D" w:rsidR="00FF21DC" w:rsidRPr="0006111D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E405B">
              <w:rPr>
                <w:rFonts w:asciiTheme="minorHAnsi" w:eastAsia="Times New Roman" w:hAnsiTheme="minorHAnsi" w:cstheme="minorHAnsi"/>
                <w:sz w:val="16"/>
                <w:szCs w:val="16"/>
              </w:rPr>
              <w:t>chr15:75661720-75744087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62CC268" w14:textId="5646B578" w:rsidR="00FF21DC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E2ADA30" w14:textId="49376D38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D012512" w14:textId="71ACB1A1" w:rsidR="00FF21DC" w:rsidRPr="0006111D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E405B">
              <w:rPr>
                <w:rFonts w:asciiTheme="minorHAnsi" w:eastAsia="Times New Roman" w:hAnsiTheme="minorHAnsi" w:cstheme="minorHAnsi"/>
                <w:sz w:val="16"/>
                <w:szCs w:val="16"/>
              </w:rPr>
              <w:t>chr15:75661720-7574408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FF8283C" w14:textId="026264B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r w:rsidRPr="003E405B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SIN3A</w:t>
            </w:r>
          </w:p>
        </w:tc>
      </w:tr>
      <w:tr w:rsidR="00AA6582" w:rsidRPr="003456EA" w14:paraId="5BF1010B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8F3C05E" w14:textId="5AC2E262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5q24 DE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A27B84D" w14:textId="3D34EC92" w:rsidR="00FF21DC" w:rsidRPr="0006111D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96" w:name="_Hlk75891715"/>
            <w:r w:rsidRPr="003E405B">
              <w:rPr>
                <w:rFonts w:asciiTheme="minorHAnsi" w:eastAsia="Times New Roman" w:hAnsiTheme="minorHAnsi" w:cstheme="minorHAnsi"/>
                <w:sz w:val="16"/>
                <w:szCs w:val="16"/>
              </w:rPr>
              <w:t>chr15:73858160-75969880</w:t>
            </w:r>
            <w:bookmarkEnd w:id="96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0D6603A" w14:textId="08BA799C" w:rsidR="00FF21DC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B366D76" w14:textId="674F82F9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l-Hattab_2009</w:t>
            </w:r>
            <w:hyperlink w:anchor="_ENREF_325" w:tooltip="El-Hattab, 2009 #36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A5PC9ZZWFy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A5PC9ZZWFy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211F9EC" w14:textId="7C90797A" w:rsidR="00FF21DC" w:rsidRPr="0006111D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E405B">
              <w:rPr>
                <w:rFonts w:asciiTheme="minorHAnsi" w:eastAsia="Times New Roman" w:hAnsiTheme="minorHAnsi" w:cstheme="minorHAnsi"/>
                <w:sz w:val="16"/>
                <w:szCs w:val="16"/>
              </w:rPr>
              <w:t>chr15:76071105-7818282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6AD9319" w14:textId="73B5E138" w:rsidR="00FF21DC" w:rsidRPr="003E405B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s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6,7 of </w:t>
            </w:r>
            <w:r w:rsidRPr="003E405B">
              <w:rPr>
                <w:rFonts w:asciiTheme="minorHAnsi" w:eastAsia="Times New Roman" w:hAnsiTheme="minorHAnsi" w:cstheme="minorHAnsi"/>
                <w:sz w:val="16"/>
                <w:szCs w:val="16"/>
              </w:rPr>
              <w:t>El-Hatta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b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927F83" w:rsidRPr="003456EA" w14:paraId="20C6658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1CAC883" w14:textId="77777777" w:rsidR="00927F83" w:rsidRPr="0033616F" w:rsidRDefault="00927F83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3616F">
              <w:rPr>
                <w:rFonts w:asciiTheme="minorHAnsi" w:eastAsia="Times New Roman" w:hAnsiTheme="minorHAnsi" w:cstheme="minorHAnsi"/>
                <w:sz w:val="16"/>
                <w:szCs w:val="16"/>
              </w:rPr>
              <w:t>15q25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B7B28D2" w14:textId="77777777" w:rsidR="00927F83" w:rsidRPr="0033616F" w:rsidRDefault="00927F83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3616F">
              <w:rPr>
                <w:rFonts w:asciiTheme="minorHAnsi" w:eastAsia="Times New Roman" w:hAnsiTheme="minorHAnsi" w:cstheme="minorHAnsi"/>
                <w:sz w:val="16"/>
                <w:szCs w:val="16"/>
              </w:rPr>
              <w:t>chr15:83213988-8471473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ED9FB52" w14:textId="77777777" w:rsidR="00927F83" w:rsidRPr="0033616F" w:rsidRDefault="00927F83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3616F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B8B5C85" w14:textId="67F8DD00" w:rsidR="00927F83" w:rsidRPr="00B9777F" w:rsidRDefault="00927F83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at_2010</w:t>
            </w:r>
            <w:hyperlink w:anchor="_ENREF_329" w:tooltip="Wat, 2010 #41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YXQ8L0F1dGhvcj48WWVhcj4yMDEwPC9ZZWFyPjxSZWNO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YXQ8L0F1dGhvcj48WWVhcj4yMDEwPC9ZZWFyPjxSZWNO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alumbo_2012</w:t>
            </w:r>
            <w:hyperlink w:anchor="_ENREF_330" w:tooltip="Palumbo, 2012 #41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Palumbo&lt;/Author&gt;&lt;Year&gt;2012&lt;/Year&gt;&lt;RecNum&gt;415&lt;/RecNum&gt;&lt;DisplayText&gt;&lt;style face="superscript"&gt;330&lt;/style&gt;&lt;/DisplayText&gt;&lt;record&gt;&lt;rec-number&gt;415&lt;/rec-number&gt;&lt;foreign-keys&gt;&lt;key app="EN" db-id="p9wv00a5yez0v1et5awv9pfoepd0x5dtwwpt" timestamp="1625248216"&gt;415&lt;/key&gt;&lt;/foreign-keys&gt;&lt;ref-type name="Journal Article"&gt;17&lt;/ref-type&gt;&lt;contributors&gt;&lt;authors&gt;&lt;author&gt;Palumbo, O.&lt;/author&gt;&lt;author&gt;Palumbo, P.&lt;/author&gt;&lt;author&gt;Palladino, T.&lt;/author&gt;&lt;author&gt;Stallone, R.&lt;/author&gt;&lt;author&gt;Miroballo, M.&lt;/author&gt;&lt;author&gt;Piemontese, M. R.&lt;/author&gt;&lt;author&gt;Zelante, L.&lt;/author&gt;&lt;author&gt;Carella, M.&lt;/author&gt;&lt;/authors&gt;&lt;/contributors&gt;&lt;auth-address&gt;Medical Genetics Unit, IRCCS Casa Sollievo della Sofferenza, San Giovanni Rotondo (FG), Italy.&lt;/auth-address&gt;&lt;titles&gt;&lt;title&gt;An emerging phenotype of interstitial 15q25.2 microdeletions: clinical report and review&lt;/title&gt;&lt;secondary-title&gt;Am J Med Genet A&lt;/secondary-title&gt;&lt;alt-title&gt;American journal of medical genetics. Part A&lt;/alt-title&gt;&lt;/titles&gt;&lt;periodical&gt;&lt;full-title&gt;Am J Med Genet A&lt;/full-title&gt;&lt;abbr-1&gt;American journal of medical genetics. Part A&lt;/abbr-1&gt;&lt;/periodical&gt;&lt;alt-periodical&gt;&lt;full-title&gt;Am J Med Genet A&lt;/full-title&gt;&lt;abbr-1&gt;American journal of medical genetics. Part A&lt;/abbr-1&gt;&lt;/alt-periodical&gt;&lt;pages&gt;3182-9&lt;/pages&gt;&lt;volume&gt;158a&lt;/volume&gt;&lt;number&gt;12&lt;/number&gt;&lt;edition&gt;2012/11/21&lt;/edition&gt;&lt;keywords&gt;&lt;keyword&gt;Abnormalities, Multiple/genetics&lt;/keyword&gt;&lt;keyword&gt;Child&lt;/keyword&gt;&lt;keyword&gt;*Chromosome Deletion&lt;/keyword&gt;&lt;keyword&gt;*Chromosomes, Human, Pair 15&lt;/keyword&gt;&lt;keyword&gt;Developmental Disabilities/*genetics&lt;/keyword&gt;&lt;keyword&gt;Female&lt;/keyword&gt;&lt;keyword&gt;Humans&lt;/keyword&gt;&lt;keyword&gt;Phenotype&lt;/keyword&gt;&lt;keyword&gt;*Sequence Deletion&lt;/keyword&gt;&lt;/keywords&gt;&lt;dates&gt;&lt;year&gt;2012&lt;/year&gt;&lt;pub-dates&gt;&lt;date&gt;Dec&lt;/date&gt;&lt;/pub-dates&gt;&lt;/dates&gt;&lt;isbn&gt;1552-4825&lt;/isbn&gt;&lt;accession-num&gt;23166063&lt;/accession-num&gt;&lt;urls&gt;&lt;/urls&gt;&lt;electronic-resource-num&gt;10.1002/ajmg.a.35631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3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oelken_2013</w:t>
            </w:r>
            <w:hyperlink w:anchor="_ENREF_331" w:tooltip="Doelken, 2013 #41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b2Vsa2VuPC9BdXRob3I+PFllYXI+MjAxMzwvWWVhcj48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b2Vsa2VuPC9BdXRob3I+PFllYXI+MjAxMzwvWWVhcj48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3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C692B29" w14:textId="77777777" w:rsidR="00927F83" w:rsidRPr="0033616F" w:rsidRDefault="00927F83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3616F">
              <w:rPr>
                <w:rFonts w:asciiTheme="minorHAnsi" w:eastAsia="Times New Roman" w:hAnsiTheme="minorHAnsi" w:cstheme="minorHAnsi"/>
                <w:sz w:val="16"/>
                <w:szCs w:val="16"/>
              </w:rPr>
              <w:t>chr15:83213988-8471473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9A9C3BA" w14:textId="0CD92F05" w:rsidR="00927F83" w:rsidRPr="009369B6" w:rsidRDefault="00927F83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3616F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927F83" w:rsidRPr="003456EA" w14:paraId="2FC10E3C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9B02381" w14:textId="77777777" w:rsidR="00927F83" w:rsidRPr="0033616F" w:rsidRDefault="00927F83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54F088B" w14:textId="494E52DA" w:rsidR="00927F83" w:rsidRPr="0033616F" w:rsidRDefault="00927F83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27F83">
              <w:rPr>
                <w:rFonts w:asciiTheme="minorHAnsi" w:eastAsia="Times New Roman" w:hAnsiTheme="minorHAnsi" w:cstheme="minorHAnsi"/>
                <w:sz w:val="16"/>
                <w:szCs w:val="16"/>
              </w:rPr>
              <w:t>chr15:85139652-85713001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4079FEC" w14:textId="69A0ABEB" w:rsidR="00927F83" w:rsidRPr="0033616F" w:rsidRDefault="00927F83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38F226F" w14:textId="77777777" w:rsidR="00927F83" w:rsidRPr="00B9777F" w:rsidRDefault="00927F83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528E65A" w14:textId="0BD7A5E6" w:rsidR="00927F83" w:rsidRPr="0033616F" w:rsidRDefault="00927F83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27F83">
              <w:rPr>
                <w:rFonts w:asciiTheme="minorHAnsi" w:eastAsia="Times New Roman" w:hAnsiTheme="minorHAnsi" w:cstheme="minorHAnsi"/>
                <w:sz w:val="16"/>
                <w:szCs w:val="16"/>
              </w:rPr>
              <w:t>chr15:85139652-8571300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D19BF00" w14:textId="3DC184AF" w:rsidR="00927F83" w:rsidRPr="0033616F" w:rsidRDefault="00927F83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927F83" w:rsidRPr="003456EA" w14:paraId="42A29221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0EC033C" w14:textId="77777777" w:rsidR="00927F83" w:rsidRPr="0033616F" w:rsidRDefault="00927F83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9450749" w14:textId="32856AAC" w:rsidR="00927F83" w:rsidRPr="0033616F" w:rsidRDefault="00E337B2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37B2">
              <w:rPr>
                <w:rFonts w:asciiTheme="minorHAnsi" w:eastAsia="Times New Roman" w:hAnsiTheme="minorHAnsi" w:cstheme="minorHAnsi"/>
                <w:sz w:val="16"/>
                <w:szCs w:val="16"/>
              </w:rPr>
              <w:t>chr15:83213988-85713001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8356A57" w14:textId="334EEFD0" w:rsidR="00927F83" w:rsidRPr="0033616F" w:rsidRDefault="00E337B2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43D57E2" w14:textId="77777777" w:rsidR="00927F83" w:rsidRPr="00B9777F" w:rsidRDefault="00927F83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0614F80" w14:textId="0590921E" w:rsidR="00927F83" w:rsidRPr="0033616F" w:rsidRDefault="00E337B2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37B2">
              <w:rPr>
                <w:rFonts w:asciiTheme="minorHAnsi" w:eastAsia="Times New Roman" w:hAnsiTheme="minorHAnsi" w:cstheme="minorHAnsi"/>
                <w:sz w:val="16"/>
                <w:szCs w:val="16"/>
              </w:rPr>
              <w:t>chr15:83213988-8571300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0337F2C" w14:textId="621CA669" w:rsidR="00927F83" w:rsidRPr="0033616F" w:rsidRDefault="00E337B2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AA6582" w:rsidRPr="003456EA" w14:paraId="3F3F4CE1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0FCEE47" w14:textId="6D39960B" w:rsidR="00AA6582" w:rsidRPr="009369B6" w:rsidRDefault="00AA6582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5q26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24DCAE0" w14:textId="6E7A8660" w:rsidR="00AA6582" w:rsidRPr="009369B6" w:rsidRDefault="00AA6582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97" w:name="_Hlk78373152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98814741-101981189</w:t>
            </w:r>
            <w:bookmarkEnd w:id="97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D6CA5E1" w14:textId="259391A1" w:rsidR="00AA6582" w:rsidRPr="009369B6" w:rsidRDefault="00AA6582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25EB6F7" w14:textId="191EE26A" w:rsidR="00B9777F" w:rsidRDefault="00AA6582" w:rsidP="00AA6582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tton-Brown_2009</w:t>
            </w:r>
            <w:hyperlink w:anchor="_ENREF_332" w:tooltip="Tatton-Brown, 2009 #51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Tatton-Brown&lt;/Author&gt;&lt;Year&gt;2009&lt;/Year&gt;&lt;RecNum&gt;515&lt;/RecNum&gt;&lt;DisplayText&gt;&lt;style face="superscript"&gt;332&lt;/style&gt;&lt;/DisplayText&gt;&lt;record&gt;&lt;rec-number&gt;515&lt;/rec-number&gt;&lt;foreign-keys&gt;&lt;key app="EN" db-id="p9wv00a5yez0v1et5awv9pfoepd0x5dtwwpt" timestamp="1625618175"&gt;515&lt;/key&gt;&lt;/foreign-keys&gt;&lt;ref-type name="Journal Article"&gt;17&lt;/ref-type&gt;&lt;contributors&gt;&lt;authors&gt;&lt;author&gt;Tatton-Brown, Katrina&lt;/author&gt;&lt;author&gt;Pilz, Daniela T.&lt;/author&gt;&lt;author&gt;Örstavik, Karen Helene&lt;/author&gt;&lt;author&gt;Patton, Michael&lt;/author&gt;&lt;author&gt;Barber, John C. K.&lt;/author&gt;&lt;author&gt;Collinson, Morag N.&lt;/author&gt;&lt;author&gt;Maloney, Vivienne K.&lt;/author&gt;&lt;author&gt;Huang, Shuwen&lt;/author&gt;&lt;author&gt;Crolla, John A.&lt;/author&gt;&lt;author&gt;Marks, Karen&lt;/author&gt;&lt;author&gt;Ormerod, Eli&lt;/author&gt;&lt;author&gt;Thompson, Peter&lt;/author&gt;&lt;author&gt;Nawaz, Zafar&lt;/author&gt;&lt;author&gt;Lese-Martin, Christa&lt;/author&gt;&lt;author&gt;Tomkins, Susan&lt;/author&gt;&lt;author&gt;Waits, Paula&lt;/author&gt;&lt;author&gt;Rahman, Nazneen&lt;/author&gt;&lt;author&gt;McEntagart, Meriel&lt;/author&gt;&lt;/authors&gt;&lt;/contributors&gt;&lt;titles&gt;&lt;title&gt;15q overgrowth syndrome: A newly recognized phenotype associated with overgrowth, learning difficulties, characteristic facial appearance, renal anomalies and increased dosage of distal chromosome 15q&lt;/title&gt;&lt;secondary-title&gt;American Journal of Medical Genetics Part A&lt;/secondary-title&gt;&lt;/titles&gt;&lt;periodical&gt;&lt;full-title&gt;American Journal of Medical Genetics Part A&lt;/full-title&gt;&lt;/periodical&gt;&lt;pages&gt;147-154&lt;/pages&gt;&lt;volume&gt;149A&lt;/volume&gt;&lt;number&gt;2&lt;/number&gt;&lt;keywords&gt;&lt;keyword&gt;trisomy 15q&lt;/keyword&gt;&lt;keyword&gt;tetrasomy 15q&lt;/keyword&gt;&lt;keyword&gt;overgrowth&lt;/keyword&gt;&lt;keyword&gt;renal anomalies&lt;/keyword&gt;&lt;/keywords&gt;&lt;dates&gt;&lt;year&gt;2009&lt;/year&gt;&lt;pub-dates&gt;&lt;date&gt;2009/02/01&lt;/date&gt;&lt;/pub-dates&gt;&lt;/dates&gt;&lt;publisher&gt;John Wiley &amp;amp; Sons, Ltd&lt;/publisher&gt;&lt;isbn&gt;1552-4825&lt;/isbn&gt;&lt;work-type&gt;https://doi.org/10.1002/ajmg.a.32534&lt;/work-type&gt;&lt;urls&gt;&lt;related-urls&gt;&lt;url&gt;https://doi.org/10.1002/ajmg.a.32534&lt;/url&gt;&lt;/related-urls&gt;&lt;/urls&gt;&lt;electronic-resource-num&gt;https://doi.org/10.1002/ajmg.a.32534&lt;/electronic-resource-num&gt;&lt;access-date&gt;2021/07/0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3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evy_2012</w:t>
            </w:r>
            <w:hyperlink w:anchor="_ENREF_333" w:tooltip="Levy, 2012 #58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XZ5PC9BdXRob3I+PFllYXI+MjAxMjwvWWVhcj48UmVj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XZ5PC9BdXRob3I+PFllYXI+MjAxMjwvWWVhcj48UmVj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3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oot_2013</w:t>
            </w:r>
            <w:hyperlink w:anchor="_ENREF_334" w:tooltip="Poot, 2013 #51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b290PC9BdXRob3I+PFllYXI+MjAxMzwvWWVhcj48UmVj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b290PC9BdXRob3I+PFllYXI+MjAxMzwvWWVhcj48UmVj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3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6C246C8C" w14:textId="2372CA73" w:rsidR="00AA6582" w:rsidRPr="00B9777F" w:rsidRDefault="00AA6582" w:rsidP="00AA6582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effler_2016</w:t>
            </w:r>
            <w:hyperlink w:anchor="_ENREF_335" w:tooltip="Leffler, 2016 #51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WZmbGVyPC9BdXRob3I+PFllYXI+MjAxNjwvWWVhcj48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WZmbGVyPC9BdXRob3I+PFllYXI+MjAxNjwvWWVhcj48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3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annarella_2017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C651F75" w14:textId="0FA30ADF" w:rsidR="00AA6582" w:rsidRPr="009369B6" w:rsidRDefault="00AA6582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99357970-10252139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E74BB38" w14:textId="76AB83A3" w:rsidR="00AA6582" w:rsidRPr="009369B6" w:rsidRDefault="00AA6582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AA6582" w:rsidRPr="003456EA" w14:paraId="5788F0B5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5307034" w14:textId="77777777" w:rsidR="00AA6582" w:rsidRPr="009369B6" w:rsidRDefault="00AA6582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E4D6849" w14:textId="598281E3" w:rsidR="00AA6582" w:rsidRPr="009369B6" w:rsidRDefault="00AA6582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98" w:name="_Hlk78373166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15:</w:t>
            </w:r>
            <w:r w:rsidRPr="00AA6582">
              <w:rPr>
                <w:rFonts w:asciiTheme="minorHAnsi" w:eastAsia="Times New Roman" w:hAnsiTheme="minorHAnsi" w:cstheme="minorHAnsi"/>
                <w:sz w:val="16"/>
                <w:szCs w:val="16"/>
              </w:rPr>
              <w:t>8415110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AA6582">
              <w:rPr>
                <w:rFonts w:asciiTheme="minorHAnsi" w:eastAsia="Times New Roman" w:hAnsiTheme="minorHAnsi" w:cstheme="minorHAnsi"/>
                <w:sz w:val="16"/>
                <w:szCs w:val="16"/>
              </w:rPr>
              <w:t>100276767</w:t>
            </w:r>
            <w:bookmarkEnd w:id="98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AA699DA" w14:textId="3ED5E601" w:rsidR="00AA6582" w:rsidRPr="009369B6" w:rsidRDefault="00AA6582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4691829" w14:textId="77777777" w:rsidR="00AA6582" w:rsidRPr="00B9777F" w:rsidRDefault="00AA6582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ED0C02E" w14:textId="2325F9D2" w:rsidR="00AA6582" w:rsidRPr="009369B6" w:rsidRDefault="00AA6582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A6582">
              <w:rPr>
                <w:rFonts w:asciiTheme="minorHAnsi" w:eastAsia="Times New Roman" w:hAnsiTheme="minorHAnsi" w:cstheme="minorHAnsi"/>
                <w:sz w:val="16"/>
                <w:szCs w:val="16"/>
              </w:rPr>
              <w:t>chr15:86350098-10245924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9694BAC" w14:textId="7F1EE98B" w:rsidR="00AA6582" w:rsidRPr="00AA6582" w:rsidRDefault="00AA6582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 of Levy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B9777F" w:rsidRPr="00B535E9" w14:paraId="70799C23" w14:textId="77777777" w:rsidTr="00560423"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D1B35C7" w14:textId="77777777" w:rsidR="00B9777F" w:rsidRPr="00B535E9" w:rsidRDefault="00B9777F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7EAD561" w14:textId="77777777" w:rsidR="00B9777F" w:rsidRPr="00B535E9" w:rsidRDefault="00B9777F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708CC05" w14:textId="77777777" w:rsidR="00B9777F" w:rsidRPr="00B535E9" w:rsidRDefault="00B9777F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787B73A" w14:textId="77777777" w:rsidR="00B9777F" w:rsidRPr="00B9777F" w:rsidRDefault="00B9777F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C8D1CFE" w14:textId="77777777" w:rsidR="00B9777F" w:rsidRPr="00B535E9" w:rsidRDefault="00B9777F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C9DE57D" w14:textId="77777777" w:rsidR="00B9777F" w:rsidRPr="00B535E9" w:rsidRDefault="00B9777F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B535E9" w14:paraId="6AE213D8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48E93B8" w14:textId="57FB3A7C" w:rsidR="00FF21DC" w:rsidRPr="00B535E9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535E9">
              <w:rPr>
                <w:rFonts w:asciiTheme="minorHAnsi" w:eastAsia="Times New Roman" w:hAnsiTheme="minorHAnsi" w:cstheme="minorHAnsi"/>
                <w:sz w:val="16"/>
                <w:szCs w:val="16"/>
              </w:rPr>
              <w:t>ATR-16 (16p13.3)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CC5F241" w14:textId="77777777" w:rsidR="00FF21DC" w:rsidRPr="00B535E9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535E9">
              <w:rPr>
                <w:rFonts w:asciiTheme="minorHAnsi" w:eastAsia="Times New Roman" w:hAnsiTheme="minorHAnsi" w:cstheme="minorHAnsi"/>
                <w:sz w:val="16"/>
                <w:szCs w:val="16"/>
              </w:rPr>
              <w:t>chr16:10001-784372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0EB7D7B" w14:textId="77777777" w:rsidR="00FF21DC" w:rsidRPr="00B535E9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535E9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539B7AB" w14:textId="54D06E9A" w:rsidR="00FF21DC" w:rsidRPr="00B9777F" w:rsidRDefault="00E337B2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247E8BF" w14:textId="269ECB37" w:rsidR="00FF21DC" w:rsidRPr="00B535E9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535E9">
              <w:rPr>
                <w:rFonts w:asciiTheme="minorHAnsi" w:eastAsia="Times New Roman" w:hAnsiTheme="minorHAnsi" w:cstheme="minorHAnsi"/>
                <w:sz w:val="16"/>
                <w:szCs w:val="16"/>
              </w:rPr>
              <w:t>chr16:60001-834372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BB8C81F" w14:textId="0966A743" w:rsidR="00FF21DC" w:rsidRPr="00B535E9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535E9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C36A04" w:rsidRPr="003038C5" w14:paraId="595D365B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F3598FC" w14:textId="77777777" w:rsidR="00C36A04" w:rsidRDefault="00C36A04" w:rsidP="00AA6582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6p13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63AC19C" w14:textId="07BE9AD3" w:rsidR="00C36A04" w:rsidRPr="00E31EE2" w:rsidRDefault="00C36A04" w:rsidP="00AA6582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99" w:name="_Hlk78281157"/>
            <w:r w:rsidRPr="003E1164">
              <w:rPr>
                <w:rFonts w:asciiTheme="minorHAnsi" w:eastAsia="Times New Roman" w:hAnsiTheme="minorHAnsi" w:cstheme="minorHAnsi"/>
                <w:sz w:val="16"/>
                <w:szCs w:val="16"/>
              </w:rPr>
              <w:t>chr16:</w:t>
            </w:r>
            <w:r w:rsidR="00701868" w:rsidRPr="00701868">
              <w:rPr>
                <w:rFonts w:asciiTheme="minorHAnsi" w:eastAsia="Times New Roman" w:hAnsiTheme="minorHAnsi" w:cstheme="minorHAnsi"/>
                <w:sz w:val="16"/>
                <w:szCs w:val="16"/>
              </w:rPr>
              <w:t>2097990</w:t>
            </w:r>
            <w:r w:rsidRPr="003E1164">
              <w:rPr>
                <w:rFonts w:asciiTheme="minorHAnsi" w:eastAsia="Times New Roman" w:hAnsiTheme="minorHAnsi" w:cstheme="minorHAnsi"/>
                <w:sz w:val="16"/>
                <w:szCs w:val="16"/>
              </w:rPr>
              <w:t>-2185899</w:t>
            </w:r>
            <w:bookmarkEnd w:id="99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7222AC8" w14:textId="77777777" w:rsidR="00C36A04" w:rsidRDefault="00C36A04" w:rsidP="00AA6582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4CFFB79" w14:textId="2CD7E7A0" w:rsidR="00C36A04" w:rsidRPr="00B9777F" w:rsidRDefault="00C36A04" w:rsidP="00AA6582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Oyazato_2011</w:t>
            </w:r>
            <w:hyperlink w:anchor="_ENREF_336" w:tooltip="Oyazato, 2011 #64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PeWF6YXRvPC9BdXRob3I+PFllYXI+MjAxMTwvWWVhcj48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PeWF6YXRvPC9BdXRob3I+PFllYXI+MjAxMTwvWWVhcj48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3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Osumi_2020</w:t>
            </w:r>
            <w:hyperlink w:anchor="_ENREF_337" w:tooltip="Osumi, 2020 #64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Osumi&lt;/Author&gt;&lt;Year&gt;2020&lt;/Year&gt;&lt;RecNum&gt;643&lt;/RecNum&gt;&lt;DisplayText&gt;&lt;style face="superscript"&gt;337&lt;/style&gt;&lt;/DisplayText&gt;&lt;record&gt;&lt;rec-number&gt;643&lt;/rec-number&gt;&lt;foreign-keys&gt;&lt;key app="EN" db-id="p9wv00a5yez0v1et5awv9pfoepd0x5dtwwpt" timestamp="1626990389"&gt;643&lt;/key&gt;&lt;/foreign-keys&gt;&lt;ref-type name="Journal Article"&gt;17&lt;/ref-type&gt;&lt;contributors&gt;&lt;authors&gt;&lt;author&gt;Osumi, Keita&lt;/author&gt;&lt;author&gt;Suga, Kenichi&lt;/author&gt;&lt;author&gt;Ono, Akemi&lt;/author&gt;&lt;author&gt;Goji, Aya&lt;/author&gt;&lt;author&gt;Mori, Tatsuo&lt;/author&gt;&lt;author&gt;Kinoshita, Yukiko&lt;/author&gt;&lt;author&gt;Sugano, Mikio&lt;/author&gt;&lt;author&gt;Toda, Yoshihiro&lt;/author&gt;&lt;author&gt;Urushihara, Maki&lt;/author&gt;&lt;author&gt;Nakagawa, Ryuji&lt;/author&gt;&lt;author&gt;Hayabuchi, Yasunobu&lt;/author&gt;&lt;author&gt;Imoto, Issei&lt;/author&gt;&lt;author&gt;Kagami, Shoji&lt;/author&gt;&lt;/authors&gt;&lt;/contributors&gt;&lt;titles&gt;&lt;title&gt;Molecular diagnosis of an infant with TSC2/PKD1 contiguous gene syndrome&lt;/title&gt;&lt;secondary-title&gt;Human Genome Variation&lt;/secondary-title&gt;&lt;/titles&gt;&lt;periodical&gt;&lt;full-title&gt;Human Genome Variation&lt;/full-title&gt;&lt;/periodical&gt;&lt;pages&gt;21&lt;/pages&gt;&lt;volume&gt;7&lt;/volume&gt;&lt;number&gt;1&lt;/number&gt;&lt;dates&gt;&lt;year&gt;2020&lt;/year&gt;&lt;pub-dates&gt;&lt;date&gt;2020/07/16&lt;/date&gt;&lt;/pub-dates&gt;&lt;/dates&gt;&lt;isbn&gt;2054-345X&lt;/isbn&gt;&lt;urls&gt;&lt;related-urls&gt;&lt;url&gt;https://doi.org/10.1038/s41439-020-0108-0&lt;/url&gt;&lt;/related-urls&gt;&lt;/urls&gt;&lt;electronic-resource-num&gt;10.1038/s41439-020-0108-0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3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9EF0902" w14:textId="246BA94A" w:rsidR="00C36A04" w:rsidRPr="00E31EE2" w:rsidRDefault="00C36A04" w:rsidP="00AA6582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E1164">
              <w:rPr>
                <w:rFonts w:asciiTheme="minorHAnsi" w:eastAsia="Times New Roman" w:hAnsiTheme="minorHAnsi" w:cstheme="minorHAnsi"/>
                <w:sz w:val="16"/>
                <w:szCs w:val="16"/>
              </w:rPr>
              <w:t>chr16:</w:t>
            </w:r>
            <w:r w:rsidR="00701868" w:rsidRPr="00701868">
              <w:rPr>
                <w:rFonts w:asciiTheme="minorHAnsi" w:eastAsia="Times New Roman" w:hAnsiTheme="minorHAnsi" w:cstheme="minorHAnsi"/>
                <w:sz w:val="16"/>
                <w:szCs w:val="16"/>
              </w:rPr>
              <w:t>2097990</w:t>
            </w:r>
            <w:r w:rsidRPr="003E1164">
              <w:rPr>
                <w:rFonts w:asciiTheme="minorHAnsi" w:eastAsia="Times New Roman" w:hAnsiTheme="minorHAnsi" w:cstheme="minorHAnsi"/>
                <w:sz w:val="16"/>
                <w:szCs w:val="16"/>
              </w:rPr>
              <w:t>-218589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239401C" w14:textId="77777777" w:rsidR="00C36A04" w:rsidRPr="00914D3A" w:rsidRDefault="00C36A04" w:rsidP="00AA6582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genes: </w:t>
            </w:r>
            <w:r w:rsidRPr="003E1164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TSC2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and </w:t>
            </w:r>
            <w:r w:rsidRPr="003E1164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PKD1</w:t>
            </w:r>
          </w:p>
        </w:tc>
      </w:tr>
      <w:tr w:rsidR="00CB09D9" w:rsidRPr="003038C5" w14:paraId="13D8E994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E20235A" w14:textId="0D7693E2" w:rsidR="00FF21DC" w:rsidRPr="000E4099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Rubinstein-</w:t>
            </w:r>
            <w:proofErr w:type="spellStart"/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Taybi</w:t>
            </w:r>
            <w:proofErr w:type="spellEnd"/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(16p13.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1F92477" w14:textId="77777777" w:rsidR="00FF21DC" w:rsidRPr="000E4099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chr16:3725054-388012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DF8AAF1" w14:textId="77777777" w:rsidR="00FF21DC" w:rsidRPr="000E4099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7C2C4DC" w14:textId="74965636" w:rsidR="00FF21DC" w:rsidRPr="00B9777F" w:rsidRDefault="00DA5180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606CF36" w14:textId="0AE8B7B2" w:rsidR="00FF21DC" w:rsidRPr="000E4099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chr16:3775055-393012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E4839A9" w14:textId="75E93B95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CB09D9" w:rsidRPr="003038C5" w14:paraId="4CD8306C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1A8A1BC" w14:textId="5985E779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ao-Fountain Syndrome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6p13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D517858" w14:textId="156D99A0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6:5486454-920335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982BA03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6240616" w14:textId="319B39F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o_2015</w:t>
            </w:r>
            <w:hyperlink w:anchor="_ENREF_338" w:tooltip="Hao, 2015 #20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88L0F1dGhvcj48WWVhcj4yMDE1PC9ZZWFyPjxSZWNO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88L0F1dGhvcj48WWVhcj4yMDE1PC9ZZWFyPjxSZWNO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3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ountain_2019</w:t>
            </w:r>
            <w:hyperlink w:anchor="_ENREF_339" w:tooltip="Fountain, 2019 #20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b3VudGFpbjwvQXV0aG9yPjxZZWFyPjIwMTk8L1llYXI+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b3VudGFpbjwvQXV0aG9yPjxZZWFyPjIwMTk8L1llYXI+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3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F0A4E24" w14:textId="075CC3BD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6:5486454-920335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9646DE1" w14:textId="060D02B6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4 of Hao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69344C2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9718C2A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41AE2FA" w14:textId="5A976534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6:8969780-9211161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68261BF" w14:textId="72D26BEB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2EC9675" w14:textId="3BCFB051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954D793" w14:textId="31D26F9C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6:8969780-921116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6DF10C6" w14:textId="31581F5E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7 of Fountai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22AAE28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EB1BFEE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41CFFBA" w14:textId="684FE771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6:8985951-903054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78B5C8F" w14:textId="530ACACE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86AB98F" w14:textId="016C4FDC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15D7419" w14:textId="60132936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6:8985951-903054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93BB20F" w14:textId="33405735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USP7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A13120" w:rsidRPr="00132E59" w14:paraId="6B153BE2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073705C" w14:textId="0EA019C2" w:rsidR="00A13120" w:rsidRPr="00132E59" w:rsidRDefault="00A13120" w:rsidP="00A13120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lastRenderedPageBreak/>
              <w:t>16p13.1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BP I-II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7AA3DC2" w14:textId="3CFD5D5E" w:rsidR="00A13120" w:rsidRPr="00132E59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00" w:name="_Hlk83889235"/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t>chr16:14892827-16392827</w:t>
            </w:r>
            <w:bookmarkEnd w:id="100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9100822" w14:textId="5EF3A102" w:rsidR="00A13120" w:rsidRPr="00132E59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714ACDD" w14:textId="4E2A1187" w:rsidR="00A13120" w:rsidRPr="00B9777F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Ullmann_2007</w:t>
            </w:r>
            <w:hyperlink w:anchor="_ENREF_340" w:tooltip="Ullmann, 2007 #51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Ullmann&lt;/Author&gt;&lt;Year&gt;2007&lt;/Year&gt;&lt;RecNum&gt;510&lt;/RecNum&gt;&lt;DisplayText&gt;&lt;style face="superscript"&gt;340&lt;/style&gt;&lt;/DisplayText&gt;&lt;record&gt;&lt;rec-number&gt;510&lt;/rec-number&gt;&lt;foreign-keys&gt;&lt;key app="EN" db-id="p9wv00a5yez0v1et5awv9pfoepd0x5dtwwpt" timestamp="1625616549"&gt;510&lt;/key&gt;&lt;/foreign-keys&gt;&lt;ref-type name="Journal Article"&gt;17&lt;/ref-type&gt;&lt;contributors&gt;&lt;authors&gt;&lt;author&gt;Ullmann, Reinhard&lt;/author&gt;&lt;author&gt;Turner, Gillian&lt;/author&gt;&lt;author&gt;Kirchhoff, Maria&lt;/author&gt;&lt;author&gt;Chen, Wei&lt;/author&gt;&lt;author&gt;Tonge, Bruce&lt;/author&gt;&lt;author&gt;Rosenberg, Carla&lt;/author&gt;&lt;author&gt;Field, Michael&lt;/author&gt;&lt;author&gt;Vianna-Morgante, Angela M.&lt;/author&gt;&lt;author&gt;Christie, Louise&lt;/author&gt;&lt;author&gt;Krepischi-Santos, Ana C.&lt;/author&gt;&lt;author&gt;Banna, Lynn&lt;/author&gt;&lt;author&gt;Brereton, Avril V.&lt;/author&gt;&lt;author&gt;Hill, Alyssa&lt;/author&gt;&lt;author&gt;Bisgaard, Anne-Marie&lt;/author&gt;&lt;author&gt;Müller, Ines&lt;/author&gt;&lt;author&gt;Hultschig, Claus&lt;/author&gt;&lt;author&gt;Erdogan, Fikret&lt;/author&gt;&lt;author&gt;Wieczorek, Georg&lt;/author&gt;&lt;author&gt;Ropers, H. Hilger&lt;/author&gt;&lt;/authors&gt;&lt;/contributors&gt;&lt;titles&gt;&lt;title&gt;Array CGH identifies reciprocal 16p13.1 duplications and deletions that predispose to autism and/or mental retardation&lt;/title&gt;&lt;secondary-title&gt;Human Mutation&lt;/secondary-title&gt;&lt;/titles&gt;&lt;periodical&gt;&lt;full-title&gt;Hum Mutat&lt;/full-title&gt;&lt;abbr-1&gt;Human mutation&lt;/abbr-1&gt;&lt;/periodical&gt;&lt;pages&gt;674-682&lt;/pages&gt;&lt;volume&gt;28&lt;/volume&gt;&lt;number&gt;7&lt;/number&gt;&lt;keywords&gt;&lt;keyword&gt;autism&lt;/keyword&gt;&lt;keyword&gt;mental retardation&lt;/keyword&gt;&lt;keyword&gt;array CGH&lt;/keyword&gt;&lt;keyword&gt;copy number variant&lt;/keyword&gt;&lt;/keywords&gt;&lt;dates&gt;&lt;year&gt;2007&lt;/year&gt;&lt;pub-dates&gt;&lt;date&gt;2007/07/01&lt;/date&gt;&lt;/pub-dates&gt;&lt;/dates&gt;&lt;publisher&gt;John Wiley &amp;amp; Sons, Ltd&lt;/publisher&gt;&lt;isbn&gt;1059-7794&lt;/isbn&gt;&lt;work-type&gt;https://doi.org/10.1002/humu.20546&lt;/work-type&gt;&lt;urls&gt;&lt;related-urls&gt;&lt;url&gt;https://doi.org/10.1002/humu.20546&lt;/url&gt;&lt;/related-urls&gt;&lt;/urls&gt;&lt;electronic-resource-num&gt;https://doi.org/10.1002/humu.20546&lt;/electronic-resource-num&gt;&lt;access-date&gt;2021/07/0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nnes_2008</w:t>
            </w:r>
            <w:hyperlink w:anchor="_ENREF_341" w:tooltip="Hannes, 2009 #50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5uZXM8L0F1dGhvcj48WWVhcj4yMDA5PC9ZZWFyPjxS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5uZXM8L0F1dGhvcj48WWVhcj4yMDA5PC9ZZWFyPjxS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 Kovel_2010</w:t>
            </w:r>
            <w:hyperlink w:anchor="_ENREF_342" w:tooltip="de Kovel, 2010 #50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SBLb3ZlbDwvQXV0aG9yPjxZZWFyPjIwMTA8L1llYXI+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SBLb3ZlbDwvQXV0aG9yPjxZZWFyPjIwMTA8L1llYXI+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; Ingason_2011</w:t>
            </w:r>
            <w:hyperlink w:anchor="_ENREF_343" w:tooltip="Ingason, 2011 #668" w:history="1"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bmdhc29uPC9BdXRob3I+PFllYXI+MjAxMTwvWWVhcj48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bmdhc29uPC9BdXRob3I+PFllYXI+MjAxMTwvWWVhcj48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3</w: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F3849B8" w14:textId="4374BCF7" w:rsidR="00A13120" w:rsidRPr="00132E59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t>chr16:14986684-1648668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D70CA7E" w14:textId="70823781" w:rsidR="00A13120" w:rsidRPr="00132E59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A13120" w:rsidRPr="003038C5" w14:paraId="1FCEB3D3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17A8AA8" w14:textId="77777777" w:rsidR="00A13120" w:rsidRPr="00132E59" w:rsidRDefault="00A13120" w:rsidP="004D40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t>16p13.1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BP I-III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526207B" w14:textId="02D2E2DC" w:rsidR="00A13120" w:rsidRPr="00132E59" w:rsidRDefault="00A13120" w:rsidP="004D40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13120">
              <w:rPr>
                <w:rFonts w:asciiTheme="minorHAnsi" w:eastAsia="Times New Roman" w:hAnsiTheme="minorHAnsi" w:cstheme="minorHAnsi"/>
                <w:sz w:val="16"/>
                <w:szCs w:val="16"/>
              </w:rPr>
              <w:t>chr16:14825307-1805718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2B8D32A" w14:textId="1CBB3092" w:rsidR="00A13120" w:rsidRPr="00132E59" w:rsidRDefault="00A13120" w:rsidP="004D40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789F336" w14:textId="1667A4BE" w:rsidR="00A13120" w:rsidRPr="00B9777F" w:rsidRDefault="00A13120" w:rsidP="004D40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Ullmann_2007</w:t>
            </w:r>
            <w:hyperlink w:anchor="_ENREF_340" w:tooltip="Ullmann, 2007 #51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Ullmann&lt;/Author&gt;&lt;Year&gt;2007&lt;/Year&gt;&lt;RecNum&gt;510&lt;/RecNum&gt;&lt;DisplayText&gt;&lt;style face="superscript"&gt;340&lt;/style&gt;&lt;/DisplayText&gt;&lt;record&gt;&lt;rec-number&gt;510&lt;/rec-number&gt;&lt;foreign-keys&gt;&lt;key app="EN" db-id="p9wv00a5yez0v1et5awv9pfoepd0x5dtwwpt" timestamp="1625616549"&gt;510&lt;/key&gt;&lt;/foreign-keys&gt;&lt;ref-type name="Journal Article"&gt;17&lt;/ref-type&gt;&lt;contributors&gt;&lt;authors&gt;&lt;author&gt;Ullmann, Reinhard&lt;/author&gt;&lt;author&gt;Turner, Gillian&lt;/author&gt;&lt;author&gt;Kirchhoff, Maria&lt;/author&gt;&lt;author&gt;Chen, Wei&lt;/author&gt;&lt;author&gt;Tonge, Bruce&lt;/author&gt;&lt;author&gt;Rosenberg, Carla&lt;/author&gt;&lt;author&gt;Field, Michael&lt;/author&gt;&lt;author&gt;Vianna-Morgante, Angela M.&lt;/author&gt;&lt;author&gt;Christie, Louise&lt;/author&gt;&lt;author&gt;Krepischi-Santos, Ana C.&lt;/author&gt;&lt;author&gt;Banna, Lynn&lt;/author&gt;&lt;author&gt;Brereton, Avril V.&lt;/author&gt;&lt;author&gt;Hill, Alyssa&lt;/author&gt;&lt;author&gt;Bisgaard, Anne-Marie&lt;/author&gt;&lt;author&gt;Müller, Ines&lt;/author&gt;&lt;author&gt;Hultschig, Claus&lt;/author&gt;&lt;author&gt;Erdogan, Fikret&lt;/author&gt;&lt;author&gt;Wieczorek, Georg&lt;/author&gt;&lt;author&gt;Ropers, H. Hilger&lt;/author&gt;&lt;/authors&gt;&lt;/contributors&gt;&lt;titles&gt;&lt;title&gt;Array CGH identifies reciprocal 16p13.1 duplications and deletions that predispose to autism and/or mental retardation&lt;/title&gt;&lt;secondary-title&gt;Human Mutation&lt;/secondary-title&gt;&lt;/titles&gt;&lt;periodical&gt;&lt;full-title&gt;Hum Mutat&lt;/full-title&gt;&lt;abbr-1&gt;Human mutation&lt;/abbr-1&gt;&lt;/periodical&gt;&lt;pages&gt;674-682&lt;/pages&gt;&lt;volume&gt;28&lt;/volume&gt;&lt;number&gt;7&lt;/number&gt;&lt;keywords&gt;&lt;keyword&gt;autism&lt;/keyword&gt;&lt;keyword&gt;mental retardation&lt;/keyword&gt;&lt;keyword&gt;array CGH&lt;/keyword&gt;&lt;keyword&gt;copy number variant&lt;/keyword&gt;&lt;/keywords&gt;&lt;dates&gt;&lt;year&gt;2007&lt;/year&gt;&lt;pub-dates&gt;&lt;date&gt;2007/07/01&lt;/date&gt;&lt;/pub-dates&gt;&lt;/dates&gt;&lt;publisher&gt;John Wiley &amp;amp; Sons, Ltd&lt;/publisher&gt;&lt;isbn&gt;1059-7794&lt;/isbn&gt;&lt;work-type&gt;https://doi.org/10.1002/humu.20546&lt;/work-type&gt;&lt;urls&gt;&lt;related-urls&gt;&lt;url&gt;https://doi.org/10.1002/humu.20546&lt;/url&gt;&lt;/related-urls&gt;&lt;/urls&gt;&lt;electronic-resource-num&gt;https://doi.org/10.1002/humu.20546&lt;/electronic-resource-num&gt;&lt;access-date&gt;2021/07/0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nnes_2008</w:t>
            </w:r>
            <w:hyperlink w:anchor="_ENREF_341" w:tooltip="Hannes, 2009 #50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5uZXM8L0F1dGhvcj48WWVhcj4yMDA5PC9ZZWFyPjxS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5uZXM8L0F1dGhvcj48WWVhcj4yMDA5PC9ZZWFyPjxS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 Kovel_2010</w:t>
            </w:r>
            <w:hyperlink w:anchor="_ENREF_342" w:tooltip="de Kovel, 2010 #50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SBLb3ZlbDwvQXV0aG9yPjxZZWFyPjIwMTA8L1llYXI+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SBLb3ZlbDwvQXV0aG9yPjxZZWFyPjIwMTA8L1llYXI+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; Ingason_2011</w:t>
            </w:r>
            <w:hyperlink w:anchor="_ENREF_343" w:tooltip="Ingason, 2011 #668" w:history="1"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bmdhc29uPC9BdXRob3I+PFllYXI+MjAxMTwvWWVhcj48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bmdhc29uPC9BdXRob3I+PFllYXI+MjAxMTwvWWVhcj48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3</w: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2442952" w14:textId="0B1C4507" w:rsidR="00A13120" w:rsidRPr="00132E59" w:rsidRDefault="00A13120" w:rsidP="004D40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13120">
              <w:rPr>
                <w:rFonts w:asciiTheme="minorHAnsi" w:eastAsia="Times New Roman" w:hAnsiTheme="minorHAnsi" w:cstheme="minorHAnsi"/>
                <w:sz w:val="16"/>
                <w:szCs w:val="16"/>
              </w:rPr>
              <w:t>chr16:14917807-1814968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BF20C4D" w14:textId="7FF5BB09" w:rsidR="00A13120" w:rsidRPr="00A13120" w:rsidRDefault="00A13120" w:rsidP="004D40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4826 of Kaminsky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A13120" w:rsidRPr="00132E59" w14:paraId="7CA43767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810E36A" w14:textId="6C2C9494" w:rsidR="00A13120" w:rsidRPr="00132E59" w:rsidRDefault="00A13120" w:rsidP="004D40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t>16p13.1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AF135BF" w14:textId="77777777" w:rsidR="00A13120" w:rsidRPr="00132E59" w:rsidRDefault="00A13120" w:rsidP="004D40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01" w:name="_Hlk83889226"/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t>chr16:15511711-16292265</w:t>
            </w:r>
            <w:bookmarkEnd w:id="101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2A7AADE" w14:textId="77777777" w:rsidR="00A13120" w:rsidRPr="00132E59" w:rsidRDefault="00A13120" w:rsidP="004D40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552CF41" w14:textId="39CF03B3" w:rsidR="00A13120" w:rsidRPr="00B9777F" w:rsidRDefault="00A13120" w:rsidP="004D40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Ullmann_2007</w:t>
            </w:r>
            <w:hyperlink w:anchor="_ENREF_340" w:tooltip="Ullmann, 2007 #51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Ullmann&lt;/Author&gt;&lt;Year&gt;2007&lt;/Year&gt;&lt;RecNum&gt;510&lt;/RecNum&gt;&lt;DisplayText&gt;&lt;style face="superscript"&gt;340&lt;/style&gt;&lt;/DisplayText&gt;&lt;record&gt;&lt;rec-number&gt;510&lt;/rec-number&gt;&lt;foreign-keys&gt;&lt;key app="EN" db-id="p9wv00a5yez0v1et5awv9pfoepd0x5dtwwpt" timestamp="1625616549"&gt;510&lt;/key&gt;&lt;/foreign-keys&gt;&lt;ref-type name="Journal Article"&gt;17&lt;/ref-type&gt;&lt;contributors&gt;&lt;authors&gt;&lt;author&gt;Ullmann, Reinhard&lt;/author&gt;&lt;author&gt;Turner, Gillian&lt;/author&gt;&lt;author&gt;Kirchhoff, Maria&lt;/author&gt;&lt;author&gt;Chen, Wei&lt;/author&gt;&lt;author&gt;Tonge, Bruce&lt;/author&gt;&lt;author&gt;Rosenberg, Carla&lt;/author&gt;&lt;author&gt;Field, Michael&lt;/author&gt;&lt;author&gt;Vianna-Morgante, Angela M.&lt;/author&gt;&lt;author&gt;Christie, Louise&lt;/author&gt;&lt;author&gt;Krepischi-Santos, Ana C.&lt;/author&gt;&lt;author&gt;Banna, Lynn&lt;/author&gt;&lt;author&gt;Brereton, Avril V.&lt;/author&gt;&lt;author&gt;Hill, Alyssa&lt;/author&gt;&lt;author&gt;Bisgaard, Anne-Marie&lt;/author&gt;&lt;author&gt;Müller, Ines&lt;/author&gt;&lt;author&gt;Hultschig, Claus&lt;/author&gt;&lt;author&gt;Erdogan, Fikret&lt;/author&gt;&lt;author&gt;Wieczorek, Georg&lt;/author&gt;&lt;author&gt;Ropers, H. Hilger&lt;/author&gt;&lt;/authors&gt;&lt;/contributors&gt;&lt;titles&gt;&lt;title&gt;Array CGH identifies reciprocal 16p13.1 duplications and deletions that predispose to autism and/or mental retardation&lt;/title&gt;&lt;secondary-title&gt;Human Mutation&lt;/secondary-title&gt;&lt;/titles&gt;&lt;periodical&gt;&lt;full-title&gt;Hum Mutat&lt;/full-title&gt;&lt;abbr-1&gt;Human mutation&lt;/abbr-1&gt;&lt;/periodical&gt;&lt;pages&gt;674-682&lt;/pages&gt;&lt;volume&gt;28&lt;/volume&gt;&lt;number&gt;7&lt;/number&gt;&lt;keywords&gt;&lt;keyword&gt;autism&lt;/keyword&gt;&lt;keyword&gt;mental retardation&lt;/keyword&gt;&lt;keyword&gt;array CGH&lt;/keyword&gt;&lt;keyword&gt;copy number variant&lt;/keyword&gt;&lt;/keywords&gt;&lt;dates&gt;&lt;year&gt;2007&lt;/year&gt;&lt;pub-dates&gt;&lt;date&gt;2007/07/01&lt;/date&gt;&lt;/pub-dates&gt;&lt;/dates&gt;&lt;publisher&gt;John Wiley &amp;amp; Sons, Ltd&lt;/publisher&gt;&lt;isbn&gt;1059-7794&lt;/isbn&gt;&lt;work-type&gt;https://doi.org/10.1002/humu.20546&lt;/work-type&gt;&lt;urls&gt;&lt;related-urls&gt;&lt;url&gt;https://doi.org/10.1002/humu.20546&lt;/url&gt;&lt;/related-urls&gt;&lt;/urls&gt;&lt;electronic-resource-num&gt;https://doi.org/10.1002/humu.20546&lt;/electronic-resource-num&gt;&lt;access-date&gt;2021/07/0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nnes_2008</w:t>
            </w:r>
            <w:hyperlink w:anchor="_ENREF_341" w:tooltip="Hannes, 2009 #50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5uZXM8L0F1dGhvcj48WWVhcj4yMDA5PC9ZZWFyPjxS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5uZXM8L0F1dGhvcj48WWVhcj4yMDA5PC9ZZWFyPjxS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 Kovel_2010</w:t>
            </w:r>
            <w:hyperlink w:anchor="_ENREF_342" w:tooltip="de Kovel, 2010 #50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SBLb3ZlbDwvQXV0aG9yPjxZZWFyPjIwMTA8L1llYXI+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SBLb3ZlbDwvQXV0aG9yPjxZZWFyPjIwMTA8L1llYXI+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; Ingason_2011</w:t>
            </w:r>
            <w:hyperlink w:anchor="_ENREF_343" w:tooltip="Ingason, 2011 #668" w:history="1"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bmdhc29uPC9BdXRob3I+PFllYXI+MjAxMTwvWWVhcj48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bmdhc29uPC9BdXRob3I+PFllYXI+MjAxMTwvWWVhcj48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3</w: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4E5CAD4" w14:textId="77777777" w:rsidR="00A13120" w:rsidRPr="00132E59" w:rsidRDefault="00A13120" w:rsidP="004D40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t>chr16:15511711-1629226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6EA2F52A" w14:textId="77777777" w:rsidR="00A13120" w:rsidRPr="00132E59" w:rsidRDefault="00A13120" w:rsidP="004D40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A13120" w:rsidRPr="003038C5" w14:paraId="1200C423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A5F80A7" w14:textId="561E699C" w:rsidR="00A13120" w:rsidRPr="009369B6" w:rsidRDefault="00A13120" w:rsidP="00A13120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t>16p13.1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BP II-III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CD74E12" w14:textId="4689813A" w:rsidR="00A13120" w:rsidRPr="004A7907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7907">
              <w:rPr>
                <w:rFonts w:asciiTheme="minorHAnsi" w:eastAsia="Times New Roman" w:hAnsiTheme="minorHAnsi" w:cstheme="minorHAnsi"/>
                <w:sz w:val="16"/>
                <w:szCs w:val="16"/>
              </w:rPr>
              <w:t>chr16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:</w:t>
            </w:r>
            <w:r w:rsidRPr="004A7907">
              <w:rPr>
                <w:rFonts w:asciiTheme="minorHAnsi" w:eastAsia="Times New Roman" w:hAnsiTheme="minorHAnsi" w:cstheme="minorHAnsi"/>
                <w:sz w:val="16"/>
                <w:szCs w:val="16"/>
              </w:rPr>
              <w:t>15386338-1829198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ADB0CB6" w14:textId="242F7A92" w:rsidR="00A13120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0838BD7" w14:textId="0982CACD" w:rsidR="00A13120" w:rsidRPr="00B9777F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Ullmann_2007</w:t>
            </w:r>
            <w:hyperlink w:anchor="_ENREF_340" w:tooltip="Ullmann, 2007 #51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Ullmann&lt;/Author&gt;&lt;Year&gt;2007&lt;/Year&gt;&lt;RecNum&gt;510&lt;/RecNum&gt;&lt;DisplayText&gt;&lt;style face="superscript"&gt;340&lt;/style&gt;&lt;/DisplayText&gt;&lt;record&gt;&lt;rec-number&gt;510&lt;/rec-number&gt;&lt;foreign-keys&gt;&lt;key app="EN" db-id="p9wv00a5yez0v1et5awv9pfoepd0x5dtwwpt" timestamp="1625616549"&gt;510&lt;/key&gt;&lt;/foreign-keys&gt;&lt;ref-type name="Journal Article"&gt;17&lt;/ref-type&gt;&lt;contributors&gt;&lt;authors&gt;&lt;author&gt;Ullmann, Reinhard&lt;/author&gt;&lt;author&gt;Turner, Gillian&lt;/author&gt;&lt;author&gt;Kirchhoff, Maria&lt;/author&gt;&lt;author&gt;Chen, Wei&lt;/author&gt;&lt;author&gt;Tonge, Bruce&lt;/author&gt;&lt;author&gt;Rosenberg, Carla&lt;/author&gt;&lt;author&gt;Field, Michael&lt;/author&gt;&lt;author&gt;Vianna-Morgante, Angela M.&lt;/author&gt;&lt;author&gt;Christie, Louise&lt;/author&gt;&lt;author&gt;Krepischi-Santos, Ana C.&lt;/author&gt;&lt;author&gt;Banna, Lynn&lt;/author&gt;&lt;author&gt;Brereton, Avril V.&lt;/author&gt;&lt;author&gt;Hill, Alyssa&lt;/author&gt;&lt;author&gt;Bisgaard, Anne-Marie&lt;/author&gt;&lt;author&gt;Müller, Ines&lt;/author&gt;&lt;author&gt;Hultschig, Claus&lt;/author&gt;&lt;author&gt;Erdogan, Fikret&lt;/author&gt;&lt;author&gt;Wieczorek, Georg&lt;/author&gt;&lt;author&gt;Ropers, H. Hilger&lt;/author&gt;&lt;/authors&gt;&lt;/contributors&gt;&lt;titles&gt;&lt;title&gt;Array CGH identifies reciprocal 16p13.1 duplications and deletions that predispose to autism and/or mental retardation&lt;/title&gt;&lt;secondary-title&gt;Human Mutation&lt;/secondary-title&gt;&lt;/titles&gt;&lt;periodical&gt;&lt;full-title&gt;Hum Mutat&lt;/full-title&gt;&lt;abbr-1&gt;Human mutation&lt;/abbr-1&gt;&lt;/periodical&gt;&lt;pages&gt;674-682&lt;/pages&gt;&lt;volume&gt;28&lt;/volume&gt;&lt;number&gt;7&lt;/number&gt;&lt;keywords&gt;&lt;keyword&gt;autism&lt;/keyword&gt;&lt;keyword&gt;mental retardation&lt;/keyword&gt;&lt;keyword&gt;array CGH&lt;/keyword&gt;&lt;keyword&gt;copy number variant&lt;/keyword&gt;&lt;/keywords&gt;&lt;dates&gt;&lt;year&gt;2007&lt;/year&gt;&lt;pub-dates&gt;&lt;date&gt;2007/07/01&lt;/date&gt;&lt;/pub-dates&gt;&lt;/dates&gt;&lt;publisher&gt;John Wiley &amp;amp; Sons, Ltd&lt;/publisher&gt;&lt;isbn&gt;1059-7794&lt;/isbn&gt;&lt;work-type&gt;https://doi.org/10.1002/humu.20546&lt;/work-type&gt;&lt;urls&gt;&lt;related-urls&gt;&lt;url&gt;https://doi.org/10.1002/humu.20546&lt;/url&gt;&lt;/related-urls&gt;&lt;/urls&gt;&lt;electronic-resource-num&gt;https://doi.org/10.1002/humu.20546&lt;/electronic-resource-num&gt;&lt;access-date&gt;2021/07/0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nnes_2008</w:t>
            </w:r>
            <w:hyperlink w:anchor="_ENREF_341" w:tooltip="Hannes, 2009 #50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5uZXM8L0F1dGhvcj48WWVhcj4yMDA5PC9ZZWFyPjxS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5uZXM8L0F1dGhvcj48WWVhcj4yMDA5PC9ZZWFyPjxS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 Kovel_2010</w:t>
            </w:r>
            <w:hyperlink w:anchor="_ENREF_342" w:tooltip="de Kovel, 2010 #50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SBLb3ZlbDwvQXV0aG9yPjxZZWFyPjIwMTA8L1llYXI+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SBLb3ZlbDwvQXV0aG9yPjxZZWFyPjIwMTA8L1llYXI+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; Ingason_2011</w:t>
            </w:r>
            <w:hyperlink w:anchor="_ENREF_343" w:tooltip="Ingason, 2011 #668" w:history="1"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bmdhc29uPC9BdXRob3I+PFllYXI+MjAxMTwvWWVhcj48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bmdhc29uPC9BdXRob3I+PFllYXI+MjAxMTwvWWVhcj48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3</w: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1989C56" w14:textId="4C7DE71D" w:rsidR="00A13120" w:rsidRPr="004A7907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7907">
              <w:rPr>
                <w:rFonts w:asciiTheme="minorHAnsi" w:eastAsia="Times New Roman" w:hAnsiTheme="minorHAnsi" w:cstheme="minorHAnsi"/>
                <w:sz w:val="16"/>
                <w:szCs w:val="16"/>
              </w:rPr>
              <w:t>chr16:15478837-1838448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6B25201" w14:textId="15182698" w:rsidR="00A13120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Sample ‘</w:t>
            </w:r>
            <w:bookmarkStart w:id="102" w:name="_Hlk83891349"/>
            <w:r w:rsidRPr="004A7907">
              <w:rPr>
                <w:rFonts w:asciiTheme="minorHAnsi" w:eastAsia="Times New Roman" w:hAnsiTheme="minorHAnsi" w:cstheme="minorHAnsi"/>
                <w:sz w:val="16"/>
                <w:szCs w:val="16"/>
              </w:rPr>
              <w:t>Ao1461</w:t>
            </w:r>
            <w:bookmarkEnd w:id="102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’ from de Kovel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A13120" w:rsidRPr="003038C5" w14:paraId="2ECE2C95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B308AFC" w14:textId="77777777" w:rsidR="00A13120" w:rsidRPr="009369B6" w:rsidRDefault="00A13120" w:rsidP="00A13120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03" w:name="_Hlk75991549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6p12.2-p11.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0509DD2" w14:textId="371298D3" w:rsidR="00A13120" w:rsidRPr="009369B6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04" w:name="_Hlk75892865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</w:t>
            </w:r>
            <w:r w:rsidRPr="003B16CF">
              <w:rPr>
                <w:rFonts w:asciiTheme="minorHAnsi" w:eastAsia="Times New Roman" w:hAnsiTheme="minorHAnsi" w:cstheme="minorHAnsi"/>
                <w:sz w:val="16"/>
                <w:szCs w:val="16"/>
              </w:rPr>
              <w:t>16:21463739-29272756</w:t>
            </w:r>
            <w:bookmarkEnd w:id="104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FC34493" w14:textId="74084205" w:rsidR="00A13120" w:rsidRPr="009369B6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2CDEDA9" w14:textId="34DFCDB7" w:rsidR="00D12429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llif_2007</w:t>
            </w:r>
            <w:hyperlink w:anchor="_ENREF_344" w:tooltip="Ballif, 2007 #20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WxsaWY8L0F1dGhvcj48WWVhcj4yMDA3PC9ZZWFyPjxS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WxsaWY8L0F1dGhvcj48WWVhcj4yMDA3PC9ZZWFyPjxS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ttaglia_2009</w:t>
            </w:r>
            <w:hyperlink w:anchor="_ENREF_345" w:tooltip="Battaglia, 2009 #20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R0YWdsaWE8L0F1dGhvcj48WWVhcj4yMDA5PC9ZZWFy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R0YWdsaWE8L0F1dGhvcj48WWVhcj4yMDA5PC9ZZWFy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empel_2009</w:t>
            </w:r>
            <w:hyperlink w:anchor="_ENREF_346" w:tooltip="Hempel, 2009 #20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ZW1wZWw8L0F1dGhvcj48WWVhcj4yMDA5PC9ZZWFyPjxS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ZW1wZWw8L0F1dGhvcj48WWVhcj4yMDA5PC9ZZWFyPjxS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;</w:t>
            </w:r>
          </w:p>
          <w:p w14:paraId="712A9996" w14:textId="7404D3ED" w:rsidR="00A13120" w:rsidRPr="00B9777F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  <w:highlight w:val="yellow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bet_2012</w:t>
            </w:r>
            <w:hyperlink w:anchor="_ENREF_347" w:tooltip="Tabet, 2012 #21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Tabet&lt;/Author&gt;&lt;Year&gt;2012&lt;/Year&gt;&lt;RecNum&gt;211&lt;/RecNum&gt;&lt;DisplayText&gt;&lt;style face="superscript"&gt;347&lt;/style&gt;&lt;/DisplayText&gt;&lt;record&gt;&lt;rec-number&gt;211&lt;/rec-number&gt;&lt;foreign-keys&gt;&lt;key app="EN" db-id="p9wv00a5yez0v1et5awv9pfoepd0x5dtwwpt" timestamp="1624049369"&gt;211&lt;/key&gt;&lt;/foreign-keys&gt;&lt;ref-type name="Journal Article"&gt;17&lt;/ref-type&gt;&lt;contributors&gt;&lt;authors&gt;&lt;author&gt;Tabet, Anne-Claude&lt;/author&gt;&lt;author&gt;Pilorge, Marion&lt;/author&gt;&lt;author&gt;Delorme, Richard&lt;/author&gt;&lt;author&gt;Amsellem, Frédérique&lt;/author&gt;&lt;author&gt;Pinard, Jean-Marc&lt;/author&gt;&lt;author&gt;Leboyer, Marion&lt;/author&gt;&lt;author&gt;Verloes, Alain&lt;/author&gt;&lt;author&gt;Benzacken, Brigitte&lt;/author&gt;&lt;author&gt;Betancur, Catalina&lt;/author&gt;&lt;/authors&gt;&lt;/contributors&gt;&lt;titles&gt;&lt;title&gt;Autism multiplex family with 16p11.2p12.2 microduplication syndrome in monozygotic twins and distal 16p11.2 deletion in their brother&lt;/title&gt;&lt;secondary-title&gt;European Journal of Human Genetics&lt;/secondary-title&gt;&lt;/titles&gt;&lt;periodical&gt;&lt;full-title&gt;European Journal of Human Genetics&lt;/full-title&gt;&lt;/periodical&gt;&lt;pages&gt;540-546&lt;/pages&gt;&lt;volume&gt;20&lt;/volume&gt;&lt;number&gt;5&lt;/number&gt;&lt;dates&gt;&lt;year&gt;2012&lt;/year&gt;&lt;pub-dates&gt;&lt;date&gt;2012/05/01&lt;/date&gt;&lt;/pub-dates&gt;&lt;/dates&gt;&lt;isbn&gt;1476-5438&lt;/isbn&gt;&lt;urls&gt;&lt;related-urls&gt;&lt;url&gt;https://doi.org/10.1038/ejhg.2011.244&lt;/url&gt;&lt;/related-urls&gt;&lt;/urls&gt;&lt;electronic-resource-num&gt;10.1038/ejhg.2011.244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rber_2013</w:t>
            </w:r>
            <w:hyperlink w:anchor="_ENREF_348" w:tooltip="Barber, 2013 #39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JiZXI8L0F1dGhvcj48WWVhcj4yMDEzPC9ZZWFyPjxS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JiZXI8L0F1dGhvcj48WWVhcj4yMDEzPC9ZZWFyPjxS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A530416" w14:textId="3B3C596D" w:rsidR="00A13120" w:rsidRPr="009369B6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B16CF">
              <w:rPr>
                <w:rFonts w:asciiTheme="minorHAnsi" w:eastAsia="Times New Roman" w:hAnsiTheme="minorHAnsi" w:cstheme="minorHAnsi"/>
                <w:sz w:val="16"/>
                <w:szCs w:val="16"/>
              </w:rPr>
              <w:t>chr16:21475060-2928407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DD06562" w14:textId="018BB8FF" w:rsidR="00A13120" w:rsidRPr="009369B6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A13120" w:rsidRPr="003038C5" w14:paraId="7BD22E2A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E62CAA0" w14:textId="77777777" w:rsidR="00A13120" w:rsidRPr="009369B6" w:rsidRDefault="00A13120" w:rsidP="00A13120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F0420E8" w14:textId="59EB8799" w:rsidR="00A13120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1</w:t>
            </w:r>
            <w:r w:rsidRPr="0012214C">
              <w:rPr>
                <w:rFonts w:asciiTheme="minorHAnsi" w:eastAsia="Times New Roman" w:hAnsiTheme="minorHAnsi" w:cstheme="minorHAnsi"/>
                <w:sz w:val="16"/>
                <w:szCs w:val="16"/>
              </w:rPr>
              <w:t>6:21500741-3018853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C6F5ABE" w14:textId="7FCD81E8" w:rsidR="00A13120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6F90B9B" w14:textId="77777777" w:rsidR="00A13120" w:rsidRPr="00B9777F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B3F1852" w14:textId="3DB70D5C" w:rsidR="00A13120" w:rsidRPr="003B16CF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2214C">
              <w:rPr>
                <w:rFonts w:asciiTheme="minorHAnsi" w:eastAsia="Times New Roman" w:hAnsiTheme="minorHAnsi" w:cstheme="minorHAnsi"/>
                <w:sz w:val="16"/>
                <w:szCs w:val="16"/>
              </w:rPr>
              <w:t>chr16:21512063-3019985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E94C18E" w14:textId="21577E01" w:rsidR="00A13120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bookmarkEnd w:id="103"/>
      <w:tr w:rsidR="00A13120" w:rsidRPr="008C25F2" w14:paraId="59A29AFE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6910AA6" w14:textId="77777777" w:rsidR="00A13120" w:rsidRPr="008C25F2" w:rsidRDefault="00A13120" w:rsidP="00A13120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16p12.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55256D2" w14:textId="77777777" w:rsidR="00A13120" w:rsidRPr="008C25F2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chr16:21935203-2245596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2D9B24B" w14:textId="77777777" w:rsidR="00A13120" w:rsidRPr="008C25F2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499D8C4" w14:textId="33266AAC" w:rsidR="00AD0935" w:rsidRPr="00B9777F" w:rsidRDefault="004B40D7" w:rsidP="00AD0935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D1D91DF" w14:textId="77777777" w:rsidR="00A13120" w:rsidRPr="008C25F2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chr16:21946524-2246728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271FA78" w14:textId="7C6D8353" w:rsidR="00A13120" w:rsidRPr="008C25F2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420A51" w:rsidRPr="008C25F2" w14:paraId="384914BE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E20F477" w14:textId="567B852B" w:rsidR="00420A51" w:rsidRPr="008C25F2" w:rsidRDefault="00420A51" w:rsidP="00420A51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16p11.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14F4C2D" w14:textId="77777777" w:rsidR="00420A51" w:rsidRPr="008C25F2" w:rsidRDefault="00420A51" w:rsidP="00420A51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05" w:name="_Hlk83897033"/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chr16:28822635-29046499</w:t>
            </w:r>
            <w:bookmarkEnd w:id="105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A2A371C" w14:textId="77777777" w:rsidR="00420A51" w:rsidRPr="008C25F2" w:rsidRDefault="00420A51" w:rsidP="00420A51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0910212" w14:textId="2EABB5AD" w:rsidR="00420A51" w:rsidRPr="00B9777F" w:rsidRDefault="00420A51" w:rsidP="00420A51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hebranious_2007</w:t>
            </w:r>
            <w:hyperlink w:anchor="_ENREF_349" w:tooltip="Ghebranious, 2007 #21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aGVicmFuaW91czwvQXV0aG9yPjxZZWFyPjIwMDc8L1ll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aGVicmFuaW91czwvQXV0aG9yPjxZZWFyPjIwMDc8L1ll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eiss_2008</w:t>
            </w:r>
            <w:hyperlink w:anchor="_ENREF_350" w:tooltip="Weiss, 2008 #51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ZWlzczwvQXV0aG9yPjxZZWFyPjIwMDg8L1llYXI+PFJl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ZWlzczwvQXV0aG9yPjxZZWFyPjIwMDg8L1llYXI+PFJl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5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;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 Bachmann-Gagescu_2010</w:t>
            </w:r>
            <w:hyperlink w:anchor="_ENREF_351" w:tooltip="Bachmann-Gagescu, 2010 #51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WNobWFubi1HYWdlc2N1PC9BdXRob3I+PFllYXI+MjAx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WNobWFubi1HYWdlc2N1PC9BdXRob3I+PFllYXI+MjAx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5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;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 Bochukova_2010</w:t>
            </w:r>
            <w:hyperlink w:anchor="_ENREF_352" w:tooltip="Bochukova, 2010 #51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b2NodWtvdmE8L0F1dGhvcj48WWVhcj4yMDEwPC9ZZWFy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b2NodWtvdmE8L0F1dGhvcj48WWVhcj4yMDEwPC9ZZWFy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5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; Rosenfeld_2010</w:t>
            </w:r>
            <w:hyperlink w:anchor="_ENREF_353" w:tooltip="Rosenfeld, 2010 #669" w:history="1"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Rosenfeld&lt;/Author&gt;&lt;Year&gt;2010&lt;/Year&gt;&lt;RecNum&gt;669&lt;/RecNum&gt;&lt;DisplayText&gt;&lt;style face="superscript"&gt;353&lt;/style&gt;&lt;/DisplayText&gt;&lt;record&gt;&lt;rec-number&gt;669&lt;/rec-number&gt;&lt;foreign-keys&gt;&lt;key app="EN" db-id="p9wv00a5yez0v1et5awv9pfoepd0x5dtwwpt" timestamp="1633026867"&gt;669&lt;/key&gt;&lt;/foreign-keys&gt;&lt;ref-type name="Journal Article"&gt;17&lt;/ref-type&gt;&lt;contributors&gt;&lt;authors&gt;&lt;author&gt;Rosenfeld, Jill A.&lt;/author&gt;&lt;author&gt;Coppinger, Justine&lt;/author&gt;&lt;author&gt;Bejjani, Bassem A.&lt;/author&gt;&lt;author&gt;Girirajan, Santhosh&lt;/author&gt;&lt;author&gt;Eichler, Evan E.&lt;/author&gt;&lt;author&gt;Shaffer, Lisa G.&lt;/author&gt;&lt;author&gt;Ballif, Blake C.&lt;/author&gt;&lt;/authors&gt;&lt;/contributors&gt;&lt;titles&gt;&lt;title&gt;Speech delays and behavioral problems are the predominant features in individuals with developmental delays and 16p11.2 microdeletions and microduplications&lt;/title&gt;&lt;secondary-title&gt;Journal of neurodevelopmental disorders&lt;/secondary-title&gt;&lt;alt-title&gt;J Neurodev Disord&lt;/alt-title&gt;&lt;/titles&gt;&lt;periodical&gt;&lt;full-title&gt;Journal of neurodevelopmental disorders&lt;/full-title&gt;&lt;abbr-1&gt;J Neurodev Disord&lt;/abbr-1&gt;&lt;/periodical&gt;&lt;alt-periodical&gt;&lt;full-title&gt;Journal of neurodevelopmental disorders&lt;/full-title&gt;&lt;abbr-1&gt;J Neurodev Disord&lt;/abbr-1&gt;&lt;/alt-periodical&gt;&lt;pages&gt;26-38&lt;/pages&gt;&lt;volume&gt;2&lt;/volume&gt;&lt;number&gt;1&lt;/number&gt;&lt;dates&gt;&lt;year&gt;2010&lt;/year&gt;&lt;/dates&gt;&lt;publisher&gt;Springer US&lt;/publisher&gt;&lt;isbn&gt;1866-1947&amp;#xD;1866-1955&lt;/isbn&gt;&lt;accession-num&gt;21731881&lt;/accession-num&gt;&lt;urls&gt;&lt;related-urls&gt;&lt;url&gt;https://pubmed.ncbi.nlm.nih.gov/21731881&lt;/url&gt;&lt;url&gt;https://www.ncbi.nlm.nih.gov/pmc/articles/PMC3125720/&lt;/url&gt;&lt;/related-urls&gt;&lt;/urls&gt;&lt;electronic-resource-num&gt;10.1007/s11689-009-9037-4&lt;/electronic-resource-num&gt;&lt;remote-database-name&gt;PubMed&lt;/remote-database-name&gt;&lt;language&gt;eng&lt;/language&gt;&lt;/record&gt;&lt;/Cite&gt;&lt;/EndNote&gt;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53</w: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ampson_2010</w:t>
            </w:r>
            <w:hyperlink w:anchor="_ENREF_354" w:tooltip="Sampson, 2010 #51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1wc29uPC9BdXRob3I+PFllYXI+MjAxMDwvWWVhcj48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1wc29uPC9BdXRob3I+PFllYXI+MjAxMDwvWWVhcj48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5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aminsky_2011</w:t>
            </w:r>
            <w:hyperlink w:anchor="_ENREF_40" w:tooltip="Kaminsky, 2011 #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bet_2012</w:t>
            </w:r>
            <w:hyperlink w:anchor="_ENREF_347" w:tooltip="Tabet, 2012 #21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Tabet&lt;/Author&gt;&lt;Year&gt;2012&lt;/Year&gt;&lt;RecNum&gt;211&lt;/RecNum&gt;&lt;DisplayText&gt;&lt;style face="superscript"&gt;347&lt;/style&gt;&lt;/DisplayText&gt;&lt;record&gt;&lt;rec-number&gt;211&lt;/rec-number&gt;&lt;foreign-keys&gt;&lt;key app="EN" db-id="p9wv00a5yez0v1et5awv9pfoepd0x5dtwwpt" timestamp="1624049369"&gt;211&lt;/key&gt;&lt;/foreign-keys&gt;&lt;ref-type name="Journal Article"&gt;17&lt;/ref-type&gt;&lt;contributors&gt;&lt;authors&gt;&lt;author&gt;Tabet, Anne-Claude&lt;/author&gt;&lt;author&gt;Pilorge, Marion&lt;/author&gt;&lt;author&gt;Delorme, Richard&lt;/author&gt;&lt;author&gt;Amsellem, Frédérique&lt;/author&gt;&lt;author&gt;Pinard, Jean-Marc&lt;/author&gt;&lt;author&gt;Leboyer, Marion&lt;/author&gt;&lt;author&gt;Verloes, Alain&lt;/author&gt;&lt;author&gt;Benzacken, Brigitte&lt;/author&gt;&lt;author&gt;Betancur, Catalina&lt;/author&gt;&lt;/authors&gt;&lt;/contributors&gt;&lt;titles&gt;&lt;title&gt;Autism multiplex family with 16p11.2p12.2 microduplication syndrome in monozygotic twins and distal 16p11.2 deletion in their brother&lt;/title&gt;&lt;secondary-title&gt;European Journal of Human Genetics&lt;/secondary-title&gt;&lt;/titles&gt;&lt;periodical&gt;&lt;full-title&gt;European Journal of Human Genetics&lt;/full-title&gt;&lt;/periodical&gt;&lt;pages&gt;540-546&lt;/pages&gt;&lt;volume&gt;20&lt;/volume&gt;&lt;number&gt;5&lt;/number&gt;&lt;dates&gt;&lt;year&gt;2012&lt;/year&gt;&lt;pub-dates&gt;&lt;date&gt;2012/05/01&lt;/date&gt;&lt;/pub-dates&gt;&lt;/dates&gt;&lt;isbn&gt;1476-5438&lt;/isbn&gt;&lt;urls&gt;&lt;related-urls&gt;&lt;url&gt;https://doi.org/10.1038/ejhg.2011.244&lt;/url&gt;&lt;/related-urls&gt;&lt;/urls&gt;&lt;electronic-resource-num&gt;10.1038/ejhg.2011.244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; Rosenfeld_2013</w:t>
            </w:r>
            <w:hyperlink w:anchor="_ENREF_355" w:tooltip="Rosenfeld, 2013 #670" w:history="1"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Rosenfeld&lt;/Author&gt;&lt;Year&gt;2013&lt;/Year&gt;&lt;RecNum&gt;670&lt;/RecNum&gt;&lt;DisplayText&gt;&lt;style face="superscript"&gt;355&lt;/style&gt;&lt;/DisplayText&gt;&lt;record&gt;&lt;rec-number&gt;670&lt;/rec-number&gt;&lt;foreign-keys&gt;&lt;key app="EN" db-id="p9wv00a5yez0v1et5awv9pfoepd0x5dtwwpt" timestamp="1633027461"&gt;670&lt;/key&gt;&lt;/foreign-keys&gt;&lt;ref-type name="Journal Article"&gt;17&lt;/ref-type&gt;&lt;contributors&gt;&lt;authors&gt;&lt;author&gt;Rosenfeld, Jill A.&lt;/author&gt;&lt;author&gt;Coe, Bradley P.&lt;/author&gt;&lt;author&gt;Eichler, Evan E.&lt;/author&gt;&lt;author&gt;Cuckle, Howard&lt;/author&gt;&lt;author&gt;Shaffer, Lisa G.&lt;/author&gt;&lt;/authors&gt;&lt;/contributors&gt;&lt;titles&gt;&lt;title&gt;Estimates of penetrance for recurrent pathogenic copy-number variations&lt;/title&gt;&lt;secondary-title&gt;Genetics in Medicine&lt;/secondary-title&gt;&lt;/titles&gt;&lt;periodical&gt;&lt;full-title&gt;Genetics in Medicine&lt;/full-title&gt;&lt;/periodical&gt;&lt;pages&gt;478-481&lt;/pages&gt;&lt;volume&gt;15&lt;/volume&gt;&lt;number&gt;6&lt;/number&gt;&lt;dates&gt;&lt;year&gt;2013&lt;/year&gt;&lt;pub-dates&gt;&lt;date&gt;2013/06/01&lt;/date&gt;&lt;/pub-dates&gt;&lt;/dates&gt;&lt;isbn&gt;1530-0366&lt;/isbn&gt;&lt;urls&gt;&lt;related-urls&gt;&lt;url&gt;https://doi.org/10.1038/gim.2012.164&lt;/url&gt;&lt;/related-urls&gt;&lt;/urls&gt;&lt;electronic-resource-num&gt;10.1038/gim.2012.164&lt;/electronic-resource-num&gt;&lt;/record&gt;&lt;/Cite&gt;&lt;/EndNote&gt;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55</w: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609184C" w14:textId="77777777" w:rsidR="00420A51" w:rsidRPr="008C25F2" w:rsidRDefault="00420A51" w:rsidP="00420A51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chr16:28822635-2904649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14:paraId="35F5F873" w14:textId="5B81D255" w:rsidR="00420A51" w:rsidRPr="008C25F2" w:rsidRDefault="00420A51" w:rsidP="00420A51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220kb ClinGen interval</w:t>
            </w:r>
          </w:p>
        </w:tc>
      </w:tr>
      <w:tr w:rsidR="00420A51" w:rsidRPr="003038C5" w14:paraId="51B06AF8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6AD8301" w14:textId="5BB09F02" w:rsidR="00420A51" w:rsidRPr="008C25F2" w:rsidRDefault="00420A51" w:rsidP="00420A51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987B03B" w14:textId="77777777" w:rsidR="00420A51" w:rsidRPr="008C25F2" w:rsidRDefault="00420A51" w:rsidP="00420A51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06" w:name="_Hlk83897040"/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chr16:29649997-30199852</w:t>
            </w:r>
            <w:bookmarkEnd w:id="106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5808C5E" w14:textId="77777777" w:rsidR="00420A51" w:rsidRPr="008C25F2" w:rsidRDefault="00420A51" w:rsidP="00420A51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F95D02F" w14:textId="5CC58E41" w:rsidR="00420A51" w:rsidRPr="00B9777F" w:rsidRDefault="00420A51" w:rsidP="00420A51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1607356" w14:textId="77777777" w:rsidR="00420A51" w:rsidRPr="008C25F2" w:rsidRDefault="00420A51" w:rsidP="00420A51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chr16:29649997-3019985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14:paraId="1C35A966" w14:textId="1FE356AE" w:rsidR="00420A51" w:rsidRPr="009369B6" w:rsidRDefault="00420A51" w:rsidP="00420A51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593kb ClinGen interval</w:t>
            </w:r>
          </w:p>
        </w:tc>
      </w:tr>
      <w:tr w:rsidR="00276DF4" w:rsidRPr="003038C5" w14:paraId="785E3327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70E7E98" w14:textId="405925B6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6q2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21B6C75" w14:textId="4DF45660" w:rsidR="00276DF4" w:rsidRPr="003E116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C5BFE">
              <w:rPr>
                <w:rFonts w:asciiTheme="minorHAnsi" w:eastAsia="Times New Roman" w:hAnsiTheme="minorHAnsi" w:cstheme="minorHAnsi"/>
                <w:sz w:val="16"/>
                <w:szCs w:val="16"/>
              </w:rPr>
              <w:t>chr16:66923587-6776196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11C72CF" w14:textId="46351E0A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B6D52C7" w14:textId="647FC413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bdullah_2019</w:t>
            </w:r>
            <w:hyperlink w:anchor="_ENREF_356" w:tooltip="Abdullah, 2019 #65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Abdullah&lt;/Author&gt;&lt;Year&gt;2019&lt;/Year&gt;&lt;RecNum&gt;653&lt;/RecNum&gt;&lt;DisplayText&gt;&lt;style face="superscript"&gt;356&lt;/style&gt;&lt;/DisplayText&gt;&lt;record&gt;&lt;rec-number&gt;653&lt;/rec-number&gt;&lt;foreign-keys&gt;&lt;key app="EN" db-id="p9wv00a5yez0v1et5awv9pfoepd0x5dtwwpt" timestamp="1627005143"&gt;653&lt;/key&gt;&lt;/foreign-keys&gt;&lt;ref-type name="Journal Article"&gt;17&lt;/ref-type&gt;&lt;contributors&gt;&lt;authors&gt;&lt;author&gt;Abdullah, Sarah&lt;/author&gt;&lt;author&gt;Helal, Mayada&lt;/author&gt;&lt;author&gt;Dupuis, Lucie&lt;/author&gt;&lt;author&gt;Stavropoulos, D. James&lt;/author&gt;&lt;author&gt;Louro, Pedro&lt;/author&gt;&lt;author&gt;Ramos, Lina&lt;/author&gt;&lt;author&gt;Mendoza-Londono, Roberto&lt;/author&gt;&lt;/authors&gt;&lt;/contributors&gt;&lt;titles&gt;&lt;title&gt;16q22.1 microdeletion and anticipatory guidance&lt;/title&gt;&lt;secondary-title&gt;American Journal of Medical Genetics Part A&lt;/secondary-title&gt;&lt;/titles&gt;&lt;periodical&gt;&lt;full-title&gt;American Journal of Medical Genetics Part A&lt;/full-title&gt;&lt;/periodical&gt;&lt;pages&gt;1287-1292&lt;/pages&gt;&lt;volume&gt;179&lt;/volume&gt;&lt;number&gt;7&lt;/number&gt;&lt;keywords&gt;&lt;keyword&gt;16q22&lt;/keyword&gt;&lt;keyword&gt;16q22.1&lt;/keyword&gt;&lt;keyword&gt;16q22.1 microdeletion&lt;/keyword&gt;&lt;keyword&gt;microdeletion syndrome&lt;/keyword&gt;&lt;/keywords&gt;&lt;dates&gt;&lt;year&gt;2019&lt;/year&gt;&lt;pub-dates&gt;&lt;date&gt;2019/07/01&lt;/date&gt;&lt;/pub-dates&gt;&lt;/dates&gt;&lt;publisher&gt;John Wiley &amp;amp; Sons, Ltd&lt;/publisher&gt;&lt;isbn&gt;1552-4825&lt;/isbn&gt;&lt;work-type&gt;https://doi.org/10.1002/ajmg.a.61155&lt;/work-type&gt;&lt;urls&gt;&lt;related-urls&gt;&lt;url&gt;https://doi.org/10.1002/ajmg.a.61155&lt;/url&gt;&lt;/related-urls&gt;&lt;/urls&gt;&lt;electronic-resource-num&gt;https://doi.org/10.1002/ajmg.a.61155&lt;/electronic-resource-num&gt;&lt;access-date&gt;2021/07/22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5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C0D857E" w14:textId="6BFE9A5D" w:rsidR="00276DF4" w:rsidRPr="003E116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C5BFE">
              <w:rPr>
                <w:rFonts w:asciiTheme="minorHAnsi" w:eastAsia="Times New Roman" w:hAnsiTheme="minorHAnsi" w:cstheme="minorHAnsi"/>
                <w:sz w:val="16"/>
                <w:szCs w:val="16"/>
              </w:rPr>
              <w:t>chr16:66923587-6776196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DC70D84" w14:textId="3ABB97FF" w:rsidR="00276DF4" w:rsidRPr="001C5BFE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4 of Abdullah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02868B32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DEEE33C" w14:textId="026D250C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07" w:name="_Hlk75892968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6q24.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0908329" w14:textId="101DA51D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1EE2">
              <w:rPr>
                <w:rFonts w:asciiTheme="minorHAnsi" w:eastAsia="Times New Roman" w:hAnsiTheme="minorHAnsi" w:cstheme="minorHAnsi"/>
                <w:sz w:val="16"/>
                <w:szCs w:val="16"/>
              </w:rPr>
              <w:t>chr16:83671523-8629647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3049A3A" w14:textId="4F650B1C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2066348" w14:textId="7BB2C332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b/>
                <w:bCs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tankiewicz_2009</w:t>
            </w:r>
            <w:hyperlink w:anchor="_ENREF_357" w:tooltip="Stankiewicz, 2009 #37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dGFua2lld2ljejwvQXV0aG9yPjxZZWFyPjIwMDk8L1ll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dGFua2lld2ljejwvQXV0aG9yPjxZZWFyPjIwMDk8L1ll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5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lsina Casanova_2017</w:t>
            </w:r>
            <w:hyperlink w:anchor="_ENREF_358" w:tooltip="Alsina Casanova, 2017 #36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Alsina Casanova&lt;/Author&gt;&lt;Year&gt;2017&lt;/Year&gt;&lt;RecNum&gt;368&lt;/RecNum&gt;&lt;DisplayText&gt;&lt;style face="superscript"&gt;358&lt;/style&gt;&lt;/DisplayText&gt;&lt;record&gt;&lt;rec-number&gt;368&lt;/rec-number&gt;&lt;foreign-keys&gt;&lt;key app="EN" db-id="p9wv00a5yez0v1et5awv9pfoepd0x5dtwwpt" timestamp="1624848774"&gt;368&lt;/key&gt;&lt;/foreign-keys&gt;&lt;ref-type name="Journal Article"&gt;17&lt;/ref-type&gt;&lt;contributors&gt;&lt;authors&gt;&lt;author&gt;Alsina Casanova, Miguel&lt;/author&gt;&lt;author&gt;Monteagudo-Sánchez, Ana&lt;/author&gt;&lt;author&gt;Rodiguez Guerineau, Luciana&lt;/author&gt;&lt;author&gt;Court, Franck&lt;/author&gt;&lt;author&gt;Gazquez Serrano, Isabel&lt;/author&gt;&lt;author&gt;Martorell, Loreto&lt;/author&gt;&lt;author&gt;Rovira Zurriaga, Carlota&lt;/author&gt;&lt;author&gt;Moore, Gudrun E.&lt;/author&gt;&lt;author&gt;Ishida, Miho&lt;/author&gt;&lt;author&gt;Castañon, Montserrat&lt;/author&gt;&lt;author&gt;Moliner Calderon, Elisenda&lt;/author&gt;&lt;author&gt;Monk, David&lt;/author&gt;&lt;author&gt;Moreno Hernando, Julio&lt;/author&gt;&lt;/authors&gt;&lt;/contributors&gt;&lt;titles&gt;&lt;title&gt;Maternal mutations of FOXF1 cause alveolar capillary dysplasia despite not being imprinted&lt;/title&gt;&lt;secondary-title&gt;Human Mutation&lt;/secondary-title&gt;&lt;/titles&gt;&lt;periodical&gt;&lt;full-title&gt;Hum Mutat&lt;/full-title&gt;&lt;abbr-1&gt;Human mutation&lt;/abbr-1&gt;&lt;/periodical&gt;&lt;pages&gt;615-620&lt;/pages&gt;&lt;volume&gt;38&lt;/volume&gt;&lt;number&gt;6&lt;/number&gt;&lt;keywords&gt;&lt;keyword&gt;alveolar capillary dysplasia&lt;/keyword&gt;&lt;keyword&gt;FOXF1&lt;/keyword&gt;&lt;keyword&gt;imprinting&lt;/keyword&gt;&lt;keyword&gt;methylation&lt;/keyword&gt;&lt;/keywords&gt;&lt;dates&gt;&lt;year&gt;2017&lt;/year&gt;&lt;pub-dates&gt;&lt;date&gt;2017/06/01&lt;/date&gt;&lt;/pub-dates&gt;&lt;/dates&gt;&lt;publisher&gt;John Wiley &amp;amp; Sons, Ltd&lt;/publisher&gt;&lt;isbn&gt;1059-7794&lt;/isbn&gt;&lt;work-type&gt;https://doi.org/10.1002/humu.23213&lt;/work-type&gt;&lt;urls&gt;&lt;related-urls&gt;&lt;url&gt;https://doi.org/10.1002/humu.23213&lt;/url&gt;&lt;/related-urls&gt;&lt;/urls&gt;&lt;electronic-resource-num&gt;https://doi.org/10.1002/humu.23213&lt;/electronic-resource-num&gt;&lt;access-date&gt;2021/06/27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5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729D9735" w14:textId="24C0B85E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zafranski_2018</w:t>
            </w:r>
            <w:hyperlink w:anchor="_ENREF_359" w:tooltip="Szafranski, 2018 #37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emFmcmFuc2tpPC9BdXRob3I+PFllYXI+MjAxODwvWWVh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emFmcmFuc2tpPC9BdXRob3I+PFllYXI+MjAxODwvWWVh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5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zafranski_2019</w:t>
            </w:r>
            <w:hyperlink w:anchor="_ENREF_360" w:tooltip="Szafranski, 2019 #37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zafranski&lt;/Author&gt;&lt;Year&gt;2019&lt;/Year&gt;&lt;RecNum&gt;372&lt;/RecNum&gt;&lt;DisplayText&gt;&lt;style face="superscript"&gt;360&lt;/style&gt;&lt;/DisplayText&gt;&lt;record&gt;&lt;rec-number&gt;372&lt;/rec-number&gt;&lt;foreign-keys&gt;&lt;key app="EN" db-id="p9wv00a5yez0v1et5awv9pfoepd0x5dtwwpt" timestamp="1624849587"&gt;372&lt;/key&gt;&lt;/foreign-keys&gt;&lt;ref-type name="Journal Article"&gt;17&lt;/ref-type&gt;&lt;contributors&gt;&lt;authors&gt;&lt;author&gt;Szafranski, Przemyslaw&lt;/author&gt;&lt;author&gt;Liu, Qian&lt;/author&gt;&lt;author&gt;Karolak, Justyna A.&lt;/author&gt;&lt;author&gt;Song, Xiaofei&lt;/author&gt;&lt;author&gt;de Leeuw, Nicole&lt;/author&gt;&lt;author&gt;Faas, Brigitte&lt;/author&gt;&lt;author&gt;Gerychova, Romana&lt;/author&gt;&lt;author&gt;Janku, Petr&lt;/author&gt;&lt;author&gt;Jezova, Marta&lt;/author&gt;&lt;author&gt;Valaskova, Iveta&lt;/author&gt;&lt;author&gt;Gibbs, Kathleen A.&lt;/author&gt;&lt;author&gt;Surrey, Lea F.&lt;/author&gt;&lt;author&gt;Poisson, Virginie&lt;/author&gt;&lt;author&gt;Bérubé, Denis&lt;/author&gt;&lt;author&gt;Oligny, Luc L.&lt;/author&gt;&lt;author&gt;Michaud, Jacques L.&lt;/author&gt;&lt;author&gt;Popek, Edwina&lt;/author&gt;&lt;author&gt;Stankiewicz, Paweł&lt;/author&gt;&lt;/authors&gt;&lt;/contributors&gt;&lt;titles&gt;&lt;title&gt;Association of rare non-coding SNVs in the lung-specific FOXF1 enhancer with a mitigation of the lethal ACDMPV phenotype&lt;/title&gt;&lt;secondary-title&gt;Human Genetics&lt;/secondary-title&gt;&lt;/titles&gt;&lt;periodical&gt;&lt;full-title&gt;Hum Genet&lt;/full-title&gt;&lt;abbr-1&gt;Human genetics&lt;/abbr-1&gt;&lt;/periodical&gt;&lt;pages&gt;1301-1311&lt;/pages&gt;&lt;volume&gt;138&lt;/volume&gt;&lt;number&gt;11&lt;/number&gt;&lt;dates&gt;&lt;year&gt;2019&lt;/year&gt;&lt;pub-dates&gt;&lt;date&gt;2019/12/01&lt;/date&gt;&lt;/pub-dates&gt;&lt;/dates&gt;&lt;isbn&gt;1432-1203&lt;/isbn&gt;&lt;urls&gt;&lt;related-urls&gt;&lt;url&gt;https://doi.org/10.1007/s00439-019-02073-x&lt;/url&gt;&lt;/related-urls&gt;&lt;/urls&gt;&lt;electronic-resource-num&gt;10.1007/s00439-019-02073-x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6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2BEBAED" w14:textId="4C4FF76A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1EE2">
              <w:rPr>
                <w:rFonts w:asciiTheme="minorHAnsi" w:eastAsia="Times New Roman" w:hAnsiTheme="minorHAnsi" w:cstheme="minorHAnsi"/>
                <w:sz w:val="16"/>
                <w:szCs w:val="16"/>
              </w:rPr>
              <w:t>chr16:83671523-8629647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A15D484" w14:textId="643E185E" w:rsidR="00276DF4" w:rsidRPr="00E31E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4D3A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14D3A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14D3A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79.3 of Szafranski </w:t>
            </w:r>
            <w:r w:rsidRPr="00914D3A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67FC1FAB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6BE9061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7B5BFE5" w14:textId="2607E2E0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1EE2">
              <w:rPr>
                <w:rFonts w:asciiTheme="minorHAnsi" w:eastAsia="Times New Roman" w:hAnsiTheme="minorHAnsi" w:cstheme="minorHAnsi"/>
                <w:sz w:val="16"/>
                <w:szCs w:val="16"/>
              </w:rPr>
              <w:t>chr16:84374208-85277007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28F61D3" w14:textId="6A2E1973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1A8A6E1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E16EDA9" w14:textId="60E2321F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1EE2">
              <w:rPr>
                <w:rFonts w:asciiTheme="minorHAnsi" w:eastAsia="Times New Roman" w:hAnsiTheme="minorHAnsi" w:cstheme="minorHAnsi"/>
                <w:sz w:val="16"/>
                <w:szCs w:val="16"/>
              </w:rPr>
              <w:t>chr16:85816707-8671950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0A86A20" w14:textId="7750C4EB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4D3A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3</w:t>
            </w:r>
            <w:r w:rsidRPr="00914D3A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of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Stankiewicz</w:t>
            </w:r>
            <w:r w:rsidRPr="00914D3A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14D3A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26F764F4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D302B57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BFB79E7" w14:textId="47554C03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1EE2">
              <w:rPr>
                <w:rFonts w:asciiTheme="minorHAnsi" w:eastAsia="Times New Roman" w:hAnsiTheme="minorHAnsi" w:cstheme="minorHAnsi"/>
                <w:sz w:val="16"/>
                <w:szCs w:val="16"/>
              </w:rPr>
              <w:t>chr16:86148250-86301591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9806FD4" w14:textId="6723908F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F4EFAD8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3FA20B7" w14:textId="63D12C28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1EE2">
              <w:rPr>
                <w:rFonts w:asciiTheme="minorHAnsi" w:eastAsia="Times New Roman" w:hAnsiTheme="minorHAnsi" w:cstheme="minorHAnsi"/>
                <w:sz w:val="16"/>
                <w:szCs w:val="16"/>
              </w:rPr>
              <w:t>chr16:86148250-8630159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DC5C3D9" w14:textId="6CE2216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4D3A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14D3A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14D3A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</w:t>
            </w:r>
            <w:r w:rsidRPr="00914D3A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9.3 of Szafranski </w:t>
            </w:r>
            <w:r w:rsidRPr="00914D3A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bookmarkEnd w:id="107"/>
      <w:tr w:rsidR="00276DF4" w:rsidRPr="003038C5" w14:paraId="7FD9193D" w14:textId="77777777" w:rsidTr="00560423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8049FC8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472A6E0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D78DCE2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0BE8718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8517803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875F232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276DF4" w:rsidRPr="003038C5" w14:paraId="599764B8" w14:textId="77777777" w:rsidTr="00B848BE"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EF48119" w14:textId="77777777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Miller-Dieker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Syndrome</w:t>
            </w:r>
          </w:p>
          <w:p w14:paraId="541D97C7" w14:textId="14F96716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7p13.3)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E5482F0" w14:textId="5A2E3325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08" w:name="_Hlk74998200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1247833-2588909</w:t>
            </w:r>
            <w:bookmarkEnd w:id="108"/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B2FFC44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AED96B1" w14:textId="179D4DE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i_2009</w:t>
            </w:r>
            <w:hyperlink w:anchor="_ENREF_361" w:tooltip="Bi, 2009 #21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i&lt;/Author&gt;&lt;Year&gt;2009&lt;/Year&gt;&lt;RecNum&gt;216&lt;/RecNum&gt;&lt;DisplayText&gt;&lt;style face="superscript"&gt;361&lt;/style&gt;&lt;/DisplayText&gt;&lt;record&gt;&lt;rec-number&gt;216&lt;/rec-number&gt;&lt;foreign-keys&gt;&lt;key app="EN" db-id="p9wv00a5yez0v1et5awv9pfoepd0x5dtwwpt" timestamp="1624058062"&gt;216&lt;/key&gt;&lt;/foreign-keys&gt;&lt;ref-type name="Journal Article"&gt;17&lt;/ref-type&gt;&lt;contributors&gt;&lt;authors&gt;&lt;author&gt;Bi, Weimin&lt;/author&gt;&lt;author&gt;Sapir, Tamar&lt;/author&gt;&lt;author&gt;Shchelochkov, Oleg A.&lt;/author&gt;&lt;author&gt;Zhang, Feng&lt;/author&gt;&lt;author&gt;Withers, Marjorie A.&lt;/author&gt;&lt;author&gt;Hunter, Jill V.&lt;/author&gt;&lt;author&gt;Levy, Talia&lt;/author&gt;&lt;author&gt;Shinder, Vera&lt;/author&gt;&lt;author&gt;Peiffer, Daniel A.&lt;/author&gt;&lt;author&gt;Gunderson, Kevin L.&lt;/author&gt;&lt;author&gt;Nezarati, Marjan M.&lt;/author&gt;&lt;author&gt;Ann Shotts, Vern&lt;/author&gt;&lt;author&gt;Amato, Stephen S.&lt;/author&gt;&lt;author&gt;Savage, Sarah K.&lt;/author&gt;&lt;author&gt;Harris, David J.&lt;/author&gt;&lt;author&gt;Day-Salvatore, Debra-Lynn&lt;/author&gt;&lt;author&gt;Horner, Michele&lt;/author&gt;&lt;author&gt;Lu, Xin-Yan&lt;/author&gt;&lt;author&gt;Sahoo, Trilochan&lt;/author&gt;&lt;author&gt;Yanagawa, Yuchio&lt;/author&gt;&lt;author&gt;Beaudet, Arthur L.&lt;/author&gt;&lt;author&gt;Cheung, Sau Wai&lt;/author&gt;&lt;author&gt;Martinez, Salvador&lt;/author&gt;&lt;author&gt;Lupski, James R.&lt;/author&gt;&lt;author&gt;Reiner, Orly&lt;/author&gt;&lt;/authors&gt;&lt;/contributors&gt;&lt;titles&gt;&lt;title&gt;Increased LIS1 expression affects human and mouse brain development&lt;/title&gt;&lt;secondary-title&gt;Nature Genetics&lt;/secondary-title&gt;&lt;/titles&gt;&lt;periodical&gt;&lt;full-title&gt;Nat Genet&lt;/full-title&gt;&lt;abbr-1&gt;Nature genetics&lt;/abbr-1&gt;&lt;/periodical&gt;&lt;pages&gt;168-177&lt;/pages&gt;&lt;volume&gt;41&lt;/volume&gt;&lt;number&gt;2&lt;/number&gt;&lt;dates&gt;&lt;year&gt;2009&lt;/year&gt;&lt;pub-dates&gt;&lt;date&gt;2009/02/01&lt;/date&gt;&lt;/pub-dates&gt;&lt;/dates&gt;&lt;isbn&gt;1546-1718&lt;/isbn&gt;&lt;urls&gt;&lt;related-urls&gt;&lt;url&gt;https://doi.org/10.1038/ng.302&lt;/url&gt;&lt;/related-urls&gt;&lt;/urls&gt;&lt;electronic-resource-num&gt;10.1038/ng.302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6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Nagamani_2009</w:t>
            </w:r>
            <w:hyperlink w:anchor="_ENREF_362" w:tooltip="Nagamani, 2009 #21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YWdhbWFuaTwvQXV0aG9yPjxZZWFyPjIwMDk8L1llYXI+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YWdhbWFuaTwvQXV0aG9yPjxZZWFyPjIwMDk8L1llYXI+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6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os_2009</w:t>
            </w:r>
            <w:hyperlink w:anchor="_ENREF_363" w:tooltip="Roos, 2009 #21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Roos&lt;/Author&gt;&lt;Year&gt;2009&lt;/Year&gt;&lt;RecNum&gt;215&lt;/RecNum&gt;&lt;DisplayText&gt;&lt;style face="superscript"&gt;363&lt;/style&gt;&lt;/DisplayText&gt;&lt;record&gt;&lt;rec-number&gt;215&lt;/rec-number&gt;&lt;foreign-keys&gt;&lt;key app="EN" db-id="p9wv00a5yez0v1et5awv9pfoepd0x5dtwwpt" timestamp="1624057996"&gt;215&lt;/key&gt;&lt;/foreign-keys&gt;&lt;ref-type name="Journal Article"&gt;17&lt;/ref-type&gt;&lt;contributors&gt;&lt;authors&gt;&lt;author&gt;Roos, L.&lt;/author&gt;&lt;author&gt;Jønch, A. E.&lt;/author&gt;&lt;author&gt;Kjaergaard, S.&lt;/author&gt;&lt;author&gt;Taudorf, K.&lt;/author&gt;&lt;author&gt;Simonsen, H.&lt;/author&gt;&lt;author&gt;Hamborg-Petersen, B.&lt;/author&gt;&lt;author&gt;Brøndum-Nielsen, K.&lt;/author&gt;&lt;author&gt;Kirchhoff, M.&lt;/author&gt;&lt;/authors&gt;&lt;/contributors&gt;&lt;titles&gt;&lt;title&gt;A new microduplication syndrome encompassing the region of the Miller–Dieker (17p13 deletion) syndrome&lt;/title&gt;&lt;secondary-title&gt;Journal of Medical Genetics&lt;/secondary-title&gt;&lt;/titles&gt;&lt;periodical&gt;&lt;full-title&gt;J Med Genet&lt;/full-title&gt;&lt;abbr-1&gt;Journal of medical genetics&lt;/abbr-1&gt;&lt;/periodical&gt;&lt;pages&gt;703&lt;/pages&gt;&lt;volume&gt;46&lt;/volume&gt;&lt;number&gt;10&lt;/number&gt;&lt;dates&gt;&lt;year&gt;2009&lt;/year&gt;&lt;/dates&gt;&lt;urls&gt;&lt;related-urls&gt;&lt;url&gt;http://jmg.bmj.com/content/46/10/703.abstract&lt;/url&gt;&lt;/related-urls&gt;&lt;/urls&gt;&lt;electronic-resource-num&gt;10.1136/jmg.2008.065094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6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runo_2010</w:t>
            </w:r>
            <w:hyperlink w:anchor="_ENREF_364" w:tooltip="Bruno, 2010 #21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nVubzwvQXV0aG9yPjxZZWFyPjIwMTA8L1llYXI+PFJl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nVubzwvQXV0aG9yPjxZZWFyPjIwMTA8L1llYXI+PFJl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6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urry_2013</w:t>
            </w:r>
            <w:hyperlink w:anchor="_ENREF_365" w:tooltip="Curry, 2013 #39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dXJyeTwvQXV0aG9yPjxZZWFyPjIwMTM8L1llYXI+PFJl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dXJyeTwvQXV0aG9yPjxZZWFyPjIwMTM8L1llYXI+PFJl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6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rros Fontes_2017</w:t>
            </w:r>
            <w:hyperlink w:anchor="_ENREF_366" w:tooltip="Barros Fontes, 2017 #21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Jyb3MgRm9udGVzPC9BdXRob3I+PFllYXI+MjAxNzwv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Jyb3MgRm9udGVzPC9BdXRob3I+PFllYXI+MjAxNzwv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6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mrick_2019</w:t>
            </w:r>
            <w:hyperlink w:anchor="_ENREF_367" w:tooltip="Emrick, 2019 #21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XJpY2s8L0F1dGhvcj48WWVhcj4yMDE5PC9ZZWFyPjxS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XJpY2s8L0F1dGhvcj48WWVhcj4yMDE5PC9ZZWFyPjxS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6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7BAE3E8" w14:textId="29EA62CE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1247833-2588909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7C632CC" w14:textId="6DD8B050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3038C5" w14:paraId="2ABEB3BE" w14:textId="77777777" w:rsidTr="00B848BE"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D01EA00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D7AD279" w14:textId="62A87D72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</w:t>
            </w:r>
            <w:r w:rsidRPr="003B16CF">
              <w:rPr>
                <w:rFonts w:asciiTheme="minorHAnsi" w:eastAsia="Times New Roman" w:hAnsiTheme="minorHAnsi" w:cstheme="minorHAnsi"/>
                <w:sz w:val="16"/>
                <w:szCs w:val="16"/>
              </w:rPr>
              <w:t>17:150208-268561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BE948F2" w14:textId="5204948F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FA02F5A" w14:textId="2068A24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F455574" w14:textId="24CD231F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B16CF">
              <w:rPr>
                <w:rFonts w:asciiTheme="minorHAnsi" w:eastAsia="Times New Roman" w:hAnsiTheme="minorHAnsi" w:cstheme="minorHAnsi"/>
                <w:sz w:val="16"/>
                <w:szCs w:val="16"/>
              </w:rPr>
              <w:t>chr17:1-258890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1EC211B" w14:textId="3EF18178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276DF4" w:rsidRPr="004950BF" w14:paraId="19E1BD94" w14:textId="77777777" w:rsidTr="00B848BE"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B9E2DBB" w14:textId="489A7EEB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E4D3E2A" w14:textId="1F99CC01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36B16">
              <w:rPr>
                <w:rFonts w:asciiTheme="minorHAnsi" w:eastAsia="Times New Roman" w:hAnsiTheme="minorHAnsi" w:cstheme="minorHAnsi"/>
                <w:sz w:val="16"/>
                <w:szCs w:val="16"/>
              </w:rPr>
              <w:t>chr17:800000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536B16">
              <w:rPr>
                <w:rFonts w:asciiTheme="minorHAnsi" w:eastAsia="Times New Roman" w:hAnsiTheme="minorHAnsi" w:cstheme="minorHAnsi"/>
                <w:sz w:val="16"/>
                <w:szCs w:val="16"/>
              </w:rPr>
              <w:t>160000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456CC4A" w14:textId="2BD98B01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0E81677" w14:textId="0F767B3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2B29612" w14:textId="7E371CBD" w:rsidR="00276DF4" w:rsidRPr="00536B1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36B16">
              <w:rPr>
                <w:rFonts w:asciiTheme="minorHAnsi" w:hAnsiTheme="minorHAnsi" w:cstheme="minorHAnsi"/>
                <w:sz w:val="16"/>
                <w:szCs w:val="16"/>
              </w:rPr>
              <w:t>chr17:853250-165325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833E4EB" w14:textId="3D2E47F9" w:rsidR="00276DF4" w:rsidRPr="00A74DA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Group 1 defined by Curry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25BAE7F7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A60269D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5B618B2" w14:textId="2711D545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74DAF">
              <w:rPr>
                <w:rFonts w:asciiTheme="minorHAnsi" w:eastAsia="Times New Roman" w:hAnsiTheme="minorHAnsi" w:cstheme="minorHAnsi"/>
                <w:sz w:val="16"/>
                <w:szCs w:val="16"/>
              </w:rPr>
              <w:t>chr17:2000000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A74DAF">
              <w:rPr>
                <w:rFonts w:asciiTheme="minorHAnsi" w:eastAsia="Times New Roman" w:hAnsiTheme="minorHAnsi" w:cstheme="minorHAnsi"/>
                <w:sz w:val="16"/>
                <w:szCs w:val="16"/>
              </w:rPr>
              <w:t>300000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5DE3F53" w14:textId="6458DE7F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A304B1C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9BE6A08" w14:textId="23567A25" w:rsidR="00276DF4" w:rsidRPr="00536B1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36B16">
              <w:rPr>
                <w:rFonts w:asciiTheme="minorHAnsi" w:hAnsiTheme="minorHAnsi" w:cstheme="minorHAnsi"/>
                <w:sz w:val="16"/>
                <w:szCs w:val="16"/>
              </w:rPr>
              <w:t>chr17:2053250-305325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8F68E38" w14:textId="1A84898C" w:rsidR="00276DF4" w:rsidRPr="00A74DA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Group 3 defined by Curry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5E084A6C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C2008B9" w14:textId="77777777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SHFLD3</w:t>
            </w:r>
          </w:p>
          <w:p w14:paraId="03EF9374" w14:textId="4C7D407E" w:rsidR="00276DF4" w:rsidRPr="00412CD2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(17p13.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8F86BAF" w14:textId="5CAB162D" w:rsidR="00276DF4" w:rsidRPr="00412CD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hr17:950721-114554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D47E84D" w14:textId="3BEFE4E4" w:rsidR="00276DF4" w:rsidRPr="00412CD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AA78FA4" w14:textId="4BA5DB72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rmour_2011</w:t>
            </w:r>
            <w:hyperlink w:anchor="_ENREF_368" w:tooltip="Armour, 2011 #56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cm1vdXI8L0F1dGhvcj48WWVhcj4yMDExPC9ZZWFyPjxS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cm1vdXI8L0F1dGhvcj48WWVhcj4yMDExPC9ZZWFyPjxS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6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lopocki_2012</w:t>
            </w:r>
            <w:hyperlink w:anchor="_ENREF_369" w:tooltip="Klopocki, 2012 #56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G9wb2NraTwvQXV0aG9yPjxZZWFyPjIwMTI8L1llYXI+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G9wb2NraTwvQXV0aG9yPjxZZWFyPjIwMTI8L1llYXI+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6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uk_2014</w:t>
            </w:r>
            <w:hyperlink w:anchor="_ENREF_370" w:tooltip="Luk, 2014 #56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dWs8L0F1dGhvcj48WWVhcj4yMDE0PC9ZZWFyPjxSZWNO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dWs8L0F1dGhvcj48WWVhcj4yMDE0PC9ZZWFyPjxSZWNO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7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etit_2014</w:t>
            </w:r>
            <w:hyperlink w:anchor="_ENREF_371" w:tooltip="Petit, 2014 #56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Petit&lt;/Author&gt;&lt;Year&gt;2014&lt;/Year&gt;&lt;RecNum&gt;567&lt;/RecNum&gt;&lt;DisplayText&gt;&lt;style face="superscript"&gt;371&lt;/style&gt;&lt;/DisplayText&gt;&lt;record&gt;&lt;rec-number&gt;567&lt;/rec-number&gt;&lt;foreign-keys&gt;&lt;key app="EN" db-id="p9wv00a5yez0v1et5awv9pfoepd0x5dtwwpt" timestamp="1625688108"&gt;567&lt;/key&gt;&lt;/foreign-keys&gt;&lt;ref-type name="Journal Article"&gt;17&lt;/ref-type&gt;&lt;contributors&gt;&lt;authors&gt;&lt;author&gt;Petit, F.&lt;/author&gt;&lt;author&gt;Jourdain, A. S.&lt;/author&gt;&lt;author&gt;Andrieux, J.&lt;/author&gt;&lt;author&gt;Baujat, G.&lt;/author&gt;&lt;author&gt;Baumann, C.&lt;/author&gt;&lt;author&gt;Beneteau, C.&lt;/author&gt;&lt;author&gt;David, A.&lt;/author&gt;&lt;author&gt;Faivre, L.&lt;/author&gt;&lt;author&gt;Gaillard, D.&lt;/author&gt;&lt;author&gt;Gilbert-Dussardier, B.&lt;/author&gt;&lt;author&gt;Jouk, P. S.&lt;/author&gt;&lt;author&gt;Le Caignec, C.&lt;/author&gt;&lt;author&gt;Loget, P.&lt;/author&gt;&lt;author&gt;Pasquier, L.&lt;/author&gt;&lt;author&gt;Porchet, N.&lt;/author&gt;&lt;author&gt;Holder-Espinasse, M.&lt;/author&gt;&lt;author&gt;Manouvrier-Hanu, S.&lt;/author&gt;&lt;author&gt;Escande, F.&lt;/author&gt;&lt;/authors&gt;&lt;/contributors&gt;&lt;titles&gt;&lt;title&gt;Split hand/foot malformation with long-bone deficiency and BHLHA9 duplication: report of 13 new families&lt;/title&gt;&lt;secondary-title&gt;Clinical Genetics&lt;/secondary-title&gt;&lt;/titles&gt;&lt;periodical&gt;&lt;full-title&gt;Clinical Genetics&lt;/full-title&gt;&lt;/periodical&gt;&lt;pages&gt;464-469&lt;/pages&gt;&lt;volume&gt;85&lt;/volume&gt;&lt;number&gt;5&lt;/number&gt;&lt;keywords&gt;&lt;keyword&gt;17p13.3 duplication&lt;/keyword&gt;&lt;keyword&gt;BHLHA9&lt;/keyword&gt;&lt;keyword&gt;ectrodactyly&lt;/keyword&gt;&lt;keyword&gt;SHFLD&lt;/keyword&gt;&lt;keyword&gt;SHFM&lt;/keyword&gt;&lt;/keywords&gt;&lt;dates&gt;&lt;year&gt;2014&lt;/year&gt;&lt;pub-dates&gt;&lt;date&gt;2014/05/01&lt;/date&gt;&lt;/pub-dates&gt;&lt;/dates&gt;&lt;publisher&gt;John Wiley &amp;amp; Sons, Ltd&lt;/publisher&gt;&lt;isbn&gt;0009-9163&lt;/isbn&gt;&lt;work-type&gt;https://doi.org/10.1111/cge.12219&lt;/work-type&gt;&lt;urls&gt;&lt;related-urls&gt;&lt;url&gt;https://doi.org/10.1111/cge.12219&lt;/url&gt;&lt;/related-urls&gt;&lt;/urls&gt;&lt;electronic-resource-num&gt;https://doi.org/10.1111/cge.12219&lt;/electronic-resource-num&gt;&lt;access-date&gt;2021/07/07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7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93E4CDD" w14:textId="5D336448" w:rsidR="00276DF4" w:rsidRPr="00412CD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hr17:1003971-119879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6177C4C" w14:textId="00FA229E" w:rsidR="00276DF4" w:rsidRPr="00046B78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critical region defined by </w:t>
            </w:r>
            <w:proofErr w:type="spellStart"/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Armour</w:t>
            </w:r>
            <w:proofErr w:type="spellEnd"/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412CD2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04272A10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3AB85BF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7p13.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636A5D0" w14:textId="155F0339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6610939-812104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983E397" w14:textId="75B86576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AD606EF" w14:textId="21BFE00F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lien_2010</w:t>
            </w:r>
            <w:hyperlink w:anchor="_ENREF_372" w:tooltip="Shlien, 2010 #21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xpZW48L0F1dGhvcj48WWVhcj4yMDEwPC9ZZWFyPjxS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xpZW48L0F1dGhvcj48WWVhcj4yMDEwPC9ZZWFyPjxS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7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arvalho_2014</w:t>
            </w:r>
            <w:hyperlink w:anchor="_ENREF_373" w:tooltip="Carvalho, 2014 #22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J2YWxobzwvQXV0aG9yPjxZZWFyPjIwMTQ8L1llYXI+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J2YWxobzwvQXV0aG9yPjxZZWFyPjIwMTQ8L1llYXI+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7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iordano</w:t>
            </w: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14</w:t>
            </w:r>
            <w:hyperlink w:anchor="_ENREF_374" w:tooltip="Giordano, 2014 #22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Giordano&lt;/Author&gt;&lt;Year&gt;2014&lt;/Year&gt;&lt;RecNum&gt;221&lt;/RecNum&gt;&lt;DisplayText&gt;&lt;style face="superscript"&gt;374&lt;/style&gt;&lt;/DisplayText&gt;&lt;record&gt;&lt;rec-number&gt;221&lt;/rec-number&gt;&lt;foreign-keys&gt;&lt;key app="EN" db-id="p9wv00a5yez0v1et5awv9pfoepd0x5dtwwpt" timestamp="1624288752"&gt;221&lt;/key&gt;&lt;/foreign-keys&gt;&lt;ref-type name="Journal Article"&gt;17&lt;/ref-type&gt;&lt;contributors&gt;&lt;authors&gt;&lt;author&gt;Giordano, L.&lt;/author&gt;&lt;author&gt;Palestra, F.&lt;/author&gt;&lt;author&gt;Giuffrida, M. G.&lt;/author&gt;&lt;author&gt;Molinaro, A.&lt;/author&gt;&lt;author&gt;Iodice, A.&lt;/author&gt;&lt;author&gt;Bernardini, L.&lt;/author&gt;&lt;author&gt;La Boria, P.&lt;/author&gt;&lt;author&gt;Accorsi, P.&lt;/author&gt;&lt;author&gt;Novelli, A.&lt;/author&gt;&lt;/authors&gt;&lt;/contributors&gt;&lt;titles&gt;&lt;title&gt;17p13.1 microdeletion: genetic and clinical findings in a new patient with epilepsy and comparison with literature&lt;/title&gt;&lt;secondary-title&gt;Am J Med Genet A&lt;/secondary-title&gt;&lt;alt-title&gt;American journal of medical genetics. Part A&lt;/alt-title&gt;&lt;/titles&gt;&lt;periodical&gt;&lt;full-title&gt;Am J Med Genet A&lt;/full-title&gt;&lt;abbr-1&gt;American journal of medical genetics. Part A&lt;/abbr-1&gt;&lt;/periodical&gt;&lt;alt-periodical&gt;&lt;full-title&gt;Am J Med Genet A&lt;/full-title&gt;&lt;abbr-1&gt;American journal of medical genetics. Part A&lt;/abbr-1&gt;&lt;/alt-periodical&gt;&lt;pages&gt;225-30&lt;/pages&gt;&lt;volume&gt;164a&lt;/volume&gt;&lt;number&gt;1&lt;/number&gt;&lt;edition&gt;2014/02/07&lt;/edition&gt;&lt;keywords&gt;&lt;keyword&gt;Abnormalities, Multiple/*diagnosis/*genetics&lt;/keyword&gt;&lt;keyword&gt;Child&lt;/keyword&gt;&lt;keyword&gt;*Chromosome Deletion&lt;/keyword&gt;&lt;keyword&gt;*Chromosomes, Human, Pair 17&lt;/keyword&gt;&lt;keyword&gt;Comparative Genomic Hybridization&lt;/keyword&gt;&lt;keyword&gt;Electroencephalography&lt;/keyword&gt;&lt;keyword&gt;Facies&lt;/keyword&gt;&lt;keyword&gt;Female&lt;/keyword&gt;&lt;keyword&gt;Humans&lt;/keyword&gt;&lt;keyword&gt;In Situ Hybridization, Fluorescence&lt;/keyword&gt;&lt;keyword&gt;Phenotype&lt;/keyword&gt;&lt;/keywords&gt;&lt;dates&gt;&lt;year&gt;2014&lt;/year&gt;&lt;pub-dates&gt;&lt;date&gt;Jan&lt;/date&gt;&lt;/pub-dates&gt;&lt;/dates&gt;&lt;isbn&gt;1552-4825&lt;/isbn&gt;&lt;accession-num&gt;24501763&lt;/accession-num&gt;&lt;urls&gt;&lt;/urls&gt;&lt;electronic-resource-num&gt;10.1002/ajmg.a.36225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7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53BF1F8D" w14:textId="76542CEA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ini_2016</w:t>
            </w:r>
            <w:hyperlink w:anchor="_ENREF_375" w:tooltip="Maini, 2016 #22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luaTwvQXV0aG9yPjxZZWFyPjIwMTY8L1llYXI+PFJl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luaTwvQXV0aG9yPjxZZWFyPjIwMTY8L1llYXI+PFJl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7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eka-Emiri_2018</w:t>
            </w:r>
            <w:hyperlink w:anchor="_ENREF_376" w:tooltip="Leka-Emiri, 2018 #22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eka-Emiri&lt;/Author&gt;&lt;Year&gt;2018&lt;/Year&gt;&lt;RecNum&gt;222&lt;/RecNum&gt;&lt;DisplayText&gt;&lt;style face="superscript"&gt;376&lt;/style&gt;&lt;/DisplayText&gt;&lt;record&gt;&lt;rec-number&gt;222&lt;/rec-number&gt;&lt;foreign-keys&gt;&lt;key app="EN" db-id="p9wv00a5yez0v1et5awv9pfoepd0x5dtwwpt" timestamp="1624288818"&gt;222&lt;/key&gt;&lt;/foreign-keys&gt;&lt;ref-type name="Journal Article"&gt;17&lt;/ref-type&gt;&lt;contributors&gt;&lt;authors&gt;&lt;author&gt;Leka-Emiri, S.&lt;/author&gt;&lt;author&gt;Petrou, V.&lt;/author&gt;&lt;author&gt;Manolakos, E.&lt;/author&gt;&lt;author&gt;Thomaidis, L.&lt;/author&gt;&lt;author&gt;Fotinou, A.&lt;/author&gt;&lt;author&gt;Vlachopapadopoulou, E.&lt;/author&gt;&lt;author&gt;Michalacos, S.&lt;/author&gt;&lt;/authors&gt;&lt;/contributors&gt;&lt;titles&gt;&lt;title&gt;17p13.1 Microduplication Syndrome in a Child, Familial Short Stature, and Growth Hormone Deficiency: A Case Report and Review of the Literature&lt;/title&gt;&lt;secondary-title&gt;Molecular Syndromology&lt;/secondary-title&gt;&lt;/titles&gt;&lt;periodical&gt;&lt;full-title&gt;Molecular Syndromology&lt;/full-title&gt;&lt;/periodical&gt;&lt;pages&gt;300-305&lt;/pages&gt;&lt;volume&gt;9&lt;/volume&gt;&lt;number&gt;6&lt;/number&gt;&lt;dates&gt;&lt;year&gt;2018&lt;/year&gt;&lt;/dates&gt;&lt;isbn&gt;1661-8769&lt;/isbn&gt;&lt;urls&gt;&lt;related-urls&gt;&lt;url&gt;https://www.karger.com/DOI/10.1159/000494681&lt;/url&gt;&lt;/related-urls&gt;&lt;/urls&gt;&lt;electronic-resource-num&gt;10.1159/00049468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7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62A3C43" w14:textId="70F5B22C" w:rsidR="00276DF4" w:rsidRPr="00DD21B3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D21B3">
              <w:rPr>
                <w:rFonts w:asciiTheme="minorHAnsi" w:eastAsia="Times New Roman" w:hAnsiTheme="minorHAnsi" w:cstheme="minorHAnsi"/>
                <w:sz w:val="16"/>
                <w:szCs w:val="16"/>
              </w:rPr>
              <w:t>chr17:6610939-812104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D56C096" w14:textId="0321152C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tart of Mooneyham in Leka-Emiri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to end of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Shlien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456EA" w14:paraId="34EA786C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AFBF715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F42CB08" w14:textId="4864E9C4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7429371-797201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073A2B0" w14:textId="7C7ABD64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F34F6EE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DF1DCC1" w14:textId="21BEF034" w:rsidR="00276DF4" w:rsidRPr="00DD21B3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D21B3">
              <w:rPr>
                <w:rFonts w:asciiTheme="minorHAnsi" w:eastAsia="Times New Roman" w:hAnsiTheme="minorHAnsi" w:cstheme="minorHAnsi"/>
                <w:sz w:val="16"/>
                <w:szCs w:val="16"/>
              </w:rPr>
              <w:t>chr17:7488647-803129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2AEBF36" w14:textId="1F9FE41D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Shlien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456EA" w14:paraId="4FD5DDC5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6139550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8541D70" w14:textId="64D47C7F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6690620-727676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DFA49CB" w14:textId="438834BA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5EDF779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53B80DA" w14:textId="62365F43" w:rsidR="00276DF4" w:rsidRPr="00DD21B3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D21B3">
              <w:rPr>
                <w:rFonts w:asciiTheme="minorHAnsi" w:eastAsia="Times New Roman" w:hAnsiTheme="minorHAnsi" w:cstheme="minorHAnsi"/>
                <w:sz w:val="16"/>
                <w:szCs w:val="16"/>
              </w:rPr>
              <w:t>chr17:6690620-727676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26CADEE6" w14:textId="2DAF5252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outton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of Leka-Emri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44746350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B059C9D" w14:textId="77777777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Yuan-Harel-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Lupski</w:t>
            </w:r>
            <w:proofErr w:type="spellEnd"/>
          </w:p>
          <w:p w14:paraId="62D02B26" w14:textId="620593D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7p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7144BD6" w14:textId="5C110944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477F5">
              <w:rPr>
                <w:rFonts w:asciiTheme="minorHAnsi" w:eastAsia="Times New Roman" w:hAnsiTheme="minorHAnsi" w:cstheme="minorHAnsi"/>
                <w:sz w:val="16"/>
                <w:szCs w:val="16"/>
              </w:rPr>
              <w:t>chr17:12434684-2153136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0AE3453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F10142" w14:textId="27A3F04A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uan_2015</w:t>
            </w:r>
            <w:hyperlink w:anchor="_ENREF_377" w:tooltip="Yuan, 2015 #22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dWFuPC9BdXRob3I+PFllYXI+MjAxNTwvWWVhcj48UmVj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dWFuPC9BdXRob3I+PFllYXI+MjAxNTwvWWVhcj48UmVj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7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uan_2016</w:t>
            </w:r>
            <w:hyperlink w:anchor="_ENREF_378" w:tooltip="Yuan, 2016 #22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Yuan&lt;/Author&gt;&lt;Year&gt;2016&lt;/Year&gt;&lt;RecNum&gt;226&lt;/RecNum&gt;&lt;DisplayText&gt;&lt;style face="superscript"&gt;378&lt;/style&gt;&lt;/DisplayText&gt;&lt;record&gt;&lt;rec-number&gt;226&lt;/rec-number&gt;&lt;foreign-keys&gt;&lt;key app="EN" db-id="p9wv00a5yez0v1et5awv9pfoepd0x5dtwwpt" timestamp="1624292888"&gt;226&lt;/key&gt;&lt;/foreign-keys&gt;&lt;ref-type name="Journal Article"&gt;17&lt;/ref-type&gt;&lt;contributors&gt;&lt;authors&gt;&lt;author&gt;Yuan, Bo&lt;/author&gt;&lt;author&gt;Neira, Juanita&lt;/author&gt;&lt;author&gt;Gu, Shen&lt;/author&gt;&lt;author&gt;Harel, Tamar&lt;/author&gt;&lt;author&gt;Liu, Pengfei&lt;/author&gt;&lt;author&gt;Briceño, Ignacio&lt;/author&gt;&lt;author&gt;Elsea, Sarah H.&lt;/author&gt;&lt;author&gt;Gómez, Alberto&lt;/author&gt;&lt;author&gt;Potocki, Lorraine&lt;/author&gt;&lt;author&gt;Lupski, James R.&lt;/author&gt;&lt;/authors&gt;&lt;/contributors&gt;&lt;titles&gt;&lt;title&gt;Nonrecurrent PMP22-RAI1 contiguous gene deletions arise from replication-based mechanisms and result in Smith–Magenis syndrome with evident peripheral neuropathy&lt;/title&gt;&lt;secondary-title&gt;Human Genetics&lt;/secondary-title&gt;&lt;/titles&gt;&lt;periodical&gt;&lt;full-title&gt;Hum Genet&lt;/full-title&gt;&lt;abbr-1&gt;Human genetics&lt;/abbr-1&gt;&lt;/periodical&gt;&lt;pages&gt;1161-1174&lt;/pages&gt;&lt;volume&gt;135&lt;/volume&gt;&lt;number&gt;10&lt;/number&gt;&lt;dates&gt;&lt;year&gt;2016&lt;/year&gt;&lt;pub-dates&gt;&lt;date&gt;2016/10/01&lt;/date&gt;&lt;/pub-dates&gt;&lt;/dates&gt;&lt;isbn&gt;1432-1203&lt;/isbn&gt;&lt;urls&gt;&lt;related-urls&gt;&lt;url&gt;https://doi.org/10.1007/s00439-016-1703-5&lt;/url&gt;&lt;/related-urls&gt;&lt;/urls&gt;&lt;electronic-resource-num&gt;10.1007/s00439-016-1703-5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7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061A16FE" w14:textId="13EDF8D2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ernández-Hernández_2019</w:t>
            </w:r>
            <w:hyperlink w:anchor="_ENREF_379" w:tooltip="Fernández-Hernández, 2019 #22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ernández-Hernández&lt;/Author&gt;&lt;Year&gt;2019&lt;/Year&gt;&lt;RecNum&gt;228&lt;/RecNum&gt;&lt;DisplayText&gt;&lt;style face="superscript"&gt;379&lt;/style&gt;&lt;/DisplayText&gt;&lt;record&gt;&lt;rec-number&gt;228&lt;/rec-number&gt;&lt;foreign-keys&gt;&lt;key app="EN" db-id="p9wv00a5yez0v1et5awv9pfoepd0x5dtwwpt" timestamp="1624293052"&gt;228&lt;/key&gt;&lt;/foreign-keys&gt;&lt;ref-type name="Journal Article"&gt;17&lt;/ref-type&gt;&lt;contributors&gt;&lt;authors&gt;&lt;author&gt;Fernández-Hernández, Liliana&lt;/author&gt;&lt;author&gt;Navarro-Cobos, María José&lt;/author&gt;&lt;author&gt;Alcántara-Ortigoza, Miguel Angel&lt;/author&gt;&lt;author&gt;Ramos-Ángeles, Sandra Elena&lt;/author&gt;&lt;author&gt;Molina-Álvarez, Bertha&lt;/author&gt;&lt;author&gt;Díaz-Cuéllar, Sinhué&lt;/author&gt;&lt;author&gt;Asch-Daich, Bárbara&lt;/author&gt;&lt;author&gt;González-del Angel, Ariadna&lt;/author&gt;&lt;/authors&gt;&lt;/contributors&gt;&lt;titles&gt;&lt;title&gt;Report of a patient with a de novo non-recurrent duplication of 17p11.2p12 and Yq11 deletion&lt;/title&gt;&lt;secondary-title&gt;Molecular Cytogenetics&lt;/secondary-title&gt;&lt;/titles&gt;&lt;periodical&gt;&lt;full-title&gt;Mol Cytogenet&lt;/full-title&gt;&lt;abbr-1&gt;Molecular cytogenetics&lt;/abbr-1&gt;&lt;/periodical&gt;&lt;pages&gt;35&lt;/pages&gt;&lt;volume&gt;12&lt;/volume&gt;&lt;number&gt;1&lt;/number&gt;&lt;dates&gt;&lt;year&gt;2019&lt;/year&gt;&lt;pub-dates&gt;&lt;date&gt;2019/08/01&lt;/date&gt;&lt;/pub-dates&gt;&lt;/dates&gt;&lt;isbn&gt;1755-8166&lt;/isbn&gt;&lt;urls&gt;&lt;related-urls&gt;&lt;url&gt;https://doi.org/10.1186/s13039-019-0438-0&lt;/url&gt;&lt;/related-urls&gt;&lt;/urls&gt;&lt;electronic-resource-num&gt;10.1186/s13039-019-0438-0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7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eck_2019</w:t>
            </w:r>
            <w:hyperlink w:anchor="_ENREF_380" w:tooltip="Beck, 2019 #22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ZWNrPC9BdXRob3I+PFllYXI+MjAxOTwvWWVhcj48UmVj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ZWNrPC9BdXRob3I+PFllYXI+MjAxOTwvWWVhcj48UmVj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1F0C2A6" w14:textId="4DF326BD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477F5">
              <w:rPr>
                <w:rFonts w:asciiTheme="minorHAnsi" w:eastAsia="Times New Roman" w:hAnsiTheme="minorHAnsi" w:cstheme="minorHAnsi"/>
                <w:sz w:val="16"/>
                <w:szCs w:val="16"/>
              </w:rPr>
              <w:t>chr17:12434684-2153136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C6832DE" w14:textId="0E7308B0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790 of Yua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07EE09F6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98A5171" w14:textId="5200D88A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A631D2B" w14:textId="70EADEB4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477F5">
              <w:rPr>
                <w:rFonts w:asciiTheme="minorHAnsi" w:eastAsia="Times New Roman" w:hAnsiTheme="minorHAnsi" w:cstheme="minorHAnsi"/>
                <w:sz w:val="16"/>
                <w:szCs w:val="16"/>
              </w:rPr>
              <w:t>chr17:15060682-1821260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762A82E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EDAB0F9" w14:textId="445DF6AE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6C40623" w14:textId="61EE42EA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477F5">
              <w:rPr>
                <w:rFonts w:asciiTheme="minorHAnsi" w:eastAsia="Times New Roman" w:hAnsiTheme="minorHAnsi" w:cstheme="minorHAnsi"/>
                <w:sz w:val="16"/>
                <w:szCs w:val="16"/>
              </w:rPr>
              <w:t>chr17:15060682-1821260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92C6A13" w14:textId="507A59B8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813 of Yua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048641FF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D20C8EA" w14:textId="77777777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MT1A / HNPP</w:t>
            </w:r>
          </w:p>
          <w:p w14:paraId="1796A4B1" w14:textId="08E610D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7p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938E934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14097915-1542295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7572DA1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67E6D1B" w14:textId="536918BE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Zhang_2010</w:t>
            </w:r>
            <w:hyperlink w:anchor="_ENREF_381" w:tooltip="Zhang, 2010 #39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Zhang&lt;/Author&gt;&lt;Year&gt;2010&lt;/Year&gt;&lt;RecNum&gt;395&lt;/RecNum&gt;&lt;DisplayText&gt;&lt;style face="superscript"&gt;381&lt;/style&gt;&lt;/DisplayText&gt;&lt;record&gt;&lt;rec-number&gt;395&lt;/rec-number&gt;&lt;foreign-keys&gt;&lt;key app="EN" db-id="p9wv00a5yez0v1et5awv9pfoepd0x5dtwwpt" timestamp="1625085854"&gt;395&lt;/key&gt;&lt;/foreign-keys&gt;&lt;ref-type name="Journal Article"&gt;17&lt;/ref-type&gt;&lt;contributors&gt;&lt;authors&gt;&lt;author&gt;Zhang, Feng&lt;/author&gt;&lt;author&gt;Seeman, Pavel&lt;/author&gt;&lt;author&gt;Liu, Pengfei&lt;/author&gt;&lt;author&gt;Weterman, Marian A. J.&lt;/author&gt;&lt;author&gt;Gonzaga-Jauregui, Claudia&lt;/author&gt;&lt;author&gt;Towne, Charles F.&lt;/author&gt;&lt;author&gt;Batish, Sat Dev&lt;/author&gt;&lt;author&gt;De Vriendt, Els&lt;/author&gt;&lt;author&gt;De Jonghe, Peter&lt;/author&gt;&lt;author&gt;Rautenstrauss, Bernd&lt;/author&gt;&lt;author&gt;Krause, Klaus-Henning&lt;/author&gt;&lt;author&gt;Khajavi, Mehrdad&lt;/author&gt;&lt;author&gt;Posadka, Jan&lt;/author&gt;&lt;author&gt;Vandenberghe, Antoon&lt;/author&gt;&lt;author&gt;Palau, Francesc&lt;/author&gt;&lt;author&gt;Van Maldergem, Lionel&lt;/author&gt;&lt;author&gt;Baas, Frank&lt;/author&gt;&lt;author&gt;Timmerman, Vincent&lt;/author&gt;&lt;author&gt;Lupski, James R.&lt;/author&gt;&lt;/authors&gt;&lt;/contributors&gt;&lt;titles&gt;&lt;title&gt;Mechanisms for Nonrecurrent Genomic Rearrangements Associated with CMT1A or HNPP: Rare CNVs as a Cause for Missing Heritability&lt;/title&gt;&lt;secondary-title&gt;The American Journal of Human Genetics&lt;/secondary-title&gt;&lt;/titles&gt;&lt;periodical&gt;&lt;full-title&gt;The American Journal of Human Genetics&lt;/full-title&gt;&lt;/periodical&gt;&lt;pages&gt;892-903&lt;/pages&gt;&lt;volume&gt;86&lt;/volume&gt;&lt;number&gt;6&lt;/number&gt;&lt;dates&gt;&lt;year&gt;2010&lt;/year&gt;&lt;pub-dates&gt;&lt;date&gt;2010/06/11/&lt;/date&gt;&lt;/pub-dates&gt;&lt;/dates&gt;&lt;isbn&gt;0002-9297&lt;/isbn&gt;&lt;urls&gt;&lt;related-urls&gt;&lt;url&gt;https://www.sciencedirect.com/science/article/pii/S0002929710002181&lt;/url&gt;&lt;/related-urls&gt;&lt;/urls&gt;&lt;electronic-resource-num&gt;https://doi.org/10.1016/j.ajhg.2010.05.00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B2C62B4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14097915-1542295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0D34837" w14:textId="43485553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3038C5" w14:paraId="74FA230D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E023FF2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75C0EC4" w14:textId="19BD4345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902A6">
              <w:rPr>
                <w:rFonts w:asciiTheme="minorHAnsi" w:eastAsia="Times New Roman" w:hAnsiTheme="minorHAnsi" w:cstheme="minorHAnsi"/>
                <w:sz w:val="16"/>
                <w:szCs w:val="16"/>
              </w:rPr>
              <w:t>chr17:15133094-1542295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1AF459A" w14:textId="71506F42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C0DFAF6" w14:textId="79DC9BAA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F619D4A" w14:textId="5EB774DC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902A6">
              <w:rPr>
                <w:rFonts w:asciiTheme="minorHAnsi" w:eastAsia="Times New Roman" w:hAnsiTheme="minorHAnsi" w:cstheme="minorHAnsi"/>
                <w:sz w:val="16"/>
                <w:szCs w:val="16"/>
              </w:rPr>
              <w:t>chr17:15133094-1542295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EDBE558" w14:textId="1AEB029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region between PMP22 and CMT1A-REP</w:t>
            </w:r>
          </w:p>
        </w:tc>
      </w:tr>
      <w:tr w:rsidR="00276DF4" w:rsidRPr="003038C5" w14:paraId="49D84DD5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CDA1FA1" w14:textId="13C4F77F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otocki-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Lupski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/ Smith-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Magenis</w:t>
            </w:r>
            <w:proofErr w:type="spellEnd"/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7p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6FC5801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16810028-2021320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9C8E33A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AC1D8C6" w14:textId="0BA2B188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aw_2004</w:t>
            </w:r>
            <w:hyperlink w:anchor="_ENREF_382" w:tooltip="Shaw, 2004 #39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haw&lt;/Author&gt;&lt;Year&gt;2004&lt;/Year&gt;&lt;RecNum&gt;394&lt;/RecNum&gt;&lt;DisplayText&gt;&lt;style face="superscript"&gt;382&lt;/style&gt;&lt;/DisplayText&gt;&lt;record&gt;&lt;rec-number&gt;394&lt;/rec-number&gt;&lt;foreign-keys&gt;&lt;key app="EN" db-id="p9wv00a5yez0v1et5awv9pfoepd0x5dtwwpt" timestamp="1625084976"&gt;394&lt;/key&gt;&lt;/foreign-keys&gt;&lt;ref-type name="Journal Article"&gt;17&lt;/ref-type&gt;&lt;contributors&gt;&lt;authors&gt;&lt;author&gt;Shaw, Christine J.&lt;/author&gt;&lt;author&gt;Withers, Marjorie A.&lt;/author&gt;&lt;author&gt;Lupski, James R.&lt;/author&gt;&lt;/authors&gt;&lt;/contributors&gt;&lt;titles&gt;&lt;title&gt;Uncommon Deletions of the Smith-Magenis Syndrome Region Can Be Recurrent When Alternate Low-Copy Repeats Act as Homologous Recombination Substrates&lt;/title&gt;&lt;secondary-title&gt;The American Journal of Human Genetics&lt;/secondary-title&gt;&lt;/titles&gt;&lt;periodical&gt;&lt;full-title&gt;The American Journal of Human Genetics&lt;/full-title&gt;&lt;/periodical&gt;&lt;pages&gt;75-81&lt;/pages&gt;&lt;volume&gt;75&lt;/volume&gt;&lt;number&gt;1&lt;/number&gt;&lt;dates&gt;&lt;year&gt;2004&lt;/year&gt;&lt;pub-dates&gt;&lt;date&gt;2004/07/01/&lt;/date&gt;&lt;/pub-dates&gt;&lt;/dates&gt;&lt;isbn&gt;0002-9297&lt;/isbn&gt;&lt;urls&gt;&lt;related-urls&gt;&lt;url&gt;https://www.sciencedirect.com/science/article/pii/S0002929707619958&lt;/url&gt;&lt;/related-urls&gt;&lt;/urls&gt;&lt;electronic-resource-num&gt;https://doi.org/10.1086/422016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otocki_2007</w:t>
            </w:r>
            <w:hyperlink w:anchor="_ENREF_383" w:tooltip="Potocki, 2007 #39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b3RvY2tpPC9BdXRob3I+PFllYXI+MjAwNzwvWWVhcj48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b3RvY2tpPC9BdXRob3I+PFllYXI+MjAwNzwvWWVhcj48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br/>
              <w:t>Zhang_2010</w:t>
            </w:r>
            <w:hyperlink w:anchor="_ENREF_384" w:tooltip="Zhang, 2010 #39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aaGFuZzwvQXV0aG9yPjxZZWFyPjIwMTA8L1llYXI+PFJl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aaGFuZzwvQXV0aG9yPjxZZWFyPjIwMTA8L1llYXI+PFJl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eck_2019</w:t>
            </w:r>
            <w:hyperlink w:anchor="_ENREF_380" w:tooltip="Beck, 2019 #22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ZWNrPC9BdXRob3I+PFllYXI+MjAxOTwvWWVhcj48UmVj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ZWNrPC9BdXRob3I+PFllYXI+MjAxOTwvWWVhcj48UmVj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ranciskovich_2020</w:t>
            </w:r>
            <w:hyperlink w:anchor="_ENREF_385" w:tooltip="Franciskovich, 2020 #42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cmFuY2lza292aWNoPC9BdXRob3I+PFllYXI+MjAyMDwv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cmFuY2lza292aWNoPC9BdXRob3I+PFllYXI+MjAyMDwv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9A60052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16810028-2021320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066FBD7" w14:textId="1FFB8BF3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3038C5" w14:paraId="5E8E87F1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E9F31E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E20B7CA" w14:textId="3116C74B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B0ABD">
              <w:rPr>
                <w:rFonts w:asciiTheme="minorHAnsi" w:eastAsia="Times New Roman" w:hAnsiTheme="minorHAnsi" w:cstheme="minorHAnsi"/>
                <w:sz w:val="16"/>
                <w:szCs w:val="16"/>
              </w:rPr>
              <w:t>chr17:16796512-18088067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8379DD2" w14:textId="574D5E1A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8AE482C" w14:textId="6B64AF9F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1139361" w14:textId="124FD800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B0ABD">
              <w:rPr>
                <w:rFonts w:asciiTheme="minorHAnsi" w:eastAsia="Times New Roman" w:hAnsiTheme="minorHAnsi" w:cstheme="minorHAnsi"/>
                <w:sz w:val="16"/>
                <w:szCs w:val="16"/>
              </w:rPr>
              <w:t>chr17:16796512-1808806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709D072" w14:textId="7AE17504" w:rsidR="00276DF4" w:rsidRPr="00DB0ABD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critical region defined by Potocki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between </w:t>
            </w:r>
            <w:r w:rsidRPr="00DB0ABD">
              <w:rPr>
                <w:rFonts w:asciiTheme="minorHAnsi" w:eastAsia="Times New Roman" w:hAnsiTheme="minorHAnsi" w:cstheme="minorHAnsi"/>
                <w:sz w:val="16"/>
                <w:szCs w:val="16"/>
              </w:rPr>
              <w:t>RP11-48J14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; </w:t>
            </w:r>
            <w:r w:rsidRPr="00DB0ABD">
              <w:rPr>
                <w:rFonts w:asciiTheme="minorHAnsi" w:eastAsia="Times New Roman" w:hAnsiTheme="minorHAnsi" w:cstheme="minorHAnsi"/>
                <w:sz w:val="16"/>
                <w:szCs w:val="16"/>
              </w:rPr>
              <w:t>RP11-258F1</w:t>
            </w:r>
          </w:p>
        </w:tc>
      </w:tr>
      <w:tr w:rsidR="00276DF4" w:rsidRPr="003038C5" w14:paraId="47B36406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60D1A02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FAB8CBA" w14:textId="04385B8C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E32A2">
              <w:rPr>
                <w:rFonts w:asciiTheme="minorHAnsi" w:eastAsia="Times New Roman" w:hAnsiTheme="minorHAnsi" w:cstheme="minorHAnsi"/>
                <w:sz w:val="16"/>
                <w:szCs w:val="16"/>
              </w:rPr>
              <w:t>chr17:15691101-2063565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34298C8" w14:textId="74DE1DB1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CEC08FF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621FE65" w14:textId="3F663102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E32A2">
              <w:rPr>
                <w:rFonts w:asciiTheme="minorHAnsi" w:eastAsia="Times New Roman" w:hAnsiTheme="minorHAnsi" w:cstheme="minorHAnsi"/>
                <w:sz w:val="16"/>
                <w:szCs w:val="16"/>
              </w:rPr>
              <w:t>chr17:15691101-2063565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12947C7" w14:textId="396BFD96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5Mb Interval (Shaw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): </w:t>
            </w:r>
            <w:r w:rsidRPr="00BE32A2">
              <w:rPr>
                <w:rFonts w:asciiTheme="minorHAnsi" w:eastAsia="Times New Roman" w:hAnsiTheme="minorHAnsi" w:cstheme="minorHAnsi"/>
                <w:sz w:val="16"/>
                <w:szCs w:val="16"/>
              </w:rPr>
              <w:t>CTD-3157E16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to </w:t>
            </w:r>
            <w:r w:rsidRPr="00BE32A2">
              <w:rPr>
                <w:rFonts w:asciiTheme="minorHAnsi" w:eastAsia="Times New Roman" w:hAnsiTheme="minorHAnsi" w:cstheme="minorHAnsi"/>
                <w:sz w:val="16"/>
                <w:szCs w:val="16"/>
              </w:rPr>
              <w:t>RP11-218E15</w:t>
            </w:r>
          </w:p>
        </w:tc>
      </w:tr>
      <w:tr w:rsidR="00276DF4" w:rsidRPr="003038C5" w14:paraId="6542DC7D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289FA83" w14:textId="41BB457D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NF1 Type I (17q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25C1FE1" w14:textId="2CBE26D8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09" w:name="_Hlk75174697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28961884-30370955</w:t>
            </w:r>
            <w:bookmarkEnd w:id="109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33FA3A4" w14:textId="5C09A8E9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B7584E9" w14:textId="509F65AE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ehrer</w:t>
            </w:r>
            <w:r w:rsidRPr="00B9777F">
              <w:rPr>
                <w:rFonts w:ascii="Cambria Math" w:eastAsia="Times New Roman" w:hAnsi="Cambria Math" w:cs="Cambria Math"/>
                <w:sz w:val="15"/>
                <w:szCs w:val="15"/>
              </w:rPr>
              <w:t>‑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awatzki_2004</w:t>
            </w:r>
            <w:hyperlink w:anchor="_ENREF_386" w:tooltip="Kehrer-Sawatzki, 2017 #23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ehrer-Sawatzki&lt;/Author&gt;&lt;Year&gt;2017&lt;/Year&gt;&lt;RecNum&gt;233&lt;/RecNum&gt;&lt;DisplayText&gt;&lt;style face="superscript"&gt;386&lt;/style&gt;&lt;/DisplayText&gt;&lt;record&gt;&lt;rec-number&gt;233&lt;/rec-number&gt;&lt;foreign-keys&gt;&lt;key app="EN" db-id="p9wv00a5yez0v1et5awv9pfoepd0x5dtwwpt" timestamp="1624299203"&gt;233&lt;/key&gt;&lt;/foreign-keys&gt;&lt;ref-type name="Journal Article"&gt;17&lt;/ref-type&gt;&lt;contributors&gt;&lt;authors&gt;&lt;author&gt;Kehrer-Sawatzki, Hildegard&lt;/author&gt;&lt;author&gt;Mautner, Victor-Felix&lt;/author&gt;&lt;author&gt;Cooper, David N.&lt;/author&gt;&lt;/authors&gt;&lt;/contributors&gt;&lt;titles&gt;&lt;title&gt;Emerging genotype-phenotype relationships in patients with large NF1 deletions&lt;/title&gt;&lt;secondary-title&gt;Human genetics&lt;/secondary-title&gt;&lt;alt-title&gt;Hum Genet&lt;/alt-title&gt;&lt;/titles&gt;&lt;periodical&gt;&lt;full-title&gt;Hum Genet&lt;/full-title&gt;&lt;abbr-1&gt;Human genetics&lt;/abbr-1&gt;&lt;/periodical&gt;&lt;alt-periodical&gt;&lt;full-title&gt;Hum Genet&lt;/full-title&gt;&lt;abbr-1&gt;Human genetics&lt;/abbr-1&gt;&lt;/alt-periodical&gt;&lt;pages&gt;349-376&lt;/pages&gt;&lt;volume&gt;136&lt;/volume&gt;&lt;number&gt;4&lt;/number&gt;&lt;edition&gt;2017/02/17&lt;/edition&gt;&lt;keywords&gt;&lt;keyword&gt;Cardiovascular Abnormalities/genetics&lt;/keyword&gt;&lt;keyword&gt;Facies&lt;/keyword&gt;&lt;keyword&gt;*Gene Deletion&lt;/keyword&gt;&lt;keyword&gt;*Genes, Neurofibromatosis 1&lt;/keyword&gt;&lt;keyword&gt;*Genotype&lt;/keyword&gt;&lt;keyword&gt;Humans&lt;/keyword&gt;&lt;keyword&gt;Intellectual Disability/genetics&lt;/keyword&gt;&lt;keyword&gt;Neurofibromatosis 1/*genetics&lt;/keyword&gt;&lt;keyword&gt;*Phenotype&lt;/keyword&gt;&lt;/keywords&gt;&lt;dates&gt;&lt;year&gt;2017&lt;/year&gt;&lt;/dates&gt;&lt;publisher&gt;Springer Berlin Heidelberg&lt;/publisher&gt;&lt;isbn&gt;1432-1203&amp;#xD;0340-6717&lt;/isbn&gt;&lt;accession-num&gt;28213670&lt;/accession-num&gt;&lt;urls&gt;&lt;related-urls&gt;&lt;url&gt;https://pubmed.ncbi.nlm.nih.gov/28213670&lt;/url&gt;&lt;url&gt;https://www.ncbi.nlm.nih.gov/pmc/articles/PMC5370280/&lt;/url&gt;&lt;/related-urls&gt;&lt;/urls&gt;&lt;electronic-resource-num&gt;10.1007/s00439-017-1766-y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les_2012</w:t>
            </w:r>
            <w:hyperlink w:anchor="_ENREF_387" w:tooltip="Moles, 2012 #23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oles&lt;/Author&gt;&lt;Year&gt;2012&lt;/Year&gt;&lt;RecNum&gt;232&lt;/RecNum&gt;&lt;DisplayText&gt;&lt;style face="superscript"&gt;387&lt;/style&gt;&lt;/DisplayText&gt;&lt;record&gt;&lt;rec-number&gt;232&lt;/rec-number&gt;&lt;foreign-keys&gt;&lt;key app="EN" db-id="p9wv00a5yez0v1et5awv9pfoepd0x5dtwwpt" timestamp="1624298131"&gt;232&lt;/key&gt;&lt;/foreign-keys&gt;&lt;ref-type name="Journal Article"&gt;17&lt;/ref-type&gt;&lt;contributors&gt;&lt;authors&gt;&lt;author&gt;Moles, Kimberly J.&lt;/author&gt;&lt;author&gt;Gowans, Gordon C.&lt;/author&gt;&lt;author&gt;Gedela, Satyanarayana&lt;/author&gt;&lt;author&gt;Beversdorf, David&lt;/author&gt;&lt;author&gt;Yu, Arthur&lt;/author&gt;&lt;author&gt;Seaver, Laurie H.&lt;/author&gt;&lt;author&gt;Schultz, Roger A.&lt;/author&gt;&lt;author&gt;Rosenfeld, Jill A.&lt;/author&gt;&lt;author&gt;Torchia, Beth S.&lt;/author&gt;&lt;author&gt;Shaffer, Lisa G.&lt;/author&gt;&lt;/authors&gt;&lt;/contributors&gt;&lt;titles&gt;&lt;title&gt;NF1 microduplications: identification of seven nonrelated individuals provides further characterization of the phenotype&lt;/title&gt;&lt;secondary-title&gt;Genetics in Medicine&lt;/secondary-title&gt;&lt;/titles&gt;&lt;periodical&gt;&lt;full-title&gt;Genetics in Medicine&lt;/full-title&gt;&lt;/periodical&gt;&lt;pages&gt;508-514&lt;/pages&gt;&lt;volume&gt;14&lt;/volume&gt;&lt;number&gt;5&lt;/number&gt;&lt;dates&gt;&lt;year&gt;2012&lt;/year&gt;&lt;pub-dates&gt;&lt;date&gt;2012/05/01&lt;/date&gt;&lt;/pub-dates&gt;&lt;/dates&gt;&lt;isbn&gt;1530-0366&lt;/isbn&gt;&lt;urls&gt;&lt;related-urls&gt;&lt;url&gt;https://doi.org/10.1038/gim.2011.46&lt;/url&gt;&lt;/related-urls&gt;&lt;/urls&gt;&lt;electronic-resource-num&gt;10.1038/gim.2011.46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erra_2019</w:t>
            </w:r>
            <w:hyperlink w:anchor="_ENREF_388" w:tooltip="Serra, 2019 #23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ZXJyYTwvQXV0aG9yPjxZZWFyPjIwMTk8L1llYXI+PFJl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ZXJyYTwvQXV0aG9yPjxZZWFyPjIwMTk8L1llYXI+PFJl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678B4ED" w14:textId="6E4E5802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28961884-3037095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FC1B4D4" w14:textId="47C6D501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region between the midpoints of REP-A and REP-C</w:t>
            </w:r>
          </w:p>
        </w:tc>
      </w:tr>
      <w:tr w:rsidR="00276DF4" w:rsidRPr="003038C5" w14:paraId="00EC3ECA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0EFBFAA" w14:textId="50881B12" w:rsidR="00276DF4" w:rsidRPr="000E4099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NF1 Type II (17q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898CE33" w14:textId="112AEDC3" w:rsidR="00276DF4" w:rsidRPr="000E4099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chr17:29097069-30264027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92B54AA" w14:textId="6337ECAB" w:rsidR="00276DF4" w:rsidRPr="000E4099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E5BEB4D" w14:textId="2702D035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ehrer</w:t>
            </w:r>
            <w:r w:rsidRPr="00B9777F">
              <w:rPr>
                <w:rFonts w:ascii="Cambria Math" w:eastAsia="Times New Roman" w:hAnsi="Cambria Math" w:cs="Cambria Math"/>
                <w:sz w:val="15"/>
                <w:szCs w:val="15"/>
              </w:rPr>
              <w:t>‑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awatzki_2004</w:t>
            </w:r>
            <w:hyperlink w:anchor="_ENREF_386" w:tooltip="Kehrer-Sawatzki, 2017 #23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ehrer-Sawatzki&lt;/Author&gt;&lt;Year&gt;2017&lt;/Year&gt;&lt;RecNum&gt;233&lt;/RecNum&gt;&lt;DisplayText&gt;&lt;style face="superscript"&gt;386&lt;/style&gt;&lt;/DisplayText&gt;&lt;record&gt;&lt;rec-number&gt;233&lt;/rec-number&gt;&lt;foreign-keys&gt;&lt;key app="EN" db-id="p9wv00a5yez0v1et5awv9pfoepd0x5dtwwpt" timestamp="1624299203"&gt;233&lt;/key&gt;&lt;/foreign-keys&gt;&lt;ref-type name="Journal Article"&gt;17&lt;/ref-type&gt;&lt;contributors&gt;&lt;authors&gt;&lt;author&gt;Kehrer-Sawatzki, Hildegard&lt;/author&gt;&lt;author&gt;Mautner, Victor-Felix&lt;/author&gt;&lt;author&gt;Cooper, David N.&lt;/author&gt;&lt;/authors&gt;&lt;/contributors&gt;&lt;titles&gt;&lt;title&gt;Emerging genotype-phenotype relationships in patients with large NF1 deletions&lt;/title&gt;&lt;secondary-title&gt;Human genetics&lt;/secondary-title&gt;&lt;alt-title&gt;Hum Genet&lt;/alt-title&gt;&lt;/titles&gt;&lt;periodical&gt;&lt;full-title&gt;Hum Genet&lt;/full-title&gt;&lt;abbr-1&gt;Human genetics&lt;/abbr-1&gt;&lt;/periodical&gt;&lt;alt-periodical&gt;&lt;full-title&gt;Hum Genet&lt;/full-title&gt;&lt;abbr-1&gt;Human genetics&lt;/abbr-1&gt;&lt;/alt-periodical&gt;&lt;pages&gt;349-376&lt;/pages&gt;&lt;volume&gt;136&lt;/volume&gt;&lt;number&gt;4&lt;/number&gt;&lt;edition&gt;2017/02/17&lt;/edition&gt;&lt;keywords&gt;&lt;keyword&gt;Cardiovascular Abnormalities/genetics&lt;/keyword&gt;&lt;keyword&gt;Facies&lt;/keyword&gt;&lt;keyword&gt;*Gene Deletion&lt;/keyword&gt;&lt;keyword&gt;*Genes, Neurofibromatosis 1&lt;/keyword&gt;&lt;keyword&gt;*Genotype&lt;/keyword&gt;&lt;keyword&gt;Humans&lt;/keyword&gt;&lt;keyword&gt;Intellectual Disability/genetics&lt;/keyword&gt;&lt;keyword&gt;Neurofibromatosis 1/*genetics&lt;/keyword&gt;&lt;keyword&gt;*Phenotype&lt;/keyword&gt;&lt;/keywords&gt;&lt;dates&gt;&lt;year&gt;2017&lt;/year&gt;&lt;/dates&gt;&lt;publisher&gt;Springer Berlin Heidelberg&lt;/publisher&gt;&lt;isbn&gt;1432-1203&amp;#xD;0340-6717&lt;/isbn&gt;&lt;accession-num&gt;28213670&lt;/accession-num&gt;&lt;urls&gt;&lt;related-urls&gt;&lt;url&gt;https://pubmed.ncbi.nlm.nih.gov/28213670&lt;/url&gt;&lt;url&gt;https://www.ncbi.nlm.nih.gov/pmc/articles/PMC5370280/&lt;/url&gt;&lt;/related-urls&gt;&lt;/urls&gt;&lt;electronic-resource-num&gt;10.1007/s00439-017-1766-y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les_2012</w:t>
            </w:r>
            <w:hyperlink w:anchor="_ENREF_387" w:tooltip="Moles, 2012 #23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oles&lt;/Author&gt;&lt;Year&gt;2012&lt;/Year&gt;&lt;RecNum&gt;232&lt;/RecNum&gt;&lt;DisplayText&gt;&lt;style face="superscript"&gt;387&lt;/style&gt;&lt;/DisplayText&gt;&lt;record&gt;&lt;rec-number&gt;232&lt;/rec-number&gt;&lt;foreign-keys&gt;&lt;key app="EN" db-id="p9wv00a5yez0v1et5awv9pfoepd0x5dtwwpt" timestamp="1624298131"&gt;232&lt;/key&gt;&lt;/foreign-keys&gt;&lt;ref-type name="Journal Article"&gt;17&lt;/ref-type&gt;&lt;contributors&gt;&lt;authors&gt;&lt;author&gt;Moles, Kimberly J.&lt;/author&gt;&lt;author&gt;Gowans, Gordon C.&lt;/author&gt;&lt;author&gt;Gedela, Satyanarayana&lt;/author&gt;&lt;author&gt;Beversdorf, David&lt;/author&gt;&lt;author&gt;Yu, Arthur&lt;/author&gt;&lt;author&gt;Seaver, Laurie H.&lt;/author&gt;&lt;author&gt;Schultz, Roger A.&lt;/author&gt;&lt;author&gt;Rosenfeld, Jill A.&lt;/author&gt;&lt;author&gt;Torchia, Beth S.&lt;/author&gt;&lt;author&gt;Shaffer, Lisa G.&lt;/author&gt;&lt;/authors&gt;&lt;/contributors&gt;&lt;titles&gt;&lt;title&gt;NF1 microduplications: identification of seven nonrelated individuals provides further characterization of the phenotype&lt;/title&gt;&lt;secondary-title&gt;Genetics in Medicine&lt;/secondary-title&gt;&lt;/titles&gt;&lt;periodical&gt;&lt;full-title&gt;Genetics in Medicine&lt;/full-title&gt;&lt;/periodical&gt;&lt;pages&gt;508-514&lt;/pages&gt;&lt;volume&gt;14&lt;/volume&gt;&lt;number&gt;5&lt;/number&gt;&lt;dates&gt;&lt;year&gt;2012&lt;/year&gt;&lt;pub-dates&gt;&lt;date&gt;2012/05/01&lt;/date&gt;&lt;/pub-dates&gt;&lt;/dates&gt;&lt;isbn&gt;1530-0366&lt;/isbn&gt;&lt;urls&gt;&lt;related-urls&gt;&lt;url&gt;https://doi.org/10.1038/gim.2011.46&lt;/url&gt;&lt;/related-urls&gt;&lt;/urls&gt;&lt;electronic-resource-num&gt;10.1038/gim.2011.46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erra_2019</w:t>
            </w:r>
            <w:hyperlink w:anchor="_ENREF_388" w:tooltip="Serra, 2019 #23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ZXJyYTwvQXV0aG9yPjxZZWFyPjIwMTk8L1llYXI+PFJl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ZXJyYTwvQXV0aG9yPjxZZWFyPjIwMTk8L1llYXI+PFJl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75ED83D" w14:textId="4EA0D97D" w:rsidR="00276DF4" w:rsidRPr="000E4099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chr17:29097069-3026402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C9A9252" w14:textId="35701ED6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3038C5" w14:paraId="6AED3A17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62AD0D3" w14:textId="15C5560D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NF1 Type III (17q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399FC22" w14:textId="1DEB4055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29465301-3047859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56A50C9" w14:textId="405ABE51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AA9FDD9" w14:textId="20A3B985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ehrer</w:t>
            </w:r>
            <w:r w:rsidRPr="00B9777F">
              <w:rPr>
                <w:rFonts w:ascii="Cambria Math" w:eastAsia="Times New Roman" w:hAnsi="Cambria Math" w:cs="Cambria Math"/>
                <w:sz w:val="15"/>
                <w:szCs w:val="15"/>
              </w:rPr>
              <w:t>‑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awatzki_2004</w:t>
            </w:r>
            <w:hyperlink w:anchor="_ENREF_386" w:tooltip="Kehrer-Sawatzki, 2017 #23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ehrer-Sawatzki&lt;/Author&gt;&lt;Year&gt;2017&lt;/Year&gt;&lt;RecNum&gt;233&lt;/RecNum&gt;&lt;DisplayText&gt;&lt;style face="superscript"&gt;386&lt;/style&gt;&lt;/DisplayText&gt;&lt;record&gt;&lt;rec-number&gt;233&lt;/rec-number&gt;&lt;foreign-keys&gt;&lt;key app="EN" db-id="p9wv00a5yez0v1et5awv9pfoepd0x5dtwwpt" timestamp="1624299203"&gt;233&lt;/key&gt;&lt;/foreign-keys&gt;&lt;ref-type name="Journal Article"&gt;17&lt;/ref-type&gt;&lt;contributors&gt;&lt;authors&gt;&lt;author&gt;Kehrer-Sawatzki, Hildegard&lt;/author&gt;&lt;author&gt;Mautner, Victor-Felix&lt;/author&gt;&lt;author&gt;Cooper, David N.&lt;/author&gt;&lt;/authors&gt;&lt;/contributors&gt;&lt;titles&gt;&lt;title&gt;Emerging genotype-phenotype relationships in patients with large NF1 deletions&lt;/title&gt;&lt;secondary-title&gt;Human genetics&lt;/secondary-title&gt;&lt;alt-title&gt;Hum Genet&lt;/alt-title&gt;&lt;/titles&gt;&lt;periodical&gt;&lt;full-title&gt;Hum Genet&lt;/full-title&gt;&lt;abbr-1&gt;Human genetics&lt;/abbr-1&gt;&lt;/periodical&gt;&lt;alt-periodical&gt;&lt;full-title&gt;Hum Genet&lt;/full-title&gt;&lt;abbr-1&gt;Human genetics&lt;/abbr-1&gt;&lt;/alt-periodical&gt;&lt;pages&gt;349-376&lt;/pages&gt;&lt;volume&gt;136&lt;/volume&gt;&lt;number&gt;4&lt;/number&gt;&lt;edition&gt;2017/02/17&lt;/edition&gt;&lt;keywords&gt;&lt;keyword&gt;Cardiovascular Abnormalities/genetics&lt;/keyword&gt;&lt;keyword&gt;Facies&lt;/keyword&gt;&lt;keyword&gt;*Gene Deletion&lt;/keyword&gt;&lt;keyword&gt;*Genes, Neurofibromatosis 1&lt;/keyword&gt;&lt;keyword&gt;*Genotype&lt;/keyword&gt;&lt;keyword&gt;Humans&lt;/keyword&gt;&lt;keyword&gt;Intellectual Disability/genetics&lt;/keyword&gt;&lt;keyword&gt;Neurofibromatosis 1/*genetics&lt;/keyword&gt;&lt;keyword&gt;*Phenotype&lt;/keyword&gt;&lt;/keywords&gt;&lt;dates&gt;&lt;year&gt;2017&lt;/year&gt;&lt;/dates&gt;&lt;publisher&gt;Springer Berlin Heidelberg&lt;/publisher&gt;&lt;isbn&gt;1432-1203&amp;#xD;0340-6717&lt;/isbn&gt;&lt;accession-num&gt;28213670&lt;/accession-num&gt;&lt;urls&gt;&lt;related-urls&gt;&lt;url&gt;https://pubmed.ncbi.nlm.nih.gov/28213670&lt;/url&gt;&lt;url&gt;https://www.ncbi.nlm.nih.gov/pmc/articles/PMC5370280/&lt;/url&gt;&lt;/related-urls&gt;&lt;/urls&gt;&lt;electronic-resource-num&gt;10.1007/s00439-017-1766-y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les_2012</w:t>
            </w:r>
            <w:hyperlink w:anchor="_ENREF_387" w:tooltip="Moles, 2012 #23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oles&lt;/Author&gt;&lt;Year&gt;2012&lt;/Year&gt;&lt;RecNum&gt;232&lt;/RecNum&gt;&lt;DisplayText&gt;&lt;style face="superscript"&gt;387&lt;/style&gt;&lt;/DisplayText&gt;&lt;record&gt;&lt;rec-number&gt;232&lt;/rec-number&gt;&lt;foreign-keys&gt;&lt;key app="EN" db-id="p9wv00a5yez0v1et5awv9pfoepd0x5dtwwpt" timestamp="1624298131"&gt;232&lt;/key&gt;&lt;/foreign-keys&gt;&lt;ref-type name="Journal Article"&gt;17&lt;/ref-type&gt;&lt;contributors&gt;&lt;authors&gt;&lt;author&gt;Moles, Kimberly J.&lt;/author&gt;&lt;author&gt;Gowans, Gordon C.&lt;/author&gt;&lt;author&gt;Gedela, Satyanarayana&lt;/author&gt;&lt;author&gt;Beversdorf, David&lt;/author&gt;&lt;author&gt;Yu, Arthur&lt;/author&gt;&lt;author&gt;Seaver, Laurie H.&lt;/author&gt;&lt;author&gt;Schultz, Roger A.&lt;/author&gt;&lt;author&gt;Rosenfeld, Jill A.&lt;/author&gt;&lt;author&gt;Torchia, Beth S.&lt;/author&gt;&lt;author&gt;Shaffer, Lisa G.&lt;/author&gt;&lt;/authors&gt;&lt;/contributors&gt;&lt;titles&gt;&lt;title&gt;NF1 microduplications: identification of seven nonrelated individuals provides further characterization of the phenotype&lt;/title&gt;&lt;secondary-title&gt;Genetics in Medicine&lt;/secondary-title&gt;&lt;/titles&gt;&lt;periodical&gt;&lt;full-title&gt;Genetics in Medicine&lt;/full-title&gt;&lt;/periodical&gt;&lt;pages&gt;508-514&lt;/pages&gt;&lt;volume&gt;14&lt;/volume&gt;&lt;number&gt;5&lt;/number&gt;&lt;dates&gt;&lt;year&gt;2012&lt;/year&gt;&lt;pub-dates&gt;&lt;date&gt;2012/05/01&lt;/date&gt;&lt;/pub-dates&gt;&lt;/dates&gt;&lt;isbn&gt;1530-0366&lt;/isbn&gt;&lt;urls&gt;&lt;related-urls&gt;&lt;url&gt;https://doi.org/10.1038/gim.2011.46&lt;/url&gt;&lt;/related-urls&gt;&lt;/urls&gt;&lt;electronic-resource-num&gt;10.1038/gim.2011.46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erra_2019</w:t>
            </w:r>
            <w:hyperlink w:anchor="_ENREF_388" w:tooltip="Serra, 2019 #23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ZXJyYTwvQXV0aG9yPjxZZWFyPjIwMTk8L1llYXI+PFJl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ZXJyYTwvQXV0aG9yPjxZZWFyPjIwMTk8L1llYXI+PFJl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67C249C" w14:textId="2DF4A5AF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29465301-3047859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63951FAE" w14:textId="608C45B6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region between the start of REP-B and end of REP-C</w:t>
            </w:r>
          </w:p>
        </w:tc>
      </w:tr>
      <w:tr w:rsidR="00276DF4" w:rsidRPr="003038C5" w14:paraId="0C390980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5233435" w14:textId="25C6D790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RCAD Syndrome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(17q1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296DED2" w14:textId="787893E4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</w:t>
            </w:r>
            <w:r w:rsidRPr="00393B44">
              <w:rPr>
                <w:rFonts w:asciiTheme="minorHAnsi" w:eastAsia="Times New Roman" w:hAnsiTheme="minorHAnsi" w:cstheme="minorHAnsi"/>
                <w:sz w:val="16"/>
                <w:szCs w:val="16"/>
              </w:rPr>
              <w:t>17:36459259-3785629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0EF0B02" w14:textId="0F61F598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D863B11" w14:textId="19CF41F9" w:rsidR="00276DF4" w:rsidRPr="00B9777F" w:rsidRDefault="008E3A2C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194F83C" w14:textId="1D099038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93B44">
              <w:rPr>
                <w:rFonts w:asciiTheme="minorHAnsi" w:eastAsia="Times New Roman" w:hAnsiTheme="minorHAnsi" w:cstheme="minorHAnsi"/>
                <w:sz w:val="16"/>
                <w:szCs w:val="16"/>
              </w:rPr>
              <w:t>chr17:34815073-3621591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B03CF6A" w14:textId="50E5DEC3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420A51" w:rsidRPr="000E4099" w14:paraId="05E0CF6F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812B4CF" w14:textId="6F69A9DE" w:rsidR="00420A51" w:rsidRPr="000E4099" w:rsidRDefault="00420A51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Koolen De Vries</w:t>
            </w:r>
            <w:r w:rsidRPr="000E4099"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(17q21.31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0AF340F" w14:textId="3C60FC03" w:rsidR="00420A51" w:rsidRPr="000E4099" w:rsidRDefault="00420A51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</w:t>
            </w:r>
            <w:r w:rsidRPr="00420A51">
              <w:rPr>
                <w:rFonts w:asciiTheme="minorHAnsi" w:eastAsia="Times New Roman" w:hAnsiTheme="minorHAnsi" w:cstheme="minorHAnsi"/>
                <w:sz w:val="16"/>
                <w:szCs w:val="16"/>
              </w:rPr>
              <w:t>17:45627800-4621704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C6CCDA3" w14:textId="7DD5353C" w:rsidR="00420A51" w:rsidRPr="000E4099" w:rsidRDefault="00420A51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519A3CE" w14:textId="0BD8A3D7" w:rsidR="00420A51" w:rsidRPr="00B9777F" w:rsidRDefault="00420A51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3ADFB84" w14:textId="71847866" w:rsidR="00420A51" w:rsidRPr="000E4099" w:rsidRDefault="00420A51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20A51">
              <w:rPr>
                <w:rFonts w:asciiTheme="minorHAnsi" w:eastAsia="Times New Roman" w:hAnsiTheme="minorHAnsi" w:cstheme="minorHAnsi"/>
                <w:sz w:val="16"/>
                <w:szCs w:val="16"/>
              </w:rPr>
              <w:t>chr17:43705166-4429440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496BD16" w14:textId="7F7CC215" w:rsidR="00420A51" w:rsidRPr="000E4099" w:rsidRDefault="00420A51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276DF4" w:rsidRPr="003038C5" w14:paraId="4E16E9BF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46F88A1" w14:textId="77777777" w:rsidR="00276DF4" w:rsidRPr="004A2C2A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2C2A">
              <w:rPr>
                <w:rFonts w:asciiTheme="minorHAnsi" w:eastAsia="Times New Roman" w:hAnsiTheme="minorHAnsi" w:cstheme="minorHAnsi"/>
                <w:sz w:val="16"/>
                <w:szCs w:val="16"/>
              </w:rPr>
              <w:t>17q23.1-23.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vAlign w:val="center"/>
            <w:hideMark/>
          </w:tcPr>
          <w:p w14:paraId="55D9658C" w14:textId="77777777" w:rsidR="00276DF4" w:rsidRPr="004A2C2A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2C2A">
              <w:rPr>
                <w:rFonts w:asciiTheme="minorHAnsi" w:eastAsia="Times New Roman" w:hAnsiTheme="minorHAnsi" w:cstheme="minorHAnsi"/>
                <w:sz w:val="16"/>
                <w:szCs w:val="16"/>
              </w:rPr>
              <w:t>chr17:58113002-6027580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0199CA1" w14:textId="77777777" w:rsidR="00276DF4" w:rsidRPr="004A2C2A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2C2A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6310452" w14:textId="23B95700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lvarado_2010</w:t>
            </w:r>
            <w:hyperlink w:anchor="_ENREF_389" w:tooltip="Alvarado, 2010 #23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HZhcmFkbzwvQXV0aG9yPjxZZWFyPjIwMTA8L1llYXI+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HZhcmFkbzwvQXV0aG9yPjxZZWFyPjIwMTA8L1llYXI+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llif_2010</w:t>
            </w:r>
            <w:hyperlink w:anchor="_ENREF_390" w:tooltip="Ballif, 2010 #23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WxsaWY8L0F1dGhvcj48WWVhcj4yMDEwPC9ZZWFyPjxS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WxsaWY8L0F1dGhvcj48WWVhcj4yMDEwPC9ZZWFyPjxS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9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bookmarkStart w:id="110" w:name="_Hlk75176029"/>
          </w:p>
          <w:p w14:paraId="419A8E20" w14:textId="66F64730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chönewolf-Greulich</w:t>
            </w:r>
            <w:bookmarkEnd w:id="110"/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_2011</w:t>
            </w:r>
            <w:hyperlink w:anchor="_ENREF_391" w:tooltip="Schönewolf-Greulich, 2011 #24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jDtm5ld29sZi1HcmV1bGljaDwvQXV0aG9yPjxZZWFy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jDtm5ld29sZi1HcmV1bGljaDwvQXV0aG9yPjxZZWFy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9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eterson_2014</w:t>
            </w:r>
            <w:hyperlink w:anchor="_ENREF_392" w:tooltip="Peterson, 2014 #23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ZXRlcnNvbjwvQXV0aG9yPjxZZWFyPjIwMTQ8L1llYXI+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ZXRlcnNvbjwvQXV0aG9yPjxZZWFyPjIwMTQ8L1llYXI+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9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14B3FF5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2C2A">
              <w:rPr>
                <w:rFonts w:asciiTheme="minorHAnsi" w:eastAsia="Times New Roman" w:hAnsiTheme="minorHAnsi" w:cstheme="minorHAnsi"/>
                <w:sz w:val="16"/>
                <w:szCs w:val="16"/>
              </w:rPr>
              <w:t>chr17:58113002-6027580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EE18E25" w14:textId="07C403D0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3038C5" w14:paraId="6781FB6E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CB28DEA" w14:textId="4787F3CD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D7007">
              <w:rPr>
                <w:rFonts w:asciiTheme="minorHAnsi" w:eastAsia="Times New Roman" w:hAnsiTheme="minorHAnsi" w:cstheme="minorHAnsi"/>
                <w:sz w:val="16"/>
                <w:szCs w:val="16"/>
              </w:rPr>
              <w:t>17q24.2-q24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vAlign w:val="center"/>
          </w:tcPr>
          <w:p w14:paraId="38FAFECC" w14:textId="0A4F85CC" w:rsidR="00276DF4" w:rsidRPr="0058763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D7007">
              <w:rPr>
                <w:rFonts w:asciiTheme="minorHAnsi" w:eastAsia="Times New Roman" w:hAnsiTheme="minorHAnsi" w:cstheme="minorHAnsi"/>
                <w:sz w:val="16"/>
                <w:szCs w:val="16"/>
              </w:rPr>
              <w:t>chr17:66865466-6813476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00D9D75" w14:textId="28F5680E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55E5C48" w14:textId="6CE31D8B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un_2009</w:t>
            </w:r>
            <w:hyperlink w:anchor="_ENREF_393" w:tooltip="Sun, 2009 #64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dW48L0F1dGhvcj48WWVhcj4yMDA5PC9ZZWFyPjxSZWNO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dW48L0F1dGhvcj48WWVhcj4yMDA5PC9ZZWFyPjxSZWNO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9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Stefano_2014</w:t>
            </w:r>
            <w:hyperlink w:anchor="_ENREF_394" w:tooltip="DeStefano, 2014 #64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VN0ZWZhbm88L0F1dGhvcj48WWVhcj4yMDE0PC9ZZWFy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VN0ZWZhbm88L0F1dGhvcj48WWVhcj4yMDE0PC9ZZWFy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9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fifi_2015</w:t>
            </w:r>
            <w:hyperlink w:anchor="_ENREF_395" w:tooltip="Afifi, 2015 #64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ZmlmaTwvQXV0aG9yPjxZZWFyPjIwMTU8L1llYXI+PFJl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ZmlmaTwvQXV0aG9yPjxZZWFyPjIwMTU8L1llYXI+PFJl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9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yashi_2017</w:t>
            </w:r>
            <w:hyperlink w:anchor="_ENREF_396" w:tooltip="Hayashi, 2017 #64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Xlhc2hpPC9BdXRob3I+PFllYXI+MjAxNzwvWWVhcj48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Xlhc2hpPC9BdXRob3I+PFllYXI+MjAxNzwvWWVhcj48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9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0071AA3" w14:textId="0A15A5B1" w:rsidR="00276DF4" w:rsidRPr="0058763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D7007">
              <w:rPr>
                <w:rFonts w:asciiTheme="minorHAnsi" w:eastAsia="Times New Roman" w:hAnsiTheme="minorHAnsi" w:cstheme="minorHAnsi"/>
                <w:sz w:val="16"/>
                <w:szCs w:val="16"/>
              </w:rPr>
              <w:t>chr17:66865466-6813476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6B95A904" w14:textId="06B7CCD2" w:rsidR="00276DF4" w:rsidRPr="00BD7007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patient reported in DeStefano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53E7697C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2284988" w14:textId="77777777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vAlign w:val="center"/>
          </w:tcPr>
          <w:p w14:paraId="4E99AE69" w14:textId="7CA340E1" w:rsidR="00276DF4" w:rsidRPr="0058763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D7007">
              <w:rPr>
                <w:rFonts w:asciiTheme="minorHAnsi" w:eastAsia="Times New Roman" w:hAnsiTheme="minorHAnsi" w:cstheme="minorHAnsi"/>
                <w:sz w:val="16"/>
                <w:szCs w:val="16"/>
              </w:rPr>
              <w:t>chr17:64641291-6504221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8C4E156" w14:textId="5A9BE820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4058F5D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459A4A5" w14:textId="3834CAED" w:rsidR="00276DF4" w:rsidRPr="0058763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D7007">
              <w:rPr>
                <w:rFonts w:asciiTheme="minorHAnsi" w:eastAsia="Times New Roman" w:hAnsiTheme="minorHAnsi" w:cstheme="minorHAnsi"/>
                <w:sz w:val="16"/>
                <w:szCs w:val="16"/>
              </w:rPr>
              <w:t>chr17:67129696-6753062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E0E412F" w14:textId="51A6418A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“GD” reported in Su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</w:p>
        </w:tc>
      </w:tr>
      <w:tr w:rsidR="00276DF4" w:rsidRPr="003038C5" w14:paraId="508E3B48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A1B0D62" w14:textId="77777777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46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XX,XY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Sex Reversal</w:t>
            </w:r>
          </w:p>
          <w:p w14:paraId="06EADAC2" w14:textId="1ADD19E8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(17q24.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vAlign w:val="center"/>
          </w:tcPr>
          <w:p w14:paraId="7AD6F0C2" w14:textId="03BDE938" w:rsidR="00276DF4" w:rsidRPr="004A2C2A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87630">
              <w:rPr>
                <w:rFonts w:asciiTheme="minorHAnsi" w:eastAsia="Times New Roman" w:hAnsiTheme="minorHAnsi" w:cstheme="minorHAnsi"/>
                <w:sz w:val="16"/>
                <w:szCs w:val="16"/>
              </w:rPr>
              <w:t>chr17:67892996-6979243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2DF29BB" w14:textId="5CDE3813" w:rsidR="00276DF4" w:rsidRPr="004A2C2A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F4CCC37" w14:textId="3489A36D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enko_2009</w:t>
            </w:r>
            <w:hyperlink w:anchor="_ENREF_397" w:tooltip="Benko, 2009 #59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ZW5rbzwvQXV0aG9yPjxZZWFyPjIwMDk8L1llYXI+PFJl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ZW5rbzwvQXV0aG9yPjxZZWFyPjIwMDk8L1llYXI+PFJl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9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urth_2009</w:t>
            </w:r>
            <w:hyperlink w:anchor="_ENREF_398" w:tooltip="Kurth, 2009 #59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urth&lt;/Author&gt;&lt;Year&gt;2009&lt;/Year&gt;&lt;RecNum&gt;594&lt;/RecNum&gt;&lt;DisplayText&gt;&lt;style face="superscript"&gt;398&lt;/style&gt;&lt;/DisplayText&gt;&lt;record&gt;&lt;rec-number&gt;594&lt;/rec-number&gt;&lt;foreign-keys&gt;&lt;key app="EN" db-id="p9wv00a5yez0v1et5awv9pfoepd0x5dtwwpt" timestamp="1626888431"&gt;594&lt;/key&gt;&lt;/foreign-keys&gt;&lt;ref-type name="Journal Article"&gt;17&lt;/ref-type&gt;&lt;contributors&gt;&lt;authors&gt;&lt;author&gt;Kurth, Ingo&lt;/author&gt;&lt;author&gt;Klopocki, Eva&lt;/author&gt;&lt;author&gt;Stricker, Sigmar&lt;/author&gt;&lt;author&gt;van Oosterwijk, Jolieke&lt;/author&gt;&lt;author&gt;Vanek, Sebastian&lt;/author&gt;&lt;author&gt;Altmann, Jens&lt;/author&gt;&lt;author&gt;Santos, Heliosa G.&lt;/author&gt;&lt;author&gt;van Harssel, Jeske J. T.&lt;/author&gt;&lt;author&gt;de Ravel, Thomy&lt;/author&gt;&lt;author&gt;Wilkie, Andrew O. M.&lt;/author&gt;&lt;author&gt;Gal, Andreas&lt;/author&gt;&lt;author&gt;Mundlos, Stefan&lt;/author&gt;&lt;/authors&gt;&lt;/contributors&gt;&lt;titles&gt;&lt;title&gt;Duplications of noncoding elements 5′ of SOX9 are associated with brachydactyly-anonychia&lt;/title&gt;&lt;secondary-title&gt;Nature Genetics&lt;/secondary-title&gt;&lt;/titles&gt;&lt;periodical&gt;&lt;full-title&gt;Nat Genet&lt;/full-title&gt;&lt;abbr-1&gt;Nature genetics&lt;/abbr-1&gt;&lt;/periodical&gt;&lt;pages&gt;862-863&lt;/pages&gt;&lt;volume&gt;41&lt;/volume&gt;&lt;number&gt;8&lt;/number&gt;&lt;dates&gt;&lt;year&gt;2009&lt;/year&gt;&lt;pub-dates&gt;&lt;date&gt;2009/08/01&lt;/date&gt;&lt;/pub-dates&gt;&lt;/dates&gt;&lt;isbn&gt;1546-1718&lt;/isbn&gt;&lt;urls&gt;&lt;related-urls&gt;&lt;url&gt;https://doi.org/10.1038/ng0809-862&lt;/url&gt;&lt;/related-urls&gt;&lt;/urls&gt;&lt;electronic-resource-num&gt;10.1038/ng0809-862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9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6650AA19" w14:textId="15503565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enko_2011</w:t>
            </w:r>
            <w:hyperlink w:anchor="_ENREF_399" w:tooltip="Benko, 2011 #59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ZW5rbzwvQXV0aG9yPjxZZWFyPjIwMTE8L1llYXI+PFJl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ZW5rbzwvQXV0aG9yPjxZZWFyPjIwMTE8L1llYXI+PFJl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9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etro_2011</w:t>
            </w:r>
            <w:hyperlink w:anchor="_ENREF_400" w:tooltip="Vetro, 2011 #59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ZXRybzwvQXV0aG9yPjxZZWFyPjIwMTE8L1llYXI+PFJl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ZXRybzwvQXV0aG9yPjxZZWFyPjIwMTE8L1llYXI+PFJl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im_2015</w:t>
            </w:r>
            <w:hyperlink w:anchor="_ENREF_401" w:tooltip="Kim, 2015 #59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1PC9ZZWFyPjxSZWNO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1PC9ZZWFyPjxSZWNO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F9A5FA4" w14:textId="62FCE1C9" w:rsidR="00276DF4" w:rsidRPr="004A2C2A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87630">
              <w:rPr>
                <w:rFonts w:asciiTheme="minorHAnsi" w:eastAsia="Times New Roman" w:hAnsiTheme="minorHAnsi" w:cstheme="minorHAnsi"/>
                <w:sz w:val="16"/>
                <w:szCs w:val="16"/>
              </w:rPr>
              <w:t>chr17:67892996-6979243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053F943" w14:textId="3957DD33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linGen </w:t>
            </w:r>
            <w:proofErr w:type="spell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oordiantes</w:t>
            </w:r>
            <w:proofErr w:type="spellEnd"/>
          </w:p>
        </w:tc>
      </w:tr>
      <w:tr w:rsidR="00276DF4" w:rsidRPr="003038C5" w14:paraId="6B3D30DC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E2F7640" w14:textId="627ABFC0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vAlign w:val="center"/>
          </w:tcPr>
          <w:p w14:paraId="2DD85B74" w14:textId="18BBC04B" w:rsidR="00276DF4" w:rsidRPr="004A2C2A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87630">
              <w:rPr>
                <w:rFonts w:asciiTheme="minorHAnsi" w:eastAsia="Times New Roman" w:hAnsiTheme="minorHAnsi" w:cstheme="minorHAnsi"/>
                <w:sz w:val="16"/>
                <w:szCs w:val="16"/>
              </w:rPr>
              <w:t>chr17:69477571-6951005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03941B0" w14:textId="15F7A7E5" w:rsidR="00276DF4" w:rsidRPr="004A2C2A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F99E0E5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D557082" w14:textId="6F949630" w:rsidR="00276DF4" w:rsidRPr="004A2C2A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87630">
              <w:rPr>
                <w:rFonts w:asciiTheme="minorHAnsi" w:eastAsia="Times New Roman" w:hAnsiTheme="minorHAnsi" w:cstheme="minorHAnsi"/>
                <w:sz w:val="16"/>
                <w:szCs w:val="16"/>
              </w:rPr>
              <w:t>chr17:69477571-6951005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1C9F15B" w14:textId="20E0CD79" w:rsidR="00276DF4" w:rsidRPr="0058763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46,XY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SRO defined by Kim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37A95F81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CEC5B6E" w14:textId="04F9F63F" w:rsidR="00276DF4" w:rsidRPr="004A2C2A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vAlign w:val="center"/>
          </w:tcPr>
          <w:p w14:paraId="727C7535" w14:textId="1A8A7818" w:rsidR="00276DF4" w:rsidRPr="004A2C2A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87630">
              <w:rPr>
                <w:rFonts w:asciiTheme="minorHAnsi" w:eastAsia="Times New Roman" w:hAnsiTheme="minorHAnsi" w:cstheme="minorHAnsi"/>
                <w:sz w:val="16"/>
                <w:szCs w:val="16"/>
              </w:rPr>
              <w:t>chr17:69533161-69601161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BA961D3" w14:textId="070BFD4A" w:rsidR="00276DF4" w:rsidRPr="004A2C2A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C1AA0F7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49DD7E1" w14:textId="68871F21" w:rsidR="00276DF4" w:rsidRPr="004A2C2A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87630">
              <w:rPr>
                <w:rFonts w:asciiTheme="minorHAnsi" w:eastAsia="Times New Roman" w:hAnsiTheme="minorHAnsi" w:cstheme="minorHAnsi"/>
                <w:sz w:val="16"/>
                <w:szCs w:val="16"/>
              </w:rPr>
              <w:t>chr17:69533161-6960116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66FBCC2" w14:textId="691E1963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46,XX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SRO defined by Kim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F708E2" w14:paraId="251B8E42" w14:textId="77777777" w:rsidTr="00560423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65DB3A6" w14:textId="77777777" w:rsidR="00276DF4" w:rsidRPr="00F708E2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3C1A784" w14:textId="77777777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7446658" w14:textId="77777777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6170D52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D66C3FA" w14:textId="77777777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A7928B5" w14:textId="77777777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276DF4" w:rsidRPr="00F708E2" w14:paraId="5DE131C8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99B5A5C" w14:textId="77777777" w:rsidR="00276DF4" w:rsidRPr="00F708E2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F708E2">
              <w:rPr>
                <w:rFonts w:asciiTheme="minorHAnsi" w:eastAsia="Times New Roman" w:hAnsiTheme="minorHAnsi" w:cstheme="minorHAnsi"/>
                <w:sz w:val="16"/>
                <w:szCs w:val="16"/>
              </w:rPr>
              <w:t>18p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7E666DE" w14:textId="520B6503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F708E2">
              <w:rPr>
                <w:rFonts w:asciiTheme="minorHAnsi" w:eastAsia="Times New Roman" w:hAnsiTheme="minorHAnsi" w:cstheme="minorHAnsi"/>
                <w:sz w:val="16"/>
                <w:szCs w:val="16"/>
              </w:rPr>
              <w:t>chr18:1-</w:t>
            </w:r>
            <w:r w:rsidRPr="00D73911">
              <w:rPr>
                <w:rFonts w:asciiTheme="minorHAnsi" w:eastAsia="Times New Roman" w:hAnsiTheme="minorHAnsi" w:cstheme="minorHAnsi"/>
                <w:sz w:val="16"/>
                <w:szCs w:val="16"/>
              </w:rPr>
              <w:t>15400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D053EC5" w14:textId="5836E8EE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D45E988" w14:textId="28C22485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ester_2006</w:t>
            </w:r>
            <w:hyperlink w:anchor="_ENREF_402" w:tooltip="Wester, 2006 #28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ZXN0ZXI8L0F1dGhvcj48WWVhcj4yMDA2PC9ZZWFyPjxS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ZXN0ZXI8L0F1dGhvcj48WWVhcj4yMDA2PC9ZZWFyPjxS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urleau_2008</w:t>
            </w:r>
            <w:hyperlink w:anchor="_ENREF_403" w:tooltip="Turleau, 2008 #29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Turleau&lt;/Author&gt;&lt;Year&gt;2008&lt;/Year&gt;&lt;RecNum&gt;291&lt;/RecNum&gt;&lt;DisplayText&gt;&lt;style face="superscript"&gt;403&lt;/style&gt;&lt;/DisplayText&gt;&lt;record&gt;&lt;rec-number&gt;291&lt;/rec-number&gt;&lt;foreign-keys&gt;&lt;key app="EN" db-id="p9wv00a5yez0v1et5awv9pfoepd0x5dtwwpt" timestamp="1624642821"&gt;291&lt;/key&gt;&lt;/foreign-keys&gt;&lt;ref-type name="Journal Article"&gt;17&lt;/ref-type&gt;&lt;contributors&gt;&lt;authors&gt;&lt;author&gt;Turleau, Catherine&lt;/author&gt;&lt;/authors&gt;&lt;/contributors&gt;&lt;titles&gt;&lt;title&gt;Monosomy 18p&lt;/title&gt;&lt;secondary-title&gt;Orphanet journal of rare diseases&lt;/secondary-title&gt;&lt;alt-title&gt;Orphanet J Rare Dis&lt;/alt-title&gt;&lt;/titles&gt;&lt;periodical&gt;&lt;full-title&gt;Orphanet journal of rare diseases&lt;/full-title&gt;&lt;abbr-1&gt;Orphanet J Rare Dis&lt;/abbr-1&gt;&lt;/periodical&gt;&lt;alt-periodical&gt;&lt;full-title&gt;Orphanet journal of rare diseases&lt;/full-title&gt;&lt;abbr-1&gt;Orphanet J Rare Dis&lt;/abbr-1&gt;&lt;/alt-periodical&gt;&lt;pages&gt;4-4&lt;/pages&gt;&lt;volume&gt;3&lt;/volume&gt;&lt;keywords&gt;&lt;keyword&gt;Abnormalities, Multiple/*diagnosis/epidemiology/genetics&lt;/keyword&gt;&lt;keyword&gt;Chromosome Disorders/*diagnosis/epidemiology/genetics&lt;/keyword&gt;&lt;keyword&gt;*Chromosomes, Human, Pair 18&lt;/keyword&gt;&lt;keyword&gt;Diagnosis, Differential&lt;/keyword&gt;&lt;keyword&gt;Face/abnormalities&lt;/keyword&gt;&lt;keyword&gt;Female&lt;/keyword&gt;&lt;keyword&gt;Genetic Counseling&lt;/keyword&gt;&lt;keyword&gt;Genotype&lt;/keyword&gt;&lt;keyword&gt;Holoprosencephaly&lt;/keyword&gt;&lt;keyword&gt;Humans&lt;/keyword&gt;&lt;keyword&gt;Incidence&lt;/keyword&gt;&lt;keyword&gt;Intellectual Disability&lt;/keyword&gt;&lt;keyword&gt;Male&lt;/keyword&gt;&lt;keyword&gt;Monosomy/*diagnosis/genetics&lt;/keyword&gt;&lt;keyword&gt;Phenotype&lt;/keyword&gt;&lt;keyword&gt;Prenatal Diagnosis&lt;/keyword&gt;&lt;keyword&gt;Prognosis&lt;/keyword&gt;&lt;keyword&gt;Sex Distribution&lt;/keyword&gt;&lt;/keywords&gt;&lt;dates&gt;&lt;year&gt;2008&lt;/year&gt;&lt;/dates&gt;&lt;publisher&gt;BioMed Central&lt;/publisher&gt;&lt;isbn&gt;1750-1172&lt;/isbn&gt;&lt;accession-num&gt;18284672&lt;/accession-num&gt;&lt;urls&gt;&lt;related-urls&gt;&lt;url&gt;https://pubmed.ncbi.nlm.nih.gov/18284672&lt;/url&gt;&lt;url&gt;https://www.ncbi.nlm.nih.gov/pmc/articles/PMC2265258/&lt;/url&gt;&lt;/related-urls&gt;&lt;/urls&gt;&lt;electronic-resource-num&gt;10.1186/1750-1172-3-4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ebold_2010</w:t>
            </w:r>
            <w:hyperlink w:anchor="_ENREF_404" w:tooltip="Sebold, 2010 #29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ZWJvbGQ8L0F1dGhvcj48WWVhcj4yMDEwPC9ZZWFyPjxS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ZWJvbGQ8L0F1dGhvcj48WWVhcj4yMDEwPC9ZZWFyPjxS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O'Donnell_2015</w:t>
            </w:r>
            <w:hyperlink w:anchor="_ENREF_405" w:tooltip="O'Donnell, 2015 #29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PJmFwb3M7RG9ubmVsbDwvQXV0aG9yPjxZZWFyPjIwMTU8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PJmFwb3M7RG9ubmVsbDwvQXV0aG9yPjxZZWFyPjIwMTU8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E1CB157" w14:textId="63D02B90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F708E2">
              <w:rPr>
                <w:rFonts w:asciiTheme="minorHAnsi" w:eastAsia="Times New Roman" w:hAnsiTheme="minorHAnsi" w:cstheme="minorHAnsi"/>
                <w:sz w:val="16"/>
                <w:szCs w:val="16"/>
              </w:rPr>
              <w:t>chr18:1-</w:t>
            </w:r>
            <w:r w:rsidRPr="00D73911">
              <w:rPr>
                <w:rFonts w:asciiTheme="minorHAnsi" w:eastAsia="Times New Roman" w:hAnsiTheme="minorHAnsi" w:cstheme="minorHAnsi"/>
                <w:sz w:val="16"/>
                <w:szCs w:val="16"/>
              </w:rPr>
              <w:t>15400000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DCC3384" w14:textId="77777777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F708E2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p-arm of chr18</w:t>
            </w:r>
          </w:p>
        </w:tc>
      </w:tr>
      <w:tr w:rsidR="00276DF4" w:rsidRPr="00F708E2" w14:paraId="79514E86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3B6CA3A" w14:textId="35E59BC8" w:rsidR="00276DF4" w:rsidRPr="00F708E2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11" w:name="_Hlk75894716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8q Proximal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678CA85" w14:textId="54A7B2ED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65DE5">
              <w:rPr>
                <w:rFonts w:asciiTheme="minorHAnsi" w:eastAsia="Times New Roman" w:hAnsiTheme="minorHAnsi" w:cstheme="minorHAnsi"/>
                <w:sz w:val="16"/>
                <w:szCs w:val="16"/>
              </w:rPr>
              <w:t>chr18:19886814-2730697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2FE13AD" w14:textId="49DD5C15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6FF043C" w14:textId="107DDE27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ody_2007</w:t>
            </w:r>
            <w:hyperlink w:anchor="_ENREF_406" w:tooltip="Cody, 2007 #37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b2R5PC9BdXRob3I+PFllYXI+MjAwNzwvWWVhcj48UmVj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b2R5PC9BdXRob3I+PFllYXI+MjAwNzwvWWVhcj48UmVj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eenstra_2007</w:t>
            </w:r>
            <w:hyperlink w:anchor="_ENREF_407" w:tooltip="Feenstra, 2007 #39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ZWVuc3RyYTwvQXV0aG9yPjxZZWFyPjIwMDc8L1llYXI+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ZWVuc3RyYTwvQXV0aG9yPjxZZWFyPjIwMDc8L1llYXI+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eard_2009</w:t>
            </w:r>
            <w:hyperlink w:anchor="_ENREF_408" w:tooltip="Heard, 2009 #40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eard&lt;/Author&gt;&lt;Year&gt;2009&lt;/Year&gt;&lt;RecNum&gt;400&lt;/RecNum&gt;&lt;DisplayText&gt;&lt;style face="superscript"&gt;408&lt;/style&gt;&lt;/DisplayText&gt;&lt;record&gt;&lt;rec-number&gt;400&lt;/rec-number&gt;&lt;foreign-keys&gt;&lt;key app="EN" db-id="p9wv00a5yez0v1et5awv9pfoepd0x5dtwwpt" timestamp="1625193906"&gt;400&lt;/key&gt;&lt;/foreign-keys&gt;&lt;ref-type name="Journal Article"&gt;17&lt;/ref-type&gt;&lt;contributors&gt;&lt;authors&gt;&lt;author&gt;Heard, Patricia L.&lt;/author&gt;&lt;author&gt;Carter, Erika M.&lt;/author&gt;&lt;author&gt;Crandall, Analisa C.&lt;/author&gt;&lt;author&gt;Sebold, Courtney&lt;/author&gt;&lt;author&gt;Hale, Daniel E.&lt;/author&gt;&lt;author&gt;Cody, Jannine D.&lt;/author&gt;&lt;/authors&gt;&lt;/contributors&gt;&lt;titles&gt;&lt;title&gt;High resolution genomic analysis of 18q- using oligo-microarray comparative genomic hybridization (aCGH)&lt;/title&gt;&lt;secondary-title&gt;American journal of medical genetics. Part A&lt;/secondary-title&gt;&lt;alt-title&gt;Am J Med Genet A&lt;/alt-title&gt;&lt;/titles&gt;&lt;periodical&gt;&lt;full-title&gt;Am J Med Genet A&lt;/full-title&gt;&lt;abbr-1&gt;American journal of medical genetics. Part A&lt;/abbr-1&gt;&lt;/periodical&gt;&lt;alt-periodical&gt;&lt;full-title&gt;Am J Med Genet A&lt;/full-title&gt;&lt;abbr-1&gt;American journal of medical genetics. Part A&lt;/abbr-1&gt;&lt;/alt-periodical&gt;&lt;pages&gt;1431-1437&lt;/pages&gt;&lt;volume&gt;149A&lt;/volume&gt;&lt;number&gt;7&lt;/number&gt;&lt;keywords&gt;&lt;keyword&gt;Chromosome Deletion&lt;/keyword&gt;&lt;keyword&gt;Chromosome Mapping&lt;/keyword&gt;&lt;keyword&gt;*Chromosomes, Human, Pair 18&lt;/keyword&gt;&lt;keyword&gt;Comparative Genomic Hybridization/*methods&lt;/keyword&gt;&lt;keyword&gt;Genotype&lt;/keyword&gt;&lt;keyword&gt;Homozygote&lt;/keyword&gt;&lt;keyword&gt;Humans&lt;/keyword&gt;&lt;keyword&gt;Karyotyping/methods&lt;/keyword&gt;&lt;keyword&gt;Microarray Analysis/*methods&lt;/keyword&gt;&lt;keyword&gt;Ploidies&lt;/keyword&gt;&lt;keyword&gt;Software&lt;/keyword&gt;&lt;/keywords&gt;&lt;dates&gt;&lt;year&gt;2009&lt;/year&gt;&lt;/dates&gt;&lt;isbn&gt;1552-4833&amp;#xD;1552-4825&lt;/isbn&gt;&lt;accession-num&gt;19533772&lt;/accession-num&gt;&lt;urls&gt;&lt;related-urls&gt;&lt;url&gt;https://pubmed.ncbi.nlm.nih.gov/19533772&lt;/url&gt;&lt;url&gt;https://www.ncbi.nlm.nih.gov/pmc/articles/PMC2731576/&lt;/url&gt;&lt;/related-urls&gt;&lt;/urls&gt;&lt;electronic-resource-num&gt;10.1002/ajmg.a.32900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7845B8FF" w14:textId="29584144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ody_2015</w:t>
            </w:r>
            <w:hyperlink w:anchor="_ENREF_409" w:tooltip="Cody, 2015 #37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ody&lt;/Author&gt;&lt;Year&gt;2015&lt;/Year&gt;&lt;RecNum&gt;376&lt;/RecNum&gt;&lt;DisplayText&gt;&lt;style face="superscript"&gt;409&lt;/style&gt;&lt;/DisplayText&gt;&lt;record&gt;&lt;rec-number&gt;376&lt;/rec-number&gt;&lt;foreign-keys&gt;&lt;key app="EN" db-id="p9wv00a5yez0v1et5awv9pfoepd0x5dtwwpt" timestamp="1624853372"&gt;376&lt;/key&gt;&lt;/foreign-keys&gt;&lt;ref-type name="Journal Article"&gt;17&lt;/ref-type&gt;&lt;contributors&gt;&lt;authors&gt;&lt;author&gt;Cody, Jannine D.&lt;/author&gt;&lt;author&gt;Sebold, Courtney&lt;/author&gt;&lt;author&gt;Heard, Patricia&lt;/author&gt;&lt;author&gt;Carter, Erika&lt;/author&gt;&lt;author&gt;Soileau, Bridgette&lt;/author&gt;&lt;author&gt;Hasi-Zogaj, Minire&lt;/author&gt;&lt;author&gt;Hill, Annice&lt;/author&gt;&lt;author&gt;Rupert, David&lt;/author&gt;&lt;author&gt;Perry, Brian&lt;/author&gt;&lt;author&gt;O&amp;apos;Donnell, Louise&lt;/author&gt;&lt;author&gt;Gelfond, Jon&lt;/author&gt;&lt;author&gt;Lancaster, Jack&lt;/author&gt;&lt;author&gt;Fox, Peter T.&lt;/author&gt;&lt;author&gt;Hale, Daniel E.&lt;/author&gt;&lt;/authors&gt;&lt;/contributors&gt;&lt;titles&gt;&lt;title&gt;Consequences of chromsome18q deletions&lt;/title&gt;&lt;secondary-title&gt;American Journal of Medical Genetics Part C: Seminars in Medical Genetics&lt;/secondary-title&gt;&lt;/titles&gt;&lt;periodical&gt;&lt;full-title&gt;American Journal of Medical Genetics Part C: Seminars in Medical Genetics&lt;/full-title&gt;&lt;/periodical&gt;&lt;pages&gt;265-280&lt;/pages&gt;&lt;volume&gt;169&lt;/volume&gt;&lt;number&gt;3&lt;/number&gt;&lt;keywords&gt;&lt;keyword&gt;18q deletion&lt;/keyword&gt;&lt;keyword&gt;hemizygosity&lt;/keyword&gt;&lt;keyword&gt;haploinsufficiency&lt;/keyword&gt;&lt;keyword&gt;chromosome 18&lt;/keyword&gt;&lt;keyword&gt;18q-&lt;/keyword&gt;&lt;keyword&gt;gene dosage&lt;/keyword&gt;&lt;/keywords&gt;&lt;dates&gt;&lt;year&gt;2015&lt;/year&gt;&lt;pub-dates&gt;&lt;date&gt;2015/09/01&lt;/date&gt;&lt;/pub-dates&gt;&lt;/dates&gt;&lt;publisher&gt;John Wiley &amp;amp; Sons, Ltd&lt;/publisher&gt;&lt;isbn&gt;1552-4868&lt;/isbn&gt;&lt;work-type&gt;https://doi.org/10.1002/ajmg.c.31446&lt;/work-type&gt;&lt;urls&gt;&lt;related-urls&gt;&lt;url&gt;https://doi.org/10.1002/ajmg.c.31446&lt;/url&gt;&lt;/related-urls&gt;&lt;/urls&gt;&lt;electronic-resource-num&gt;https://doi.org/10.1002/ajmg.c.31446&lt;/electronic-resource-num&gt;&lt;access-date&gt;2021/06/27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jnueangnit_2019</w:t>
            </w:r>
            <w:hyperlink w:anchor="_ENREF_410" w:tooltip="Rojnueangnit, 2019 #37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2pudWVhbmduaXQ8L0F1dGhvcj48WWVhcj4yMDE5PC9Z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2pudWVhbmduaXQ8L0F1dGhvcj48WWVhcj4yMDE5PC9Z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1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5D71715" w14:textId="71AFD169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65DE5">
              <w:rPr>
                <w:rFonts w:asciiTheme="minorHAnsi" w:eastAsia="Times New Roman" w:hAnsiTheme="minorHAnsi" w:cstheme="minorHAnsi"/>
                <w:sz w:val="16"/>
                <w:szCs w:val="16"/>
              </w:rPr>
              <w:t>chr18:19886814-2730697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79D51A0" w14:textId="5DE9DB2D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 of </w:t>
            </w:r>
            <w:proofErr w:type="spellStart"/>
            <w:r w:rsidRPr="0019740E">
              <w:rPr>
                <w:rFonts w:asciiTheme="minorHAnsi" w:eastAsia="Times New Roman" w:hAnsiTheme="minorHAnsi" w:cstheme="minorHAnsi"/>
                <w:sz w:val="16"/>
                <w:szCs w:val="16"/>
              </w:rPr>
              <w:t>Rojnueangnit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F708E2" w14:paraId="5CAB82CA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53699A9" w14:textId="77777777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AB1B13A" w14:textId="1959D88B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65DE5">
              <w:rPr>
                <w:rFonts w:asciiTheme="minorHAnsi" w:eastAsia="Times New Roman" w:hAnsiTheme="minorHAnsi" w:cstheme="minorHAnsi"/>
                <w:sz w:val="16"/>
                <w:szCs w:val="16"/>
              </w:rPr>
              <w:t>chr18:28354894-4106892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DE8C6D3" w14:textId="7B807829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62074CD" w14:textId="3E37D93D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62DC8BE" w14:textId="0D2A6DBF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65DE5">
              <w:rPr>
                <w:rFonts w:asciiTheme="minorHAnsi" w:eastAsia="Times New Roman" w:hAnsiTheme="minorHAnsi" w:cstheme="minorHAnsi"/>
                <w:sz w:val="16"/>
                <w:szCs w:val="16"/>
              </w:rPr>
              <w:t>chr18:28354894-4106892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57B0CED" w14:textId="6F8A2AEE" w:rsidR="00276DF4" w:rsidRPr="0019740E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DECIPHER Case 286198 referenced in </w:t>
            </w:r>
            <w:proofErr w:type="spellStart"/>
            <w:r w:rsidRPr="0019740E">
              <w:rPr>
                <w:rFonts w:asciiTheme="minorHAnsi" w:eastAsia="Times New Roman" w:hAnsiTheme="minorHAnsi" w:cstheme="minorHAnsi"/>
                <w:sz w:val="16"/>
                <w:szCs w:val="16"/>
              </w:rPr>
              <w:t>Rojnueangnit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F708E2" w14:paraId="2686CE63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BE0C5CE" w14:textId="77777777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9114A47" w14:textId="0A681ECD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65DE5">
              <w:rPr>
                <w:rFonts w:asciiTheme="minorHAnsi" w:eastAsia="Times New Roman" w:hAnsiTheme="minorHAnsi" w:cstheme="minorHAnsi"/>
                <w:sz w:val="16"/>
                <w:szCs w:val="16"/>
              </w:rPr>
              <w:t>chr18:41756428-4460041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75B427B" w14:textId="396932B4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3126DD6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50C55AC" w14:textId="14558DC8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65DE5">
              <w:rPr>
                <w:rFonts w:asciiTheme="minorHAnsi" w:eastAsia="Times New Roman" w:hAnsiTheme="minorHAnsi" w:cstheme="minorHAnsi"/>
                <w:sz w:val="16"/>
                <w:szCs w:val="16"/>
              </w:rPr>
              <w:t>chr18:41756428-4460041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53FAAC2" w14:textId="229DE7A5" w:rsidR="00276DF4" w:rsidRPr="0019740E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DECIPHER Case 249099 referenced in </w:t>
            </w:r>
            <w:proofErr w:type="spellStart"/>
            <w:r w:rsidRPr="0019740E">
              <w:rPr>
                <w:rFonts w:asciiTheme="minorHAnsi" w:eastAsia="Times New Roman" w:hAnsiTheme="minorHAnsi" w:cstheme="minorHAnsi"/>
                <w:sz w:val="16"/>
                <w:szCs w:val="16"/>
              </w:rPr>
              <w:t>Rojnueangnit</w:t>
            </w:r>
            <w:proofErr w:type="spellEnd"/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 et al.</w:t>
            </w:r>
          </w:p>
        </w:tc>
      </w:tr>
      <w:bookmarkEnd w:id="111"/>
      <w:tr w:rsidR="00276DF4" w:rsidRPr="00F708E2" w14:paraId="4B6B6A91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8510E84" w14:textId="1AF2D1E4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8q Terminal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8A6A3DC" w14:textId="04A66303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12" w:name="_Hlk75895079"/>
            <w:r w:rsidRPr="00465DE5">
              <w:rPr>
                <w:rFonts w:asciiTheme="minorHAnsi" w:eastAsia="Times New Roman" w:hAnsiTheme="minorHAnsi" w:cstheme="minorHAnsi"/>
                <w:sz w:val="16"/>
                <w:szCs w:val="16"/>
              </w:rPr>
              <w:t>chr18:52889429</w:t>
            </w:r>
            <w:r w:rsidRPr="00113887">
              <w:rPr>
                <w:rFonts w:asciiTheme="minorHAnsi" w:eastAsia="Times New Roman" w:hAnsiTheme="minorHAnsi" w:cstheme="minorHAnsi"/>
                <w:sz w:val="16"/>
                <w:szCs w:val="16"/>
              </w:rPr>
              <w:t>-78077248</w:t>
            </w:r>
            <w:bookmarkEnd w:id="112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BE91AD2" w14:textId="01A209F1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8B6B357" w14:textId="2BD870F8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eard_2009</w:t>
            </w:r>
            <w:hyperlink w:anchor="_ENREF_408" w:tooltip="Heard, 2009 #40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eard&lt;/Author&gt;&lt;Year&gt;2009&lt;/Year&gt;&lt;RecNum&gt;400&lt;/RecNum&gt;&lt;DisplayText&gt;&lt;style face="superscript"&gt;408&lt;/style&gt;&lt;/DisplayText&gt;&lt;record&gt;&lt;rec-number&gt;400&lt;/rec-number&gt;&lt;foreign-keys&gt;&lt;key app="EN" db-id="p9wv00a5yez0v1et5awv9pfoepd0x5dtwwpt" timestamp="1625193906"&gt;400&lt;/key&gt;&lt;/foreign-keys&gt;&lt;ref-type name="Journal Article"&gt;17&lt;/ref-type&gt;&lt;contributors&gt;&lt;authors&gt;&lt;author&gt;Heard, Patricia L.&lt;/author&gt;&lt;author&gt;Carter, Erika M.&lt;/author&gt;&lt;author&gt;Crandall, Analisa C.&lt;/author&gt;&lt;author&gt;Sebold, Courtney&lt;/author&gt;&lt;author&gt;Hale, Daniel E.&lt;/author&gt;&lt;author&gt;Cody, Jannine D.&lt;/author&gt;&lt;/authors&gt;&lt;/contributors&gt;&lt;titles&gt;&lt;title&gt;High resolution genomic analysis of 18q- using oligo-microarray comparative genomic hybridization (aCGH)&lt;/title&gt;&lt;secondary-title&gt;American journal of medical genetics. Part A&lt;/secondary-title&gt;&lt;alt-title&gt;Am J Med Genet A&lt;/alt-title&gt;&lt;/titles&gt;&lt;periodical&gt;&lt;full-title&gt;Am J Med Genet A&lt;/full-title&gt;&lt;abbr-1&gt;American journal of medical genetics. Part A&lt;/abbr-1&gt;&lt;/periodical&gt;&lt;alt-periodical&gt;&lt;full-title&gt;Am J Med Genet A&lt;/full-title&gt;&lt;abbr-1&gt;American journal of medical genetics. Part A&lt;/abbr-1&gt;&lt;/alt-periodical&gt;&lt;pages&gt;1431-1437&lt;/pages&gt;&lt;volume&gt;149A&lt;/volume&gt;&lt;number&gt;7&lt;/number&gt;&lt;keywords&gt;&lt;keyword&gt;Chromosome Deletion&lt;/keyword&gt;&lt;keyword&gt;Chromosome Mapping&lt;/keyword&gt;&lt;keyword&gt;*Chromosomes, Human, Pair 18&lt;/keyword&gt;&lt;keyword&gt;Comparative Genomic Hybridization/*methods&lt;/keyword&gt;&lt;keyword&gt;Genotype&lt;/keyword&gt;&lt;keyword&gt;Homozygote&lt;/keyword&gt;&lt;keyword&gt;Humans&lt;/keyword&gt;&lt;keyword&gt;Karyotyping/methods&lt;/keyword&gt;&lt;keyword&gt;Microarray Analysis/*methods&lt;/keyword&gt;&lt;keyword&gt;Ploidies&lt;/keyword&gt;&lt;keyword&gt;Software&lt;/keyword&gt;&lt;/keywords&gt;&lt;dates&gt;&lt;year&gt;2009&lt;/year&gt;&lt;/dates&gt;&lt;isbn&gt;1552-4833&amp;#xD;1552-4825&lt;/isbn&gt;&lt;accession-num&gt;19533772&lt;/accession-num&gt;&lt;urls&gt;&lt;related-urls&gt;&lt;url&gt;https://pubmed.ncbi.nlm.nih.gov/19533772&lt;/url&gt;&lt;url&gt;https://www.ncbi.nlm.nih.gov/pmc/articles/PMC2731576/&lt;/url&gt;&lt;/related-urls&gt;&lt;/urls&gt;&lt;electronic-resource-num&gt;10.1002/ajmg.a.32900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si_2014</w:t>
            </w:r>
            <w:hyperlink w:anchor="_ENREF_411" w:tooltip="Hasi, 2011 #37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asi&lt;/Author&gt;&lt;Year&gt;2011&lt;/Year&gt;&lt;RecNum&gt;375&lt;/RecNum&gt;&lt;DisplayText&gt;&lt;style face="superscript"&gt;411&lt;/style&gt;&lt;/DisplayText&gt;&lt;record&gt;&lt;rec-number&gt;375&lt;/rec-number&gt;&lt;foreign-keys&gt;&lt;key app="EN" db-id="p9wv00a5yez0v1et5awv9pfoepd0x5dtwwpt" timestamp="1624853321"&gt;375&lt;/key&gt;&lt;/foreign-keys&gt;&lt;ref-type name="Journal Article"&gt;17&lt;/ref-type&gt;&lt;contributors&gt;&lt;authors&gt;&lt;author&gt;Hasi, Minire&lt;/author&gt;&lt;author&gt;Soileau, Bridgette&lt;/author&gt;&lt;author&gt;Sebold, Courtney&lt;/author&gt;&lt;author&gt;Hill, Annice&lt;/author&gt;&lt;author&gt;Hale, Daniel E.&lt;/author&gt;&lt;author&gt;O’Donnell, Louise&lt;/author&gt;&lt;author&gt;Cody, Jannine D.&lt;/author&gt;&lt;/authors&gt;&lt;/contributors&gt;&lt;titles&gt;&lt;title&gt;The role of the TCF4 gene in the phenotype of individuals with 18q segmental deletions&lt;/title&gt;&lt;secondary-title&gt;Human Genetics&lt;/secondary-title&gt;&lt;/titles&gt;&lt;periodical&gt;&lt;full-title&gt;Hum Genet&lt;/full-title&gt;&lt;abbr-1&gt;Human genetics&lt;/abbr-1&gt;&lt;/periodical&gt;&lt;pages&gt;777-787&lt;/pages&gt;&lt;volume&gt;130&lt;/volume&gt;&lt;number&gt;6&lt;/number&gt;&lt;dates&gt;&lt;year&gt;2011&lt;/year&gt;&lt;pub-dates&gt;&lt;date&gt;2011/12/01&lt;/date&gt;&lt;/pub-dates&gt;&lt;/dates&gt;&lt;isbn&gt;1432-1203&lt;/isbn&gt;&lt;urls&gt;&lt;related-urls&gt;&lt;url&gt;https://doi.org/10.1007/s00439-011-1020-y&lt;/url&gt;&lt;/related-urls&gt;&lt;/urls&gt;&lt;electronic-resource-num&gt;10.1007/s00439-011-1020-y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1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ody_2014</w:t>
            </w:r>
            <w:hyperlink w:anchor="_ENREF_412" w:tooltip="Cody, 2014 #37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ody&lt;/Author&gt;&lt;Year&gt;2014&lt;/Year&gt;&lt;RecNum&gt;373&lt;/RecNum&gt;&lt;DisplayText&gt;&lt;style face="superscript"&gt;412&lt;/style&gt;&lt;/DisplayText&gt;&lt;record&gt;&lt;rec-number&gt;373&lt;/rec-number&gt;&lt;foreign-keys&gt;&lt;key app="EN" db-id="p9wv00a5yez0v1et5awv9pfoepd0x5dtwwpt" timestamp="1624852019"&gt;373&lt;/key&gt;&lt;/foreign-keys&gt;&lt;ref-type name="Journal Article"&gt;17&lt;/ref-type&gt;&lt;contributors&gt;&lt;authors&gt;&lt;author&gt;Cody, Jannine D.&lt;/author&gt;&lt;author&gt;Hasi, Minire&lt;/author&gt;&lt;author&gt;Soileau, Bridgette&lt;/author&gt;&lt;author&gt;Heard, Patricia&lt;/author&gt;&lt;author&gt;Carter, Erika&lt;/author&gt;&lt;author&gt;Sebold, Courtney&lt;/author&gt;&lt;author&gt;O’Donnell, Louise&lt;/author&gt;&lt;author&gt;Perry, Brian&lt;/author&gt;&lt;author&gt;Stratton, Robert F.&lt;/author&gt;&lt;author&gt;Hale, Daniel E.&lt;/author&gt;&lt;/authors&gt;&lt;/contributors&gt;&lt;titles&gt;&lt;title&gt;Establishing a reference group for distal 18q-: clinical description and molecular basis&lt;/title&gt;&lt;secondary-title&gt;Human Genetics&lt;/secondary-title&gt;&lt;/titles&gt;&lt;periodical&gt;&lt;full-title&gt;Hum Genet&lt;/full-title&gt;&lt;abbr-1&gt;Human genetics&lt;/abbr-1&gt;&lt;/periodical&gt;&lt;pages&gt;199-209&lt;/pages&gt;&lt;volume&gt;133&lt;/volume&gt;&lt;number&gt;2&lt;/number&gt;&lt;dates&gt;&lt;year&gt;2014&lt;/year&gt;&lt;pub-dates&gt;&lt;date&gt;2014/02/01&lt;/date&gt;&lt;/pub-dates&gt;&lt;/dates&gt;&lt;isbn&gt;1432-1203&lt;/isbn&gt;&lt;urls&gt;&lt;related-urls&gt;&lt;url&gt;https://doi.org/10.1007/s00439-013-1364-6&lt;/url&gt;&lt;/related-urls&gt;&lt;/urls&gt;&lt;electronic-resource-num&gt;10.1007/s00439-013-1364-6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1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ody_2015</w:t>
            </w:r>
            <w:hyperlink w:anchor="_ENREF_409" w:tooltip="Cody, 2015 #37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ody&lt;/Author&gt;&lt;Year&gt;2015&lt;/Year&gt;&lt;RecNum&gt;376&lt;/RecNum&gt;&lt;DisplayText&gt;&lt;style face="superscript"&gt;409&lt;/style&gt;&lt;/DisplayText&gt;&lt;record&gt;&lt;rec-number&gt;376&lt;/rec-number&gt;&lt;foreign-keys&gt;&lt;key app="EN" db-id="p9wv00a5yez0v1et5awv9pfoepd0x5dtwwpt" timestamp="1624853372"&gt;376&lt;/key&gt;&lt;/foreign-keys&gt;&lt;ref-type name="Journal Article"&gt;17&lt;/ref-type&gt;&lt;contributors&gt;&lt;authors&gt;&lt;author&gt;Cody, Jannine D.&lt;/author&gt;&lt;author&gt;Sebold, Courtney&lt;/author&gt;&lt;author&gt;Heard, Patricia&lt;/author&gt;&lt;author&gt;Carter, Erika&lt;/author&gt;&lt;author&gt;Soileau, Bridgette&lt;/author&gt;&lt;author&gt;Hasi-Zogaj, Minire&lt;/author&gt;&lt;author&gt;Hill, Annice&lt;/author&gt;&lt;author&gt;Rupert, David&lt;/author&gt;&lt;author&gt;Perry, Brian&lt;/author&gt;&lt;author&gt;O&amp;apos;Donnell, Louise&lt;/author&gt;&lt;author&gt;Gelfond, Jon&lt;/author&gt;&lt;author&gt;Lancaster, Jack&lt;/author&gt;&lt;author&gt;Fox, Peter T.&lt;/author&gt;&lt;author&gt;Hale, Daniel E.&lt;/author&gt;&lt;/authors&gt;&lt;/contributors&gt;&lt;titles&gt;&lt;title&gt;Consequences of chromsome18q deletions&lt;/title&gt;&lt;secondary-title&gt;American Journal of Medical Genetics Part C: Seminars in Medical Genetics&lt;/secondary-title&gt;&lt;/titles&gt;&lt;periodical&gt;&lt;full-title&gt;American Journal of Medical Genetics Part C: Seminars in Medical Genetics&lt;/full-title&gt;&lt;/periodical&gt;&lt;pages&gt;265-280&lt;/pages&gt;&lt;volume&gt;169&lt;/volume&gt;&lt;number&gt;3&lt;/number&gt;&lt;keywords&gt;&lt;keyword&gt;18q deletion&lt;/keyword&gt;&lt;keyword&gt;hemizygosity&lt;/keyword&gt;&lt;keyword&gt;haploinsufficiency&lt;/keyword&gt;&lt;keyword&gt;chromosome 18&lt;/keyword&gt;&lt;keyword&gt;18q-&lt;/keyword&gt;&lt;keyword&gt;gene dosage&lt;/keyword&gt;&lt;/keywords&gt;&lt;dates&gt;&lt;year&gt;2015&lt;/year&gt;&lt;pub-dates&gt;&lt;date&gt;2015/09/01&lt;/date&gt;&lt;/pub-dates&gt;&lt;/dates&gt;&lt;publisher&gt;John Wiley &amp;amp; Sons, Ltd&lt;/publisher&gt;&lt;isbn&gt;1552-4868&lt;/isbn&gt;&lt;work-type&gt;https://doi.org/10.1002/ajmg.c.31446&lt;/work-type&gt;&lt;urls&gt;&lt;related-urls&gt;&lt;url&gt;https://doi.org/10.1002/ajmg.c.31446&lt;/url&gt;&lt;/related-urls&gt;&lt;/urls&gt;&lt;electronic-resource-num&gt;https://doi.org/10.1002/ajmg.c.31446&lt;/electronic-resource-num&gt;&lt;access-date&gt;2021/06/27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40B14A2" w14:textId="15A86040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65DE5">
              <w:rPr>
                <w:rFonts w:asciiTheme="minorHAnsi" w:eastAsia="Times New Roman" w:hAnsiTheme="minorHAnsi" w:cstheme="minorHAnsi"/>
                <w:sz w:val="16"/>
                <w:szCs w:val="16"/>
              </w:rPr>
              <w:t>chr18:52889429</w:t>
            </w:r>
            <w:r w:rsidRPr="00113887">
              <w:rPr>
                <w:rFonts w:asciiTheme="minorHAnsi" w:eastAsia="Times New Roman" w:hAnsiTheme="minorHAnsi" w:cstheme="minorHAnsi"/>
                <w:sz w:val="16"/>
                <w:szCs w:val="16"/>
              </w:rPr>
              <w:t>-7807724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823406E" w14:textId="5ACECAA0" w:rsidR="00276DF4" w:rsidRPr="00465DE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TCF4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and 18qter</w:t>
            </w:r>
          </w:p>
        </w:tc>
      </w:tr>
      <w:tr w:rsidR="00276DF4" w:rsidRPr="00F708E2" w14:paraId="3E9D1954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04EE656" w14:textId="77777777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DE7726C" w14:textId="436A18FF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13" w:name="_Hlk75895087"/>
            <w:r w:rsidRPr="00113887">
              <w:rPr>
                <w:rFonts w:asciiTheme="minorHAnsi" w:eastAsia="Times New Roman" w:hAnsiTheme="minorHAnsi" w:cstheme="minorHAnsi"/>
                <w:sz w:val="16"/>
                <w:szCs w:val="16"/>
              </w:rPr>
              <w:t>chr18:61637263-78077248</w:t>
            </w:r>
            <w:bookmarkEnd w:id="113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31D5267" w14:textId="584DD643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6EF29F6" w14:textId="038D00E5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0299577" w14:textId="4F8B228B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13887">
              <w:rPr>
                <w:rFonts w:asciiTheme="minorHAnsi" w:eastAsia="Times New Roman" w:hAnsiTheme="minorHAnsi" w:cstheme="minorHAnsi"/>
                <w:sz w:val="16"/>
                <w:szCs w:val="16"/>
              </w:rPr>
              <w:t>chr18:61637263-7807724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657BA91" w14:textId="0358DC33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Distal 18q- Reference Group</w:t>
            </w:r>
          </w:p>
        </w:tc>
      </w:tr>
      <w:tr w:rsidR="00276DF4" w:rsidRPr="003038C5" w14:paraId="08E22B09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CFBAECA" w14:textId="0492F44A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lastRenderedPageBreak/>
              <w:t>19p13.3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E6D5839" w14:textId="01B776CD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14" w:name="_Hlk75896392"/>
            <w:r w:rsidRPr="008A59FD">
              <w:rPr>
                <w:rFonts w:asciiTheme="minorHAnsi" w:eastAsia="Times New Roman" w:hAnsiTheme="minorHAnsi" w:cstheme="minorHAnsi"/>
                <w:sz w:val="16"/>
                <w:szCs w:val="16"/>
              </w:rPr>
              <w:t>chr19:1952590-6908729</w:t>
            </w:r>
            <w:bookmarkEnd w:id="114"/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3DE3834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F1F1741" w14:textId="30917FD1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bookmarkStart w:id="115" w:name="_Hlk75239911"/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Ishikawa</w:t>
            </w:r>
            <w:bookmarkEnd w:id="115"/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_2013</w:t>
            </w:r>
            <w:hyperlink w:anchor="_ENREF_413" w:tooltip="Ishikawa, 2013 #24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c2hpa2F3YTwvQXV0aG9yPjxZZWFyPjIwMTM8L1llYXI+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c2hpa2F3YTwvQXV0aG9yPjxZZWFyPjIwMTM8L1llYXI+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1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Nevado_2015</w:t>
            </w:r>
            <w:hyperlink w:anchor="_ENREF_414" w:tooltip="Nevado, 2015 #24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ZXZhZG88L0F1dGhvcj48WWVhcj4yMDE1PC9ZZWFyPjxS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ZXZhZG88L0F1dGhvcj48WWVhcj4yMDE1PC9ZZWFyPjxS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1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Orellana</w:t>
            </w: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15</w:t>
            </w:r>
            <w:hyperlink w:anchor="_ENREF_415" w:tooltip="Orellana, 2015 #24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Orellana&lt;/Author&gt;&lt;Year&gt;2015&lt;/Year&gt;&lt;RecNum&gt;242&lt;/RecNum&gt;&lt;DisplayText&gt;&lt;style face="superscript"&gt;415&lt;/style&gt;&lt;/DisplayText&gt;&lt;record&gt;&lt;rec-number&gt;242&lt;/rec-number&gt;&lt;foreign-keys&gt;&lt;key app="EN" db-id="p9wv00a5yez0v1et5awv9pfoepd0x5dtwwpt" timestamp="1624315506"&gt;242&lt;/key&gt;&lt;/foreign-keys&gt;&lt;ref-type name="Journal Article"&gt;17&lt;/ref-type&gt;&lt;contributors&gt;&lt;authors&gt;&lt;author&gt;Orellana, Carmen&lt;/author&gt;&lt;author&gt;Roselló, Mónica&lt;/author&gt;&lt;author&gt;Monfort, Sandra&lt;/author&gt;&lt;author&gt;Mayo, Sonia&lt;/author&gt;&lt;author&gt;Oltra, Silvestre&lt;/author&gt;&lt;author&gt;Martínez, Francisco&lt;/author&gt;&lt;/authors&gt;&lt;/contributors&gt;&lt;titles&gt;&lt;title&gt;Pure duplication of 19p13.3 in three members of a family with intellectual disability and literature review. Definition of a new microduplication syndrome&lt;/title&gt;&lt;secondary-title&gt;American Journal of Medical Genetics Part A&lt;/secondary-title&gt;&lt;/titles&gt;&lt;periodical&gt;&lt;full-title&gt;American Journal of Medical Genetics Part A&lt;/full-title&gt;&lt;/periodical&gt;&lt;pages&gt;1614-1620&lt;/pages&gt;&lt;volume&gt;167&lt;/volume&gt;&lt;number&gt;7&lt;/number&gt;&lt;keywords&gt;&lt;keyword&gt;microduplication syndrome&lt;/keyword&gt;&lt;keyword&gt;intellectual disability&lt;/keyword&gt;&lt;keyword&gt;microcephaly&lt;/keyword&gt;&lt;keyword&gt;insertional translocation&lt;/keyword&gt;&lt;/keywords&gt;&lt;dates&gt;&lt;year&gt;2015&lt;/year&gt;&lt;pub-dates&gt;&lt;date&gt;2015/07/01&lt;/date&gt;&lt;/pub-dates&gt;&lt;/dates&gt;&lt;publisher&gt;John Wiley &amp;amp; Sons, Ltd&lt;/publisher&gt;&lt;isbn&gt;1552-4825&lt;/isbn&gt;&lt;work-type&gt;https://doi.org/10.1002/ajmg.a.37046&lt;/work-type&gt;&lt;urls&gt;&lt;related-urls&gt;&lt;url&gt;https://doi.org/10.1002/ajmg.a.37046&lt;/url&gt;&lt;/related-urls&gt;&lt;/urls&gt;&lt;electronic-resource-num&gt;https://doi.org/10.1002/ajmg.a.37046&lt;/electronic-resource-num&gt;&lt;access-date&gt;2021/06/21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1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Novikova_2017</w:t>
            </w:r>
            <w:hyperlink w:anchor="_ENREF_416" w:tooltip="Novikova, 2017 #24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Novikova&lt;/Author&gt;&lt;Year&gt;2017&lt;/Year&gt;&lt;RecNum&gt;243&lt;/RecNum&gt;&lt;DisplayText&gt;&lt;style face="superscript"&gt;416&lt;/style&gt;&lt;/DisplayText&gt;&lt;record&gt;&lt;rec-number&gt;243&lt;/rec-number&gt;&lt;foreign-keys&gt;&lt;key app="EN" db-id="p9wv00a5yez0v1et5awv9pfoepd0x5dtwwpt" timestamp="1624315608"&gt;243&lt;/key&gt;&lt;/foreign-keys&gt;&lt;ref-type name="Journal Article"&gt;17&lt;/ref-type&gt;&lt;contributors&gt;&lt;authors&gt;&lt;author&gt;Novikova, Irina&lt;/author&gt;&lt;author&gt;Sen, Paushpala&lt;/author&gt;&lt;author&gt;Manzardo, Ann&lt;/author&gt;&lt;author&gt;Butler, Merlin G.&lt;/author&gt;&lt;/authors&gt;&lt;/contributors&gt;&lt;titles&gt;&lt;title&gt;Duplication of 19p13.3 in 11-Year-Old Male Patient with Dysmorphic Features and Intellectual Disability: A Review&lt;/title&gt;&lt;secondary-title&gt;Journal of pediatric genetics&lt;/secondary-title&gt;&lt;alt-title&gt;J Pediatr Genet&lt;/alt-title&gt;&lt;/titles&gt;&lt;periodical&gt;&lt;full-title&gt;Journal of pediatric genetics&lt;/full-title&gt;&lt;abbr-1&gt;J Pediatr Genet&lt;/abbr-1&gt;&lt;/periodical&gt;&lt;alt-periodical&gt;&lt;full-title&gt;Journal of pediatric genetics&lt;/full-title&gt;&lt;abbr-1&gt;J Pediatr Genet&lt;/abbr-1&gt;&lt;/alt-periodical&gt;&lt;pages&gt;227-233&lt;/pages&gt;&lt;volume&gt;6&lt;/volume&gt;&lt;number&gt;4&lt;/number&gt;&lt;edition&gt;2017/06/02&lt;/edition&gt;&lt;keywords&gt;&lt;keyword&gt;dysmorphic features&lt;/keyword&gt;&lt;keyword&gt;intellectual disability&lt;/keyword&gt;&lt;keyword&gt;microarray&lt;/keyword&gt;&lt;keyword&gt;microcephaly&lt;/keyword&gt;&lt;keyword&gt;partial chromosome 19p13.3 duplication&lt;/keyword&gt;&lt;keyword&gt;review&lt;/keyword&gt;&lt;/keywords&gt;&lt;dates&gt;&lt;year&gt;2017&lt;/year&gt;&lt;/dates&gt;&lt;publisher&gt;Georg Thieme Verlag KG&lt;/publisher&gt;&lt;isbn&gt;2146-4596&amp;#xD;2146-460X&lt;/isbn&gt;&lt;accession-num&gt;29142765&lt;/accession-num&gt;&lt;urls&gt;&lt;related-urls&gt;&lt;url&gt;https://pubmed.ncbi.nlm.nih.gov/29142765&lt;/url&gt;&lt;url&gt;https://www.ncbi.nlm.nih.gov/pmc/articles/PMC5683958/&lt;/url&gt;&lt;/related-urls&gt;&lt;/urls&gt;&lt;electronic-resource-num&gt;10.1055/s-0037-1603650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1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enorio_2019</w:t>
            </w:r>
            <w:hyperlink w:anchor="_ENREF_417" w:tooltip="Tenorio, 2020 #24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Tenorio&lt;/Author&gt;&lt;Year&gt;2020&lt;/Year&gt;&lt;RecNum&gt;245&lt;/RecNum&gt;&lt;DisplayText&gt;&lt;style face="superscript"&gt;417&lt;/style&gt;&lt;/DisplayText&gt;&lt;record&gt;&lt;rec-number&gt;245&lt;/rec-number&gt;&lt;foreign-keys&gt;&lt;key app="EN" db-id="p9wv00a5yez0v1et5awv9pfoepd0x5dtwwpt" timestamp="1624317671"&gt;245&lt;/key&gt;&lt;/foreign-keys&gt;&lt;ref-type name="Journal Article"&gt;17&lt;/ref-type&gt;&lt;contributors&gt;&lt;authors&gt;&lt;author&gt;Tenorio, Jair&lt;/author&gt;&lt;author&gt;Nevado, Julián&lt;/author&gt;&lt;author&gt;González-Meneses, Antonio&lt;/author&gt;&lt;author&gt;Arias, Pedro&lt;/author&gt;&lt;author&gt;Dapía, Irene&lt;/author&gt;&lt;author&gt;Venegas-Vega, Carlos A.&lt;/author&gt;&lt;author&gt;Calvente, María&lt;/author&gt;&lt;author&gt;Hernández, Alicia&lt;/author&gt;&lt;author&gt;Landera, Leandro&lt;/author&gt;&lt;author&gt;Ramos, Sergio&lt;/author&gt;&lt;author&gt;The, Sogri Consortium&lt;/author&gt;&lt;author&gt;Cigudosa, Juan Cruz&lt;/author&gt;&lt;author&gt;Pérez-Jurado, Luis A.&lt;/author&gt;&lt;author&gt;Lapunzina, Pablo&lt;/author&gt;&lt;/authors&gt;&lt;/contributors&gt;&lt;titles&gt;&lt;title&gt;Further definition of the proximal 19p13.3 microdeletion/microduplication syndrome and implication of PIAS4 as the major contributor&lt;/title&gt;&lt;secondary-title&gt;Clinical Genetics&lt;/secondary-title&gt;&lt;/titles&gt;&lt;periodical&gt;&lt;full-title&gt;Clinical Genetics&lt;/full-title&gt;&lt;/periodical&gt;&lt;pages&gt;467-476&lt;/pages&gt;&lt;volume&gt;97&lt;/volume&gt;&lt;number&gt;3&lt;/number&gt;&lt;keywords&gt;&lt;keyword&gt;19p13.3&lt;/keyword&gt;&lt;keyword&gt;macrocephaly&lt;/keyword&gt;&lt;keyword&gt;microdeletion&lt;/keyword&gt;&lt;keyword&gt;microduplication&lt;/keyword&gt;&lt;keyword&gt;overgrowth&lt;/keyword&gt;&lt;keyword&gt;PIAS4&lt;/keyword&gt;&lt;keyword&gt;ubiquitin E3 ligase&lt;/keyword&gt;&lt;/keywords&gt;&lt;dates&gt;&lt;year&gt;2020&lt;/year&gt;&lt;pub-dates&gt;&lt;date&gt;2020/03/01&lt;/date&gt;&lt;/pub-dates&gt;&lt;/dates&gt;&lt;publisher&gt;John Wiley &amp;amp; Sons, Ltd&lt;/publisher&gt;&lt;isbn&gt;0009-9163&lt;/isbn&gt;&lt;work-type&gt;https://doi.org/10.1111/cge.13689&lt;/work-type&gt;&lt;urls&gt;&lt;related-urls&gt;&lt;url&gt;https://doi.org/10.1111/cge.13689&lt;/url&gt;&lt;/related-urls&gt;&lt;/urls&gt;&lt;electronic-resource-num&gt;https://doi.org/10.1111/cge.13689&lt;/electronic-resource-num&gt;&lt;access-date&gt;2021/06/21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1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6CBF5D3" w14:textId="6A264386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A59FD">
              <w:rPr>
                <w:rFonts w:asciiTheme="minorHAnsi" w:eastAsia="Times New Roman" w:hAnsiTheme="minorHAnsi" w:cstheme="minorHAnsi"/>
                <w:sz w:val="16"/>
                <w:szCs w:val="16"/>
              </w:rPr>
              <w:t>chr19:1952590-6908729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9A277FF" w14:textId="44B4EB93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s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-3 in Orellana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4743AEB3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67B0CA2" w14:textId="6A0C2052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9A090D8" w14:textId="47AA6BB6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16" w:name="_Hlk75239934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3979568-4093035</w:t>
            </w:r>
            <w:bookmarkEnd w:id="116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FE1A12F" w14:textId="0DD915BD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DF16570" w14:textId="4486A9B6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  <w:highlight w:val="yellow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0CD399A" w14:textId="5C23B452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3979568-409303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6C27A076" w14:textId="62B6B86C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RO defined by Nevado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2C5C0FA7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CC23956" w14:textId="72FB58A8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9p13.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21E62F3" w14:textId="577B8403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17" w:name="_Hlk75245219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12793474-13104643</w:t>
            </w:r>
            <w:bookmarkEnd w:id="117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2C6BB6C" w14:textId="37CAADFB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978B28D" w14:textId="445285E3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olan_2010</w:t>
            </w:r>
            <w:hyperlink w:anchor="_ENREF_418" w:tooltip="Dolan, 2010 #24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Dolan&lt;/Author&gt;&lt;Year&gt;2010&lt;/Year&gt;&lt;RecNum&gt;246&lt;/RecNum&gt;&lt;DisplayText&gt;&lt;style face="superscript"&gt;418&lt;/style&gt;&lt;/DisplayText&gt;&lt;record&gt;&lt;rec-number&gt;246&lt;/rec-number&gt;&lt;foreign-keys&gt;&lt;key app="EN" db-id="p9wv00a5yez0v1et5awv9pfoepd0x5dtwwpt" timestamp="1624319215"&gt;246&lt;/key&gt;&lt;/foreign-keys&gt;&lt;ref-type name="Journal Article"&gt;17&lt;/ref-type&gt;&lt;contributors&gt;&lt;authors&gt;&lt;author&gt;Dolan, Michelle&lt;/author&gt;&lt;author&gt;Mendelsohn, Nancy J.&lt;/author&gt;&lt;author&gt;Pierpont, Mary Ella&lt;/author&gt;&lt;author&gt;Schimmenti, Lisa A.&lt;/author&gt;&lt;author&gt;Berry, Susan A.&lt;/author&gt;&lt;author&gt;Hirsch, Betsy&lt;/author&gt;&lt;/authors&gt;&lt;/contributors&gt;&lt;titles&gt;&lt;title&gt;A novel microdeletion/microduplication syndrome of 19p13.13&lt;/title&gt;&lt;secondary-title&gt;Genetics in Medicine&lt;/secondary-title&gt;&lt;/titles&gt;&lt;periodical&gt;&lt;full-title&gt;Genetics in Medicine&lt;/full-title&gt;&lt;/periodical&gt;&lt;pages&gt;503-511&lt;/pages&gt;&lt;volume&gt;12&lt;/volume&gt;&lt;number&gt;8&lt;/number&gt;&lt;dates&gt;&lt;year&gt;2010&lt;/year&gt;&lt;pub-dates&gt;&lt;date&gt;2010/08/01&lt;/date&gt;&lt;/pub-dates&gt;&lt;/dates&gt;&lt;isbn&gt;1530-0366&lt;/isbn&gt;&lt;urls&gt;&lt;related-urls&gt;&lt;url&gt;https://doi.org/10.1097/GIM.0b013e3181e59291&lt;/url&gt;&lt;/related-urls&gt;&lt;/urls&gt;&lt;electronic-resource-num&gt;10.1097/GIM.0b013e3181e5929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1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lan_2010</w:t>
            </w:r>
            <w:hyperlink w:anchor="_ENREF_419" w:tooltip="Malan, 2010 #24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xhbjwvQXV0aG9yPjxZZWFyPjIwMTA8L1llYXI+PFJl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xhbjwvQXV0aG9yPjxZZWFyPjIwMTA8L1llYXI+PFJl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1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7D111272" w14:textId="5F73BC1F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imojima_2015</w:t>
            </w:r>
            <w:hyperlink w:anchor="_ENREF_420" w:tooltip="Shimojima, 2015 #24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himojima&lt;/Author&gt;&lt;Year&gt;2015&lt;/Year&gt;&lt;RecNum&gt;247&lt;/RecNum&gt;&lt;DisplayText&gt;&lt;style face="superscript"&gt;420&lt;/style&gt;&lt;/DisplayText&gt;&lt;record&gt;&lt;rec-number&gt;247&lt;/rec-number&gt;&lt;foreign-keys&gt;&lt;key app="EN" db-id="p9wv00a5yez0v1et5awv9pfoepd0x5dtwwpt" timestamp="1624369675"&gt;247&lt;/key&gt;&lt;/foreign-keys&gt;&lt;ref-type name="Journal Article"&gt;17&lt;/ref-type&gt;&lt;contributors&gt;&lt;authors&gt;&lt;author&gt;Shimojima, Keiko&lt;/author&gt;&lt;author&gt;Okamoto, Nobuhiko&lt;/author&gt;&lt;author&gt;Tamasaki, Akiko&lt;/author&gt;&lt;author&gt;Sangu, Noriko&lt;/author&gt;&lt;author&gt;Shimada, Shino&lt;/author&gt;&lt;author&gt;Yamamoto, Toshiyuki&lt;/author&gt;&lt;/authors&gt;&lt;/contributors&gt;&lt;titles&gt;&lt;title&gt;An association of 19p13.2 microdeletions with Malan syndrome and Chiari malformation&lt;/title&gt;&lt;secondary-title&gt;American Journal of Medical Genetics Part A&lt;/secondary-title&gt;&lt;/titles&gt;&lt;periodical&gt;&lt;full-title&gt;American Journal of Medical Genetics Part A&lt;/full-title&gt;&lt;/periodical&gt;&lt;pages&gt;724-730&lt;/pages&gt;&lt;volume&gt;167&lt;/volume&gt;&lt;number&gt;4&lt;/number&gt;&lt;keywords&gt;&lt;keyword&gt;19p13.2 microdeletion&lt;/keyword&gt;&lt;keyword&gt;developmental delay&lt;/keyword&gt;&lt;keyword&gt;Sotos syndrome-like features (Sotos syndrome 2)&lt;/keyword&gt;&lt;keyword&gt;Malan syndrome&lt;/keyword&gt;&lt;keyword&gt;Chiari malformation type I&lt;/keyword&gt;&lt;keyword&gt;NFIX&lt;/keyword&gt;&lt;/keywords&gt;&lt;dates&gt;&lt;year&gt;2015&lt;/year&gt;&lt;pub-dates&gt;&lt;date&gt;2015/04/01&lt;/date&gt;&lt;/pub-dates&gt;&lt;/dates&gt;&lt;publisher&gt;John Wiley &amp;amp; Sons, Ltd&lt;/publisher&gt;&lt;isbn&gt;1552-4825&lt;/isbn&gt;&lt;work-type&gt;https://doi.org/10.1002/ajmg.a.36959&lt;/work-type&gt;&lt;urls&gt;&lt;related-urls&gt;&lt;url&gt;https://doi.org/10.1002/ajmg.a.36959&lt;/url&gt;&lt;/related-urls&gt;&lt;/urls&gt;&lt;electronic-resource-num&gt;https://doi.org/10.1002/ajmg.a.36959&lt;/electronic-resource-num&gt;&lt;access-date&gt;2021/06/22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2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ezela-Stanek_2016</w:t>
            </w:r>
            <w:hyperlink w:anchor="_ENREF_421" w:tooltip="Jezela-Stanek, 2016 #24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XplbGEtU3RhbmVrPC9BdXRob3I+PFllYXI+MjAxNjwv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XplbGEtU3RhbmVrPC9BdXRob3I+PFllYXI+MjAxNjwv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2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2FDAC0F" w14:textId="2C192C4B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12932475-1324364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8BE6CAE" w14:textId="7CFC5814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 of Dola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76ED6CFE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B355312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7C0C00A" w14:textId="46B6F16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12527157-1356383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8942C0F" w14:textId="0D88F211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76AE88F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B6876C4" w14:textId="26C91A7B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12527157-1356383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1A0F53F" w14:textId="72BE92F1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Shimojima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4629838B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8D0C730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9p13.1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C766DA7" w14:textId="2F02C5D1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18" w:name="_Hlk75897484"/>
            <w:r w:rsidRPr="00564820">
              <w:rPr>
                <w:rFonts w:asciiTheme="minorHAnsi" w:eastAsia="Times New Roman" w:hAnsiTheme="minorHAnsi" w:cstheme="minorHAnsi"/>
                <w:sz w:val="16"/>
                <w:szCs w:val="16"/>
              </w:rPr>
              <w:t>chr19:14130000-16050000</w:t>
            </w:r>
            <w:bookmarkEnd w:id="118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6598B1D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5AB45F9" w14:textId="4915C06E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ensen_2009</w:t>
            </w:r>
            <w:hyperlink w:anchor="_ENREF_422" w:tooltip="Jensen, 2009 #25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W5zZW48L0F1dGhvcj48WWVhcj4yMDA5PC9ZZWFyPjxS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W5zZW48L0F1dGhvcj48WWVhcj4yMDA5PC9ZZWFyPjxS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2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onaglia_2010</w:t>
            </w:r>
            <w:hyperlink w:anchor="_ENREF_423" w:tooltip="Bonaglia, 2010 #25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b25hZ2xpYTwvQXV0aG9yPjxZZWFyPjIwMTA8L1llYXI+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b25hZ2xpYTwvQXV0aG9yPjxZZWFyPjIwMTA8L1llYXI+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2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allant</w:t>
            </w: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11</w:t>
            </w:r>
            <w:hyperlink w:anchor="_ENREF_424" w:tooltip="Gallant, 2011 #25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YWxsYW50PC9BdXRob3I+PFllYXI+MjAxMTwvWWVhcj48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YWxsYW50PC9BdXRob3I+PFllYXI+MjAxMTwvWWVhcj48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743AC381" w14:textId="0A1833F3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an der Aa_2011</w:t>
            </w:r>
            <w:hyperlink w:anchor="_ENREF_425" w:tooltip="Van der Aa, 2010 #32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4gZGVyIEFhPC9BdXRob3I+PFllYXI+MjAxMDwvWWVh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4gZGVyIEFhPC9BdXRob3I+PFllYXI+MjAxMDwvWWVh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2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 Souza_2017</w:t>
            </w:r>
            <w:hyperlink w:anchor="_ENREF_426" w:tooltip="de Souza, 2018 #25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de Souza&lt;/Author&gt;&lt;Year&gt;2018&lt;/Year&gt;&lt;RecNum&gt;254&lt;/RecNum&gt;&lt;DisplayText&gt;&lt;style face="superscript"&gt;426&lt;/style&gt;&lt;/DisplayText&gt;&lt;record&gt;&lt;rec-number&gt;254&lt;/rec-number&gt;&lt;foreign-keys&gt;&lt;key app="EN" db-id="p9wv00a5yez0v1et5awv9pfoepd0x5dtwwpt" timestamp="1624376934"&gt;254&lt;/key&gt;&lt;/foreign-keys&gt;&lt;ref-type name="Journal Article"&gt;17&lt;/ref-type&gt;&lt;contributors&gt;&lt;authors&gt;&lt;author&gt;de Souza, Laiara Cristina&lt;/author&gt;&lt;author&gt;Sgardioli, Ilária Cristina&lt;/author&gt;&lt;author&gt;Gil-da-Silva-Lopes, Vera Lúcia&lt;/author&gt;&lt;author&gt;Vieira, Társis Paiva&lt;/author&gt;&lt;/authors&gt;&lt;/contributors&gt;&lt;titles&gt;&lt;title&gt;A recognizable phenotype related to 19p13.12 microdeletion&lt;/title&gt;&lt;secondary-title&gt;American Journal of Medical Genetics Part A&lt;/secondary-title&gt;&lt;/titles&gt;&lt;periodical&gt;&lt;full-title&gt;American Journal of Medical Genetics Part A&lt;/full-title&gt;&lt;/periodical&gt;&lt;pages&gt;1753-1759&lt;/pages&gt;&lt;volume&gt;176&lt;/volume&gt;&lt;number&gt;8&lt;/number&gt;&lt;keywords&gt;&lt;keyword&gt;19p13.11p13.12 deletion&lt;/keyword&gt;&lt;keyword&gt;chromosomal microarray analysis&lt;/keyword&gt;&lt;keyword&gt;genotype-phenotype correlation&lt;/keyword&gt;&lt;keyword&gt;microdeletion syndrome&lt;/keyword&gt;&lt;/keywords&gt;&lt;dates&gt;&lt;year&gt;2018&lt;/year&gt;&lt;pub-dates&gt;&lt;date&gt;2018/08/01&lt;/date&gt;&lt;/pub-dates&gt;&lt;/dates&gt;&lt;publisher&gt;John Wiley &amp;amp; Sons, Ltd&lt;/publisher&gt;&lt;isbn&gt;1552-4825&lt;/isbn&gt;&lt;work-type&gt;https://doi.org/10.1002/ajmg.a.38842&lt;/work-type&gt;&lt;urls&gt;&lt;related-urls&gt;&lt;url&gt;https://doi.org/10.1002/ajmg.a.38842&lt;/url&gt;&lt;/related-urls&gt;&lt;/urls&gt;&lt;electronic-resource-num&gt;https://doi.org/10.1002/ajmg.a.38842&lt;/electronic-resource-num&gt;&lt;access-date&gt;2021/06/22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2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D6B2241" w14:textId="20EC42F2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64820">
              <w:rPr>
                <w:rFonts w:asciiTheme="minorHAnsi" w:eastAsia="Times New Roman" w:hAnsiTheme="minorHAnsi" w:cstheme="minorHAnsi"/>
                <w:sz w:val="16"/>
                <w:szCs w:val="16"/>
              </w:rPr>
              <w:t>chr19:14269000-1618900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620DCACA" w14:textId="00507D21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Bonaglia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5A0B4436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6C31FFF" w14:textId="4D8C4B2D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9q13.11 Proximal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6AF3F3E" w14:textId="5F1A56B3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33509029-3742002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C1A23E9" w14:textId="0DF7B1AE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1E07B2F" w14:textId="64A2267B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owdhury_2014</w:t>
            </w:r>
            <w:hyperlink w:anchor="_ENREF_427" w:tooltip="Chowdhury, 2014 #25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93ZGh1cnk8L0F1dGhvcj48WWVhcj4yMDE0PC9ZZWFy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93ZGh1cnk8L0F1dGhvcj48WWVhcj4yMDE0PC9ZZWFy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2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aubit_2016</w:t>
            </w:r>
            <w:hyperlink w:anchor="_ENREF_428" w:tooltip="Caubit, 2016 #25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aubit&lt;/Author&gt;&lt;Year&gt;2016&lt;/Year&gt;&lt;RecNum&gt;255&lt;/RecNum&gt;&lt;DisplayText&gt;&lt;style face="superscript"&gt;428&lt;/style&gt;&lt;/DisplayText&gt;&lt;record&gt;&lt;rec-number&gt;255&lt;/rec-number&gt;&lt;foreign-keys&gt;&lt;key app="EN" db-id="p9wv00a5yez0v1et5awv9pfoepd0x5dtwwpt" timestamp="1624379456"&gt;255&lt;/key&gt;&lt;/foreign-keys&gt;&lt;ref-type name="Journal Article"&gt;17&lt;/ref-type&gt;&lt;contributors&gt;&lt;authors&gt;&lt;author&gt;Caubit, Xavier&lt;/author&gt;&lt;author&gt;Gubellini, Paolo&lt;/author&gt;&lt;author&gt;Andrieux, Joris&lt;/author&gt;&lt;author&gt;Roubertoux, Pierre L.&lt;/author&gt;&lt;author&gt;Metwaly, Mehdi&lt;/author&gt;&lt;author&gt;Jacq, Bernard&lt;/author&gt;&lt;author&gt;Fatmi, Ahmed&lt;/author&gt;&lt;author&gt;Had-Aissouni, Laurence&lt;/author&gt;&lt;author&gt;Kwan, Kenneth Y.&lt;/author&gt;&lt;author&gt;Salin, Pascal&lt;/author&gt;&lt;author&gt;Carlier, Michèle&lt;/author&gt;&lt;author&gt;Liedén, Agne&lt;/author&gt;&lt;author&gt;Rudd, Eva&lt;/author&gt;&lt;author&gt;Shinawi, Marwan&lt;/author&gt;&lt;author&gt;Vincent-Delorme, Catherine&lt;/author&gt;&lt;author&gt;Cuisset, Jean-Marie&lt;/author&gt;&lt;author&gt;Lemaitre, Marie-Pierre&lt;/author&gt;&lt;author&gt;Abderrehamane, Fatimetou&lt;/author&gt;&lt;author&gt;Duban, Bénédicte&lt;/author&gt;&lt;author&gt;Lemaitre, Jean-François&lt;/author&gt;&lt;author&gt;Woolf, Adrian S.&lt;/author&gt;&lt;author&gt;Bockenhauer, Detlef&lt;/author&gt;&lt;author&gt;Severac, Dany&lt;/author&gt;&lt;author&gt;Dubois, Emeric&lt;/author&gt;&lt;author&gt;Zhu, Ying&lt;/author&gt;&lt;author&gt;Sestan, Nenad&lt;/author&gt;&lt;author&gt;Garratt, Alistair N.&lt;/author&gt;&lt;author&gt;Kerkerian-Le Goff, Lydia&lt;/author&gt;&lt;author&gt;Fasano, Laurent&lt;/author&gt;&lt;/authors&gt;&lt;/contributors&gt;&lt;titles&gt;&lt;title&gt;TSHZ3 deletion causes an autism syndrome and defects in cortical projection neurons&lt;/title&gt;&lt;secondary-title&gt;Nature Genetics&lt;/secondary-title&gt;&lt;/titles&gt;&lt;periodical&gt;&lt;full-title&gt;Nat Genet&lt;/full-title&gt;&lt;abbr-1&gt;Nature genetics&lt;/abbr-1&gt;&lt;/periodical&gt;&lt;pages&gt;1359-1369&lt;/pages&gt;&lt;volume&gt;48&lt;/volume&gt;&lt;number&gt;11&lt;/number&gt;&lt;dates&gt;&lt;year&gt;2016&lt;/year&gt;&lt;pub-dates&gt;&lt;date&gt;2016/11/01&lt;/date&gt;&lt;/pub-dates&gt;&lt;/dates&gt;&lt;isbn&gt;1546-1718&lt;/isbn&gt;&lt;urls&gt;&lt;related-urls&gt;&lt;url&gt;https://doi.org/10.1038/ng.3681&lt;/url&gt;&lt;/related-urls&gt;&lt;/urls&gt;&lt;electronic-resource-num&gt;10.1038/ng.368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2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BE2963D" w14:textId="0450D45E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28817189-3272818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EAA65AC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Chowdhury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 4</w:t>
            </w:r>
          </w:p>
        </w:tc>
      </w:tr>
      <w:tr w:rsidR="00276DF4" w:rsidRPr="003038C5" w14:paraId="1058E59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C3AC126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510C257" w14:textId="2791768F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19" w:name="_Hlk75269233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31765851-31840190</w:t>
            </w:r>
            <w:bookmarkEnd w:id="119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EFC8768" w14:textId="314A3DDB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8E367BD" w14:textId="1252958F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70F9807" w14:textId="0833BD2C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31765851-3184019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C47FA45" w14:textId="05403F6F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TSHZ3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276DF4" w:rsidRPr="003038C5" w14:paraId="126EE569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0103A69" w14:textId="621B2E2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9q13.11 Distal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99DBC83" w14:textId="191589E8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37301826-4157718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355DCC8" w14:textId="4C981560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003D3C6" w14:textId="21898983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lan_2009</w:t>
            </w:r>
            <w:hyperlink w:anchor="_ENREF_429" w:tooltip="Malan, 2009 #25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xhbjwvQXV0aG9yPjxZZWFyPjIwMDk8L1llYXI+PFJl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xhbjwvQXV0aG9yPjxZZWFyPjIwMDk8L1llYXI+PFJl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2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ana_2012</w:t>
            </w:r>
            <w:hyperlink w:anchor="_ENREF_430" w:tooltip="Gana, 2012 #25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Gana&lt;/Author&gt;&lt;Year&gt;2012&lt;/Year&gt;&lt;RecNum&gt;259&lt;/RecNum&gt;&lt;DisplayText&gt;&lt;style face="superscript"&gt;430&lt;/style&gt;&lt;/DisplayText&gt;&lt;record&gt;&lt;rec-number&gt;259&lt;/rec-number&gt;&lt;foreign-keys&gt;&lt;key app="EN" db-id="p9wv00a5yez0v1et5awv9pfoepd0x5dtwwpt" timestamp="1624383330"&gt;259&lt;/key&gt;&lt;/foreign-keys&gt;&lt;ref-type name="Journal Article"&gt;17&lt;/ref-type&gt;&lt;contributors&gt;&lt;authors&gt;&lt;author&gt;Gana, Simone&lt;/author&gt;&lt;author&gt;Veggiotti, Pierangelo&lt;/author&gt;&lt;author&gt;Sciacca, Giusy&lt;/author&gt;&lt;author&gt;Fedeli, Cristina&lt;/author&gt;&lt;author&gt;Bersano, Anna&lt;/author&gt;&lt;author&gt;Micieli, Giuseppe&lt;/author&gt;&lt;author&gt;Maghnie, Mohamad&lt;/author&gt;&lt;author&gt;Ciccone, Roberto&lt;/author&gt;&lt;author&gt;Rossi, Elena&lt;/author&gt;&lt;author&gt;Plunkett, Katie&lt;/author&gt;&lt;author&gt;Bi, Weimin&lt;/author&gt;&lt;author&gt;Sutton, Vernon R.&lt;/author&gt;&lt;author&gt;Zuffardi, Orsetta&lt;/author&gt;&lt;/authors&gt;&lt;/contributors&gt;&lt;titles&gt;&lt;title&gt;19q13.11 cryptic deletion: description of two new cases and indication for a role of WTIP haploinsufficiency in hypospadias&lt;/title&gt;&lt;secondary-title&gt;European Journal of Human Genetics&lt;/secondary-title&gt;&lt;/titles&gt;&lt;periodical&gt;&lt;full-title&gt;European Journal of Human Genetics&lt;/full-title&gt;&lt;/periodical&gt;&lt;pages&gt;852-856&lt;/pages&gt;&lt;volume&gt;20&lt;/volume&gt;&lt;number&gt;8&lt;/number&gt;&lt;dates&gt;&lt;year&gt;2012&lt;/year&gt;&lt;pub-dates&gt;&lt;date&gt;2012/08/01&lt;/date&gt;&lt;/pub-dates&gt;&lt;/dates&gt;&lt;isbn&gt;1476-5438&lt;/isbn&gt;&lt;urls&gt;&lt;related-urls&gt;&lt;url&gt;https://doi.org/10.1038/ejhg.2012.19&lt;/url&gt;&lt;/related-urls&gt;&lt;/urls&gt;&lt;electronic-resource-num&gt;10.1038/ejhg.2012.1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3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owdhury_2016</w:t>
            </w:r>
            <w:hyperlink w:anchor="_ENREF_427" w:tooltip="Chowdhury, 2014 #25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93ZGh1cnk8L0F1dGhvcj48WWVhcj4yMDE0PC9ZZWFy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93ZGh1cnk8L0F1dGhvcj48WWVhcj4yMDE0PC9ZZWFy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2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be_2018</w:t>
            </w:r>
            <w:hyperlink w:anchor="_ENREF_431" w:tooltip="Abe, 2018 #2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Abe&lt;/Author&gt;&lt;Year&gt;2018&lt;/Year&gt;&lt;RecNum&gt;257&lt;/RecNum&gt;&lt;DisplayText&gt;&lt;style face="superscript"&gt;431&lt;/style&gt;&lt;/DisplayText&gt;&lt;record&gt;&lt;rec-number&gt;257&lt;/rec-number&gt;&lt;foreign-keys&gt;&lt;key app="EN" db-id="p9wv00a5yez0v1et5awv9pfoepd0x5dtwwpt" timestamp="1624380674"&gt;257&lt;/key&gt;&lt;/foreign-keys&gt;&lt;ref-type name="Journal Article"&gt;17&lt;/ref-type&gt;&lt;contributors&gt;&lt;authors&gt;&lt;author&gt;Abe, Kikue Terada&lt;/author&gt;&lt;author&gt;Rizzo, Isabela M. P. O.&lt;/author&gt;&lt;author&gt;Coelho, Ana L. V.&lt;/author&gt;&lt;author&gt;Sakai, Nilo, Jr.&lt;/author&gt;&lt;author&gt;Carvalho, Daniel R.&lt;/author&gt;&lt;author&gt;Speck-Martins, Carlos E.&lt;/author&gt;&lt;/authors&gt;&lt;/contributors&gt;&lt;titles&gt;&lt;title&gt;19q13.11 microdeletion: Clinical features overlapping ectrodactyly ectodermal dysplasia-clefting syndrome phenotype&lt;/title&gt;&lt;secondary-title&gt;Clinical case reports&lt;/secondary-title&gt;&lt;alt-title&gt;Clin Case Rep&lt;/alt-title&gt;&lt;/titles&gt;&lt;periodical&gt;&lt;full-title&gt;Clinical case reports&lt;/full-title&gt;&lt;abbr-1&gt;Clin Case Rep&lt;/abbr-1&gt;&lt;/periodical&gt;&lt;alt-periodical&gt;&lt;full-title&gt;Clinical case reports&lt;/full-title&gt;&lt;abbr-1&gt;Clin Case Rep&lt;/abbr-1&gt;&lt;/alt-periodical&gt;&lt;pages&gt;1300-1307&lt;/pages&gt;&lt;volume&gt;6&lt;/volume&gt;&lt;number&gt;7&lt;/number&gt;&lt;keywords&gt;&lt;keyword&gt;chromosome 19q13.11 deletion syndrome&lt;/keyword&gt;&lt;keyword&gt;developmental disabilities&lt;/keyword&gt;&lt;keyword&gt;ectodermal dysplasia&lt;/keyword&gt;&lt;keyword&gt;intellectual disability&lt;/keyword&gt;&lt;/keywords&gt;&lt;dates&gt;&lt;year&gt;2018&lt;/year&gt;&lt;/dates&gt;&lt;publisher&gt;John Wiley and Sons Inc.&lt;/publisher&gt;&lt;isbn&gt;2050-0904&lt;/isbn&gt;&lt;accession-num&gt;29988626&lt;/accession-num&gt;&lt;urls&gt;&lt;related-urls&gt;&lt;url&gt;https://pubmed.ncbi.nlm.nih.gov/29988626&lt;/url&gt;&lt;url&gt;https://www.ncbi.nlm.nih.gov/pmc/articles/PMC6028370/&lt;/url&gt;&lt;/related-urls&gt;&lt;/urls&gt;&lt;electronic-resource-num&gt;10.1002/ccr3.1600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3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DE03B14" w14:textId="76E35F2D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32609986-3688534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E475AAF" w14:textId="38F711D6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Mala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 2</w:t>
            </w:r>
          </w:p>
        </w:tc>
      </w:tr>
      <w:tr w:rsidR="00276DF4" w:rsidRPr="003038C5" w14:paraId="785C0520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11DFFF5" w14:textId="7D3D9961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6F1454D" w14:textId="79734F6A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39803651-4012791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0FC7903" w14:textId="0713E0C2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0BB19FD" w14:textId="187BCD20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4E0FE10" w14:textId="20C3AB56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35111811-3543607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67F9AA1" w14:textId="34EF91DD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RO defined by Gana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4D99168C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DBF01C9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9q13.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3B4478C" w14:textId="79710C1C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20" w:name="_Hlk75900237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42492136-42756726</w:t>
            </w:r>
            <w:bookmarkEnd w:id="120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629A34C" w14:textId="4081B4C4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66A617E" w14:textId="50DF3410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uan_2016</w:t>
            </w:r>
            <w:hyperlink w:anchor="_ENREF_432" w:tooltip="Yuan, 2016 #2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dWFuPC9BdXRob3I+PFllYXI+MjAxNjwvWWVhcj48UmVj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dWFuPC9BdXRob3I+PFllYXI+MjAxNjwvWWVhcj48UmVj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3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essi_2018</w:t>
            </w:r>
            <w:hyperlink w:anchor="_ENREF_433" w:tooltip="Kessi, 2018 #26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essi&lt;/Author&gt;&lt;Year&gt;2018&lt;/Year&gt;&lt;RecNum&gt;261&lt;/RecNum&gt;&lt;DisplayText&gt;&lt;style face="superscript"&gt;433&lt;/style&gt;&lt;/DisplayText&gt;&lt;record&gt;&lt;rec-number&gt;261&lt;/rec-number&gt;&lt;foreign-keys&gt;&lt;key app="EN" db-id="p9wv00a5yez0v1et5awv9pfoepd0x5dtwwpt" timestamp="1624397391"&gt;261&lt;/key&gt;&lt;/foreign-keys&gt;&lt;ref-type name="Journal Article"&gt;17&lt;/ref-type&gt;&lt;contributors&gt;&lt;authors&gt;&lt;author&gt;Kessi, Miriam&lt;/author&gt;&lt;author&gt;Xiong, Juan&lt;/author&gt;&lt;author&gt;Wu, Liwen&lt;/author&gt;&lt;author&gt;Yang, Lifen&lt;/author&gt;&lt;author&gt;He, Fang&lt;/author&gt;&lt;author&gt;Chen, Chen&lt;/author&gt;&lt;author&gt;Pang, Nan&lt;/author&gt;&lt;author&gt;Duan, Haolin&lt;/author&gt;&lt;author&gt;Zhang, Wen&lt;/author&gt;&lt;author&gt;Arafat, Ahmed&lt;/author&gt;&lt;author&gt;Yin, Fei&lt;/author&gt;&lt;author&gt;Peng, Jing&lt;/author&gt;&lt;/authors&gt;&lt;/contributors&gt;&lt;titles&gt;&lt;title&gt;Rare Copy Number Variations and Predictors in Children With Intellectual Disability and Epilepsy&lt;/title&gt;&lt;secondary-title&gt;Frontiers in neurology&lt;/secondary-title&gt;&lt;alt-title&gt;Front Neurol&lt;/alt-title&gt;&lt;/titles&gt;&lt;periodical&gt;&lt;full-title&gt;Frontiers in neurology&lt;/full-title&gt;&lt;abbr-1&gt;Front Neurol&lt;/abbr-1&gt;&lt;/periodical&gt;&lt;alt-periodical&gt;&lt;full-title&gt;Frontiers in neurology&lt;/full-title&gt;&lt;abbr-1&gt;Front Neurol&lt;/abbr-1&gt;&lt;/alt-periodical&gt;&lt;pages&gt;947-947&lt;/pages&gt;&lt;volume&gt;9&lt;/volume&gt;&lt;keywords&gt;&lt;keyword&gt;clinical markers&lt;/keyword&gt;&lt;keyword&gt;copy number variations&lt;/keyword&gt;&lt;keyword&gt;global developmental delay and epilepsy&lt;/keyword&gt;&lt;keyword&gt;independent predictors&lt;/keyword&gt;&lt;keyword&gt;intellectual disability&lt;/keyword&gt;&lt;/keywords&gt;&lt;dates&gt;&lt;year&gt;2018&lt;/year&gt;&lt;/dates&gt;&lt;publisher&gt;Frontiers Media S.A.&lt;/publisher&gt;&lt;isbn&gt;1664-2295&lt;/isbn&gt;&lt;accession-num&gt;30510536&lt;/accession-num&gt;&lt;urls&gt;&lt;related-urls&gt;&lt;url&gt;https://pubmed.ncbi.nlm.nih.gov/30510536&lt;/url&gt;&lt;url&gt;https://www.ncbi.nlm.nih.gov/pmc/articles/PMC6252327/&lt;/url&gt;&lt;/related-urls&gt;&lt;/urls&gt;&lt;electronic-resource-num&gt;10.3389/fneur.2018.00947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3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alpena_2021</w:t>
            </w:r>
            <w:hyperlink w:anchor="_ENREF_434" w:tooltip="Calpena, 2021 #26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alpena&lt;/Author&gt;&lt;Year&gt;2021&lt;/Year&gt;&lt;RecNum&gt;262&lt;/RecNum&gt;&lt;DisplayText&gt;&lt;style face="superscript"&gt;434&lt;/style&gt;&lt;/DisplayText&gt;&lt;record&gt;&lt;rec-number&gt;262&lt;/rec-number&gt;&lt;foreign-keys&gt;&lt;key app="EN" db-id="p9wv00a5yez0v1et5awv9pfoepd0x5dtwwpt" timestamp="1624397491"&gt;262&lt;/key&gt;&lt;/foreign-keys&gt;&lt;ref-type name="Journal Article"&gt;17&lt;/ref-type&gt;&lt;contributors&gt;&lt;authors&gt;&lt;author&gt;Calpena, Eduardo&lt;/author&gt;&lt;author&gt;McGowan, Simon J.&lt;/author&gt;&lt;author&gt;Blanco Kelly, Fiona&lt;/author&gt;&lt;author&gt;Boudry-Labis, Elise&lt;/author&gt;&lt;author&gt;Dieux-Coeslier, Anne&lt;/author&gt;&lt;author&gt;Harrison, Rachel&lt;/author&gt;&lt;author&gt;Johnson, Diana&lt;/author&gt;&lt;author&gt;Lachlan, Katherine&lt;/author&gt;&lt;author&gt;Morton, Jenny E. V.&lt;/author&gt;&lt;author&gt;Stewart, Helen&lt;/author&gt;&lt;author&gt;Vasudevan, Pradeep&lt;/author&gt;&lt;author&gt;Genomics England Research, Consortium&lt;/author&gt;&lt;author&gt;Twigg, Stephen R. F.&lt;/author&gt;&lt;author&gt;Wilkie, Andrew O. M.&lt;/author&gt;&lt;/authors&gt;&lt;/contributors&gt;&lt;titles&gt;&lt;title&gt;Dissection of contiguous gene effects for deletions around ERF on chromosome 19&lt;/title&gt;&lt;secondary-title&gt;Human Mutation&lt;/secondary-title&gt;&lt;/titles&gt;&lt;periodical&gt;&lt;full-title&gt;Hum Mutat&lt;/full-title&gt;&lt;abbr-1&gt;Human mutation&lt;/abbr-1&gt;&lt;/periodical&gt;&lt;volume&gt;n/a&lt;/volume&gt;&lt;number&gt;n/a&lt;/number&gt;&lt;keywords&gt;&lt;keyword&gt;CNV&lt;/keyword&gt;&lt;keyword&gt;craniosynostosis&lt;/keyword&gt;&lt;keyword&gt;ERF&lt;/keyword&gt;&lt;keyword&gt;haploinsufficiency&lt;/keyword&gt;&lt;keyword&gt;intellectual disability&lt;/keyword&gt;&lt;keyword&gt;mosaicism&lt;/keyword&gt;&lt;/keywords&gt;&lt;dates&gt;&lt;year&gt;2021&lt;/year&gt;&lt;pub-dates&gt;&lt;date&gt;2021/05/16&lt;/date&gt;&lt;/pub-dates&gt;&lt;/dates&gt;&lt;publisher&gt;John Wiley &amp;amp; Sons, Ltd&lt;/publisher&gt;&lt;isbn&gt;1059-7794&lt;/isbn&gt;&lt;work-type&gt;https://doi.org/10.1002/humu.24213&lt;/work-type&gt;&lt;urls&gt;&lt;related-urls&gt;&lt;url&gt;https://doi.org/10.1002/humu.24213&lt;/url&gt;&lt;/related-urls&gt;&lt;/urls&gt;&lt;electronic-resource-num&gt;https://doi.org/10.1002/humu.24213&lt;/electronic-resource-num&gt;&lt;access-date&gt;2021/06/22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3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ingh_2021</w:t>
            </w:r>
            <w:hyperlink w:anchor="_ENREF_435" w:tooltip="Singh, 2021 #26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W5naDwvQXV0aG9yPjxZZWFyPjIwMjE8L1llYXI+PFJl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W5naDwvQXV0aG9yPjxZZWFyPjIwMjE8L1llYXI+PFJl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3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A2AF22B" w14:textId="1F06B85C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42492136-4275672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C993BD4" w14:textId="013734F9" w:rsidR="00276DF4" w:rsidRPr="0035292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ubject 5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alpena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58AAC56C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DE2FFC1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87A838E" w14:textId="4B0088E3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21" w:name="_Hlk75900246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42690571-42766082</w:t>
            </w:r>
            <w:bookmarkEnd w:id="121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F159C8D" w14:textId="6E904EEB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B23AF61" w14:textId="552377C6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30BF422" w14:textId="3DF7F1E6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42690571-4276608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CA1724C" w14:textId="6C07DC4B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 of Singh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6D45B0" w14:paraId="195EBCD3" w14:textId="77777777" w:rsidTr="00560423"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6D15128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7235B1A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26AB9AD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3621BC2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5CFA942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A9D2345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276DF4" w:rsidRPr="003038C5" w14:paraId="2F27ED17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79F798A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20p13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C06654C" w14:textId="2DFB2A36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22" w:name="_Hlk75901944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0:266000-1676018</w:t>
            </w:r>
            <w:bookmarkEnd w:id="122"/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C68D700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D0CCBEE" w14:textId="1A54AC33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cGill_2010</w:t>
            </w:r>
            <w:hyperlink w:anchor="_ENREF_436" w:tooltip="McGill, 2010 #26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cGill&lt;/Author&gt;&lt;Year&gt;2010&lt;/Year&gt;&lt;RecNum&gt;269&lt;/RecNum&gt;&lt;DisplayText&gt;&lt;style face="superscript"&gt;436&lt;/style&gt;&lt;/DisplayText&gt;&lt;record&gt;&lt;rec-number&gt;269&lt;/rec-number&gt;&lt;foreign-keys&gt;&lt;key app="EN" db-id="p9wv00a5yez0v1et5awv9pfoepd0x5dtwwpt" timestamp="1624408812"&gt;269&lt;/key&gt;&lt;/foreign-keys&gt;&lt;ref-type name="Journal Article"&gt;17&lt;/ref-type&gt;&lt;contributors&gt;&lt;authors&gt;&lt;author&gt;McGill, Anna K.&lt;/author&gt;&lt;author&gt;Pastore, Matthew T.&lt;/author&gt;&lt;author&gt;Herman, Gail E.&lt;/author&gt;&lt;author&gt;Alliman, Sarah&lt;/author&gt;&lt;author&gt;Rosenfeld, Jill A.&lt;/author&gt;&lt;author&gt;Weaver, David D.&lt;/author&gt;&lt;/authors&gt;&lt;/contributors&gt;&lt;titles&gt;&lt;title&gt;A tale of two deletions: A report of two novel 20p13 → pter deletions&lt;/title&gt;&lt;secondary-title&gt;American Journal of Medical Genetics Part A&lt;/secondary-title&gt;&lt;/titles&gt;&lt;periodical&gt;&lt;full-title&gt;American Journal of Medical Genetics Part A&lt;/full-title&gt;&lt;/periodical&gt;&lt;pages&gt;1000-1007&lt;/pages&gt;&lt;volume&gt;152A&lt;/volume&gt;&lt;number&gt;4&lt;/number&gt;&lt;keywords&gt;&lt;keyword&gt;terminal deletion 20p&lt;/keyword&gt;&lt;keyword&gt;del 20p13 → pter&lt;/keyword&gt;&lt;keyword&gt;microarray&lt;/keyword&gt;&lt;keyword&gt;comparative genomic hybridization&lt;/keyword&gt;&lt;keyword&gt;multiple birth defects&lt;/keyword&gt;&lt;keyword&gt;chromosome anomaly&lt;/keyword&gt;&lt;/keywords&gt;&lt;dates&gt;&lt;year&gt;2010&lt;/year&gt;&lt;pub-dates&gt;&lt;date&gt;2010/04/01&lt;/date&gt;&lt;/pub-dates&gt;&lt;/dates&gt;&lt;publisher&gt;John Wiley &amp;amp; Sons, Ltd&lt;/publisher&gt;&lt;isbn&gt;1552-4825&lt;/isbn&gt;&lt;work-type&gt;https://doi.org/10.1002/ajmg.a.33339&lt;/work-type&gt;&lt;urls&gt;&lt;related-urls&gt;&lt;url&gt;https://doi.org/10.1002/ajmg.a.33339&lt;/url&gt;&lt;/related-urls&gt;&lt;/urls&gt;&lt;electronic-resource-num&gt;https://doi.org/10.1002/ajmg.a.33339&lt;/electronic-resource-num&gt;&lt;access-date&gt;2021/06/22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3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utton_2012</w:t>
            </w:r>
            <w:hyperlink w:anchor="_ENREF_437" w:tooltip="Moutton, 2012 #27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outton&lt;/Author&gt;&lt;Year&gt;2012&lt;/Year&gt;&lt;RecNum&gt;270&lt;/RecNum&gt;&lt;DisplayText&gt;&lt;style face="superscript"&gt;437&lt;/style&gt;&lt;/DisplayText&gt;&lt;record&gt;&lt;rec-number&gt;270&lt;/rec-number&gt;&lt;foreign-keys&gt;&lt;key app="EN" db-id="p9wv00a5yez0v1et5awv9pfoepd0x5dtwwpt" timestamp="1624408846"&gt;270&lt;/key&gt;&lt;/foreign-keys&gt;&lt;ref-type name="Journal Article"&gt;17&lt;/ref-type&gt;&lt;contributors&gt;&lt;authors&gt;&lt;author&gt;Moutton, Sébastien&lt;/author&gt;&lt;author&gt;Rooryck, Caroline&lt;/author&gt;&lt;author&gt;Toutain, Jérôme&lt;/author&gt;&lt;author&gt;Cailley, Dorothée&lt;/author&gt;&lt;author&gt;Bouron, Julie&lt;/author&gt;&lt;author&gt;Villega, Frédéric&lt;/author&gt;&lt;author&gt;Taupiac, Emmanuelle&lt;/author&gt;&lt;author&gt;Lacombe, Didier&lt;/author&gt;&lt;author&gt;Arveiler, Benoît&lt;/author&gt;&lt;author&gt;Goizet, Cyril&lt;/author&gt;&lt;/authors&gt;&lt;/contributors&gt;&lt;titles&gt;&lt;title&gt;Dysmorphic features in subtelomeric 20p13 deletion excluding JAG1: A recognizable microdeletion phenotype?&lt;/title&gt;&lt;secondary-title&gt;European Journal of Medical Genetics&lt;/secondary-title&gt;&lt;/titles&gt;&lt;periodical&gt;&lt;full-title&gt;Eur J Med Genet&lt;/full-title&gt;&lt;abbr-1&gt;European journal of medical genetics&lt;/abbr-1&gt;&lt;/periodical&gt;&lt;pages&gt;151-155&lt;/pages&gt;&lt;volume&gt;55&lt;/volume&gt;&lt;number&gt;2&lt;/number&gt;&lt;keywords&gt;&lt;keyword&gt;Terminal deletion 20p&lt;/keyword&gt;&lt;keyword&gt;Del 20p13 → pter&lt;/keyword&gt;&lt;keyword&gt;20p13&lt;/keyword&gt;&lt;keyword&gt;20pter&lt;/keyword&gt;&lt;keyword&gt;Microarray&lt;/keyword&gt;&lt;keyword&gt;Comparative genomic hybridization&lt;/keyword&gt;&lt;keyword&gt;Array-CGH&lt;/keyword&gt;&lt;keyword&gt;44K array-CGH&lt;/keyword&gt;&lt;keyword&gt;Chromosome anomaly&lt;/keyword&gt;&lt;/keywords&gt;&lt;dates&gt;&lt;year&gt;2012&lt;/year&gt;&lt;pub-dates&gt;&lt;date&gt;2012/02/01/&lt;/date&gt;&lt;/pub-dates&gt;&lt;/dates&gt;&lt;isbn&gt;1769-7212&lt;/isbn&gt;&lt;urls&gt;&lt;related-urls&gt;&lt;url&gt;https://www.sciencedirect.com/science/article/pii/S176972121200002X&lt;/url&gt;&lt;/related-urls&gt;&lt;/urls&gt;&lt;electronic-resource-num&gt;https://doi.org/10.1016/j.ejmg.2011.12.00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3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n_2013</w:t>
            </w:r>
            <w:hyperlink w:anchor="_ENREF_438" w:tooltip="An, 2013 #26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jwvQXV0aG9yPjxZZWFyPjIwMTM8L1llYXI+PFJlY051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jwvQXV0aG9yPjxZZWFyPjIwMTM8L1llYXI+PFJlY051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3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ang_2019</w:t>
            </w:r>
            <w:hyperlink w:anchor="_ENREF_439" w:tooltip="Fang, 2019 #27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ang&lt;/Author&gt;&lt;Year&gt;2019&lt;/Year&gt;&lt;RecNum&gt;271&lt;/RecNum&gt;&lt;DisplayText&gt;&lt;style face="superscript"&gt;439&lt;/style&gt;&lt;/DisplayText&gt;&lt;record&gt;&lt;rec-number&gt;271&lt;/rec-number&gt;&lt;foreign-keys&gt;&lt;key app="EN" db-id="p9wv00a5yez0v1et5awv9pfoepd0x5dtwwpt" timestamp="1624408985"&gt;271&lt;/key&gt;&lt;/foreign-keys&gt;&lt;ref-type name="Journal Article"&gt;17&lt;/ref-type&gt;&lt;contributors&gt;&lt;authors&gt;&lt;author&gt;Fang, Hung-Hsiang&lt;/author&gt;&lt;author&gt;Liu, Shih-Yao&lt;/author&gt;&lt;author&gt;Wang, Ying-Fu&lt;/author&gt;&lt;author&gt;Chiang, Che-Ming&lt;/author&gt;&lt;author&gt;Liu, Chiung-Chen&lt;/author&gt;&lt;author&gt;Lin, Chien-Ming&lt;/author&gt;&lt;/authors&gt;&lt;/contributors&gt;&lt;titles&gt;&lt;title&gt;Phenotypic features of a microdeletion in chromosome band 20p13: A case report and review of the literature&lt;/title&gt;&lt;secondary-title&gt;Molecular Genetics &amp;amp; Genomic Medicine&lt;/secondary-title&gt;&lt;/titles&gt;&lt;periodical&gt;&lt;full-title&gt;Molecular Genetics &amp;amp; Genomic Medicine&lt;/full-title&gt;&lt;/periodical&gt;&lt;pages&gt;e00739&lt;/pages&gt;&lt;volume&gt;7&lt;/volume&gt;&lt;number&gt;7&lt;/number&gt;&lt;keywords&gt;&lt;keyword&gt;20p13&lt;/keyword&gt;&lt;keyword&gt;array-comparative genomic hybridization&lt;/keyword&gt;&lt;keyword&gt;developmental delays&lt;/keyword&gt;&lt;keyword&gt;microdeletion&lt;/keyword&gt;&lt;/keywords&gt;&lt;dates&gt;&lt;year&gt;2019&lt;/year&gt;&lt;pub-dates&gt;&lt;date&gt;2019/07/01&lt;/date&gt;&lt;/pub-dates&gt;&lt;/dates&gt;&lt;publisher&gt;John Wiley &amp;amp; Sons, Ltd&lt;/publisher&gt;&lt;isbn&gt;2324-9269&lt;/isbn&gt;&lt;work-type&gt;https://doi.org/10.1002/mgg3.739&lt;/work-type&gt;&lt;urls&gt;&lt;related-urls&gt;&lt;url&gt;https://doi.org/10.1002/mgg3.739&lt;/url&gt;&lt;/related-urls&gt;&lt;/urls&gt;&lt;electronic-resource-num&gt;https://doi.org/10.1002/mgg3.739&lt;/electronic-resource-num&gt;&lt;access-date&gt;2021/06/22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3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EF83463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0:266000-1676018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2FEAC61" w14:textId="615F450B" w:rsidR="00276DF4" w:rsidRPr="00B41A1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of A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5F686E4C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704D2FF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F1F36F5" w14:textId="7789E600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23" w:name="_Hlk75901953"/>
            <w:r w:rsidRPr="00B41A1F">
              <w:rPr>
                <w:rFonts w:asciiTheme="minorHAnsi" w:eastAsia="Times New Roman" w:hAnsiTheme="minorHAnsi" w:cstheme="minorHAnsi"/>
                <w:sz w:val="16"/>
                <w:szCs w:val="16"/>
              </w:rPr>
              <w:t>chr20:102422-508612</w:t>
            </w:r>
            <w:bookmarkEnd w:id="123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B8C494B" w14:textId="750BB615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FE4987D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FBACFDF" w14:textId="08893EF3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41A1F">
              <w:rPr>
                <w:rFonts w:asciiTheme="minorHAnsi" w:eastAsia="Times New Roman" w:hAnsiTheme="minorHAnsi" w:cstheme="minorHAnsi"/>
                <w:sz w:val="16"/>
                <w:szCs w:val="16"/>
              </w:rPr>
              <w:t>chr20:102422-50861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1CC57D66" w14:textId="27DBCDA5" w:rsidR="00276DF4" w:rsidRPr="00B41A1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6 of A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0EA97721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9BF5BE8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D3590E0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24" w:name="_Hlk75901962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0:297444-344879</w:t>
            </w:r>
            <w:bookmarkEnd w:id="124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B03A0B0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5386C6F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0A4B8C3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0:297444-34487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A50F3E4" w14:textId="1E993670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RO defined by A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7D91C82E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A50D56E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25" w:name="_Hlk75280114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20p12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A18BDB2" w14:textId="7255A62A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0:6222266-904218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2321C3F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7727AC6" w14:textId="77651FC4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alani_2009</w:t>
            </w:r>
            <w:hyperlink w:anchor="_ENREF_440" w:tooltip="Lalani, 2009 #26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YWxhbmk8L0F1dGhvcj48WWVhcj4yMDA5PC9ZZWFyPjxS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YWxhbmk8L0F1dGhvcj48WWVhcj4yMDA5PC9ZZWFyPjxS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ahoo_2011</w:t>
            </w:r>
            <w:hyperlink w:anchor="_ENREF_441" w:tooltip="Sahoo, 2011 #26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hvbzwvQXV0aG9yPjxZZWFyPjIwMTE8L1llYXI+PFJl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hvbzwvQXV0aG9yPjxZZWFyPjIwMTE8L1llYXI+PFJl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4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illiams_2012</w:t>
            </w:r>
            <w:hyperlink w:anchor="_ENREF_442" w:tooltip="Williams, 2012 #26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Williams&lt;/Author&gt;&lt;Year&gt;2012&lt;/Year&gt;&lt;RecNum&gt;266&lt;/RecNum&gt;&lt;DisplayText&gt;&lt;style face="superscript"&gt;442&lt;/style&gt;&lt;/DisplayText&gt;&lt;record&gt;&lt;rec-number&gt;266&lt;/rec-number&gt;&lt;foreign-keys&gt;&lt;key app="EN" db-id="p9wv00a5yez0v1et5awv9pfoepd0x5dtwwpt" timestamp="1624405084"&gt;266&lt;/key&gt;&lt;/foreign-keys&gt;&lt;ref-type name="Journal Article"&gt;17&lt;/ref-type&gt;&lt;contributors&gt;&lt;authors&gt;&lt;author&gt;Williams, Eli S.&lt;/author&gt;&lt;author&gt;Uhas, Kim A.&lt;/author&gt;&lt;author&gt;Bunke, Brian P.&lt;/author&gt;&lt;author&gt;Garber, Kathryn B.&lt;/author&gt;&lt;author&gt;Martin, Christa L.&lt;/author&gt;&lt;/authors&gt;&lt;/contributors&gt;&lt;titles&gt;&lt;title&gt;Cleft palate in a multigenerational family with a microdeletion of 20p12.3 involving BMP2&lt;/title&gt;&lt;secondary-title&gt;American Journal of Medical Genetics Part A&lt;/secondary-title&gt;&lt;/titles&gt;&lt;periodical&gt;&lt;full-title&gt;American Journal of Medical Genetics Part A&lt;/full-title&gt;&lt;/periodical&gt;&lt;pages&gt;2616-2620&lt;/pages&gt;&lt;volume&gt;158A&lt;/volume&gt;&lt;number&gt;10&lt;/number&gt;&lt;keywords&gt;&lt;keyword&gt;cleft palate&lt;/keyword&gt;&lt;keyword&gt;microarray analysis&lt;/keyword&gt;&lt;keyword&gt;BMP2&lt;/keyword&gt;&lt;keyword&gt;20p12.3&lt;/keyword&gt;&lt;keyword&gt;microdeletion&lt;/keyword&gt;&lt;/keywords&gt;&lt;dates&gt;&lt;year&gt;2012&lt;/year&gt;&lt;pub-dates&gt;&lt;date&gt;2012/10/01&lt;/date&gt;&lt;/pub-dates&gt;&lt;/dates&gt;&lt;publisher&gt;John Wiley &amp;amp; Sons, Ltd&lt;/publisher&gt;&lt;isbn&gt;1552-4825&lt;/isbn&gt;&lt;work-type&gt;https://doi.org/10.1002/ajmg.a.35594&lt;/work-type&gt;&lt;urls&gt;&lt;related-urls&gt;&lt;url&gt;https://doi.org/10.1002/ajmg.a.35594&lt;/url&gt;&lt;/related-urls&gt;&lt;/urls&gt;&lt;electronic-resource-num&gt;https://doi.org/10.1002/ajmg.a.35594&lt;/electronic-resource-num&gt;&lt;access-date&gt;2021/06/22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4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n_2017</w:t>
            </w:r>
            <w:hyperlink w:anchor="_ENREF_443" w:tooltip="Tan, 2017 #26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48L0F1dGhvcj48WWVhcj4yMDE3PC9ZZWFyPjxSZWNO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48L0F1dGhvcj48WWVhcj4yMDE3PC9ZZWFyPjxSZWNO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4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DDCC843" w14:textId="62755B2F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0:6274266-909418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9FB6D02" w14:textId="0BAA6206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tart of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 to the end of Patient 3 of Sahoo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39267EA1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029738B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1425531" w14:textId="67D6D9CF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0:6222266-681499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8CB0D66" w14:textId="08E2451C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0CDB84D" w14:textId="105461AC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F244F4C" w14:textId="2B57DA13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0:6274266-686699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F02CAAF" w14:textId="7218AD4D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 of Sahoo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bookmarkEnd w:id="125"/>
      <w:tr w:rsidR="00276DF4" w:rsidRPr="003038C5" w14:paraId="58DE7AB2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767D1C9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20q13.3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4E7D765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0:60760865-6237911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D3F338D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CA99DC8" w14:textId="5D2CB92B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raylor_2010</w:t>
            </w:r>
            <w:hyperlink w:anchor="_ENREF_444" w:tooltip="Traylor, 2010 #27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cmF5bG9yPC9BdXRob3I+PFllYXI+MjAxMDwvWWVhcj48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cmF5bG9yPC9BdXRob3I+PFllYXI+MjAxMDwvWWVhcj48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4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fford_2012</w:t>
            </w:r>
            <w:hyperlink w:anchor="_ENREF_445" w:tooltip="Mefford, 2012 #27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efford&lt;/Author&gt;&lt;Year&gt;2012&lt;/Year&gt;&lt;RecNum&gt;273&lt;/RecNum&gt;&lt;DisplayText&gt;&lt;style face="superscript"&gt;445&lt;/style&gt;&lt;/DisplayText&gt;&lt;record&gt;&lt;rec-number&gt;273&lt;/rec-number&gt;&lt;foreign-keys&gt;&lt;key app="EN" db-id="p9wv00a5yez0v1et5awv9pfoepd0x5dtwwpt" timestamp="1624420513"&gt;273&lt;/key&gt;&lt;/foreign-keys&gt;&lt;ref-type name="Journal Article"&gt;17&lt;/ref-type&gt;&lt;contributors&gt;&lt;authors&gt;&lt;author&gt;Mefford, Heather C.&lt;/author&gt;&lt;author&gt;Cook, Joseph&lt;/author&gt;&lt;author&gt;Gospe Jr, Sidney M.&lt;/author&gt;&lt;/authors&gt;&lt;/contributors&gt;&lt;titles&gt;&lt;title&gt;Epilepsy due to 20q13.33 subtelomere deletion masquerading as pyridoxine-dependent epilepsy&lt;/title&gt;&lt;secondary-title&gt;American Journal of Medical Genetics Part A&lt;/secondary-title&gt;&lt;/titles&gt;&lt;periodical&gt;&lt;full-title&gt;American Journal of Medical Genetics Part A&lt;/full-title&gt;&lt;/periodical&gt;&lt;pages&gt;3190-3195&lt;/pages&gt;&lt;volume&gt;158A&lt;/volume&gt;&lt;number&gt;12&lt;/number&gt;&lt;keywords&gt;&lt;keyword&gt;20q13.33 subtelomere deletion&lt;/keyword&gt;&lt;keyword&gt;pyridoxine-dependent epilepsy&lt;/keyword&gt;&lt;keyword&gt;ALDH7A1&lt;/keyword&gt;&lt;keyword&gt;KCNQ2&lt;/keyword&gt;&lt;keyword&gt;CHRN4&lt;/keyword&gt;&lt;/keywords&gt;&lt;dates&gt;&lt;year&gt;2012&lt;/year&gt;&lt;pub-dates&gt;&lt;date&gt;2012/12/01&lt;/date&gt;&lt;/pub-dates&gt;&lt;/dates&gt;&lt;publisher&gt;John Wiley &amp;amp; Sons, Ltd&lt;/publisher&gt;&lt;isbn&gt;1552-4825&lt;/isbn&gt;&lt;work-type&gt;https://doi.org/10.1002/ajmg.a.35633&lt;/work-type&gt;&lt;urls&gt;&lt;related-urls&gt;&lt;url&gt;https://doi.org/10.1002/ajmg.a.35633&lt;/url&gt;&lt;/related-urls&gt;&lt;/urls&gt;&lt;electronic-resource-num&gt;https://doi.org/10.1002/ajmg.a.35633&lt;/electronic-resource-num&gt;&lt;access-date&gt;2021/06/22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4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sca-Boidron_2013</w:t>
            </w:r>
            <w:hyperlink w:anchor="_ENREF_446" w:tooltip="Mosca-Boidron, 2013 #27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NjYS1Cb2lkcm9uPC9BdXRob3I+PFllYXI+MjAxMzwv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NjYS1Cb2lkcm9uPC9BdXRob3I+PFllYXI+MjAxMzwv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4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21701B6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0:61290420-6290867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7A966EE" w14:textId="7DC41BDA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 of Traylor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29F75597" w14:textId="77777777" w:rsidTr="00560423"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CFE9BEC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EB09C9B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874A10D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D535926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18FD016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52EA832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276DF4" w:rsidRPr="003038C5" w14:paraId="01468F92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CFF883F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21q22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21AD26B" w14:textId="3CEFDA9F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26" w:name="_Hlk75293472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1:35337577-41102161</w:t>
            </w:r>
            <w:bookmarkEnd w:id="126"/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A0744B1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3E2EA7B" w14:textId="036A2123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Oegema_2010</w:t>
            </w:r>
            <w:hyperlink w:anchor="_ENREF_447" w:tooltip="Oegema, 2010 #27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Oegema&lt;/Author&gt;&lt;Year&gt;2010&lt;/Year&gt;&lt;RecNum&gt;275&lt;/RecNum&gt;&lt;DisplayText&gt;&lt;style face="superscript"&gt;447&lt;/style&gt;&lt;/DisplayText&gt;&lt;record&gt;&lt;rec-number&gt;275&lt;/rec-number&gt;&lt;foreign-keys&gt;&lt;key app="EN" db-id="p9wv00a5yez0v1et5awv9pfoepd0x5dtwwpt" timestamp="1624421022"&gt;275&lt;/key&gt;&lt;/foreign-keys&gt;&lt;ref-type name="Journal Article"&gt;17&lt;/ref-type&gt;&lt;contributors&gt;&lt;authors&gt;&lt;author&gt;Oegema, R.&lt;/author&gt;&lt;author&gt;de Klein, A.&lt;/author&gt;&lt;author&gt;Verkerk, A. J.&lt;/author&gt;&lt;author&gt;Schot, R.&lt;/author&gt;&lt;author&gt;Dumee, B.&lt;/author&gt;&lt;author&gt;Douben, H.&lt;/author&gt;&lt;author&gt;Eussen, B.&lt;/author&gt;&lt;author&gt;Dubbel, L.&lt;/author&gt;&lt;author&gt;Poddighe, P. J.&lt;/author&gt;&lt;author&gt;van der Laar, I.&lt;/author&gt;&lt;author&gt;Dobyns, W. B.&lt;/author&gt;&lt;author&gt;van der Spek, P. J.&lt;/author&gt;&lt;author&gt;Lequin, M. H.&lt;/author&gt;&lt;author&gt;de Coo, I. F. M.&lt;/author&gt;&lt;author&gt;de Wit, M. C. Y.&lt;/author&gt;&lt;author&gt;Wessels, M. W.&lt;/author&gt;&lt;author&gt;Mancini, G. M. S.&lt;/author&gt;&lt;/authors&gt;&lt;/contributors&gt;&lt;titles&gt;&lt;title&gt;Distinctive Phenotypic Abnormalities Associated with Submicroscopic 21q22 Deletion Including DYRK1A&lt;/title&gt;&lt;secondary-title&gt;Molecular syndromology&lt;/secondary-title&gt;&lt;alt-title&gt;Mol Syndromol&lt;/alt-title&gt;&lt;/titles&gt;&lt;periodical&gt;&lt;full-title&gt;Molecular Syndromology&lt;/full-title&gt;&lt;/periodical&gt;&lt;pages&gt;113-120&lt;/pages&gt;&lt;volume&gt;1&lt;/volume&gt;&lt;number&gt;3&lt;/number&gt;&lt;edition&gt;2010/09/14&lt;/edition&gt;&lt;dates&gt;&lt;year&gt;2010&lt;/year&gt;&lt;/dates&gt;&lt;publisher&gt;S. Karger AG&lt;/publisher&gt;&lt;isbn&gt;1661-8769&amp;#xD;1661-8777&lt;/isbn&gt;&lt;accession-num&gt;21031080&lt;/accession-num&gt;&lt;urls&gt;&lt;related-urls&gt;&lt;url&gt;https://pubmed.ncbi.nlm.nih.gov/21031080&lt;/url&gt;&lt;url&gt;https://www.ncbi.nlm.nih.gov/pmc/articles/PMC2957846/&lt;/url&gt;&lt;/related-urls&gt;&lt;/urls&gt;&lt;electronic-resource-num&gt;10.1159/000320113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4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aletto_2012</w:t>
            </w:r>
            <w:hyperlink w:anchor="_ENREF_448" w:tooltip="Valetto, 2012 #27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xldHRvPC9BdXRob3I+PFllYXI+MjAxMjwvWWVhcj48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xldHRvPC9BdXRob3I+PFllYXI+MjAxMjwvWWVhcj48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4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i_2015</w:t>
            </w:r>
            <w:hyperlink w:anchor="_ENREF_449" w:tooltip="Ji, 2015 #27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aTwvQXV0aG9yPjxZZWFyPjIwMTU8L1llYXI+PFJlY051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aTwvQXV0aG9yPjxZZWFyPjIwMTU8L1llYXI+PFJlY051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4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34A42A8" w14:textId="47839AAC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1:36415707-42180291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2EBF5EF" w14:textId="4BAF0258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tart of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 to end of Patient 1 in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Oegema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19D6B56F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AFE7AEE" w14:textId="5BF12CB0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FBEBA5A" w14:textId="6812B122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1:37450000-3793100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2FFF563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0759B4D" w14:textId="69B4E63A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AD3A59F" w14:textId="49BE1F36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1:38528131-3900913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485BE00" w14:textId="2DBC8F00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Yamamoto Patient 5 from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Valetto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3616F" w14:paraId="0D59938C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A80C362" w14:textId="77777777" w:rsidR="00276DF4" w:rsidRPr="0036442A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6442A">
              <w:rPr>
                <w:rFonts w:asciiTheme="minorHAnsi" w:eastAsia="Times New Roman" w:hAnsiTheme="minorHAnsi" w:cstheme="minorHAnsi"/>
                <w:sz w:val="16"/>
                <w:szCs w:val="16"/>
              </w:rPr>
              <w:t>APP (21q21.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8D467B5" w14:textId="77777777" w:rsidR="00276DF4" w:rsidRPr="0036442A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6442A">
              <w:rPr>
                <w:rFonts w:asciiTheme="minorHAnsi" w:eastAsia="Times New Roman" w:hAnsiTheme="minorHAnsi" w:cstheme="minorHAnsi"/>
                <w:sz w:val="16"/>
                <w:szCs w:val="16"/>
              </w:rPr>
              <w:t>chr21:25880549-2617112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79B742E" w14:textId="77777777" w:rsidR="00276DF4" w:rsidRPr="0036442A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6442A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1C4D1FD" w14:textId="108F9F6B" w:rsidR="00276DF4" w:rsidRPr="00B9777F" w:rsidRDefault="00241CA8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6B8C979" w14:textId="77777777" w:rsidR="00276DF4" w:rsidRPr="0036442A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6442A">
              <w:rPr>
                <w:rFonts w:asciiTheme="minorHAnsi" w:eastAsia="Times New Roman" w:hAnsiTheme="minorHAnsi" w:cstheme="minorHAnsi"/>
                <w:sz w:val="16"/>
                <w:szCs w:val="16"/>
              </w:rPr>
              <w:t>chr21:27252860-2754344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A161CBF" w14:textId="49E8F50E" w:rsidR="00276DF4" w:rsidRPr="0036442A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6442A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276DF4" w:rsidRPr="0033616F" w14:paraId="6081D860" w14:textId="77777777" w:rsidTr="00560423"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9E3D3AB" w14:textId="77777777" w:rsidR="00276DF4" w:rsidRPr="00474F4B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43C16D8" w14:textId="77777777" w:rsidR="00276DF4" w:rsidRPr="00474F4B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045407F" w14:textId="77777777" w:rsidR="00276DF4" w:rsidRPr="00474F4B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BC834C9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A9DC509" w14:textId="77777777" w:rsidR="00276DF4" w:rsidRPr="00474F4B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19C9EB8" w14:textId="77777777" w:rsidR="00276DF4" w:rsidRPr="00474F4B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0A5D47" w:rsidRPr="0033616F" w14:paraId="0D522232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53EBA48" w14:textId="77777777" w:rsidR="000A5D47" w:rsidRDefault="000A5D47" w:rsidP="0001015D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Cat-eye</w:t>
            </w:r>
          </w:p>
          <w:p w14:paraId="680ED56C" w14:textId="0B24FE5C" w:rsidR="000A5D47" w:rsidRPr="00474F4B" w:rsidRDefault="000A5D47" w:rsidP="0001015D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(22q11.1-q11.21)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C1E6CB3" w14:textId="68373A70" w:rsidR="000A5D47" w:rsidRPr="00474F4B" w:rsidRDefault="000A5D47" w:rsidP="0001015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chr22:17392953-1859186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hideMark/>
          </w:tcPr>
          <w:p w14:paraId="563CC80C" w14:textId="69D70BFC" w:rsidR="000A5D47" w:rsidRPr="00474F4B" w:rsidRDefault="000A5D47" w:rsidP="0001015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B5DF5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4D356F6" w14:textId="4F1E6A83" w:rsidR="000A5D47" w:rsidRPr="00B9777F" w:rsidRDefault="000A5D47" w:rsidP="0001015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cDermid_2002</w:t>
            </w:r>
            <w:hyperlink w:anchor="_ENREF_450" w:tooltip="McDermid, 2002 #52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cDermid&lt;/Author&gt;&lt;Year&gt;2002&lt;/Year&gt;&lt;RecNum&gt;521&lt;/RecNum&gt;&lt;DisplayText&gt;&lt;style face="superscript"&gt;450&lt;/style&gt;&lt;/DisplayText&gt;&lt;record&gt;&lt;rec-number&gt;521&lt;/rec-number&gt;&lt;foreign-keys&gt;&lt;key app="EN" db-id="p9wv00a5yez0v1et5awv9pfoepd0x5dtwwpt" timestamp="1625674868"&gt;521&lt;/key&gt;&lt;/foreign-keys&gt;&lt;ref-type name="Journal Article"&gt;17&lt;/ref-type&gt;&lt;contributors&gt;&lt;authors&gt;&lt;author&gt;McDermid, Heather E.&lt;/author&gt;&lt;author&gt;Morrow, Bernice E.&lt;/author&gt;&lt;/authors&gt;&lt;/contributors&gt;&lt;auth-address&gt;Department of Biological Sciences, University of Alberta, Edmonton, Alberta, Canada.&lt;/auth-address&gt;&lt;titles&gt;&lt;title&gt;Genomic disorders on 22q11&lt;/title&gt;&lt;secondary-title&gt;American journal of human genetics&lt;/secondary-title&gt;&lt;alt-title&gt;Am J Hum Genet&lt;/alt-title&gt;&lt;/titles&gt;&lt;periodical&gt;&lt;full-title&gt;Am J Hum Genet&lt;/full-title&gt;&lt;abbr-1&gt;American journal of human genetics&lt;/abbr-1&gt;&lt;/periodical&gt;&lt;alt-periodical&gt;&lt;full-title&gt;Am J Hum Genet&lt;/full-title&gt;&lt;abbr-1&gt;American journal of human genetics&lt;/abbr-1&gt;&lt;/alt-periodical&gt;&lt;pages&gt;1077-1088&lt;/pages&gt;&lt;volume&gt;70&lt;/volume&gt;&lt;number&gt;5&lt;/number&gt;&lt;keywords&gt;&lt;keyword&gt;Chromosome Aberrations&lt;/keyword&gt;&lt;/keywords&gt;&lt;dates&gt;&lt;year&gt;2002&lt;/year&gt;&lt;pub-dates&gt;&lt;date&gt;2002/05//&lt;/date&gt;&lt;/pub-dates&gt;&lt;/dates&gt;&lt;isbn&gt;0002-9297&lt;/isbn&gt;&lt;accession-num&gt;11925570&lt;/accession-num&gt;&lt;urls&gt;&lt;related-urls&gt;&lt;url&gt;http://europepmc.org/abstract/MED/11925570&lt;/url&gt;&lt;url&gt;https://doi.org/10.1086/340363&lt;/url&gt;&lt;url&gt;https://europepmc.org/articles/PMC447586&lt;/url&gt;&lt;url&gt;https://europepmc.org/articles/PMC447586?pdf=render&lt;/url&gt;&lt;/related-urls&gt;&lt;/urls&gt;&lt;electronic-resource-num&gt;10.1086/340363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riek_2006</w:t>
            </w:r>
            <w:hyperlink w:anchor="_ENREF_451" w:tooltip="Kriek, 2006 #52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cmllazwvQXV0aG9yPjxZZWFyPjIwMDY8L1llYXI+PFJl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cmllazwvQXV0aG9yPjxZZWFyPjIwMDY8L1llYXI+PFJl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Zhang_2015</w:t>
            </w:r>
            <w:hyperlink w:anchor="_ENREF_452" w:tooltip="Zhang, 2015 #52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aaGFuZzwvQXV0aG9yPjxZZWFyPjIwMTU8L1llYXI+PFJl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aaGFuZzwvQXV0aG9yPjxZZWFyPjIwMTU8L1llYXI+PFJl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ABC1D11" w14:textId="633B99E2" w:rsidR="000A5D47" w:rsidRPr="00474F4B" w:rsidRDefault="000A5D47" w:rsidP="0001015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chr22:17392953-18591860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DB3FF33" w14:textId="7E5B6775" w:rsidR="000A5D47" w:rsidRPr="00474F4B" w:rsidRDefault="000A5D47" w:rsidP="0001015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0A5D47" w:rsidRPr="00355E2F" w14:paraId="7656A655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C8CEE99" w14:textId="77777777" w:rsidR="000A5D47" w:rsidRPr="00355E2F" w:rsidRDefault="000A5D47" w:rsidP="0001015D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5AA4669" w14:textId="633BE720" w:rsidR="000A5D47" w:rsidRPr="00355E2F" w:rsidRDefault="000A5D47" w:rsidP="0001015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1015D">
              <w:rPr>
                <w:rFonts w:asciiTheme="minorHAnsi" w:eastAsia="Times New Roman" w:hAnsiTheme="minorHAnsi" w:cstheme="minorHAnsi"/>
                <w:sz w:val="16"/>
                <w:szCs w:val="16"/>
              </w:rPr>
              <w:t>chr22:17392953-2050942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</w:tcPr>
          <w:p w14:paraId="205C1A77" w14:textId="16975C08" w:rsidR="000A5D47" w:rsidRPr="00355E2F" w:rsidRDefault="000A5D47" w:rsidP="0001015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B5DF5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8700580" w14:textId="77777777" w:rsidR="000A5D47" w:rsidRPr="00B9777F" w:rsidRDefault="000A5D47" w:rsidP="0001015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C8FB0CD" w14:textId="31D6C54F" w:rsidR="000A5D47" w:rsidRPr="00355E2F" w:rsidRDefault="000A5D47" w:rsidP="0001015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1015D">
              <w:rPr>
                <w:rFonts w:asciiTheme="minorHAnsi" w:eastAsia="Times New Roman" w:hAnsiTheme="minorHAnsi" w:cstheme="minorHAnsi"/>
                <w:sz w:val="16"/>
                <w:szCs w:val="16"/>
              </w:rPr>
              <w:t>chr22:17392953-2050942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F7E963E" w14:textId="518E5573" w:rsidR="000A5D47" w:rsidRPr="00355E2F" w:rsidRDefault="000A5D47" w:rsidP="0001015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region between ClinGen CES and 22q11.2 ‘B’ breakpoint</w:t>
            </w:r>
          </w:p>
        </w:tc>
      </w:tr>
      <w:tr w:rsidR="000A5D47" w:rsidRPr="00355E2F" w14:paraId="3AF100EC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CFEAE42" w14:textId="77777777" w:rsidR="000A5D47" w:rsidRPr="00355E2F" w:rsidRDefault="000A5D47" w:rsidP="0001015D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16FEF79" w14:textId="28A4E2E0" w:rsidR="000A5D47" w:rsidRPr="00355E2F" w:rsidRDefault="000A5D47" w:rsidP="0001015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1015D">
              <w:rPr>
                <w:rFonts w:asciiTheme="minorHAnsi" w:eastAsia="Times New Roman" w:hAnsiTheme="minorHAnsi" w:cstheme="minorHAnsi"/>
                <w:sz w:val="16"/>
                <w:szCs w:val="16"/>
              </w:rPr>
              <w:t>chr22:17392953-2402130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</w:tcPr>
          <w:p w14:paraId="2E42B21A" w14:textId="47B24A97" w:rsidR="000A5D47" w:rsidRPr="00355E2F" w:rsidRDefault="000A5D47" w:rsidP="0001015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B5DF5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FB74B50" w14:textId="77777777" w:rsidR="000A5D47" w:rsidRPr="00B9777F" w:rsidRDefault="000A5D47" w:rsidP="0001015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5D11AEC" w14:textId="0FA78026" w:rsidR="000A5D47" w:rsidRPr="00355E2F" w:rsidRDefault="000A5D47" w:rsidP="0001015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1015D">
              <w:rPr>
                <w:rFonts w:asciiTheme="minorHAnsi" w:eastAsia="Times New Roman" w:hAnsiTheme="minorHAnsi" w:cstheme="minorHAnsi"/>
                <w:sz w:val="16"/>
                <w:szCs w:val="16"/>
              </w:rPr>
              <w:t>chr22:17392953-2402130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202A7EE" w14:textId="48520F8D" w:rsidR="000A5D47" w:rsidRPr="00355E2F" w:rsidRDefault="000A5D47" w:rsidP="0001015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region between ClinGen CES and 22q11.2 ‘F’ breakpoint</w:t>
            </w:r>
          </w:p>
        </w:tc>
      </w:tr>
      <w:tr w:rsidR="00276DF4" w:rsidRPr="00355E2F" w14:paraId="6F48BEA2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0CB5A36" w14:textId="1F400785" w:rsidR="00276DF4" w:rsidRPr="00355E2F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DGS/VCFS AB (22q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4508901" w14:textId="36A926E1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hr22:18912231-2028720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0A4DED5" w14:textId="77777777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0054155" w14:textId="08F1452D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ottlieb_1998</w:t>
            </w:r>
            <w:hyperlink w:anchor="_ENREF_453" w:tooltip="Gottlieb, 1998 #45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Gottlieb&lt;/Author&gt;&lt;Year&gt;1998&lt;/Year&gt;&lt;RecNum&gt;456&lt;/RecNum&gt;&lt;DisplayText&gt;&lt;style face="superscript"&gt;453&lt;/style&gt;&lt;/DisplayText&gt;&lt;record&gt;&lt;rec-number&gt;456&lt;/rec-number&gt;&lt;foreign-keys&gt;&lt;key app="EN" db-id="p9wv00a5yez0v1et5awv9pfoepd0x5dtwwpt" timestamp="1625605958"&gt;456&lt;/key&gt;&lt;/foreign-keys&gt;&lt;ref-type name="Journal Article"&gt;17&lt;/ref-type&gt;&lt;contributors&gt;&lt;authors&gt;&lt;author&gt;Gottlieb, S.&lt;/author&gt;&lt;author&gt;Driscoll, D. A.&lt;/author&gt;&lt;author&gt;Punnett, H. H.&lt;/author&gt;&lt;author&gt;Sellinger, B.&lt;/author&gt;&lt;author&gt;Emanuel, B. S.&lt;/author&gt;&lt;author&gt;Budarf, M. L.&lt;/author&gt;&lt;/authors&gt;&lt;/contributors&gt;&lt;titles&gt;&lt;title&gt;Characterization of 10p deletions suggests two nonoverlapping regions contribute to the DiGeorge syndrome phenotype&lt;/title&gt;&lt;secondary-title&gt;Am J Hum Genet&lt;/secondary-title&gt;&lt;alt-title&gt;American journal of human genetics&lt;/alt-title&gt;&lt;/titles&gt;&lt;periodical&gt;&lt;full-title&gt;Am J Hum Genet&lt;/full-title&gt;&lt;abbr-1&gt;American journal of human genetics&lt;/abbr-1&gt;&lt;/periodical&gt;&lt;alt-periodical&gt;&lt;full-title&gt;Am J Hum Genet&lt;/full-title&gt;&lt;abbr-1&gt;American journal of human genetics&lt;/abbr-1&gt;&lt;/alt-periodical&gt;&lt;pages&gt;495-8&lt;/pages&gt;&lt;volume&gt;62&lt;/volume&gt;&lt;number&gt;2&lt;/number&gt;&lt;edition&gt;1998/04/16&lt;/edition&gt;&lt;keywords&gt;&lt;keyword&gt;Chromosome Mapping&lt;/keyword&gt;&lt;keyword&gt;*Chromosomes, Human, Pair 10&lt;/keyword&gt;&lt;keyword&gt;Chromosomes, Human, Pair 22&lt;/keyword&gt;&lt;keyword&gt;DiGeorge Syndrome/*genetics&lt;/keyword&gt;&lt;keyword&gt;Female&lt;/keyword&gt;&lt;keyword&gt;*Gene Deletion&lt;/keyword&gt;&lt;keyword&gt;Genetic Markers&lt;/keyword&gt;&lt;keyword&gt;Humans&lt;/keyword&gt;&lt;keyword&gt;Male&lt;/keyword&gt;&lt;keyword&gt;Phenotype&lt;/keyword&gt;&lt;keyword&gt;Sequence Tagged Sites&lt;/keyword&gt;&lt;/keywords&gt;&lt;dates&gt;&lt;year&gt;1998&lt;/year&gt;&lt;pub-dates&gt;&lt;date&gt;Feb&lt;/date&gt;&lt;/pub-dates&gt;&lt;/dates&gt;&lt;isbn&gt;0002-9297 (Print)&amp;#xD;0002-9297&lt;/isbn&gt;&lt;accession-num&gt;9463325&lt;/accession-num&gt;&lt;urls&gt;&lt;/urls&gt;&lt;custom2&gt;PMC1376894&lt;/custom2&gt;&lt;electronic-resource-num&gt;10.1086/301718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cDermid_2002</w:t>
            </w:r>
            <w:hyperlink w:anchor="_ENREF_450" w:tooltip="McDermid, 2002 #52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cDermid&lt;/Author&gt;&lt;Year&gt;2002&lt;/Year&gt;&lt;RecNum&gt;521&lt;/RecNum&gt;&lt;DisplayText&gt;&lt;style face="superscript"&gt;450&lt;/style&gt;&lt;/DisplayText&gt;&lt;record&gt;&lt;rec-number&gt;521&lt;/rec-number&gt;&lt;foreign-keys&gt;&lt;key app="EN" db-id="p9wv00a5yez0v1et5awv9pfoepd0x5dtwwpt" timestamp="1625674868"&gt;521&lt;/key&gt;&lt;/foreign-keys&gt;&lt;ref-type name="Journal Article"&gt;17&lt;/ref-type&gt;&lt;contributors&gt;&lt;authors&gt;&lt;author&gt;McDermid, Heather E.&lt;/author&gt;&lt;author&gt;Morrow, Bernice E.&lt;/author&gt;&lt;/authors&gt;&lt;/contributors&gt;&lt;auth-address&gt;Department of Biological Sciences, University of Alberta, Edmonton, Alberta, Canada.&lt;/auth-address&gt;&lt;titles&gt;&lt;title&gt;Genomic disorders on 22q11&lt;/title&gt;&lt;secondary-title&gt;American journal of human genetics&lt;/secondary-title&gt;&lt;alt-title&gt;Am J Hum Genet&lt;/alt-title&gt;&lt;/titles&gt;&lt;periodical&gt;&lt;full-title&gt;Am J Hum Genet&lt;/full-title&gt;&lt;abbr-1&gt;American journal of human genetics&lt;/abbr-1&gt;&lt;/periodical&gt;&lt;alt-periodical&gt;&lt;full-title&gt;Am J Hum Genet&lt;/full-title&gt;&lt;abbr-1&gt;American journal of human genetics&lt;/abbr-1&gt;&lt;/alt-periodical&gt;&lt;pages&gt;1077-1088&lt;/pages&gt;&lt;volume&gt;70&lt;/volume&gt;&lt;number&gt;5&lt;/number&gt;&lt;keywords&gt;&lt;keyword&gt;Chromosome Aberrations&lt;/keyword&gt;&lt;/keywords&gt;&lt;dates&gt;&lt;year&gt;2002&lt;/year&gt;&lt;pub-dates&gt;&lt;date&gt;2002/05//&lt;/date&gt;&lt;/pub-dates&gt;&lt;/dates&gt;&lt;isbn&gt;0002-9297&lt;/isbn&gt;&lt;accession-num&gt;11925570&lt;/accession-num&gt;&lt;urls&gt;&lt;related-urls&gt;&lt;url&gt;http://europepmc.org/abstract/MED/11925570&lt;/url&gt;&lt;url&gt;https://doi.org/10.1086/340363&lt;/url&gt;&lt;url&gt;https://europepmc.org/articles/PMC447586&lt;/url&gt;&lt;url&gt;https://europepmc.org/articles/PMC447586?pdf=render&lt;/url&gt;&lt;/related-urls&gt;&lt;/urls&gt;&lt;electronic-resource-num&gt;10.1086/340363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aminsky_2011</w:t>
            </w:r>
            <w:hyperlink w:anchor="_ENREF_40" w:tooltip="Kaminsky, 2011 #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urnside_2015</w:t>
            </w:r>
            <w:hyperlink w:anchor="_ENREF_454" w:tooltip="Burnside, 2015 #4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urnside&lt;/Author&gt;&lt;Year&gt;2015&lt;/Year&gt;&lt;RecNum&gt;460&lt;/RecNum&gt;&lt;DisplayText&gt;&lt;style face="superscript"&gt;454&lt;/style&gt;&lt;/DisplayText&gt;&lt;record&gt;&lt;rec-number&gt;460&lt;/rec-number&gt;&lt;foreign-keys&gt;&lt;key app="EN" db-id="p9wv00a5yez0v1et5awv9pfoepd0x5dtwwpt" timestamp="1625606699"&gt;460&lt;/key&gt;&lt;/foreign-keys&gt;&lt;ref-type name="Journal Article"&gt;17&lt;/ref-type&gt;&lt;contributors&gt;&lt;authors&gt;&lt;author&gt;Burnside, R. D.&lt;/author&gt;&lt;/authors&gt;&lt;/contributors&gt;&lt;titles&gt;&lt;title&gt;22q11.21 Deletion Syndromes: A Review of Proximal, Central, and Distal Deletions and Their Associated Features&lt;/title&gt;&lt;secondary-title&gt;Cytogenetic and Genome Research&lt;/secondary-title&gt;&lt;/titles&gt;&lt;periodical&gt;&lt;full-title&gt;Cytogenetic and Genome Research&lt;/full-title&gt;&lt;/periodical&gt;&lt;pages&gt;89-99&lt;/pages&gt;&lt;volume&gt;146&lt;/volume&gt;&lt;number&gt;2&lt;/number&gt;&lt;dates&gt;&lt;year&gt;2015&lt;/year&gt;&lt;/dates&gt;&lt;isbn&gt;1424-8581&lt;/isbn&gt;&lt;urls&gt;&lt;related-urls&gt;&lt;url&gt;https://www.karger.com/DOI/10.1159/000438708&lt;/url&gt;&lt;/related-urls&gt;&lt;/urls&gt;&lt;electronic-resource-num&gt;10.1159/000438708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rrow_2018</w:t>
            </w:r>
            <w:hyperlink w:anchor="_ENREF_455" w:tooltip="Morrow, 2018 #4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Jyb3c8L0F1dGhvcj48WWVhcj4yMDE4PC9ZZWFyPjxS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wNzAtMjA4MTwvcGFnZXM+PHZv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Jyb3c8L0F1dGhvcj48WWVhcj4yMDE4PC9ZZWFyPjxS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wNzAtMjA4MTwvcGFnZXM+PHZv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4A83D4F" w14:textId="7F019DF4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hr22:18912231-2028720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544E66C" w14:textId="139CF548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355E2F" w14:paraId="5EB35B03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168AB41" w14:textId="58BC912D" w:rsidR="00276DF4" w:rsidRPr="00355E2F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DGS/VCFS AC (22q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77E9ABA" w14:textId="6DBEC046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3188D">
              <w:rPr>
                <w:rFonts w:asciiTheme="minorHAnsi" w:eastAsia="Times New Roman" w:hAnsiTheme="minorHAnsi" w:cstheme="minorHAnsi"/>
                <w:sz w:val="16"/>
                <w:szCs w:val="16"/>
              </w:rPr>
              <w:t>chr22:18832752-21047287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F02C1AA" w14:textId="2E84AEED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7CC6668" w14:textId="46FE57C5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urnside_2015</w:t>
            </w:r>
            <w:hyperlink w:anchor="_ENREF_454" w:tooltip="Burnside, 2015 #4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urnside&lt;/Author&gt;&lt;Year&gt;2015&lt;/Year&gt;&lt;RecNum&gt;460&lt;/RecNum&gt;&lt;DisplayText&gt;&lt;style face="superscript"&gt;454&lt;/style&gt;&lt;/DisplayText&gt;&lt;record&gt;&lt;rec-number&gt;460&lt;/rec-number&gt;&lt;foreign-keys&gt;&lt;key app="EN" db-id="p9wv00a5yez0v1et5awv9pfoepd0x5dtwwpt" timestamp="1625606699"&gt;460&lt;/key&gt;&lt;/foreign-keys&gt;&lt;ref-type name="Journal Article"&gt;17&lt;/ref-type&gt;&lt;contributors&gt;&lt;authors&gt;&lt;author&gt;Burnside, R. D.&lt;/author&gt;&lt;/authors&gt;&lt;/contributors&gt;&lt;titles&gt;&lt;title&gt;22q11.21 Deletion Syndromes: A Review of Proximal, Central, and Distal Deletions and Their Associated Features&lt;/title&gt;&lt;secondary-title&gt;Cytogenetic and Genome Research&lt;/secondary-title&gt;&lt;/titles&gt;&lt;periodical&gt;&lt;full-title&gt;Cytogenetic and Genome Research&lt;/full-title&gt;&lt;/periodical&gt;&lt;pages&gt;89-99&lt;/pages&gt;&lt;volume&gt;146&lt;/volume&gt;&lt;number&gt;2&lt;/number&gt;&lt;dates&gt;&lt;year&gt;2015&lt;/year&gt;&lt;/dates&gt;&lt;isbn&gt;1424-8581&lt;/isbn&gt;&lt;urls&gt;&lt;related-urls&gt;&lt;url&gt;https://www.karger.com/DOI/10.1159/000438708&lt;/url&gt;&lt;/related-urls&gt;&lt;/urls&gt;&lt;electronic-resource-num&gt;10.1159/000438708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rrow_2018</w:t>
            </w:r>
            <w:hyperlink w:anchor="_ENREF_455" w:tooltip="Morrow, 2018 #4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Jyb3c8L0F1dGhvcj48WWVhcj4yMDE4PC9ZZWFyPjxS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wNzAtMjA4MTwvcGFnZXM+PHZv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Jyb3c8L0F1dGhvcj48WWVhcj4yMDE4PC9ZZWFyPjxS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wNzAtMjA4MTwvcGFnZXM+PHZv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78180D8" w14:textId="439AAACA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3188D">
              <w:rPr>
                <w:rFonts w:asciiTheme="minorHAnsi" w:eastAsia="Times New Roman" w:hAnsiTheme="minorHAnsi" w:cstheme="minorHAnsi"/>
                <w:sz w:val="16"/>
                <w:szCs w:val="16"/>
              </w:rPr>
              <w:t>chr22:18832752-2104728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E38A8DE" w14:textId="5EF56304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rrespond to the region between the midpoints of breakpoints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A,C</w:t>
            </w:r>
            <w:proofErr w:type="gramEnd"/>
          </w:p>
        </w:tc>
      </w:tr>
      <w:tr w:rsidR="00276DF4" w:rsidRPr="00355E2F" w14:paraId="099F2227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2D5ED0C" w14:textId="77777777" w:rsidR="00276DF4" w:rsidRPr="00355E2F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DGS/VCFS AD (22q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3F3C8DE" w14:textId="77777777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hr22:18912231-2146567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A6DA884" w14:textId="77777777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BE6AED0" w14:textId="0D4F234B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ottlieb_1998</w:t>
            </w:r>
            <w:hyperlink w:anchor="_ENREF_453" w:tooltip="Gottlieb, 1998 #45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Gottlieb&lt;/Author&gt;&lt;Year&gt;1998&lt;/Year&gt;&lt;RecNum&gt;456&lt;/RecNum&gt;&lt;DisplayText&gt;&lt;style face="superscript"&gt;453&lt;/style&gt;&lt;/DisplayText&gt;&lt;record&gt;&lt;rec-number&gt;456&lt;/rec-number&gt;&lt;foreign-keys&gt;&lt;key app="EN" db-id="p9wv00a5yez0v1et5awv9pfoepd0x5dtwwpt" timestamp="1625605958"&gt;456&lt;/key&gt;&lt;/foreign-keys&gt;&lt;ref-type name="Journal Article"&gt;17&lt;/ref-type&gt;&lt;contributors&gt;&lt;authors&gt;&lt;author&gt;Gottlieb, S.&lt;/author&gt;&lt;author&gt;Driscoll, D. A.&lt;/author&gt;&lt;author&gt;Punnett, H. H.&lt;/author&gt;&lt;author&gt;Sellinger, B.&lt;/author&gt;&lt;author&gt;Emanuel, B. S.&lt;/author&gt;&lt;author&gt;Budarf, M. L.&lt;/author&gt;&lt;/authors&gt;&lt;/contributors&gt;&lt;titles&gt;&lt;title&gt;Characterization of 10p deletions suggests two nonoverlapping regions contribute to the DiGeorge syndrome phenotype&lt;/title&gt;&lt;secondary-title&gt;Am J Hum Genet&lt;/secondary-title&gt;&lt;alt-title&gt;American journal of human genetics&lt;/alt-title&gt;&lt;/titles&gt;&lt;periodical&gt;&lt;full-title&gt;Am J Hum Genet&lt;/full-title&gt;&lt;abbr-1&gt;American journal of human genetics&lt;/abbr-1&gt;&lt;/periodical&gt;&lt;alt-periodical&gt;&lt;full-title&gt;Am J Hum Genet&lt;/full-title&gt;&lt;abbr-1&gt;American journal of human genetics&lt;/abbr-1&gt;&lt;/alt-periodical&gt;&lt;pages&gt;495-8&lt;/pages&gt;&lt;volume&gt;62&lt;/volume&gt;&lt;number&gt;2&lt;/number&gt;&lt;edition&gt;1998/04/16&lt;/edition&gt;&lt;keywords&gt;&lt;keyword&gt;Chromosome Mapping&lt;/keyword&gt;&lt;keyword&gt;*Chromosomes, Human, Pair 10&lt;/keyword&gt;&lt;keyword&gt;Chromosomes, Human, Pair 22&lt;/keyword&gt;&lt;keyword&gt;DiGeorge Syndrome/*genetics&lt;/keyword&gt;&lt;keyword&gt;Female&lt;/keyword&gt;&lt;keyword&gt;*Gene Deletion&lt;/keyword&gt;&lt;keyword&gt;Genetic Markers&lt;/keyword&gt;&lt;keyword&gt;Humans&lt;/keyword&gt;&lt;keyword&gt;Male&lt;/keyword&gt;&lt;keyword&gt;Phenotype&lt;/keyword&gt;&lt;keyword&gt;Sequence Tagged Sites&lt;/keyword&gt;&lt;/keywords&gt;&lt;dates&gt;&lt;year&gt;1998&lt;/year&gt;&lt;pub-dates&gt;&lt;date&gt;Feb&lt;/date&gt;&lt;/pub-dates&gt;&lt;/dates&gt;&lt;isbn&gt;0002-9297 (Print)&amp;#xD;0002-9297&lt;/isbn&gt;&lt;accession-num&gt;9463325&lt;/accession-num&gt;&lt;urls&gt;&lt;/urls&gt;&lt;custom2&gt;PMC1376894&lt;/custom2&gt;&lt;electronic-resource-num&gt;10.1086/301718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cDermid_2002</w:t>
            </w:r>
            <w:hyperlink w:anchor="_ENREF_450" w:tooltip="McDermid, 2002 #52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cDermid&lt;/Author&gt;&lt;Year&gt;2002&lt;/Year&gt;&lt;RecNum&gt;521&lt;/RecNum&gt;&lt;DisplayText&gt;&lt;style face="superscript"&gt;450&lt;/style&gt;&lt;/DisplayText&gt;&lt;record&gt;&lt;rec-number&gt;521&lt;/rec-number&gt;&lt;foreign-keys&gt;&lt;key app="EN" db-id="p9wv00a5yez0v1et5awv9pfoepd0x5dtwwpt" timestamp="1625674868"&gt;521&lt;/key&gt;&lt;/foreign-keys&gt;&lt;ref-type name="Journal Article"&gt;17&lt;/ref-type&gt;&lt;contributors&gt;&lt;authors&gt;&lt;author&gt;McDermid, Heather E.&lt;/author&gt;&lt;author&gt;Morrow, Bernice E.&lt;/author&gt;&lt;/authors&gt;&lt;/contributors&gt;&lt;auth-address&gt;Department of Biological Sciences, University of Alberta, Edmonton, Alberta, Canada.&lt;/auth-address&gt;&lt;titles&gt;&lt;title&gt;Genomic disorders on 22q11&lt;/title&gt;&lt;secondary-title&gt;American journal of human genetics&lt;/secondary-title&gt;&lt;alt-title&gt;Am J Hum Genet&lt;/alt-title&gt;&lt;/titles&gt;&lt;periodical&gt;&lt;full-title&gt;Am J Hum Genet&lt;/full-title&gt;&lt;abbr-1&gt;American journal of human genetics&lt;/abbr-1&gt;&lt;/periodical&gt;&lt;alt-periodical&gt;&lt;full-title&gt;Am J Hum Genet&lt;/full-title&gt;&lt;abbr-1&gt;American journal of human genetics&lt;/abbr-1&gt;&lt;/alt-periodical&gt;&lt;pages&gt;1077-1088&lt;/pages&gt;&lt;volume&gt;70&lt;/volume&gt;&lt;number&gt;5&lt;/number&gt;&lt;keywords&gt;&lt;keyword&gt;Chromosome Aberrations&lt;/keyword&gt;&lt;/keywords&gt;&lt;dates&gt;&lt;year&gt;2002&lt;/year&gt;&lt;pub-dates&gt;&lt;date&gt;2002/05//&lt;/date&gt;&lt;/pub-dates&gt;&lt;/dates&gt;&lt;isbn&gt;0002-9297&lt;/isbn&gt;&lt;accession-num&gt;11925570&lt;/accession-num&gt;&lt;urls&gt;&lt;related-urls&gt;&lt;url&gt;http://europepmc.org/abstract/MED/11925570&lt;/url&gt;&lt;url&gt;https://doi.org/10.1086/340363&lt;/url&gt;&lt;url&gt;https://europepmc.org/articles/PMC447586&lt;/url&gt;&lt;url&gt;https://europepmc.org/articles/PMC447586?pdf=render&lt;/url&gt;&lt;/related-urls&gt;&lt;/urls&gt;&lt;electronic-resource-num&gt;10.1086/340363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aminsky_2011</w:t>
            </w:r>
            <w:hyperlink w:anchor="_ENREF_40" w:tooltip="Kaminsky, 2011 #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urnside_2015</w:t>
            </w:r>
            <w:hyperlink w:anchor="_ENREF_454" w:tooltip="Burnside, 2015 #4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urnside&lt;/Author&gt;&lt;Year&gt;2015&lt;/Year&gt;&lt;RecNum&gt;460&lt;/RecNum&gt;&lt;DisplayText&gt;&lt;style face="superscript"&gt;454&lt;/style&gt;&lt;/DisplayText&gt;&lt;record&gt;&lt;rec-number&gt;460&lt;/rec-number&gt;&lt;foreign-keys&gt;&lt;key app="EN" db-id="p9wv00a5yez0v1et5awv9pfoepd0x5dtwwpt" timestamp="1625606699"&gt;460&lt;/key&gt;&lt;/foreign-keys&gt;&lt;ref-type name="Journal Article"&gt;17&lt;/ref-type&gt;&lt;contributors&gt;&lt;authors&gt;&lt;author&gt;Burnside, R. D.&lt;/author&gt;&lt;/authors&gt;&lt;/contributors&gt;&lt;titles&gt;&lt;title&gt;22q11.21 Deletion Syndromes: A Review of Proximal, Central, and Distal Deletions and Their Associated Features&lt;/title&gt;&lt;secondary-title&gt;Cytogenetic and Genome Research&lt;/secondary-title&gt;&lt;/titles&gt;&lt;periodical&gt;&lt;full-title&gt;Cytogenetic and Genome Research&lt;/full-title&gt;&lt;/periodical&gt;&lt;pages&gt;89-99&lt;/pages&gt;&lt;volume&gt;146&lt;/volume&gt;&lt;number&gt;2&lt;/number&gt;&lt;dates&gt;&lt;year&gt;2015&lt;/year&gt;&lt;/dates&gt;&lt;isbn&gt;1424-8581&lt;/isbn&gt;&lt;urls&gt;&lt;related-urls&gt;&lt;url&gt;https://www.karger.com/DOI/10.1159/000438708&lt;/url&gt;&lt;/related-urls&gt;&lt;/urls&gt;&lt;electronic-resource-num&gt;10.1159/000438708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rrow_2018</w:t>
            </w:r>
            <w:hyperlink w:anchor="_ENREF_455" w:tooltip="Morrow, 2018 #4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Jyb3c8L0F1dGhvcj48WWVhcj4yMDE4PC9ZZWFyPjxS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wNzAtMjA4MTwvcGFnZXM+PHZv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Jyb3c8L0F1dGhvcj48WWVhcj4yMDE4PC9ZZWFyPjxS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wNzAtMjA4MTwvcGFnZXM+PHZv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BCD39C1" w14:textId="5E4715A1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hr22:18912231-2146567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B2D72F0" w14:textId="7614FA64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355E2F" w14:paraId="09D324EE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4C6415D" w14:textId="48D8EE4B" w:rsidR="00276DF4" w:rsidRPr="00355E2F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DGS/VCFS BD (22q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4C67802" w14:textId="52685849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hr22:20287208-2146567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CF6BBCB" w14:textId="77777777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08F3723" w14:textId="067297FE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ump_2014</w:t>
            </w: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hyperlink w:anchor="_ENREF_456" w:tooltip="Rump, 2014 #45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Rump&lt;/Author&gt;&lt;Year&gt;2014&lt;/Year&gt;&lt;RecNum&gt;459&lt;/RecNum&gt;&lt;DisplayText&gt;&lt;style face="superscript"&gt;456&lt;/style&gt;&lt;/DisplayText&gt;&lt;record&gt;&lt;rec-number&gt;459&lt;/rec-number&gt;&lt;foreign-keys&gt;&lt;key app="EN" db-id="p9wv00a5yez0v1et5awv9pfoepd0x5dtwwpt" timestamp="1625606379"&gt;459&lt;/key&gt;&lt;/foreign-keys&gt;&lt;ref-type name="Journal Article"&gt;17&lt;/ref-type&gt;&lt;contributors&gt;&lt;authors&gt;&lt;author&gt;Rump, Patrick&lt;/author&gt;&lt;author&gt;de Leeuw, Nicole&lt;/author&gt;&lt;author&gt;van Essen, Anthonie J.&lt;/author&gt;&lt;author&gt;Verschuuren-Bemelmans, Corien C.&lt;/author&gt;&lt;author&gt;Veenstra-Knol, Hermine E.&lt;/author&gt;&lt;author&gt;Swinkels, Mariëlle E. M.&lt;/author&gt;&lt;author&gt;Oostdijk, Wilma&lt;/author&gt;&lt;author&gt;Ruivenkamp, Claudia&lt;/author&gt;&lt;author&gt;Reardon, Willie&lt;/author&gt;&lt;author&gt;de Munnik, Sonja&lt;/author&gt;&lt;author&gt;Ruiter, Mariken&lt;/author&gt;&lt;author&gt;Frumkin, Ayala&lt;/author&gt;&lt;author&gt;Lev, Dorit&lt;/author&gt;&lt;author&gt;Evers, Christina&lt;/author&gt;&lt;author&gt;Sikkema-Raddatz, Birgit&lt;/author&gt;&lt;author&gt;Dijkhuizen, Trijnie&lt;/author&gt;&lt;author&gt;van Ravenswaaij-Arts, Conny M.&lt;/author&gt;&lt;/authors&gt;&lt;/contributors&gt;&lt;titles&gt;&lt;title&gt;Central 22q11.2 deletions&lt;/title&gt;&lt;secondary-title&gt;American Journal of Medical Genetics Part A&lt;/secondary-title&gt;&lt;/titles&gt;&lt;periodical&gt;&lt;full-title&gt;American Journal of Medical Genetics Part A&lt;/full-title&gt;&lt;/periodical&gt;&lt;pages&gt;2707-2723&lt;/pages&gt;&lt;volume&gt;164&lt;/volume&gt;&lt;number&gt;11&lt;/number&gt;&lt;keywords&gt;&lt;keyword&gt;22q11.2&lt;/keyword&gt;&lt;keyword&gt;deletion&lt;/keyword&gt;&lt;keyword&gt;atypical&lt;/keyword&gt;&lt;keyword&gt;distal&lt;/keyword&gt;&lt;keyword&gt;TBX1&lt;/keyword&gt;&lt;keyword&gt;CRKL&lt;/keyword&gt;&lt;keyword&gt;MAPK1&lt;/keyword&gt;&lt;/keywords&gt;&lt;dates&gt;&lt;year&gt;2014&lt;/year&gt;&lt;pub-dates&gt;&lt;date&gt;2014/11/01&lt;/date&gt;&lt;/pub-dates&gt;&lt;/dates&gt;&lt;publisher&gt;John Wiley &amp;amp; Sons, Ltd&lt;/publisher&gt;&lt;isbn&gt;1552-4825&lt;/isbn&gt;&lt;work-type&gt;https://doi.org/10.1002/ajmg.a.36711&lt;/work-type&gt;&lt;urls&gt;&lt;related-urls&gt;&lt;url&gt;https://doi.org/10.1002/ajmg.a.36711&lt;/url&gt;&lt;/related-urls&gt;&lt;/urls&gt;&lt;electronic-resource-num&gt;https://doi.org/10.1002/ajmg.a.36711&lt;/electronic-resource-num&gt;&lt;access-date&gt;2021/07/0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urnside_2015</w:t>
            </w:r>
            <w:hyperlink w:anchor="_ENREF_454" w:tooltip="Burnside, 2015 #4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urnside&lt;/Author&gt;&lt;Year&gt;2015&lt;/Year&gt;&lt;RecNum&gt;460&lt;/RecNum&gt;&lt;DisplayText&gt;&lt;style face="superscript"&gt;454&lt;/style&gt;&lt;/DisplayText&gt;&lt;record&gt;&lt;rec-number&gt;460&lt;/rec-number&gt;&lt;foreign-keys&gt;&lt;key app="EN" db-id="p9wv00a5yez0v1et5awv9pfoepd0x5dtwwpt" timestamp="1625606699"&gt;460&lt;/key&gt;&lt;/foreign-keys&gt;&lt;ref-type name="Journal Article"&gt;17&lt;/ref-type&gt;&lt;contributors&gt;&lt;authors&gt;&lt;author&gt;Burnside, R. D.&lt;/author&gt;&lt;/authors&gt;&lt;/contributors&gt;&lt;titles&gt;&lt;title&gt;22q11.21 Deletion Syndromes: A Review of Proximal, Central, and Distal Deletions and Their Associated Features&lt;/title&gt;&lt;secondary-title&gt;Cytogenetic and Genome Research&lt;/secondary-title&gt;&lt;/titles&gt;&lt;periodical&gt;&lt;full-title&gt;Cytogenetic and Genome Research&lt;/full-title&gt;&lt;/periodical&gt;&lt;pages&gt;89-99&lt;/pages&gt;&lt;volume&gt;146&lt;/volume&gt;&lt;number&gt;2&lt;/number&gt;&lt;dates&gt;&lt;year&gt;2015&lt;/year&gt;&lt;/dates&gt;&lt;isbn&gt;1424-8581&lt;/isbn&gt;&lt;urls&gt;&lt;related-urls&gt;&lt;url&gt;https://www.karger.com/DOI/10.1159/000438708&lt;/url&gt;&lt;/related-urls&gt;&lt;/urls&gt;&lt;electronic-resource-num&gt;10.1159/000438708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rrow_2018</w:t>
            </w:r>
            <w:hyperlink w:anchor="_ENREF_455" w:tooltip="Morrow, 2018 #4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Jyb3c8L0F1dGhvcj48WWVhcj4yMDE4PC9ZZWFyPjxS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wNzAtMjA4MTwvcGFnZXM+PHZv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Jyb3c8L0F1dGhvcj48WWVhcj4yMDE4PC9ZZWFyPjxS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wNzAtMjA4MTwvcGFnZXM+PHZv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142EBC5" w14:textId="6182FF5E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hr22:20287208-2146567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F5BA4EE" w14:textId="0DE6A82B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355E2F" w14:paraId="50E6BFE0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7F927BA" w14:textId="453AA0CB" w:rsidR="00276DF4" w:rsidRPr="00355E2F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DGS/VCFS CD (22q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C75F319" w14:textId="0263F72C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3188D">
              <w:rPr>
                <w:rFonts w:asciiTheme="minorHAnsi" w:eastAsia="Times New Roman" w:hAnsiTheme="minorHAnsi" w:cstheme="minorHAnsi"/>
                <w:sz w:val="16"/>
                <w:szCs w:val="16"/>
              </w:rPr>
              <w:t>chr22:21047287-2164088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3FBC878" w14:textId="6C58AD5A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D467AE3" w14:textId="28681D81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ump_2014</w:t>
            </w:r>
            <w:hyperlink w:anchor="_ENREF_456" w:tooltip="Rump, 2014 #45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Rump&lt;/Author&gt;&lt;Year&gt;2014&lt;/Year&gt;&lt;RecNum&gt;459&lt;/RecNum&gt;&lt;DisplayText&gt;&lt;style face="superscript"&gt;456&lt;/style&gt;&lt;/DisplayText&gt;&lt;record&gt;&lt;rec-number&gt;459&lt;/rec-number&gt;&lt;foreign-keys&gt;&lt;key app="EN" db-id="p9wv00a5yez0v1et5awv9pfoepd0x5dtwwpt" timestamp="1625606379"&gt;459&lt;/key&gt;&lt;/foreign-keys&gt;&lt;ref-type name="Journal Article"&gt;17&lt;/ref-type&gt;&lt;contributors&gt;&lt;authors&gt;&lt;author&gt;Rump, Patrick&lt;/author&gt;&lt;author&gt;de Leeuw, Nicole&lt;/author&gt;&lt;author&gt;van Essen, Anthonie J.&lt;/author&gt;&lt;author&gt;Verschuuren-Bemelmans, Corien C.&lt;/author&gt;&lt;author&gt;Veenstra-Knol, Hermine E.&lt;/author&gt;&lt;author&gt;Swinkels, Mariëlle E. M.&lt;/author&gt;&lt;author&gt;Oostdijk, Wilma&lt;/author&gt;&lt;author&gt;Ruivenkamp, Claudia&lt;/author&gt;&lt;author&gt;Reardon, Willie&lt;/author&gt;&lt;author&gt;de Munnik, Sonja&lt;/author&gt;&lt;author&gt;Ruiter, Mariken&lt;/author&gt;&lt;author&gt;Frumkin, Ayala&lt;/author&gt;&lt;author&gt;Lev, Dorit&lt;/author&gt;&lt;author&gt;Evers, Christina&lt;/author&gt;&lt;author&gt;Sikkema-Raddatz, Birgit&lt;/author&gt;&lt;author&gt;Dijkhuizen, Trijnie&lt;/author&gt;&lt;author&gt;van Ravenswaaij-Arts, Conny M.&lt;/author&gt;&lt;/authors&gt;&lt;/contributors&gt;&lt;titles&gt;&lt;title&gt;Central 22q11.2 deletions&lt;/title&gt;&lt;secondary-title&gt;American Journal of Medical Genetics Part A&lt;/secondary-title&gt;&lt;/titles&gt;&lt;periodical&gt;&lt;full-title&gt;American Journal of Medical Genetics Part A&lt;/full-title&gt;&lt;/periodical&gt;&lt;pages&gt;2707-2723&lt;/pages&gt;&lt;volume&gt;164&lt;/volume&gt;&lt;number&gt;11&lt;/number&gt;&lt;keywords&gt;&lt;keyword&gt;22q11.2&lt;/keyword&gt;&lt;keyword&gt;deletion&lt;/keyword&gt;&lt;keyword&gt;atypical&lt;/keyword&gt;&lt;keyword&gt;distal&lt;/keyword&gt;&lt;keyword&gt;TBX1&lt;/keyword&gt;&lt;keyword&gt;CRKL&lt;/keyword&gt;&lt;keyword&gt;MAPK1&lt;/keyword&gt;&lt;/keywords&gt;&lt;dates&gt;&lt;year&gt;2014&lt;/year&gt;&lt;pub-dates&gt;&lt;date&gt;2014/11/01&lt;/date&gt;&lt;/pub-dates&gt;&lt;/dates&gt;&lt;publisher&gt;John Wiley &amp;amp; Sons, Ltd&lt;/publisher&gt;&lt;isbn&gt;1552-4825&lt;/isbn&gt;&lt;work-type&gt;https://doi.org/10.1002/ajmg.a.36711&lt;/work-type&gt;&lt;urls&gt;&lt;related-urls&gt;&lt;url&gt;https://doi.org/10.1002/ajmg.a.36711&lt;/url&gt;&lt;/related-urls&gt;&lt;/urls&gt;&lt;electronic-resource-num&gt;https://doi.org/10.1002/ajmg.a.36711&lt;/electronic-resource-num&gt;&lt;access-date&gt;2021/07/0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urnside_2015</w:t>
            </w:r>
            <w:hyperlink w:anchor="_ENREF_454" w:tooltip="Burnside, 2015 #4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urnside&lt;/Author&gt;&lt;Year&gt;2015&lt;/Year&gt;&lt;RecNum&gt;460&lt;/RecNum&gt;&lt;DisplayText&gt;&lt;style face="superscript"&gt;454&lt;/style&gt;&lt;/DisplayText&gt;&lt;record&gt;&lt;rec-number&gt;460&lt;/rec-number&gt;&lt;foreign-keys&gt;&lt;key app="EN" db-id="p9wv00a5yez0v1et5awv9pfoepd0x5dtwwpt" timestamp="1625606699"&gt;460&lt;/key&gt;&lt;/foreign-keys&gt;&lt;ref-type name="Journal Article"&gt;17&lt;/ref-type&gt;&lt;contributors&gt;&lt;authors&gt;&lt;author&gt;Burnside, R. D.&lt;/author&gt;&lt;/authors&gt;&lt;/contributors&gt;&lt;titles&gt;&lt;title&gt;22q11.21 Deletion Syndromes: A Review of Proximal, Central, and Distal Deletions and Their Associated Features&lt;/title&gt;&lt;secondary-title&gt;Cytogenetic and Genome Research&lt;/secondary-title&gt;&lt;/titles&gt;&lt;periodical&gt;&lt;full-title&gt;Cytogenetic and Genome Research&lt;/full-title&gt;&lt;/periodical&gt;&lt;pages&gt;89-99&lt;/pages&gt;&lt;volume&gt;146&lt;/volume&gt;&lt;number&gt;2&lt;/number&gt;&lt;dates&gt;&lt;year&gt;2015&lt;/year&gt;&lt;/dates&gt;&lt;isbn&gt;1424-8581&lt;/isbn&gt;&lt;urls&gt;&lt;related-urls&gt;&lt;url&gt;https://www.karger.com/DOI/10.1159/000438708&lt;/url&gt;&lt;/related-urls&gt;&lt;/urls&gt;&lt;electronic-resource-num&gt;10.1159/000438708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oodward_2017</w:t>
            </w:r>
            <w:hyperlink w:anchor="_ENREF_457" w:tooltip="Woodward, 2019 #45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b29kd2FyZDwvQXV0aG9yPjxZZWFyPjIwMTk8L1llYXI+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b29kd2FyZDwvQXV0aG9yPjxZZWFyPjIwMTk8L1llYXI+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rrow_2018</w:t>
            </w:r>
            <w:hyperlink w:anchor="_ENREF_455" w:tooltip="Morrow, 2018 #4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Jyb3c8L0F1dGhvcj48WWVhcj4yMDE4PC9ZZWFyPjxS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wNzAtMjA4MTwvcGFnZXM+PHZv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Jyb3c8L0F1dGhvcj48WWVhcj4yMDE4PC9ZZWFyPjxS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wNzAtMjA4MTwvcGFnZXM+PHZv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3E52164" w14:textId="4004868E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3188D">
              <w:rPr>
                <w:rFonts w:asciiTheme="minorHAnsi" w:eastAsia="Times New Roman" w:hAnsiTheme="minorHAnsi" w:cstheme="minorHAnsi"/>
                <w:sz w:val="16"/>
                <w:szCs w:val="16"/>
              </w:rPr>
              <w:t>chr22:21047287-2164088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83EEBBE" w14:textId="0636EF59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rrespond to the region between the midpoints of breakpoints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,D</w:t>
            </w:r>
            <w:proofErr w:type="gramEnd"/>
          </w:p>
        </w:tc>
      </w:tr>
      <w:tr w:rsidR="00276DF4" w:rsidRPr="005D071C" w14:paraId="3287E030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43C6DD2" w14:textId="2A750430" w:rsidR="00276DF4" w:rsidRPr="0080618F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0618F">
              <w:rPr>
                <w:rFonts w:asciiTheme="minorHAnsi" w:eastAsia="Times New Roman" w:hAnsiTheme="minorHAnsi" w:cstheme="minorHAnsi"/>
                <w:sz w:val="16"/>
                <w:szCs w:val="16"/>
              </w:rPr>
              <w:t>DGS/VCFS Distal (22q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D4DBCFA" w14:textId="45EAAC15" w:rsidR="00276DF4" w:rsidRPr="0080618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0618F">
              <w:rPr>
                <w:rFonts w:asciiTheme="minorHAnsi" w:eastAsia="Times New Roman" w:hAnsiTheme="minorHAnsi" w:cstheme="minorHAnsi"/>
                <w:sz w:val="16"/>
                <w:szCs w:val="16"/>
              </w:rPr>
              <w:t>chr22:21917117-23649111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A577253" w14:textId="77777777" w:rsidR="00276DF4" w:rsidRPr="0080618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0618F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7C9BA23" w14:textId="38161CE2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auch_2005</w:t>
            </w:r>
            <w:hyperlink w:anchor="_ENREF_458" w:tooltip="Rauch, 2005 #42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XVjaDwvQXV0aG9yPjxZZWFyPjIwMDU8L1llYXI+PFJl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XVjaDwvQXV0aG9yPjxZZWFyPjIwMDU8L1llYXI+PFJl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n_2011</w:t>
            </w:r>
            <w:hyperlink w:anchor="_ENREF_459" w:tooltip="Tan, 2011 #45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48L0F1dGhvcj48WWVhcj4yMDExPC9ZZWFyPjxSZWNO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48L0F1dGhvcj48WWVhcj4yMDExPC9ZZWFyPjxSZWNO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ikhail_2014</w:t>
            </w:r>
            <w:hyperlink w:anchor="_ENREF_460" w:tooltip="Mikhail, 2014 #42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aWtoYWlsPC9BdXRob3I+PFllYXI+MjAxNDwvWWVhcj48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aWtoYWlsPC9BdXRob3I+PFllYXI+MjAxNDwvWWVhcj48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6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urnside_2015</w:t>
            </w:r>
            <w:hyperlink w:anchor="_ENREF_454" w:tooltip="Burnside, 2015 #4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urnside&lt;/Author&gt;&lt;Year&gt;2015&lt;/Year&gt;&lt;RecNum&gt;460&lt;/RecNum&gt;&lt;DisplayText&gt;&lt;style face="superscript"&gt;454&lt;/style&gt;&lt;/DisplayText&gt;&lt;record&gt;&lt;rec-number&gt;460&lt;/rec-number&gt;&lt;foreign-keys&gt;&lt;key app="EN" db-id="p9wv00a5yez0v1et5awv9pfoepd0x5dtwwpt" timestamp="1625606699"&gt;460&lt;/key&gt;&lt;/foreign-keys&gt;&lt;ref-type name="Journal Article"&gt;17&lt;/ref-type&gt;&lt;contributors&gt;&lt;authors&gt;&lt;author&gt;Burnside, R. D.&lt;/author&gt;&lt;/authors&gt;&lt;/contributors&gt;&lt;titles&gt;&lt;title&gt;22q11.21 Deletion Syndromes: A Review of Proximal, Central, and Distal Deletions and Their Associated Features&lt;/title&gt;&lt;secondary-title&gt;Cytogenetic and Genome Research&lt;/secondary-title&gt;&lt;/titles&gt;&lt;periodical&gt;&lt;full-title&gt;Cytogenetic and Genome Research&lt;/full-title&gt;&lt;/periodical&gt;&lt;pages&gt;89-99&lt;/pages&gt;&lt;volume&gt;146&lt;/volume&gt;&lt;number&gt;2&lt;/number&gt;&lt;dates&gt;&lt;year&gt;2015&lt;/year&gt;&lt;/dates&gt;&lt;isbn&gt;1424-8581&lt;/isbn&gt;&lt;urls&gt;&lt;related-urls&gt;&lt;url&gt;https://www.karger.com/DOI/10.1159/000438708&lt;/url&gt;&lt;/related-urls&gt;&lt;/urls&gt;&lt;electronic-resource-num&gt;10.1159/000438708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0F69E58" w14:textId="4BACC012" w:rsidR="00276DF4" w:rsidRPr="0080618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0618F">
              <w:rPr>
                <w:rFonts w:asciiTheme="minorHAnsi" w:eastAsia="Times New Roman" w:hAnsiTheme="minorHAnsi" w:cstheme="minorHAnsi"/>
                <w:sz w:val="16"/>
                <w:szCs w:val="16"/>
              </w:rPr>
              <w:t>chr22:21917117-2364911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0255058" w14:textId="71039209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0618F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5D071C" w14:paraId="2E415BD1" w14:textId="77777777" w:rsidTr="00B848B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2365134" w14:textId="77777777" w:rsidR="00276DF4" w:rsidRPr="0080618F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8D612C8" w14:textId="31486574" w:rsidR="00276DF4" w:rsidRPr="0080618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245CBD">
              <w:rPr>
                <w:rFonts w:asciiTheme="minorHAnsi" w:eastAsia="Times New Roman" w:hAnsiTheme="minorHAnsi" w:cstheme="minorHAnsi"/>
                <w:sz w:val="16"/>
                <w:szCs w:val="16"/>
              </w:rPr>
              <w:t>chr22:21640885-2504176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79B42CC" w14:textId="4B4437CE" w:rsidR="00276DF4" w:rsidRPr="0080618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A5E522A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F830F17" w14:textId="5E9D0A0B" w:rsidR="00276DF4" w:rsidRPr="0080618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245CBD">
              <w:rPr>
                <w:rFonts w:asciiTheme="minorHAnsi" w:eastAsia="Times New Roman" w:hAnsiTheme="minorHAnsi" w:cstheme="minorHAnsi"/>
                <w:sz w:val="16"/>
                <w:szCs w:val="16"/>
              </w:rPr>
              <w:t>chr22:21640885-2504176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21E6CC89" w14:textId="015B73B0" w:rsidR="00276DF4" w:rsidRPr="0080618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rrespond to the region between the midpoints of breakpoints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,H</w:t>
            </w:r>
            <w:proofErr w:type="gramEnd"/>
          </w:p>
        </w:tc>
      </w:tr>
      <w:tr w:rsidR="00276DF4" w:rsidRPr="00352926" w14:paraId="1E5A30F4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27B9D55" w14:textId="13BD03CE" w:rsidR="00276DF4" w:rsidRPr="0035292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2926">
              <w:rPr>
                <w:rFonts w:asciiTheme="minorHAnsi" w:eastAsia="Times New Roman" w:hAnsiTheme="minorHAnsi" w:cstheme="minorHAnsi"/>
                <w:sz w:val="16"/>
                <w:szCs w:val="16"/>
              </w:rPr>
              <w:t>Phelan-McDermid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352926">
              <w:rPr>
                <w:rFonts w:asciiTheme="minorHAnsi" w:eastAsia="Times New Roman" w:hAnsiTheme="minorHAnsi" w:cstheme="minorHAnsi"/>
                <w:sz w:val="16"/>
                <w:szCs w:val="16"/>
              </w:rPr>
              <w:t>(22q13.3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B4FC9FB" w14:textId="609B1E63" w:rsidR="00276DF4" w:rsidRPr="0035292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9051E">
              <w:rPr>
                <w:rFonts w:asciiTheme="minorHAnsi" w:eastAsia="Times New Roman" w:hAnsiTheme="minorHAnsi" w:cstheme="minorHAnsi"/>
                <w:sz w:val="16"/>
                <w:szCs w:val="16"/>
              </w:rPr>
              <w:t>chr22:41673833-4283913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F045EA7" w14:textId="114234FE" w:rsidR="00276DF4" w:rsidRPr="0035292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5AFF68C" w14:textId="71F0E956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har_2009</w:t>
            </w:r>
            <w:hyperlink w:anchor="_ENREF_461" w:tooltip="Dhar, 2010 #31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Dhar&lt;/Author&gt;&lt;Year&gt;2010&lt;/Year&gt;&lt;RecNum&gt;315&lt;/RecNum&gt;&lt;DisplayText&gt;&lt;style face="superscript"&gt;461&lt;/style&gt;&lt;/DisplayText&gt;&lt;record&gt;&lt;rec-number&gt;315&lt;/rec-number&gt;&lt;foreign-keys&gt;&lt;key app="EN" db-id="p9wv00a5yez0v1et5awv9pfoepd0x5dtwwpt" timestamp="1624750225"&gt;315&lt;/key&gt;&lt;/foreign-keys&gt;&lt;ref-type name="Journal Article"&gt;17&lt;/ref-type&gt;&lt;contributors&gt;&lt;authors&gt;&lt;author&gt;Dhar, S. U.&lt;/author&gt;&lt;author&gt;del Gaudio, D.&lt;/author&gt;&lt;author&gt;German, J. R.&lt;/author&gt;&lt;author&gt;Peters, S. U.&lt;/author&gt;&lt;author&gt;Ou, Z.&lt;/author&gt;&lt;author&gt;Bader, P. I.&lt;/author&gt;&lt;author&gt;Berg, J. S.&lt;/author&gt;&lt;author&gt;Blazo, M.&lt;/author&gt;&lt;author&gt;Brown, C. W.&lt;/author&gt;&lt;author&gt;Graham, B. H.&lt;/author&gt;&lt;author&gt;Grebe, T. A.&lt;/author&gt;&lt;author&gt;Lalani, S.&lt;/author&gt;&lt;author&gt;Irons, M.&lt;/author&gt;&lt;author&gt;Sparagana, S.&lt;/author&gt;&lt;author&gt;Williams, M.&lt;/author&gt;&lt;author&gt;Phillips Iii, J. A.&lt;/author&gt;&lt;author&gt;Beaudet, A. L.&lt;/author&gt;&lt;author&gt;Stankiewicz, P.&lt;/author&gt;&lt;author&gt;Patel, A.&lt;/author&gt;&lt;author&gt;Cheung, S. W.&lt;/author&gt;&lt;author&gt;Sahoo, T.&lt;/author&gt;&lt;/authors&gt;&lt;/contributors&gt;&lt;titles&gt;&lt;title&gt;22q13.3 deletion syndrome: Clinical and molecular analysis using array CGH&lt;/title&gt;&lt;secondary-title&gt;American Journal of Medical Genetics Part A&lt;/secondary-title&gt;&lt;/titles&gt;&lt;periodical&gt;&lt;full-title&gt;American Journal of Medical Genetics Part A&lt;/full-title&gt;&lt;/periodical&gt;&lt;pages&gt;573-581&lt;/pages&gt;&lt;volume&gt;152A&lt;/volume&gt;&lt;number&gt;3&lt;/number&gt;&lt;keywords&gt;&lt;keyword&gt;array CGH&lt;/keyword&gt;&lt;keyword&gt;autism spectrum disorders&lt;/keyword&gt;&lt;keyword&gt;developmental delay&lt;/keyword&gt;&lt;keyword&gt;SHANK3&lt;/keyword&gt;&lt;keyword&gt;speech delay&lt;/keyword&gt;&lt;keyword&gt;22q13.3 deletion syndrome&lt;/keyword&gt;&lt;/keywords&gt;&lt;dates&gt;&lt;year&gt;2010&lt;/year&gt;&lt;pub-dates&gt;&lt;date&gt;2010/03/01&lt;/date&gt;&lt;/pub-dates&gt;&lt;/dates&gt;&lt;publisher&gt;John Wiley &amp;amp; Sons, Ltd&lt;/publisher&gt;&lt;isbn&gt;1552-4825&lt;/isbn&gt;&lt;work-type&gt;https://doi.org/10.1002/ajmg.a.33253&lt;/work-type&gt;&lt;urls&gt;&lt;related-urls&gt;&lt;url&gt;https://doi.org/10.1002/ajmg.a.33253&lt;/url&gt;&lt;/related-urls&gt;&lt;/urls&gt;&lt;electronic-resource-num&gt;https://doi.org/10.1002/ajmg.a.33253&lt;/electronic-resource-num&gt;&lt;access-date&gt;2021/06/2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6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helan_2011</w:t>
            </w:r>
            <w:hyperlink w:anchor="_ENREF_462" w:tooltip="Phelan, 2011 #31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Phelan&lt;/Author&gt;&lt;Year&gt;2011&lt;/Year&gt;&lt;RecNum&gt;314&lt;/RecNum&gt;&lt;DisplayText&gt;&lt;style face="superscript"&gt;462&lt;/style&gt;&lt;/DisplayText&gt;&lt;record&gt;&lt;rec-number&gt;314&lt;/rec-number&gt;&lt;foreign-keys&gt;&lt;key app="EN" db-id="p9wv00a5yez0v1et5awv9pfoepd0x5dtwwpt" timestamp="1624749994"&gt;314&lt;/key&gt;&lt;/foreign-keys&gt;&lt;ref-type name="Journal Article"&gt;17&lt;/ref-type&gt;&lt;contributors&gt;&lt;authors&gt;&lt;author&gt;Phelan, K.&lt;/author&gt;&lt;author&gt;McDermid, H. E.&lt;/author&gt;&lt;/authors&gt;&lt;/contributors&gt;&lt;titles&gt;&lt;title&gt;The 22q13.3 Deletion Syndrome (Phelan-McDermid Syndrome)&lt;/title&gt;&lt;secondary-title&gt;Molecular Syndromology&lt;/secondary-title&gt;&lt;/titles&gt;&lt;periodical&gt;&lt;full-title&gt;Molecular Syndromology&lt;/full-title&gt;&lt;/periodical&gt;&lt;pages&gt;186-201&lt;/pages&gt;&lt;volume&gt;2&lt;/volume&gt;&lt;number&gt;3-5&lt;/number&gt;&lt;dates&gt;&lt;year&gt;2011&lt;/year&gt;&lt;/dates&gt;&lt;isbn&gt;1661-8769&lt;/isbn&gt;&lt;urls&gt;&lt;related-urls&gt;&lt;url&gt;https://www.karger.com/DOI/10.1159/000334260&lt;/url&gt;&lt;/related-urls&gt;&lt;/urls&gt;&lt;electronic-resource-num&gt;10.1159/000334260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6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bookmarkStart w:id="127" w:name="_Hlk75905446"/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n_2013</w:t>
            </w:r>
            <w:hyperlink w:anchor="_ENREF_463" w:tooltip="Han, 2013 #56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48L0F1dGhvcj48WWVhcj4yMDEzPC9ZZWFyPjxSZWNO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48L0F1dGhvcj48WWVhcj4yMDEzPC9ZZWFyPjxSZWNO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6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isciglio</w:t>
            </w:r>
            <w:bookmarkEnd w:id="127"/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_2014</w:t>
            </w:r>
            <w:hyperlink w:anchor="_ENREF_464" w:tooltip="Disciglio, 2014 #31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aXNjaWdsaW88L0F1dGhvcj48WWVhcj4yMDE0PC9ZZWFy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aXNjaWdsaW88L0F1dGhvcj48WWVhcj4yMDE0PC9ZZWFy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6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helan_2015</w:t>
            </w:r>
            <w:hyperlink w:anchor="_ENREF_465" w:tooltip="Phelan, 2015 #31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Phelan&lt;/Author&gt;&lt;Year&gt;2015&lt;/Year&gt;&lt;RecNum&gt;312&lt;/RecNum&gt;&lt;DisplayText&gt;&lt;style face="superscript"&gt;465&lt;/style&gt;&lt;/DisplayText&gt;&lt;record&gt;&lt;rec-number&gt;312&lt;/rec-number&gt;&lt;foreign-keys&gt;&lt;key app="EN" db-id="p9wv00a5yez0v1et5awv9pfoepd0x5dtwwpt" timestamp="1624749179"&gt;312&lt;/key&gt;&lt;/foreign-keys&gt;&lt;ref-type name="Journal Article"&gt;17&lt;/ref-type&gt;&lt;contributors&gt;&lt;authors&gt;&lt;author&gt;Phelan, Katy&lt;/author&gt;&lt;author&gt;Boccuto, Luigi&lt;/author&gt;&lt;author&gt;Rogers, R. Curtis&lt;/author&gt;&lt;author&gt;Sarasua, Sara M.&lt;/author&gt;&lt;author&gt;McDermid, Heather E.&lt;/author&gt;&lt;/authors&gt;&lt;/contributors&gt;&lt;titles&gt;&lt;title&gt;Letter to the editor regarding Disciglio et al.: Interstitial 22q13 deletions not involving SHANK3 gene: A new contiguous gene syndrome&lt;/title&gt;&lt;secondary-title&gt;American Journal of Medical Genetics Part A&lt;/secondary-title&gt;&lt;/titles&gt;&lt;periodical&gt;&lt;full-title&gt;American Journal of Medical Genetics Part A&lt;/full-title&gt;&lt;/periodical&gt;&lt;pages&gt;1679-1680&lt;/pages&gt;&lt;volume&gt;167&lt;/volume&gt;&lt;number&gt;7&lt;/number&gt;&lt;dates&gt;&lt;year&gt;2015&lt;/year&gt;&lt;pub-dates&gt;&lt;date&gt;2015/07/01&lt;/date&gt;&lt;/pub-dates&gt;&lt;/dates&gt;&lt;publisher&gt;John Wiley &amp;amp; Sons, Ltd&lt;/publisher&gt;&lt;isbn&gt;1552-4825&lt;/isbn&gt;&lt;work-type&gt;https://doi.org/10.1002/ajmg.a.36788&lt;/work-type&gt;&lt;urls&gt;&lt;related-urls&gt;&lt;url&gt;https://doi.org/10.1002/ajmg.a.36788&lt;/url&gt;&lt;/related-urls&gt;&lt;/urls&gt;&lt;electronic-resource-num&gt;https://doi.org/10.1002/ajmg.a.36788&lt;/electronic-resource-num&gt;&lt;access-date&gt;2021/06/2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6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Upadia_2017</w:t>
            </w:r>
            <w:hyperlink w:anchor="_ENREF_466" w:tooltip="Upadia, 2018 #31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Upadia&lt;/Author&gt;&lt;Year&gt;2018&lt;/Year&gt;&lt;RecNum&gt;313&lt;/RecNum&gt;&lt;DisplayText&gt;&lt;style face="superscript"&gt;466&lt;/style&gt;&lt;/DisplayText&gt;&lt;record&gt;&lt;rec-number&gt;313&lt;/rec-number&gt;&lt;foreign-keys&gt;&lt;key app="EN" db-id="p9wv00a5yez0v1et5awv9pfoepd0x5dtwwpt" timestamp="1624749654"&gt;313&lt;/key&gt;&lt;/foreign-keys&gt;&lt;ref-type name="Journal Article"&gt;17&lt;/ref-type&gt;&lt;contributors&gt;&lt;authors&gt;&lt;author&gt;Upadia, Jariya&lt;/author&gt;&lt;author&gt;Gonzales, Patrick R.&lt;/author&gt;&lt;author&gt;Atkinson, T. Prescott&lt;/author&gt;&lt;author&gt;Schroeder, Harry W.&lt;/author&gt;&lt;author&gt;Robin, Nathaniel H.&lt;/author&gt;&lt;author&gt;Rudy, Natasha L.&lt;/author&gt;&lt;author&gt;Mikhail, Fady M.&lt;/author&gt;&lt;/authors&gt;&lt;/contributors&gt;&lt;titles&gt;&lt;title&gt;A previously unrecognized 22q13.2 microdeletion syndrome that encompasses TCF20 and TNFRSF13C&lt;/title&gt;&lt;secondary-title&gt;American Journal of Medical Genetics Part A&lt;/secondary-title&gt;&lt;/titles&gt;&lt;periodical&gt;&lt;full-title&gt;American Journal of Medical Genetics Part A&lt;/full-title&gt;&lt;/periodical&gt;&lt;pages&gt;2791-2797&lt;/pages&gt;&lt;volume&gt;176&lt;/volume&gt;&lt;number&gt;12&lt;/number&gt;&lt;keywords&gt;&lt;keyword&gt;B-cell Activation Factor Receptor&lt;/keyword&gt;&lt;keyword&gt;hypogammaglobulinemia&lt;/keyword&gt;&lt;keyword&gt;Phelan-McDermid syndrome&lt;/keyword&gt;&lt;keyword&gt;SHANK3&lt;/keyword&gt;&lt;keyword&gt;TCF20&lt;/keyword&gt;&lt;keyword&gt;TNFRSF13C&lt;/keyword&gt;&lt;keyword&gt;22q13.2 microdeletion&lt;/keyword&gt;&lt;/keywords&gt;&lt;dates&gt;&lt;year&gt;2018&lt;/year&gt;&lt;pub-dates&gt;&lt;date&gt;2018/12/01&lt;/date&gt;&lt;/pub-dates&gt;&lt;/dates&gt;&lt;publisher&gt;John Wiley &amp;amp; Sons, Ltd&lt;/publisher&gt;&lt;isbn&gt;1552-4825&lt;/isbn&gt;&lt;work-type&gt;https://doi.org/10.1002/ajmg.a.40492&lt;/work-type&gt;&lt;urls&gt;&lt;related-urls&gt;&lt;url&gt;https://doi.org/10.1002/ajmg.a.40492&lt;/url&gt;&lt;/related-urls&gt;&lt;/urls&gt;&lt;electronic-resource-num&gt;https://doi.org/10.1002/ajmg.a.40492&lt;/electronic-resource-num&gt;&lt;access-date&gt;2021/06/2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6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A923672" w14:textId="45FF8380" w:rsidR="00276DF4" w:rsidRPr="0035292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9051E">
              <w:rPr>
                <w:rFonts w:asciiTheme="minorHAnsi" w:eastAsia="Times New Roman" w:hAnsiTheme="minorHAnsi" w:cstheme="minorHAnsi"/>
                <w:sz w:val="16"/>
                <w:szCs w:val="16"/>
              </w:rPr>
              <w:t>chr22:41673833-4283913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63F883C" w14:textId="115A1872" w:rsidR="00276DF4" w:rsidRPr="00EA10F1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reported in </w:t>
            </w:r>
            <w:proofErr w:type="spell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Upadia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52926" w14:paraId="0B578161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5135FC3" w14:textId="77777777" w:rsidR="00276DF4" w:rsidRPr="0035292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34D7E3A" w14:textId="68BF2C6C" w:rsidR="00276DF4" w:rsidRPr="00EA10F1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77255">
              <w:rPr>
                <w:rFonts w:asciiTheme="minorHAnsi" w:eastAsia="Times New Roman" w:hAnsiTheme="minorHAnsi" w:cstheme="minorHAnsi"/>
                <w:sz w:val="16"/>
                <w:szCs w:val="16"/>
              </w:rPr>
              <w:t>chr22:43709818-5069226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EF04E5D" w14:textId="19642025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3FB10B7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1BD0888" w14:textId="6F12A602" w:rsidR="00276DF4" w:rsidRPr="00EA10F1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77255">
              <w:rPr>
                <w:rFonts w:asciiTheme="minorHAnsi" w:eastAsia="Times New Roman" w:hAnsiTheme="minorHAnsi" w:cstheme="minorHAnsi"/>
                <w:sz w:val="16"/>
                <w:szCs w:val="16"/>
              </w:rPr>
              <w:t>chr22:43709818-5069226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BFD3143" w14:textId="0A153EB6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8 of </w:t>
            </w:r>
            <w:r w:rsidRPr="009E1376">
              <w:rPr>
                <w:rFonts w:asciiTheme="minorHAnsi" w:eastAsia="Times New Roman" w:hAnsiTheme="minorHAnsi" w:cstheme="minorHAnsi"/>
                <w:sz w:val="16"/>
                <w:szCs w:val="16"/>
              </w:rPr>
              <w:t>Disciglio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52926" w14:paraId="16D7E31C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D2A539C" w14:textId="77777777" w:rsidR="00276DF4" w:rsidRPr="0035292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BD66975" w14:textId="2E0DB956" w:rsidR="00276DF4" w:rsidRPr="00EA10F1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C6F81">
              <w:rPr>
                <w:rFonts w:asciiTheme="minorHAnsi" w:eastAsia="Times New Roman" w:hAnsiTheme="minorHAnsi" w:cstheme="minorHAnsi"/>
                <w:sz w:val="16"/>
                <w:szCs w:val="16"/>
              </w:rPr>
              <w:t>chr22:46458243-4949977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B98628F" w14:textId="3196797A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009AC23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E1DB0A7" w14:textId="45EE59F8" w:rsidR="00276DF4" w:rsidRPr="00EA10F1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C6F81">
              <w:rPr>
                <w:rFonts w:asciiTheme="minorHAnsi" w:eastAsia="Times New Roman" w:hAnsiTheme="minorHAnsi" w:cstheme="minorHAnsi"/>
                <w:sz w:val="16"/>
                <w:szCs w:val="16"/>
              </w:rPr>
              <w:t>chr22:48079579-5115290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40ECCEA" w14:textId="6C1392EC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5 of Dhar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52926" w14:paraId="7B142C3F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521AF16" w14:textId="77777777" w:rsidR="00276DF4" w:rsidRPr="0035292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846C318" w14:textId="077129C9" w:rsidR="00276DF4" w:rsidRPr="00EA10F1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C6F81">
              <w:rPr>
                <w:rFonts w:asciiTheme="minorHAnsi" w:eastAsia="Times New Roman" w:hAnsiTheme="minorHAnsi" w:cstheme="minorHAnsi"/>
                <w:sz w:val="16"/>
                <w:szCs w:val="16"/>
              </w:rPr>
              <w:t>chr22:48554059-4956587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DB76356" w14:textId="3DE38C5D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F6A9821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75B2B8A" w14:textId="4CC22FB1" w:rsidR="00276DF4" w:rsidRPr="00EA10F1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C6F81">
              <w:rPr>
                <w:rFonts w:asciiTheme="minorHAnsi" w:eastAsia="Times New Roman" w:hAnsiTheme="minorHAnsi" w:cstheme="minorHAnsi"/>
                <w:sz w:val="16"/>
                <w:szCs w:val="16"/>
              </w:rPr>
              <w:t>chr22:50168055-5121900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FA22939" w14:textId="63B5AB02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4 of Dhar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52926" w14:paraId="602FC86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1B06F54" w14:textId="79E01726" w:rsidR="00276DF4" w:rsidRPr="0035292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8AB9BDF" w14:textId="3C172444" w:rsidR="00276DF4" w:rsidRPr="0035292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28" w:name="_Hlk75905547"/>
            <w:r w:rsidRPr="00352926">
              <w:rPr>
                <w:rFonts w:asciiTheme="minorHAnsi" w:eastAsia="Times New Roman" w:hAnsiTheme="minorHAnsi" w:cstheme="minorHAnsi"/>
                <w:sz w:val="16"/>
                <w:szCs w:val="16"/>
              </w:rPr>
              <w:t>chr22:50607088-50749416</w:t>
            </w:r>
            <w:bookmarkEnd w:id="128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A876FE3" w14:textId="5D887EF8" w:rsidR="00276DF4" w:rsidRPr="0035292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2926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8DC21F1" w14:textId="7E8FAAF9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00F0985" w14:textId="5EB50F30" w:rsidR="00276DF4" w:rsidRPr="0035292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2926">
              <w:rPr>
                <w:rFonts w:asciiTheme="minorHAnsi" w:eastAsia="Times New Roman" w:hAnsiTheme="minorHAnsi" w:cstheme="minorHAnsi"/>
                <w:sz w:val="16"/>
                <w:szCs w:val="16"/>
              </w:rPr>
              <w:t>chr22:51045516-5118784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BED0D9B" w14:textId="02A8FBCB" w:rsidR="00276DF4" w:rsidRPr="0035292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2926">
              <w:rPr>
                <w:rFonts w:asciiTheme="minorHAnsi" w:eastAsia="Times New Roman" w:hAnsiTheme="minorHAnsi" w:cstheme="minorHAnsi"/>
                <w:sz w:val="16"/>
                <w:szCs w:val="16"/>
              </w:rPr>
              <w:t>DECIPHER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276DF4" w:rsidRPr="000B7E1C" w14:paraId="70463098" w14:textId="77777777" w:rsidTr="00560423"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5147D25" w14:textId="77777777" w:rsidR="00276DF4" w:rsidRPr="000B7E1C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E11CD89" w14:textId="77777777" w:rsidR="00276DF4" w:rsidRPr="000B7E1C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C06B31F" w14:textId="77777777" w:rsidR="00276DF4" w:rsidRPr="000B7E1C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8128880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A0B60FB" w14:textId="77777777" w:rsidR="00276DF4" w:rsidRPr="000B7E1C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19445CA" w14:textId="77777777" w:rsidR="00276DF4" w:rsidRPr="000B7E1C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276DF4" w:rsidRPr="000B7E1C" w14:paraId="058E236A" w14:textId="77777777" w:rsidTr="00962C2D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0A8FC14" w14:textId="3BB27727" w:rsidR="00276DF4" w:rsidRPr="000B7E1C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B7E1C">
              <w:rPr>
                <w:rFonts w:asciiTheme="minorHAnsi" w:eastAsia="Times New Roman" w:hAnsiTheme="minorHAnsi" w:cstheme="minorHAnsi"/>
                <w:sz w:val="16"/>
                <w:szCs w:val="16"/>
              </w:rPr>
              <w:t>SHOX</w:t>
            </w:r>
            <w:r w:rsidRPr="000B7E1C"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0B7E1C">
              <w:rPr>
                <w:rFonts w:asciiTheme="minorHAnsi" w:eastAsia="Times New Roman" w:hAnsiTheme="minorHAnsi" w:cstheme="minorHAnsi"/>
                <w:sz w:val="16"/>
                <w:szCs w:val="16"/>
              </w:rPr>
              <w:t>(Xp22.33)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DDB5990" w14:textId="38E597D3" w:rsidR="00276DF4" w:rsidRPr="000B7E1C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B7E1C">
              <w:rPr>
                <w:rFonts w:asciiTheme="minorHAnsi" w:eastAsia="Times New Roman" w:hAnsiTheme="minorHAnsi" w:cstheme="minorHAnsi"/>
                <w:sz w:val="16"/>
                <w:szCs w:val="16"/>
              </w:rPr>
              <w:t>chrX:791143-90714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307E265" w14:textId="744EC95A" w:rsidR="00276DF4" w:rsidRPr="000B7E1C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B7E1C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0852AE9" w14:textId="0FE42C6B" w:rsidR="00276DF4" w:rsidRPr="00B9777F" w:rsidRDefault="000A5D47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FCC0DE7" w14:textId="5BCED3EC" w:rsidR="00276DF4" w:rsidRPr="000B7E1C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B7E1C">
              <w:rPr>
                <w:rFonts w:asciiTheme="minorHAnsi" w:hAnsiTheme="minorHAnsi" w:cstheme="minorHAnsi"/>
                <w:sz w:val="16"/>
                <w:szCs w:val="16"/>
              </w:rPr>
              <w:t>chrX:751878-867875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23E27EA" w14:textId="60EE5674" w:rsidR="00276DF4" w:rsidRPr="000B7E1C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B7E1C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276DF4" w:rsidRPr="0033616F" w14:paraId="22990C45" w14:textId="77777777" w:rsidTr="00962C2D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2B6D858" w14:textId="77777777" w:rsidR="00276DF4" w:rsidRPr="000B7E1C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B96766A" w14:textId="4B86DD31" w:rsidR="00276DF4" w:rsidRPr="000B7E1C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B7E1C">
              <w:rPr>
                <w:rFonts w:asciiTheme="minorHAnsi" w:eastAsia="Times New Roman" w:hAnsiTheme="minorHAnsi" w:cstheme="minorHAnsi"/>
                <w:sz w:val="16"/>
                <w:szCs w:val="16"/>
              </w:rPr>
              <w:t>chrX:499823-79314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649C787" w14:textId="5FB60943" w:rsidR="00276DF4" w:rsidRPr="000B7E1C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B7E1C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7786C2B" w14:textId="3B8FFFA5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1DA9D91" w14:textId="28A4E11F" w:rsidR="00276DF4" w:rsidRPr="000B7E1C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B7E1C">
              <w:rPr>
                <w:rFonts w:asciiTheme="minorHAnsi" w:hAnsiTheme="minorHAnsi" w:cstheme="minorHAnsi"/>
                <w:sz w:val="16"/>
                <w:szCs w:val="16"/>
              </w:rPr>
              <w:t>chrX:460558-75387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ADB8564" w14:textId="5ABDDD47" w:rsidR="00276DF4" w:rsidRPr="000B7E1C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B7E1C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276DF4" w:rsidRPr="00D20D74" w14:paraId="66EB3270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8F14019" w14:textId="22AB46FA" w:rsidR="00276DF4" w:rsidRPr="00D20D7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20D74">
              <w:rPr>
                <w:rFonts w:asciiTheme="minorHAnsi" w:eastAsia="Times New Roman" w:hAnsiTheme="minorHAnsi" w:cstheme="minorHAnsi"/>
                <w:sz w:val="16"/>
                <w:szCs w:val="16"/>
              </w:rPr>
              <w:t>STS</w:t>
            </w:r>
            <w:r w:rsidRPr="00D20D74"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D20D74">
              <w:rPr>
                <w:rFonts w:asciiTheme="minorHAnsi" w:eastAsia="Times New Roman" w:hAnsiTheme="minorHAnsi" w:cstheme="minorHAnsi"/>
                <w:sz w:val="16"/>
                <w:szCs w:val="16"/>
              </w:rPr>
              <w:t>(Xp22.31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A34C777" w14:textId="768E99D3" w:rsidR="00276DF4" w:rsidRPr="00D20D7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20D74">
              <w:rPr>
                <w:rFonts w:asciiTheme="minorHAnsi" w:eastAsia="Times New Roman" w:hAnsiTheme="minorHAnsi" w:cstheme="minorHAnsi"/>
                <w:sz w:val="16"/>
                <w:szCs w:val="16"/>
              </w:rPr>
              <w:t>chrX:6455812-812495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5D4E589" w14:textId="77777777" w:rsidR="00276DF4" w:rsidRPr="00D20D7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20D74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ECE842A" w14:textId="41677CF9" w:rsidR="00D237A2" w:rsidRPr="00D20D7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D20D74">
              <w:rPr>
                <w:rFonts w:asciiTheme="minorHAnsi" w:eastAsia="Times New Roman" w:hAnsiTheme="minorHAnsi" w:cstheme="minorHAnsi"/>
                <w:sz w:val="15"/>
                <w:szCs w:val="15"/>
              </w:rPr>
              <w:t>Shapiro_1989</w:t>
            </w:r>
            <w:hyperlink w:anchor="_ENREF_467" w:tooltip="Shapiro, 1989 #536" w:history="1"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FwaXJvPC9BdXRob3I+PFllYXI+MTk4OTwvWWVhcj48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FwaXJvPC9BdXRob3I+PFllYXI+MTk4OTwvWWVhcj48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67</w:t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D20D74">
              <w:rPr>
                <w:rFonts w:asciiTheme="minorHAnsi" w:eastAsia="Times New Roman" w:hAnsiTheme="minorHAnsi" w:cstheme="minorHAnsi"/>
                <w:sz w:val="15"/>
                <w:szCs w:val="15"/>
              </w:rPr>
              <w:t>; Alperin_1997</w:t>
            </w:r>
            <w:hyperlink w:anchor="_ENREF_468" w:tooltip="Alperin, 1997 #538" w:history="1"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Alperin&lt;/Author&gt;&lt;Year&gt;1997&lt;/Year&gt;&lt;RecNum&gt;538&lt;/RecNum&gt;&lt;DisplayText&gt;&lt;style face="superscript"&gt;468&lt;/style&gt;&lt;/DisplayText&gt;&lt;record&gt;&lt;rec-number&gt;538&lt;/rec-number&gt;&lt;foreign-keys&gt;&lt;key app="EN" db-id="p9wv00a5yez0v1et5awv9pfoepd0x5dtwwpt" timestamp="1625678549"&gt;538&lt;/key&gt;&lt;/foreign-keys&gt;&lt;ref-type name="Journal Article"&gt;17&lt;/ref-type&gt;&lt;contributors&gt;&lt;authors&gt;&lt;author&gt;Alperin, E. S.&lt;/author&gt;&lt;author&gt;Shapiro, L. J.&lt;/author&gt;&lt;/authors&gt;&lt;/contributors&gt;&lt;auth-address&gt;Department of Pediatrics, University of California San Francisco, San Francisco, California 94143, USA.&lt;/auth-address&gt;&lt;titles&gt;&lt;title&gt;Characterization of point mutations in patients with X-linked ichthyosis. Effects on the structure and function of the steroid sulfatase protein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20756-63&lt;/pages&gt;&lt;volume&gt;272&lt;/volume&gt;&lt;number&gt;33&lt;/number&gt;&lt;edition&gt;1997/08/15&lt;/edition&gt;&lt;keywords&gt;&lt;keyword&gt;Animals&lt;/keyword&gt;&lt;keyword&gt;Arylsulfatases/chemistry/*genetics/physiology&lt;/keyword&gt;&lt;keyword&gt;Cell Line&lt;/keyword&gt;&lt;keyword&gt;Dogs&lt;/keyword&gt;&lt;keyword&gt;Humans&lt;/keyword&gt;&lt;keyword&gt;Ichthyosis, X-Linked/enzymology/*genetics&lt;/keyword&gt;&lt;keyword&gt;*Point Mutation&lt;/keyword&gt;&lt;keyword&gt;Steryl-Sulfatase&lt;/keyword&gt;&lt;keyword&gt;Structure-Activity Relationship&lt;/keyword&gt;&lt;/keywords&gt;&lt;dates&gt;&lt;year&gt;1997&lt;/year&gt;&lt;pub-dates&gt;&lt;date&gt;Aug 15&lt;/date&gt;&lt;/pub-dates&gt;&lt;/dates&gt;&lt;isbn&gt;0021-9258 (Print)&amp;#xD;0021-9258&lt;/isbn&gt;&lt;accession-num&gt;9252398&lt;/accession-num&gt;&lt;urls&gt;&lt;/urls&gt;&lt;electronic-resource-num&gt;10.1074/jbc.272.33.20756&lt;/electronic-resource-num&gt;&lt;remote-database-provider&gt;NLM&lt;/remote-database-provider&gt;&lt;language&gt;eng&lt;/language&gt;&lt;/record&gt;&lt;/Cite&gt;&lt;/EndNote&gt;</w:instrText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68</w:t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D20D74">
              <w:rPr>
                <w:rFonts w:asciiTheme="minorHAnsi" w:eastAsia="Times New Roman" w:hAnsiTheme="minorHAnsi" w:cstheme="minorHAnsi"/>
                <w:sz w:val="15"/>
                <w:szCs w:val="15"/>
              </w:rPr>
              <w:t>; Valdes</w:t>
            </w:r>
            <w:r w:rsidR="00D237A2" w:rsidRPr="00D20D74">
              <w:rPr>
                <w:rFonts w:asciiTheme="minorHAnsi" w:eastAsia="Times New Roman" w:hAnsiTheme="minorHAnsi" w:cstheme="minorHAnsi"/>
                <w:sz w:val="15"/>
                <w:szCs w:val="15"/>
              </w:rPr>
              <w:t>-</w:t>
            </w:r>
            <w:r w:rsidRPr="00D20D74">
              <w:rPr>
                <w:rFonts w:asciiTheme="minorHAnsi" w:eastAsia="Times New Roman" w:hAnsiTheme="minorHAnsi" w:cstheme="minorHAnsi"/>
                <w:sz w:val="15"/>
                <w:szCs w:val="15"/>
              </w:rPr>
              <w:t>Flores_2000</w:t>
            </w:r>
            <w:hyperlink w:anchor="_ENREF_469" w:tooltip="Valdes-Flores, 2000 #537" w:history="1"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xkZXMtRmxvcmVzPC9BdXRob3I+PFllYXI+MjAwMDwv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xkZXMtRmxvcmVzPC9BdXRob3I+PFllYXI+MjAwMDwv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69</w:t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D20D74">
              <w:rPr>
                <w:rFonts w:asciiTheme="minorHAnsi" w:eastAsia="Times New Roman" w:hAnsiTheme="minorHAnsi" w:cstheme="minorHAnsi"/>
                <w:sz w:val="15"/>
                <w:szCs w:val="15"/>
              </w:rPr>
              <w:t>;</w:t>
            </w:r>
          </w:p>
          <w:p w14:paraId="0376B9A6" w14:textId="34D6DEBD" w:rsidR="00276DF4" w:rsidRPr="00D20D74" w:rsidRDefault="00D237A2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D20D74">
              <w:rPr>
                <w:rFonts w:asciiTheme="minorHAnsi" w:eastAsia="Times New Roman" w:hAnsiTheme="minorHAnsi" w:cstheme="minorHAnsi"/>
                <w:sz w:val="15"/>
                <w:szCs w:val="15"/>
              </w:rPr>
              <w:t>Hand_2014</w:t>
            </w:r>
            <w:hyperlink w:anchor="_ENREF_470" w:tooltip="Hand, 2015 #673" w:history="1"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and&lt;/Author&gt;&lt;Year&gt;2015&lt;/Year&gt;&lt;RecNum&gt;673&lt;/RecNum&gt;&lt;DisplayText&gt;&lt;style face="superscript"&gt;470&lt;/style&gt;&lt;/DisplayText&gt;&lt;record&gt;&lt;rec-number&gt;673&lt;/rec-number&gt;&lt;foreign-keys&gt;&lt;key app="EN" db-id="p9wv00a5yez0v1et5awv9pfoepd0x5dtwwpt" timestamp="1633106523"&gt;673&lt;/key&gt;&lt;/foreign-keys&gt;&lt;ref-type name="Journal Article"&gt;17&lt;/ref-type&gt;&lt;contributors&gt;&lt;authors&gt;&lt;author&gt;Hand, Jennifer L.&lt;/author&gt;&lt;author&gt;Runke, Cassandra K.&lt;/author&gt;&lt;author&gt;Hodge, Jennelle C.&lt;/author&gt;&lt;/authors&gt;&lt;/contributors&gt;&lt;titles&gt;&lt;title&gt;The phenotype spectrum of X-linked ichthyosis identified by chromosomal microarray&lt;/title&gt;&lt;secondary-title&gt;Journal of the American Academy of Dermatology&lt;/secondary-title&gt;&lt;/titles&gt;&lt;periodical&gt;&lt;full-title&gt;Journal of the American Academy of Dermatology&lt;/full-title&gt;&lt;/periodical&gt;&lt;pages&gt;617-627&lt;/pages&gt;&lt;volume&gt;72&lt;/volume&gt;&lt;number&gt;4&lt;/number&gt;&lt;keywords&gt;&lt;keyword&gt;atopic dermatitis&lt;/keyword&gt;&lt;keyword&gt;chromosomal microarray&lt;/keyword&gt;&lt;keyword&gt;contiguous gene syndrome&lt;/keyword&gt;&lt;keyword&gt;eczema&lt;/keyword&gt;&lt;keyword&gt;steroid sulfatase deficiency&lt;/keyword&gt;&lt;keyword&gt;steroid sulfatase gene&lt;/keyword&gt;&lt;keyword&gt;X-linked ichthyosis&lt;/keyword&gt;&lt;/keywords&gt;&lt;dates&gt;&lt;year&gt;2015&lt;/year&gt;&lt;pub-dates&gt;&lt;date&gt;2015/04/01/&lt;/date&gt;&lt;/pub-dates&gt;&lt;/dates&gt;&lt;isbn&gt;0190-9622&lt;/isbn&gt;&lt;urls&gt;&lt;related-urls&gt;&lt;url&gt;https://www.sciencedirect.com/science/article/pii/S0190962214023056&lt;/url&gt;&lt;/related-urls&gt;&lt;/urls&gt;&lt;electronic-resource-num&gt;https://doi.org/10.1016/j.jaad.2014.12.020&lt;/electronic-resource-num&gt;&lt;/record&gt;&lt;/Cite&gt;&lt;/EndNote&gt;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70</w: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D20D74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276DF4" w:rsidRPr="00D20D74">
              <w:rPr>
                <w:rFonts w:asciiTheme="minorHAnsi" w:eastAsia="Times New Roman" w:hAnsiTheme="minorHAnsi" w:cstheme="minorHAnsi"/>
                <w:sz w:val="15"/>
                <w:szCs w:val="15"/>
              </w:rPr>
              <w:t>Brcic_2020</w:t>
            </w:r>
            <w:hyperlink w:anchor="_ENREF_471" w:tooltip="Brcic, 2020 #540" w:history="1"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mNpYzwvQXV0aG9yPjxZZWFyPjIwMjA8L1llYXI+PFJl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mNpYzwvQXV0aG9yPjxZZWFyPjIwMjA8L1llYXI+PFJl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71</w:t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276DF4" w:rsidRPr="00D20D74">
              <w:rPr>
                <w:rFonts w:asciiTheme="minorHAnsi" w:eastAsia="Times New Roman" w:hAnsiTheme="minorHAnsi" w:cstheme="minorHAnsi"/>
                <w:sz w:val="15"/>
                <w:szCs w:val="15"/>
              </w:rPr>
              <w:t>; Gubb_2020</w:t>
            </w:r>
            <w:hyperlink w:anchor="_ENREF_472" w:tooltip="Gubb, 2020 #539" w:history="1"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Gubb&lt;/Author&gt;&lt;Year&gt;2020&lt;/Year&gt;&lt;RecNum&gt;539&lt;/RecNum&gt;&lt;DisplayText&gt;&lt;style face="superscript"&gt;472&lt;/style&gt;&lt;/DisplayText&gt;&lt;record&gt;&lt;rec-number&gt;539&lt;/rec-number&gt;&lt;foreign-keys&gt;&lt;key app="EN" db-id="p9wv00a5yez0v1et5awv9pfoepd0x5dtwwpt" timestamp="1625678766"&gt;539&lt;/key&gt;&lt;/foreign-keys&gt;&lt;ref-type name="Journal Article"&gt;17&lt;/ref-type&gt;&lt;contributors&gt;&lt;authors&gt;&lt;author&gt;Gubb, S. J. A.&lt;/author&gt;&lt;author&gt;Brcic, L.&lt;/author&gt;&lt;author&gt;Underwood, J. F. G.&lt;/author&gt;&lt;author&gt;Kendall, K. M.&lt;/author&gt;&lt;author&gt;Caseras, X.&lt;/author&gt;&lt;author&gt;Kirov, G.&lt;/author&gt;&lt;author&gt;Davies, W.&lt;/author&gt;&lt;/authors&gt;&lt;/contributors&gt;&lt;auth-address&gt;Division of Psychological Medicine and Clinical Neurosciences and Centre for Neuropsychiatric Genetics and Genomics, School of Medicine, Cardiff University, Cardiff CF24 4HQ, United Kingdom.&amp;#xD;School of Psychology, Cardiff University, Cardiff CF10 3AT, United Kingdom.&amp;#xD;Neuroscience and Mental Health Research Institute, Cardiff University, Cardiff CF24 4HQ, United Kingdom.&lt;/auth-address&gt;&lt;titles&gt;&lt;title&gt;Medical and neurobehavioural phenotypes in male and female carriers of Xp22.31 duplications in the UK Biobank&lt;/title&gt;&lt;secondary-title&gt;Hum Mol Genet&lt;/secondary-title&gt;&lt;alt-title&gt;Human molecular genetics&lt;/alt-title&gt;&lt;/titles&gt;&lt;periodical&gt;&lt;full-title&gt;Human molecular genetics&lt;/full-title&gt;&lt;abbr-1&gt;Hum Mol Genet&lt;/abbr-1&gt;&lt;/periodical&gt;&lt;alt-periodical&gt;&lt;full-title&gt;Human molecular genetics&lt;/full-title&gt;&lt;abbr-1&gt;Hum Mol Genet&lt;/abbr-1&gt;&lt;/alt-periodical&gt;&lt;pages&gt;2872-2881&lt;/pages&gt;&lt;volume&gt;29&lt;/volume&gt;&lt;number&gt;17&lt;/number&gt;&lt;edition&gt;2020/08/09&lt;/edition&gt;&lt;dates&gt;&lt;year&gt;2020&lt;/year&gt;&lt;pub-dates&gt;&lt;date&gt;Oct 10&lt;/date&gt;&lt;/pub-dates&gt;&lt;/dates&gt;&lt;isbn&gt;0964-6906 (Print)&amp;#xD;0964-6906&lt;/isbn&gt;&lt;accession-num&gt;32766777&lt;/accession-num&gt;&lt;urls&gt;&lt;/urls&gt;&lt;custom2&gt;PMC7566349&lt;/custom2&gt;&lt;electronic-resource-num&gt;10.1093/hmg/ddaa174&lt;/electronic-resource-num&gt;&lt;remote-database-provider&gt;NLM&lt;/remote-database-provider&gt;&lt;language&gt;eng&lt;/language&gt;&lt;/record&gt;&lt;/Cite&gt;&lt;/EndNote&gt;</w:instrText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72</w:t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CBCD8F6" w14:textId="6B3EDBE7" w:rsidR="00276DF4" w:rsidRPr="00D20D7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20D74">
              <w:rPr>
                <w:rFonts w:asciiTheme="minorHAnsi" w:eastAsia="Times New Roman" w:hAnsiTheme="minorHAnsi" w:cstheme="minorHAnsi"/>
                <w:sz w:val="16"/>
                <w:szCs w:val="16"/>
              </w:rPr>
              <w:t>chrX:6455812-812495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3DC5664" w14:textId="04D4465F" w:rsidR="00276DF4" w:rsidRPr="00D20D7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20D74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3038C5" w14:paraId="36926801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306B982" w14:textId="77777777" w:rsidR="00276DF4" w:rsidRPr="00D20D7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40799E0" w14:textId="31941E2E" w:rsidR="00276DF4" w:rsidRPr="00D20D7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20D74">
              <w:rPr>
                <w:rFonts w:asciiTheme="minorHAnsi" w:eastAsia="Times New Roman" w:hAnsiTheme="minorHAnsi" w:cstheme="minorHAnsi"/>
                <w:sz w:val="16"/>
                <w:szCs w:val="16"/>
              </w:rPr>
              <w:t>chrX:7065293-727268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2A7048F" w14:textId="32D9B923" w:rsidR="00276DF4" w:rsidRPr="00D20D7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20D74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C66C828" w14:textId="48EC685E" w:rsidR="00276DF4" w:rsidRPr="00D20D7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E1950B7" w14:textId="58470655" w:rsidR="00276DF4" w:rsidRPr="00D20D7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20D74">
              <w:rPr>
                <w:rFonts w:asciiTheme="minorHAnsi" w:eastAsia="Times New Roman" w:hAnsiTheme="minorHAnsi" w:cstheme="minorHAnsi"/>
                <w:sz w:val="16"/>
                <w:szCs w:val="16"/>
              </w:rPr>
              <w:t>chrX:7065293-727268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C3A6070" w14:textId="5E9C5FA2" w:rsidR="00276DF4" w:rsidRPr="006B0EC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20D74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417C2B" w:rsidRPr="00691A57" w14:paraId="1F94A44C" w14:textId="77777777" w:rsidTr="00962C2D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206FF25" w14:textId="77777777" w:rsidR="00417C2B" w:rsidRPr="00EE31F7" w:rsidRDefault="00417C2B" w:rsidP="00C53E0D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Xp2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17728CD" w14:textId="77777777" w:rsidR="00417C2B" w:rsidRPr="00EE31F7" w:rsidRDefault="00417C2B" w:rsidP="00C53E0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F6159F">
              <w:rPr>
                <w:rFonts w:asciiTheme="minorHAnsi" w:eastAsia="Times New Roman" w:hAnsiTheme="minorHAnsi" w:cstheme="minorHAnsi"/>
                <w:sz w:val="16"/>
                <w:szCs w:val="16"/>
              </w:rPr>
              <w:t>chrX:28605681-3322967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3650BC7" w14:textId="77777777" w:rsidR="00417C2B" w:rsidRPr="00EE31F7" w:rsidRDefault="00417C2B" w:rsidP="00C53E0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68199D2" w14:textId="1ABA71F3" w:rsidR="00417C2B" w:rsidRPr="00B9777F" w:rsidRDefault="00417C2B" w:rsidP="00C53E0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ellerud_2003</w:t>
            </w:r>
            <w:hyperlink w:anchor="_ENREF_473" w:tooltip="Hellerud, 2003 #59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ZWxsZXJ1ZDwvQXV0aG9yPjxZZWFyPjIwMDM8L1llYXI+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ZWxsZXJ1ZDwvQXV0aG9yPjxZZWFyPjIwMDM8L1llYXI+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7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tanczak_2007</w:t>
            </w:r>
            <w:hyperlink w:anchor="_ENREF_474" w:tooltip="Stanczak, 2007 #59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tanczak&lt;/Author&gt;&lt;Year&gt;2007&lt;/Year&gt;&lt;RecNum&gt;598&lt;/RecNum&gt;&lt;DisplayText&gt;&lt;style face="superscript"&gt;474&lt;/style&gt;&lt;/DisplayText&gt;&lt;record&gt;&lt;rec-number&gt;598&lt;/rec-number&gt;&lt;foreign-keys&gt;&lt;key app="EN" db-id="p9wv00a5yez0v1et5awv9pfoepd0x5dtwwpt" timestamp="1626909503"&gt;598&lt;/key&gt;&lt;/foreign-keys&gt;&lt;ref-type name="Journal Article"&gt;17&lt;/ref-type&gt;&lt;contributors&gt;&lt;authors&gt;&lt;author&gt;Stanczak, C. M.&lt;/author&gt;&lt;author&gt;Chen, Z.&lt;/author&gt;&lt;author&gt;Zhang, Y. H.&lt;/author&gt;&lt;author&gt;Nelson, S. F.&lt;/author&gt;&lt;author&gt;McCabe, E. R.&lt;/author&gt;&lt;/authors&gt;&lt;/contributors&gt;&lt;auth-address&gt;Department of Human Genetics, David Geffen School of Medicine at the University of California Los Angeles, Los Angeles, California 90095-1752, USA.&lt;/auth-address&gt;&lt;titles&gt;&lt;title&gt;Deletion mapping in Xp21 for patients with complex glycerol kinase deficiency using SNP mapping arrays&lt;/title&gt;&lt;secondary-title&gt;Hum Mutat&lt;/secondary-title&gt;&lt;alt-title&gt;Human mutation&lt;/alt-title&gt;&lt;/titles&gt;&lt;periodical&gt;&lt;full-title&gt;Hum Mutat&lt;/full-title&gt;&lt;abbr-1&gt;Human mutation&lt;/abbr-1&gt;&lt;/periodical&gt;&lt;alt-periodical&gt;&lt;full-title&gt;Hum Mutat&lt;/full-title&gt;&lt;abbr-1&gt;Human mutation&lt;/abbr-1&gt;&lt;/alt-periodical&gt;&lt;pages&gt;235-42&lt;/pages&gt;&lt;volume&gt;28&lt;/volume&gt;&lt;number&gt;3&lt;/number&gt;&lt;edition&gt;2006/11/08&lt;/edition&gt;&lt;keywords&gt;&lt;keyword&gt;Cells, Cultured&lt;/keyword&gt;&lt;keyword&gt;*Chromosome Deletion&lt;/keyword&gt;&lt;keyword&gt;Chromosome Mapping/*methods&lt;/keyword&gt;&lt;keyword&gt;*Chromosomes, Human, X&lt;/keyword&gt;&lt;keyword&gt;Female&lt;/keyword&gt;&lt;keyword&gt;Gene Dosage&lt;/keyword&gt;&lt;keyword&gt;Genetic Testing&lt;/keyword&gt;&lt;keyword&gt;Glycerol Kinase/*deficiency/genetics&lt;/keyword&gt;&lt;keyword&gt;Humans&lt;/keyword&gt;&lt;keyword&gt;Male&lt;/keyword&gt;&lt;keyword&gt;*Microarray Analysis&lt;/keyword&gt;&lt;keyword&gt;Polymorphism, Single Nucleotide&lt;/keyword&gt;&lt;keyword&gt;Random Allocation&lt;/keyword&gt;&lt;keyword&gt;Syndrome&lt;/keyword&gt;&lt;/keywords&gt;&lt;dates&gt;&lt;year&gt;2007&lt;/year&gt;&lt;pub-dates&gt;&lt;date&gt;Mar&lt;/date&gt;&lt;/pub-dates&gt;&lt;/dates&gt;&lt;isbn&gt;1059-7794&lt;/isbn&gt;&lt;accession-num&gt;17089405&lt;/accession-num&gt;&lt;urls&gt;&lt;/urls&gt;&lt;electronic-resource-num&gt;10.1002/humu.20424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7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eide_2015</w:t>
            </w:r>
            <w:hyperlink w:anchor="_ENREF_475" w:tooltip="Heide, 2015 #65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ZWlkZTwvQXV0aG9yPjxZZWFyPjIwMTU8L1llYXI+PFJl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ZWlkZTwvQXV0aG9yPjxZZWFyPjIwMTU8L1llYXI+PFJl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7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orkut_2016</w:t>
            </w:r>
            <w:hyperlink w:anchor="_ENREF_476" w:tooltip="Korkut, 2016 #65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3JrdXQ8L0F1dGhvcj48WWVhcj4yMDE2PC9ZZWFyPjxS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3JrdXQ8L0F1dGhvcj48WWVhcj4yMDE2PC9ZZWFyPjxS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7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ntoya-Williams_2017</w:t>
            </w:r>
            <w:hyperlink w:anchor="_ENREF_477" w:tooltip="Montoya-Williams, 2017 #65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ontoya-Williams&lt;/Author&gt;&lt;Year&gt;2017&lt;/Year&gt;&lt;RecNum&gt;651&lt;/RecNum&gt;&lt;DisplayText&gt;&lt;style face="superscript"&gt;477&lt;/style&gt;&lt;/DisplayText&gt;&lt;record&gt;&lt;rec-number&gt;651&lt;/rec-number&gt;&lt;foreign-keys&gt;&lt;key app="EN" db-id="p9wv00a5yez0v1et5awv9pfoepd0x5dtwwpt" timestamp="1627003460"&gt;651&lt;/key&gt;&lt;/foreign-keys&gt;&lt;ref-type name="Journal Article"&gt;17&lt;/ref-type&gt;&lt;contributors&gt;&lt;authors&gt;&lt;author&gt;Montoya-Williams, Diana&lt;/author&gt;&lt;author&gt;Mowitz, Meredith&lt;/author&gt;&lt;/authors&gt;&lt;/contributors&gt;&lt;titles&gt;&lt;title&gt;Cholestasis and Hepatic Iron Deposition in an Infant With Complex Glycerol Kinase Deficiency&lt;/title&gt;&lt;secondary-title&gt;Pediatrics&lt;/secondary-title&gt;&lt;/titles&gt;&lt;periodical&gt;&lt;full-title&gt;Pediatrics&lt;/full-title&gt;&lt;/periodical&gt;&lt;pages&gt;e20161479&lt;/pages&gt;&lt;volume&gt;140&lt;/volume&gt;&lt;number&gt;1&lt;/number&gt;&lt;dates&gt;&lt;year&gt;2017&lt;/year&gt;&lt;/dates&gt;&lt;urls&gt;&lt;related-urls&gt;&lt;url&gt;http://pediatrics.aappublications.org/content/140/1/e20161479.abstract&lt;/url&gt;&lt;/related-urls&gt;&lt;/urls&gt;&lt;electronic-resource-num&gt;10.1542/peds.2016-147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7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4F706E5" w14:textId="77777777" w:rsidR="00417C2B" w:rsidRPr="00EE31F7" w:rsidRDefault="00417C2B" w:rsidP="00C53E0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F6159F">
              <w:rPr>
                <w:rFonts w:asciiTheme="minorHAnsi" w:eastAsia="Times New Roman" w:hAnsiTheme="minorHAnsi" w:cstheme="minorHAnsi"/>
                <w:sz w:val="16"/>
                <w:szCs w:val="16"/>
              </w:rPr>
              <w:t>chrX:28605681-3322967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3D077E6" w14:textId="77777777" w:rsidR="00417C2B" w:rsidRPr="00F53C48" w:rsidRDefault="00417C2B" w:rsidP="00C53E0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IL1RAPL1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DMD</w:t>
            </w:r>
          </w:p>
        </w:tc>
      </w:tr>
      <w:tr w:rsidR="00276DF4" w:rsidRPr="003038C5" w14:paraId="5347A1DD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5A1A2B9" w14:textId="0E5EEF4B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Xp11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4EC6C72" w14:textId="112062B8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B0EC2">
              <w:rPr>
                <w:rFonts w:asciiTheme="minorHAnsi" w:eastAsia="Times New Roman" w:hAnsiTheme="minorHAnsi" w:cstheme="minorHAnsi"/>
                <w:sz w:val="16"/>
                <w:szCs w:val="16"/>
              </w:rPr>
              <w:t>chrX:46336830-4674039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D093810" w14:textId="4614FA62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5B8B82C" w14:textId="39A7A562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ugtenberg_2006</w:t>
            </w:r>
            <w:hyperlink w:anchor="_ENREF_478" w:tooltip="Lugtenberg, 2006 #37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dWd0ZW5iZXJnPC9BdXRob3I+PFllYXI+MjAwNjwvWWVh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dWd0ZW5iZXJnPC9BdXRob3I+PFllYXI+MjAwNjwvWWVh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7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Zhang_2006</w:t>
            </w:r>
            <w:hyperlink w:anchor="_ENREF_479" w:tooltip="Zhang, 2006 #38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aaGFuZzwvQXV0aG9yPjxZZWFyPjIwMDY8L1llYXI+PFJl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aaGFuZzwvQXV0aG9yPjxZZWFyPjIwMDY8L1llYXI+PFJl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7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lphin_2012</w:t>
            </w:r>
            <w:hyperlink w:anchor="_ENREF_480" w:tooltip="Delphin, 2012 #37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WxwaGluPC9BdXRob3I+PFllYXI+MjAxMjwvWWVhcj48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WxwaGluPC9BdXRob3I+PFllYXI+MjAxMjwvWWVhcj48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A7E3B36" w14:textId="6F7FC5C9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B0EC2">
              <w:rPr>
                <w:rFonts w:asciiTheme="minorHAnsi" w:eastAsia="Times New Roman" w:hAnsiTheme="minorHAnsi" w:cstheme="minorHAnsi"/>
                <w:sz w:val="16"/>
                <w:szCs w:val="16"/>
              </w:rPr>
              <w:t>chrX:46336830-4674039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7B26E8B" w14:textId="40CF360B" w:rsidR="00276DF4" w:rsidRPr="006B0EC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</w:pPr>
            <w:r w:rsidRPr="006B0EC2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Family 2 of Delphin</w:t>
            </w:r>
            <w:r w:rsidRPr="006B0EC2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Pr="006B0EC2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917F95" w14:paraId="3EC3BF06" w14:textId="77777777" w:rsidTr="00962C2D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7FAD31E" w14:textId="0FEC0E7A" w:rsidR="00276DF4" w:rsidRPr="00917F95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29" w:name="_Hlk83978536"/>
            <w:r w:rsidRPr="00917F95">
              <w:rPr>
                <w:rFonts w:asciiTheme="minorHAnsi" w:eastAsia="Times New Roman" w:hAnsiTheme="minorHAnsi" w:cstheme="minorHAnsi"/>
                <w:sz w:val="16"/>
                <w:szCs w:val="16"/>
              </w:rPr>
              <w:t>Xp11.23-p11.22</w:t>
            </w:r>
            <w:bookmarkEnd w:id="129"/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C821D56" w14:textId="723F39E5" w:rsidR="00276DF4" w:rsidRPr="00917F9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7F95">
              <w:rPr>
                <w:rFonts w:asciiTheme="minorHAnsi" w:eastAsia="Times New Roman" w:hAnsiTheme="minorHAnsi" w:cstheme="minorHAnsi"/>
                <w:sz w:val="16"/>
                <w:szCs w:val="16"/>
              </w:rPr>
              <w:t>chrX:48306152-5210325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6AC3440" w14:textId="77777777" w:rsidR="00276DF4" w:rsidRPr="00917F9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7F95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75D4414" w14:textId="303C0B52" w:rsidR="00276DF4" w:rsidRPr="00917F9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917F95">
              <w:rPr>
                <w:rFonts w:asciiTheme="minorHAnsi" w:eastAsia="Times New Roman" w:hAnsiTheme="minorHAnsi" w:cstheme="minorHAnsi"/>
                <w:sz w:val="15"/>
                <w:szCs w:val="15"/>
              </w:rPr>
              <w:t>Giroda_2009</w:t>
            </w:r>
            <w:hyperlink w:anchor="_ENREF_481" w:tooltip="Giorda, 2009 #531" w:history="1"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aW9yZGE8L0F1dGhvcj48WWVhcj4yMDA5PC9ZZWFyPjxS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aW9yZGE8L0F1dGhvcj48WWVhcj4yMDA5PC9ZZWFyPjxS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1</w:t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917F95">
              <w:rPr>
                <w:rFonts w:asciiTheme="minorHAnsi" w:eastAsia="Times New Roman" w:hAnsiTheme="minorHAnsi" w:cstheme="minorHAnsi"/>
                <w:sz w:val="15"/>
                <w:szCs w:val="15"/>
              </w:rPr>
              <w:t>; Nizon_2015</w:t>
            </w:r>
            <w:hyperlink w:anchor="_ENREF_482" w:tooltip="Nizon, 2015 #532" w:history="1"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aXpvbjwvQXV0aG9yPjxZZWFyPjIwMTU8L1llYXI+PFJl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aXpvbjwvQXV0aG9yPjxZZWFyPjIwMTU8L1llYXI+PFJl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2</w:t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DF1D4D" w:rsidRPr="00917F95">
              <w:rPr>
                <w:rFonts w:asciiTheme="minorHAnsi" w:eastAsia="Times New Roman" w:hAnsiTheme="minorHAnsi" w:cstheme="minorHAnsi"/>
                <w:sz w:val="15"/>
                <w:szCs w:val="15"/>
              </w:rPr>
              <w:t>; Grams_2016</w:t>
            </w:r>
            <w:hyperlink w:anchor="_ENREF_483" w:tooltip="Grams, 2016 #534" w:history="1"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cmFtczwvQXV0aG9yPjxZZWFyPjIwMTY8L1llYXI+PFJl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cmFtczwvQXV0aG9yPjxZZWFyPjIwMTY8L1llYXI+PFJl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3</w:t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009A263" w14:textId="65872D1E" w:rsidR="00276DF4" w:rsidRPr="00917F9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7F95">
              <w:rPr>
                <w:rFonts w:asciiTheme="minorHAnsi" w:eastAsia="Times New Roman" w:hAnsiTheme="minorHAnsi" w:cstheme="minorHAnsi"/>
                <w:sz w:val="16"/>
                <w:szCs w:val="16"/>
              </w:rPr>
              <w:t>chrX:48306152-5210325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CA771C0" w14:textId="20E4843F" w:rsidR="00276DF4" w:rsidRPr="00917F9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7F95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33616F" w14:paraId="78E4E57E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6840EC9" w14:textId="77777777" w:rsidR="00276DF4" w:rsidRPr="00917F95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7F95">
              <w:rPr>
                <w:rFonts w:asciiTheme="minorHAnsi" w:eastAsia="Times New Roman" w:hAnsiTheme="minorHAnsi" w:cstheme="minorHAnsi"/>
                <w:sz w:val="16"/>
                <w:szCs w:val="16"/>
              </w:rPr>
              <w:lastRenderedPageBreak/>
              <w:t>Xp11.2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3382B68" w14:textId="15CFC8A1" w:rsidR="00276DF4" w:rsidRPr="00917F9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7F95">
              <w:rPr>
                <w:rFonts w:asciiTheme="minorHAnsi" w:eastAsia="Times New Roman" w:hAnsiTheme="minorHAnsi" w:cstheme="minorHAnsi"/>
                <w:sz w:val="16"/>
                <w:szCs w:val="16"/>
              </w:rPr>
              <w:t>chrX:53363456-5379305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CE60E52" w14:textId="77777777" w:rsidR="00276DF4" w:rsidRPr="00917F9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7F95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0C03BF4" w14:textId="5D781036" w:rsidR="00276DF4" w:rsidRPr="00917F9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917F95">
              <w:rPr>
                <w:rFonts w:asciiTheme="minorHAnsi" w:eastAsia="Times New Roman" w:hAnsiTheme="minorHAnsi" w:cstheme="minorHAnsi"/>
                <w:sz w:val="15"/>
                <w:szCs w:val="15"/>
              </w:rPr>
              <w:t>Whibley_2010</w:t>
            </w:r>
            <w:hyperlink w:anchor="_ENREF_484" w:tooltip="Whibley, 2010 #533" w:history="1"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GlibGV5PC9BdXRob3I+PFllYXI+MjAxMDwvWWVhcj48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GlibGV5PC9BdXRob3I+PFllYXI+MjAxMDwvWWVhcj48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4</w:t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917F95">
              <w:rPr>
                <w:rFonts w:asciiTheme="minorHAnsi" w:eastAsia="Times New Roman" w:hAnsiTheme="minorHAnsi" w:cstheme="minorHAnsi"/>
                <w:sz w:val="15"/>
                <w:szCs w:val="15"/>
              </w:rPr>
              <w:t>; Froyen_2012</w:t>
            </w:r>
            <w:hyperlink w:anchor="_ENREF_485" w:tooltip="Froyen, 2012 #535" w:history="1"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cm95ZW48L0F1dGhvcj48WWVhcj4yMDEyPC9ZZWFyPjxS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cm95ZW48L0F1dGhvcj48WWVhcj4yMDEyPC9ZZWFyPjxS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5</w:t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917F95">
              <w:rPr>
                <w:rFonts w:asciiTheme="minorHAnsi" w:eastAsia="Times New Roman" w:hAnsiTheme="minorHAnsi" w:cstheme="minorHAnsi"/>
                <w:sz w:val="15"/>
                <w:szCs w:val="15"/>
              </w:rPr>
              <w:t>; Grams_2016</w:t>
            </w:r>
            <w:hyperlink w:anchor="_ENREF_483" w:tooltip="Grams, 2016 #534" w:history="1"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cmFtczwvQXV0aG9yPjxZZWFyPjIwMTY8L1llYXI+PFJl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cmFtczwvQXV0aG9yPjxZZWFyPjIwMTY8L1llYXI+PFJl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3</w:t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9C8C326" w14:textId="0DDAD003" w:rsidR="00276DF4" w:rsidRPr="00917F9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7F95">
              <w:rPr>
                <w:rFonts w:asciiTheme="minorHAnsi" w:eastAsia="Times New Roman" w:hAnsiTheme="minorHAnsi" w:cstheme="minorHAnsi"/>
                <w:sz w:val="16"/>
                <w:szCs w:val="16"/>
              </w:rPr>
              <w:t>chrX:53363456-5379305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5F37BE5" w14:textId="79B22938" w:rsidR="00276DF4" w:rsidRPr="00EE31F7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7F95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417C2B" w:rsidRPr="00691A57" w14:paraId="41415890" w14:textId="77777777" w:rsidTr="00962C2D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9E473BE" w14:textId="0BD4CAA0" w:rsidR="00276DF4" w:rsidRPr="00EE31F7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Xq2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C3915E4" w14:textId="12036014" w:rsidR="00276DF4" w:rsidRPr="00EE31F7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30ED2">
              <w:rPr>
                <w:rFonts w:asciiTheme="minorHAnsi" w:eastAsia="Times New Roman" w:hAnsiTheme="minorHAnsi" w:cstheme="minorHAnsi"/>
                <w:sz w:val="16"/>
                <w:szCs w:val="16"/>
              </w:rPr>
              <w:t>chrX:80817978-8886897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509ABCF" w14:textId="341D7823" w:rsidR="00276DF4" w:rsidRPr="00EE31F7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F111831" w14:textId="039BFA8D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ong_2010</w:t>
            </w:r>
            <w:hyperlink w:anchor="_ENREF_486" w:tooltip="Song, 2010 #6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ong&lt;/Author&gt;&lt;Year&gt;2010&lt;/Year&gt;&lt;RecNum&gt;657&lt;/RecNum&gt;&lt;DisplayText&gt;&lt;style face="superscript"&gt;486&lt;/style&gt;&lt;/DisplayText&gt;&lt;record&gt;&lt;rec-number&gt;657&lt;/rec-number&gt;&lt;foreign-keys&gt;&lt;key app="EN" db-id="p9wv00a5yez0v1et5awv9pfoepd0x5dtwwpt" timestamp="1627519155"&gt;657&lt;/key&gt;&lt;/foreign-keys&gt;&lt;ref-type name="Journal Article"&gt;17&lt;/ref-type&gt;&lt;contributors&gt;&lt;authors&gt;&lt;author&gt;Song, M. H.&lt;/author&gt;&lt;author&gt;Lee, H. K.&lt;/author&gt;&lt;author&gt;Choi, J. Y.&lt;/author&gt;&lt;author&gt;Kim, S.&lt;/author&gt;&lt;author&gt;Bok, J.&lt;/author&gt;&lt;author&gt;Kim, U. K.&lt;/author&gt;&lt;/authors&gt;&lt;/contributors&gt;&lt;auth-address&gt;Department of Otorhinolaryngology, Kwandong University College of Medicine, Goyang, South Korea.&lt;/auth-address&gt;&lt;titles&gt;&lt;title&gt;Clinical evaluation of DFN3 patients with deletions in the POU3F4 locus and detection of carrier female using MLPA&lt;/title&gt;&lt;secondary-title&gt;Clin Genet&lt;/secondary-title&gt;&lt;alt-title&gt;Clinical genetics&lt;/alt-title&gt;&lt;/titles&gt;&lt;alt-periodical&gt;&lt;full-title&gt;Clinical Genetics&lt;/full-title&gt;&lt;/alt-periodical&gt;&lt;pages&gt;524-32&lt;/pages&gt;&lt;volume&gt;78&lt;/volume&gt;&lt;number&gt;6&lt;/number&gt;&lt;edition&gt;2010/04/24&lt;/edition&gt;&lt;keywords&gt;&lt;keyword&gt;Child&lt;/keyword&gt;&lt;keyword&gt;Child, Preschool&lt;/keyword&gt;&lt;keyword&gt;Deafness/diagnosis/*genetics&lt;/keyword&gt;&lt;keyword&gt;Female&lt;/keyword&gt;&lt;keyword&gt;Genetic Carrier Screening/*methods&lt;/keyword&gt;&lt;keyword&gt;Genetic Diseases, X-Linked/diagnosis/*genetics&lt;/keyword&gt;&lt;keyword&gt;Hearing Loss/genetics&lt;/keyword&gt;&lt;keyword&gt;Humans&lt;/keyword&gt;&lt;keyword&gt;Mutation&lt;/keyword&gt;&lt;keyword&gt;POU Domain Factors/*genetics&lt;/keyword&gt;&lt;keyword&gt;Pedigree&lt;/keyword&gt;&lt;keyword&gt;Polymerase Chain Reaction&lt;/keyword&gt;&lt;keyword&gt;*Sequence Deletion&lt;/keyword&gt;&lt;/keywords&gt;&lt;dates&gt;&lt;year&gt;2010&lt;/year&gt;&lt;pub-dates&gt;&lt;date&gt;Dec&lt;/date&gt;&lt;/pub-dates&gt;&lt;/dates&gt;&lt;isbn&gt;0009-9163&lt;/isbn&gt;&lt;accession-num&gt;20412083&lt;/accession-num&gt;&lt;urls&gt;&lt;/urls&gt;&lt;electronic-resource-num&gt;10.1111/j.1399-0004.2010.01426.x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Iossa_2015</w:t>
            </w:r>
            <w:hyperlink w:anchor="_ENREF_487" w:tooltip="Iossa, 2015 #65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b3NzYTwvQXV0aG9yPjxZZWFyPjIwMTU8L1llYXI+PFJl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b3NzYTwvQXV0aG9yPjxZZWFyPjIwMTU8L1llYXI+PFJl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ang_2017</w:t>
            </w:r>
            <w:hyperlink w:anchor="_ENREF_488" w:tooltip="Liang, 2017 #65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iang&lt;/Author&gt;&lt;Year&gt;2017&lt;/Year&gt;&lt;RecNum&gt;658&lt;/RecNum&gt;&lt;DisplayText&gt;&lt;style face="superscript"&gt;488&lt;/style&gt;&lt;/DisplayText&gt;&lt;record&gt;&lt;rec-number&gt;658&lt;/rec-number&gt;&lt;foreign-keys&gt;&lt;key app="EN" db-id="p9wv00a5yez0v1et5awv9pfoepd0x5dtwwpt" timestamp="1627519211"&gt;658&lt;/key&gt;&lt;/foreign-keys&gt;&lt;ref-type name="Journal Article"&gt;17&lt;/ref-type&gt;&lt;contributors&gt;&lt;authors&gt;&lt;author&gt;Liang, Siying&lt;/author&gt;&lt;author&gt;Jiang, Nan&lt;/author&gt;&lt;author&gt;Li, Shuo&lt;/author&gt;&lt;author&gt;Jiang, Xiaohu&lt;/author&gt;&lt;author&gt;Yu, Dongyi&lt;/author&gt;&lt;/authors&gt;&lt;/contributors&gt;&lt;titles&gt;&lt;title&gt;A maternally inherited 8.05 Mb Xq21 deletion associated with Choroideremia, deafness, and mental retardation syndrome in a male patient&lt;/title&gt;&lt;secondary-title&gt;Molecular cytogenetics&lt;/secondary-title&gt;&lt;alt-title&gt;Mol Cytogenet&lt;/alt-title&gt;&lt;/titles&gt;&lt;periodical&gt;&lt;full-title&gt;Mol Cytogenet&lt;/full-title&gt;&lt;abbr-1&gt;Molecular cytogenetics&lt;/abbr-1&gt;&lt;/periodical&gt;&lt;alt-periodical&gt;&lt;full-title&gt;Mol Cytogenet&lt;/full-title&gt;&lt;abbr-1&gt;Molecular cytogenetics&lt;/abbr-1&gt;&lt;/alt-periodical&gt;&lt;pages&gt;23-23&lt;/pages&gt;&lt;volume&gt;10&lt;/volume&gt;&lt;keywords&gt;&lt;keyword&gt;Choroideremia&lt;/keyword&gt;&lt;keyword&gt;Deafness&lt;/keyword&gt;&lt;keyword&gt;Mental retardation&lt;/keyword&gt;&lt;keyword&gt;SNP arrays&lt;/keyword&gt;&lt;keyword&gt;Xq21&lt;/keyword&gt;&lt;/keywords&gt;&lt;dates&gt;&lt;year&gt;2017&lt;/year&gt;&lt;/dates&gt;&lt;publisher&gt;BioMed Central&lt;/publisher&gt;&lt;isbn&gt;1755-8166&lt;/isbn&gt;&lt;accession-num&gt;28630650&lt;/accession-num&gt;&lt;urls&gt;&lt;related-urls&gt;&lt;url&gt;https://pubmed.ncbi.nlm.nih.gov/28630650&lt;/url&gt;&lt;url&gt;https://www.ncbi.nlm.nih.gov/pmc/articles/PMC5471966/&lt;/url&gt;&lt;/related-urls&gt;&lt;/urls&gt;&lt;electronic-resource-num&gt;10.1186/s13039-017-0324-6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DD9CA2C" w14:textId="19812399" w:rsidR="00276DF4" w:rsidRPr="00EE31F7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30ED2">
              <w:rPr>
                <w:rFonts w:asciiTheme="minorHAnsi" w:eastAsia="Times New Roman" w:hAnsiTheme="minorHAnsi" w:cstheme="minorHAnsi"/>
                <w:sz w:val="16"/>
                <w:szCs w:val="16"/>
              </w:rPr>
              <w:t>chrX:80817978-8886897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72DC091" w14:textId="6E8A03ED" w:rsidR="00276DF4" w:rsidRPr="00330ED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patient reported in Liang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417C2B" w:rsidRPr="00691A57" w14:paraId="6ACDD7E4" w14:textId="77777777" w:rsidTr="00962C2D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9904E3E" w14:textId="77777777" w:rsidR="00276DF4" w:rsidRPr="00EE31F7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0167EDB" w14:textId="2970C9D7" w:rsidR="00276DF4" w:rsidRPr="00EE31F7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30ED2">
              <w:rPr>
                <w:rFonts w:asciiTheme="minorHAnsi" w:eastAsia="Times New Roman" w:hAnsiTheme="minorHAnsi" w:cstheme="minorHAnsi"/>
                <w:sz w:val="16"/>
                <w:szCs w:val="16"/>
              </w:rPr>
              <w:t>chrX:82763269-8530256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A0D8BB3" w14:textId="71AC50FF" w:rsidR="00276DF4" w:rsidRPr="00EE31F7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4B51A7B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2C5D354" w14:textId="41FE4952" w:rsidR="00276DF4" w:rsidRPr="00EE31F7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30ED2">
              <w:rPr>
                <w:rFonts w:asciiTheme="minorHAnsi" w:eastAsia="Times New Roman" w:hAnsiTheme="minorHAnsi" w:cstheme="minorHAnsi"/>
                <w:sz w:val="16"/>
                <w:szCs w:val="16"/>
              </w:rPr>
              <w:t>chrX:82763269-8530256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A48ED8B" w14:textId="123E67E5" w:rsidR="00276DF4" w:rsidRPr="00EE31F7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</w:t>
            </w:r>
            <w:r w:rsidRPr="00330ED2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POU3F4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and </w:t>
            </w:r>
            <w:r w:rsidRPr="00330ED2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CHM</w:t>
            </w:r>
          </w:p>
        </w:tc>
      </w:tr>
      <w:tr w:rsidR="00276DF4" w:rsidRPr="00691A57" w14:paraId="4DFF4B22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04502CC" w14:textId="1FA66EFE" w:rsidR="00276DF4" w:rsidRPr="00A54390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proofErr w:type="spellStart"/>
            <w:r w:rsidRPr="00A54390">
              <w:rPr>
                <w:rFonts w:asciiTheme="minorHAnsi" w:eastAsia="Times New Roman" w:hAnsiTheme="minorHAnsi" w:cstheme="minorHAnsi"/>
                <w:sz w:val="16"/>
                <w:szCs w:val="16"/>
              </w:rPr>
              <w:t>Pelizaeus</w:t>
            </w:r>
            <w:proofErr w:type="spellEnd"/>
            <w:r w:rsidRPr="00A54390">
              <w:rPr>
                <w:rFonts w:asciiTheme="minorHAnsi" w:eastAsia="Times New Roman" w:hAnsiTheme="minorHAnsi" w:cstheme="minorHAnsi"/>
                <w:sz w:val="16"/>
                <w:szCs w:val="16"/>
              </w:rPr>
              <w:t>-Merzbacher (Xq22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288EE80" w14:textId="40162614" w:rsidR="00276DF4" w:rsidRPr="00A5439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4390">
              <w:rPr>
                <w:rFonts w:asciiTheme="minorHAnsi" w:eastAsia="Times New Roman" w:hAnsiTheme="minorHAnsi" w:cstheme="minorHAnsi"/>
                <w:sz w:val="16"/>
                <w:szCs w:val="16"/>
              </w:rPr>
              <w:t>chrX:103776510-10379261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A328CA8" w14:textId="1444A731" w:rsidR="00276DF4" w:rsidRPr="00A5439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4390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04AB6F6" w14:textId="7D9A9683" w:rsidR="00276DF4" w:rsidRPr="00A54390" w:rsidRDefault="00A54390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D59E278" w14:textId="6DCDFF1E" w:rsidR="00276DF4" w:rsidRPr="00A5439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4390">
              <w:rPr>
                <w:rFonts w:asciiTheme="minorHAnsi" w:eastAsia="Times New Roman" w:hAnsiTheme="minorHAnsi" w:cstheme="minorHAnsi"/>
                <w:sz w:val="16"/>
                <w:szCs w:val="16"/>
              </w:rPr>
              <w:t>chrX:103031438-10304754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C51ED09" w14:textId="610DB299" w:rsidR="00276DF4" w:rsidRPr="00691A57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4390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276DF4" w:rsidRPr="00071845" w14:paraId="1FC46E03" w14:textId="77777777" w:rsidTr="00962C2D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5F395E5" w14:textId="62398F0C" w:rsidR="00276DF4" w:rsidRPr="007516D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L-ATS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>(Xq22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.3</w:t>
            </w: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>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CCA291D" w14:textId="7F853C90" w:rsidR="00276DF4" w:rsidRPr="0007184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>chrX:107398837-10794077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2981CD8" w14:textId="7C3C4228" w:rsidR="00276DF4" w:rsidRPr="0007184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097661C" w14:textId="586137FF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loni_2002</w:t>
            </w:r>
            <w:hyperlink w:anchor="_ENREF_489" w:tooltip="Meloni, 2002 #31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xvbmk8L0F1dGhvcj48WWVhcj4yMDAyPC9ZZWFyPjxS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xvbmk8L0F1dGhvcj48WWVhcj4yMDAyPC9ZZWFyPjxS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Uliana_2011</w:t>
            </w:r>
            <w:hyperlink w:anchor="_ENREF_490" w:tooltip="Uliana, 2011 #31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Uliana&lt;/Author&gt;&lt;Year&gt;2011&lt;/Year&gt;&lt;RecNum&gt;317&lt;/RecNum&gt;&lt;DisplayText&gt;&lt;style face="superscript"&gt;490&lt;/style&gt;&lt;/DisplayText&gt;&lt;record&gt;&lt;rec-number&gt;317&lt;/rec-number&gt;&lt;foreign-keys&gt;&lt;key app="EN" db-id="p9wv00a5yez0v1et5awv9pfoepd0x5dtwwpt" timestamp="1624752888"&gt;317&lt;/key&gt;&lt;/foreign-keys&gt;&lt;ref-type name="Journal Article"&gt;17&lt;/ref-type&gt;&lt;contributors&gt;&lt;authors&gt;&lt;author&gt;Uliana, Vera&lt;/author&gt;&lt;author&gt;Marcocci, Elena&lt;/author&gt;&lt;author&gt;Mucciolo, Mafalda&lt;/author&gt;&lt;author&gt;Meloni, Ilaria&lt;/author&gt;&lt;author&gt;Izzi, Claudia&lt;/author&gt;&lt;author&gt;Manno, Carlo&lt;/author&gt;&lt;author&gt;Bruttini, Mirella&lt;/author&gt;&lt;author&gt;Mari, Francesca&lt;/author&gt;&lt;author&gt;Scolari, Francesco&lt;/author&gt;&lt;author&gt;Renieri, Alessandra&lt;/author&gt;&lt;author&gt;Salviati, Leonardo&lt;/author&gt;&lt;/authors&gt;&lt;/contributors&gt;&lt;titles&gt;&lt;title&gt;Alport syndrome and leiomyomatosis: the first deletion extending beyond COL4A6 intron 2&lt;/title&gt;&lt;secondary-title&gt;Pediatric Nephrology&lt;/secondary-title&gt;&lt;/titles&gt;&lt;periodical&gt;&lt;full-title&gt;Pediatric Nephrology&lt;/full-title&gt;&lt;/periodical&gt;&lt;pages&gt;717-724&lt;/pages&gt;&lt;volume&gt;26&lt;/volume&gt;&lt;number&gt;5&lt;/number&gt;&lt;dates&gt;&lt;year&gt;2011&lt;/year&gt;&lt;pub-dates&gt;&lt;date&gt;2011/05/01&lt;/date&gt;&lt;/pub-dates&gt;&lt;/dates&gt;&lt;isbn&gt;1432-198X&lt;/isbn&gt;&lt;urls&gt;&lt;related-urls&gt;&lt;url&gt;https://doi.org/10.1007/s00467-010-1693-9&lt;/url&gt;&lt;/related-urls&gt;&lt;/urls&gt;&lt;electronic-resource-num&gt;10.1007/s00467-010-1693-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9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Nozu_2017</w:t>
            </w:r>
            <w:hyperlink w:anchor="_ENREF_491" w:tooltip="Nozu, 2017 #32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Nozu&lt;/Author&gt;&lt;Year&gt;2017&lt;/Year&gt;&lt;RecNum&gt;320&lt;/RecNum&gt;&lt;DisplayText&gt;&lt;style face="superscript"&gt;491&lt;/style&gt;&lt;/DisplayText&gt;&lt;record&gt;&lt;rec-number&gt;320&lt;/rec-number&gt;&lt;foreign-keys&gt;&lt;key app="EN" db-id="p9wv00a5yez0v1et5awv9pfoepd0x5dtwwpt" timestamp="1624753447"&gt;320&lt;/key&gt;&lt;/foreign-keys&gt;&lt;ref-type name="Journal Article"&gt;17&lt;/ref-type&gt;&lt;contributors&gt;&lt;authors&gt;&lt;author&gt;Nozu, Kandai&lt;/author&gt;&lt;author&gt;Minamikawa, Shogo&lt;/author&gt;&lt;author&gt;Yamada, Shiro&lt;/author&gt;&lt;author&gt;Oka, Masafumi&lt;/author&gt;&lt;author&gt;Yanagita, Motoko&lt;/author&gt;&lt;author&gt;Morisada, Naoya&lt;/author&gt;&lt;author&gt;Fujinaga, Shuichiro&lt;/author&gt;&lt;author&gt;Nagano, China&lt;/author&gt;&lt;author&gt;Gotoh, Yoshimitsu&lt;/author&gt;&lt;author&gt;Takahashi, Eihiko&lt;/author&gt;&lt;author&gt;Morishita, Takahiro&lt;/author&gt;&lt;author&gt;Yamamura, Tomohiko&lt;/author&gt;&lt;author&gt;Ninchoji, Takeshi&lt;/author&gt;&lt;author&gt;Kaito, Hiroshi&lt;/author&gt;&lt;author&gt;Morioka, Ichiro&lt;/author&gt;&lt;author&gt;Nakanishi, Koichi&lt;/author&gt;&lt;author&gt;Vorechovsky, Igor&lt;/author&gt;&lt;author&gt;Iijima, Kazumoto&lt;/author&gt;&lt;/authors&gt;&lt;/contributors&gt;&lt;titles&gt;&lt;title&gt;Characterization of contiguous gene deletions in COL4A6 and COL4A5 in Alport syndrome-diffuse leiomyomatosis&lt;/title&gt;&lt;secondary-title&gt;Journal of Human Genetics&lt;/secondary-title&gt;&lt;/titles&gt;&lt;periodical&gt;&lt;full-title&gt;Journal of Human Genetics&lt;/full-title&gt;&lt;/periodical&gt;&lt;pages&gt;733-735&lt;/pages&gt;&lt;volume&gt;62&lt;/volume&gt;&lt;number&gt;7&lt;/number&gt;&lt;dates&gt;&lt;year&gt;2017&lt;/year&gt;&lt;pub-dates&gt;&lt;date&gt;2017/07/01&lt;/date&gt;&lt;/pub-dates&gt;&lt;/dates&gt;&lt;isbn&gt;1435-232X&lt;/isbn&gt;&lt;urls&gt;&lt;related-urls&gt;&lt;url&gt;https://doi.org/10.1038/jhg.2017.28&lt;/url&gt;&lt;/related-urls&gt;&lt;/urls&gt;&lt;electronic-resource-num&gt;10.1038/jhg.2017.28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9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B34F945" w14:textId="2EC30326" w:rsidR="00276DF4" w:rsidRPr="0007184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>chrX:107398837-10794077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A4B8F47" w14:textId="2A2C17BB" w:rsidR="00276DF4" w:rsidRPr="0007184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</w:t>
            </w:r>
            <w:r w:rsidRPr="00071845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COL4A6 </w:t>
            </w: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</w:t>
            </w:r>
            <w:r w:rsidRPr="00071845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COL4A5</w:t>
            </w:r>
          </w:p>
        </w:tc>
      </w:tr>
      <w:tr w:rsidR="00276DF4" w:rsidRPr="003038C5" w14:paraId="22324EBA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21776C8" w14:textId="5DBEC9C0" w:rsidR="00276DF4" w:rsidRPr="007516D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MR-ATS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>(Xq22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.3</w:t>
            </w: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>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9347826" w14:textId="25A3E0DD" w:rsidR="00276DF4" w:rsidRPr="0007184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>chrX:107683074-108976621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CF22B10" w14:textId="284D80D9" w:rsidR="00276DF4" w:rsidRPr="0007184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16AECD1" w14:textId="42397A1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loni_2002</w:t>
            </w:r>
            <w:hyperlink w:anchor="_ENREF_489" w:tooltip="Meloni, 2002 #31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xvbmk8L0F1dGhvcj48WWVhcj4yMDAyPC9ZZWFyPjxS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xvbmk8L0F1dGhvcj48WWVhcj4yMDAyPC9ZZWFyPjxS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oischen_2009</w:t>
            </w:r>
            <w:hyperlink w:anchor="_ENREF_492" w:tooltip="Hoischen, 2009 #31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oischen&lt;/Author&gt;&lt;Year&gt;2009&lt;/Year&gt;&lt;RecNum&gt;319&lt;/RecNum&gt;&lt;DisplayText&gt;&lt;style face="superscript"&gt;492&lt;/style&gt;&lt;/DisplayText&gt;&lt;record&gt;&lt;rec-number&gt;319&lt;/rec-number&gt;&lt;foreign-keys&gt;&lt;key app="EN" db-id="p9wv00a5yez0v1et5awv9pfoepd0x5dtwwpt" timestamp="1624753288"&gt;319&lt;/key&gt;&lt;/foreign-keys&gt;&lt;ref-type name="Journal Article"&gt;17&lt;/ref-type&gt;&lt;contributors&gt;&lt;authors&gt;&lt;author&gt;Hoischen, Alexander&lt;/author&gt;&lt;author&gt;Landwehr, Christina&lt;/author&gt;&lt;author&gt;Kabisch, Sarah&lt;/author&gt;&lt;author&gt;Ding, Xiao-Qi&lt;/author&gt;&lt;author&gt;Trost, Detlef&lt;/author&gt;&lt;author&gt;Stropahl, Gerhard&lt;/author&gt;&lt;author&gt;Wigger, Marianne&lt;/author&gt;&lt;author&gt;Radlwimmer, Bernhard&lt;/author&gt;&lt;author&gt;Weber, Ruthild G.&lt;/author&gt;&lt;author&gt;Haffner, Dieter&lt;/author&gt;&lt;/authors&gt;&lt;/contributors&gt;&lt;titles&gt;&lt;title&gt;Array-CGH in unclear syndromic nephropathies identifies a microdeletion in Xq22.3-q23&lt;/title&gt;&lt;secondary-title&gt;Pediatric Nephrology&lt;/secondary-title&gt;&lt;/titles&gt;&lt;periodical&gt;&lt;full-title&gt;Pediatric Nephrology&lt;/full-title&gt;&lt;/periodical&gt;&lt;pages&gt;1673-1681&lt;/pages&gt;&lt;volume&gt;24&lt;/volume&gt;&lt;number&gt;9&lt;/number&gt;&lt;dates&gt;&lt;year&gt;2009&lt;/year&gt;&lt;pub-dates&gt;&lt;date&gt;2009/09/01&lt;/date&gt;&lt;/pub-dates&gt;&lt;/dates&gt;&lt;isbn&gt;1432-198X&lt;/isbn&gt;&lt;urls&gt;&lt;related-urls&gt;&lt;url&gt;https://doi.org/10.1007/s00467-009-1184-z&lt;/url&gt;&lt;/related-urls&gt;&lt;/urls&gt;&lt;electronic-resource-num&gt;10.1007/s00467-009-1184-z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9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driguez_2010</w:t>
            </w:r>
            <w:hyperlink w:anchor="_ENREF_493" w:tooltip="Rodriguez, 2010 #31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Rodriguez&lt;/Author&gt;&lt;Year&gt;2010&lt;/Year&gt;&lt;RecNum&gt;318&lt;/RecNum&gt;&lt;DisplayText&gt;&lt;style face="superscript"&gt;493&lt;/style&gt;&lt;/DisplayText&gt;&lt;record&gt;&lt;rec-number&gt;318&lt;/rec-number&gt;&lt;foreign-keys&gt;&lt;key app="EN" db-id="p9wv00a5yez0v1et5awv9pfoepd0x5dtwwpt" timestamp="1624752981"&gt;318&lt;/key&gt;&lt;/foreign-keys&gt;&lt;ref-type name="Journal Article"&gt;17&lt;/ref-type&gt;&lt;contributors&gt;&lt;authors&gt;&lt;author&gt;Rodriguez, Jayson D.&lt;/author&gt;&lt;author&gt;Bhat, Shambhu S.&lt;/author&gt;&lt;author&gt;Meloni, Ilaria&lt;/author&gt;&lt;author&gt;Ladd, Sydney&lt;/author&gt;&lt;author&gt;Leslie, Nancy D.&lt;/author&gt;&lt;author&gt;Doyne, Emanuel O.&lt;/author&gt;&lt;author&gt;Renieri, Alessandra&lt;/author&gt;&lt;author&gt;DuPont, Barbara R.&lt;/author&gt;&lt;author&gt;Stevenson, Roger E.&lt;/author&gt;&lt;author&gt;Schwartz, Charles E.&lt;/author&gt;&lt;author&gt;Srivastava, Anand K.&lt;/author&gt;&lt;/authors&gt;&lt;/contributors&gt;&lt;titles&gt;&lt;title&gt;Intellectual disability, midface hypoplasia, facial hypotonia, and alport syndrome are associated with a deletion in Xq22.3&lt;/title&gt;&lt;secondary-title&gt;American Journal of Medical Genetics Part A&lt;/secondary-title&gt;&lt;/titles&gt;&lt;periodical&gt;&lt;full-title&gt;American Journal of Medical Genetics Part A&lt;/full-title&gt;&lt;/periodical&gt;&lt;pages&gt;713-717&lt;/pages&gt;&lt;volume&gt;152A&lt;/volume&gt;&lt;number&gt;3&lt;/number&gt;&lt;keywords&gt;&lt;keyword&gt;intellectual disability&lt;/keyword&gt;&lt;keyword&gt;ACSL4&lt;/keyword&gt;&lt;keyword&gt;ATS-MR&lt;/keyword&gt;&lt;keyword&gt;Xq22.3&lt;/keyword&gt;&lt;/keywords&gt;&lt;dates&gt;&lt;year&gt;2010&lt;/year&gt;&lt;pub-dates&gt;&lt;date&gt;2010/03/01&lt;/date&gt;&lt;/pub-dates&gt;&lt;/dates&gt;&lt;publisher&gt;John Wiley &amp;amp; Sons, Ltd&lt;/publisher&gt;&lt;isbn&gt;1552-4825&lt;/isbn&gt;&lt;work-type&gt;https://doi.org/10.1002/ajmg.a.33208&lt;/work-type&gt;&lt;urls&gt;&lt;related-urls&gt;&lt;url&gt;https://doi.org/10.1002/ajmg.a.33208&lt;/url&gt;&lt;/related-urls&gt;&lt;/urls&gt;&lt;electronic-resource-num&gt;https://doi.org/10.1002/ajmg.a.33208&lt;/electronic-resource-num&gt;&lt;access-date&gt;2021/06/2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9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E0BC5E5" w14:textId="4054CB6A" w:rsidR="00276DF4" w:rsidRPr="0007184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>chrX:107683074-10897662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4B3D655" w14:textId="238B0420" w:rsidR="00276DF4" w:rsidRPr="0007184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</w:t>
            </w:r>
            <w:r w:rsidRPr="00071845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COL4A5 </w:t>
            </w: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</w:t>
            </w:r>
            <w:r w:rsidRPr="00071845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ACSL4</w:t>
            </w:r>
          </w:p>
        </w:tc>
      </w:tr>
      <w:tr w:rsidR="006043A9" w:rsidRPr="003038C5" w14:paraId="6C1BE87A" w14:textId="77777777" w:rsidTr="00962C2D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0D596AB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Xq25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D01BC2B" w14:textId="64F6FEC5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30" w:name="_Hlk75907083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X:122673975-123546561</w:t>
            </w:r>
            <w:bookmarkEnd w:id="130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69C913D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F7CD1C7" w14:textId="10C0578A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i Benedetto_2014</w:t>
            </w:r>
            <w:hyperlink w:anchor="_ENREF_494" w:tooltip="Di Benedetto, 2014 #27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aSBCZW5lZGV0dG88L0F1dGhvcj48WWVhcj4yMDE0PC9Z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aSBCZW5lZGV0dG88L0F1dGhvcj48WWVhcj4yMDE0PC9Z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9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ingjun_2015</w:t>
            </w:r>
            <w:hyperlink w:anchor="_ENREF_495" w:tooltip="Yingjun, 2015 #28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Yingjun&lt;/Author&gt;&lt;Year&gt;2015&lt;/Year&gt;&lt;RecNum&gt;280&lt;/RecNum&gt;&lt;DisplayText&gt;&lt;style face="superscript"&gt;495&lt;/style&gt;&lt;/DisplayText&gt;&lt;record&gt;&lt;rec-number&gt;280&lt;/rec-number&gt;&lt;foreign-keys&gt;&lt;key app="EN" db-id="p9wv00a5yez0v1et5awv9pfoepd0x5dtwwpt" timestamp="1624423730"&gt;280&lt;/key&gt;&lt;/foreign-keys&gt;&lt;ref-type name="Journal Article"&gt;17&lt;/ref-type&gt;&lt;contributors&gt;&lt;authors&gt;&lt;author&gt;Yingjun, Xie&lt;/author&gt;&lt;author&gt;Wen, Tang&lt;/author&gt;&lt;author&gt;Yujian, Liang&lt;/author&gt;&lt;author&gt;Lingling, Xu&lt;/author&gt;&lt;author&gt;Huimin, Huang&lt;/author&gt;&lt;author&gt;Qun, Fang&lt;/author&gt;&lt;author&gt;Junhong, Chen&lt;/author&gt;&lt;/authors&gt;&lt;/contributors&gt;&lt;titles&gt;&lt;title&gt;Microduplication of chromosome Xq25 encompassing STAG2 gene in a boy with intellectual disability&lt;/title&gt;&lt;secondary-title&gt;European Journal of Medical Genetics&lt;/secondary-title&gt;&lt;/titles&gt;&lt;periodical&gt;&lt;full-title&gt;Eur J Med Genet&lt;/full-title&gt;&lt;abbr-1&gt;European journal of medical genetics&lt;/abbr-1&gt;&lt;/periodical&gt;&lt;pages&gt;116-121&lt;/pages&gt;&lt;volume&gt;58&lt;/volume&gt;&lt;number&gt;2&lt;/number&gt;&lt;keywords&gt;&lt;keyword&gt;Intellectual disability&lt;/keyword&gt;&lt;keyword&gt;Microduplication&lt;/keyword&gt;&lt;keyword&gt;XIAP&lt;/keyword&gt;&lt;keyword&gt;STAG2&lt;/keyword&gt;&lt;keyword&gt;Genome-wide array analysis&lt;/keyword&gt;&lt;/keywords&gt;&lt;dates&gt;&lt;year&gt;2015&lt;/year&gt;&lt;pub-dates&gt;&lt;date&gt;2015/02/01/&lt;/date&gt;&lt;/pub-dates&gt;&lt;/dates&gt;&lt;isbn&gt;1769-7212&lt;/isbn&gt;&lt;urls&gt;&lt;related-urls&gt;&lt;url&gt;https://www.sciencedirect.com/science/article/pii/S1769721214001918&lt;/url&gt;&lt;/related-urls&gt;&lt;/urls&gt;&lt;electronic-resource-num&gt;https://doi.org/10.1016/j.ejmg.2014.10.002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9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eroy_2016</w:t>
            </w:r>
            <w:hyperlink w:anchor="_ENREF_496" w:tooltip="Leroy, 2016 #27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XJveTwvQXV0aG9yPjxZZWFyPjIwMTY8L1llYXI+PFJl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XJveTwvQXV0aG9yPjxZZWFyPjIwMTY8L1llYXI+PFJl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9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urchi_2020</w:t>
            </w:r>
            <w:hyperlink w:anchor="_ENREF_497" w:tooltip="Turchi, 2020 #28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dXJjaGk8L0F1dGhvcj48WWVhcj4yMDIwPC9ZZWFyPjxS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dXJjaGk8L0F1dGhvcj48WWVhcj4yMDIwPC9ZZWFyPjxS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9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12887DC9" w14:textId="64F5DB9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X:122673975-12354656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94E4E3B" w14:textId="0C0D5E08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reported in Turchi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CA5CC0" w14:paraId="70E13BEB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6B9AA76" w14:textId="5F63817B" w:rsidR="00276DF4" w:rsidRPr="00CA5CC0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XLAG (Xq26.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BCD4DA1" w14:textId="44FCB100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35627637-13611826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E27EE61" w14:textId="25F52108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CF0F7B9" w14:textId="31D41C12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rivellin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softHyphen/>
              <w:t>_2014</w:t>
            </w:r>
            <w:hyperlink w:anchor="_ENREF_498" w:tooltip="Trivellin, 2014 #60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cml2ZWxsaW48L0F1dGhvcj48WWVhcj4yMDE0PC9ZZWFy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cml2ZWxsaW48L0F1dGhvcj48WWVhcj4yMDE0PC9ZZWFy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9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Iacovazzo_2016</w:t>
            </w:r>
            <w:hyperlink w:anchor="_ENREF_499" w:tooltip="Iacovazzo, 2016 #61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YWNvdmF6em88L0F1dGhvcj48WWVhcj4yMDE2PC9ZZWFy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YWNvdmF6em88L0F1dGhvcj48WWVhcj4yMDE2PC9ZZWFy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9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Naves_2016</w:t>
            </w:r>
            <w:hyperlink w:anchor="_ENREF_500" w:tooltip="Naves, 2016 #60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YXZlczwvQXV0aG9yPjxZZWFyPjIwMTY8L1llYXI+PFJl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YXZlczwvQXV0aG9yPjxZZWFyPjIwMTY8L1llYXI+PFJl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0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35C510C" w14:textId="6CBBA989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35627637-13611826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79DEEDC" w14:textId="2B34E093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SRO1 and SRO2 defined by </w:t>
            </w:r>
            <w:proofErr w:type="spellStart"/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Trivellin</w:t>
            </w:r>
            <w:proofErr w:type="spellEnd"/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CA5CC0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 a</w:t>
            </w:r>
            <w:r w:rsidRPr="00CA5CC0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l.</w:t>
            </w:r>
          </w:p>
        </w:tc>
      </w:tr>
      <w:tr w:rsidR="00276DF4" w:rsidRPr="00CA5CC0" w14:paraId="51546C79" w14:textId="77777777" w:rsidTr="00962C2D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DD2CA6B" w14:textId="16EC8071" w:rsidR="00276DF4" w:rsidRPr="00CA5CC0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Xq27.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AAC6EAB" w14:textId="293D057D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39532854-14008065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41E8371" w14:textId="4ADFBEFC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1A5606A" w14:textId="2272D4AE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utton_2011</w:t>
            </w:r>
            <w:hyperlink w:anchor="_ENREF_501" w:tooltip="Sutton, 2011 #61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dXR0b248L0F1dGhvcj48WWVhcj4yMDExPC9ZZWFyPjxS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dXR0b248L0F1dGhvcj48WWVhcj4yMDExPC9ZZWFyPjxS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0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alem_2012</w:t>
            </w:r>
            <w:hyperlink w:anchor="_ENREF_502" w:tooltip="Moalem, 2012 #61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oalem&lt;/Author&gt;&lt;Year&gt;2012&lt;/Year&gt;&lt;RecNum&gt;614&lt;/RecNum&gt;&lt;DisplayText&gt;&lt;style face="superscript"&gt;502&lt;/style&gt;&lt;/DisplayText&gt;&lt;record&gt;&lt;rec-number&gt;614&lt;/rec-number&gt;&lt;foreign-keys&gt;&lt;key app="EN" db-id="p9wv00a5yez0v1et5awv9pfoepd0x5dtwwpt" timestamp="1626970215"&gt;614&lt;/key&gt;&lt;/foreign-keys&gt;&lt;ref-type name="Journal Article"&gt;17&lt;/ref-type&gt;&lt;contributors&gt;&lt;authors&gt;&lt;author&gt;Moalem, S.&lt;/author&gt;&lt;author&gt;Babul-Hirji, R.&lt;/author&gt;&lt;author&gt;Stavropolous, D. J.&lt;/author&gt;&lt;author&gt;Wherrett, D.&lt;/author&gt;&lt;author&gt;Bägli, D. J.&lt;/author&gt;&lt;author&gt;Thomas, P.&lt;/author&gt;&lt;author&gt;Chitayat, D.&lt;/author&gt;&lt;/authors&gt;&lt;/contributors&gt;&lt;auth-address&gt;Division of Clinical and Metabolic Genetics, Department of Pediatrics, The Hospital for Sick Children, University of Toronto, Toronto, Ontario, Canada.&lt;/auth-address&gt;&lt;titles&gt;&lt;title&gt;XX male sex reversal with genital abnormalities associated with a de novo SOX3 gene duplication&lt;/title&gt;&lt;secondary-title&gt;Am J Med Genet A&lt;/secondary-title&gt;&lt;alt-title&gt;American journal of medical genetics. Part A&lt;/alt-title&gt;&lt;/titles&gt;&lt;periodical&gt;&lt;full-title&gt;Am J Med Genet A&lt;/full-title&gt;&lt;abbr-1&gt;American journal of medical genetics. Part A&lt;/abbr-1&gt;&lt;/periodical&gt;&lt;alt-periodical&gt;&lt;full-title&gt;Am J Med Genet A&lt;/full-title&gt;&lt;abbr-1&gt;American journal of medical genetics. Part A&lt;/abbr-1&gt;&lt;/alt-periodical&gt;&lt;pages&gt;1759-64&lt;/pages&gt;&lt;volume&gt;158a&lt;/volume&gt;&lt;number&gt;7&lt;/number&gt;&lt;edition&gt;2012/06/09&lt;/edition&gt;&lt;keywords&gt;&lt;keyword&gt;46, XX Disorders of Sex Development/*diagnosis/*genetics&lt;/keyword&gt;&lt;keyword&gt;Chromosome Mapping&lt;/keyword&gt;&lt;keyword&gt;Chromosomes, Human, X&lt;/keyword&gt;&lt;keyword&gt;*Gene Duplication&lt;/keyword&gt;&lt;keyword&gt;Humans&lt;/keyword&gt;&lt;keyword&gt;Male&lt;/keyword&gt;&lt;keyword&gt;Phenotype&lt;/keyword&gt;&lt;keyword&gt;SOXB1 Transcription Factors/*genetics&lt;/keyword&gt;&lt;/keywords&gt;&lt;dates&gt;&lt;year&gt;2012&lt;/year&gt;&lt;pub-dates&gt;&lt;date&gt;Jul&lt;/date&gt;&lt;/pub-dates&gt;&lt;/dates&gt;&lt;isbn&gt;1552-4825&lt;/isbn&gt;&lt;accession-num&gt;22678921&lt;/accession-num&gt;&lt;urls&gt;&lt;/urls&gt;&lt;electronic-resource-num&gt;10.1002/ajmg.a.35390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0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etro_2015</w:t>
            </w:r>
            <w:hyperlink w:anchor="_ENREF_503" w:tooltip="Vetro, 2015 #61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Vetro&lt;/Author&gt;&lt;Year&gt;2015&lt;/Year&gt;&lt;RecNum&gt;612&lt;/RecNum&gt;&lt;DisplayText&gt;&lt;style face="superscript"&gt;503&lt;/style&gt;&lt;/DisplayText&gt;&lt;record&gt;&lt;rec-number&gt;612&lt;/rec-number&gt;&lt;foreign-keys&gt;&lt;key app="EN" db-id="p9wv00a5yez0v1et5awv9pfoepd0x5dtwwpt" timestamp="1626970190"&gt;612&lt;/key&gt;&lt;/foreign-keys&gt;&lt;ref-type name="Journal Article"&gt;17&lt;/ref-type&gt;&lt;contributors&gt;&lt;authors&gt;&lt;author&gt;Vetro, Annalisa&lt;/author&gt;&lt;author&gt;Dehghani, Mohammad Reza&lt;/author&gt;&lt;author&gt;Kraoua, Lilia&lt;/author&gt;&lt;author&gt;Giorda, Roberto&lt;/author&gt;&lt;author&gt;Beri, Silvana&lt;/author&gt;&lt;author&gt;Cardarelli, Laura&lt;/author&gt;&lt;author&gt;Merico, Maurizio&lt;/author&gt;&lt;author&gt;Manolakos, Emmanouil&lt;/author&gt;&lt;author&gt;Parada-Bustamante, Alexis&lt;/author&gt;&lt;author&gt;Castro, Andrea&lt;/author&gt;&lt;author&gt;Radi, Orietta&lt;/author&gt;&lt;author&gt;Camerino, Giovanna&lt;/author&gt;&lt;author&gt;Brusco, Alfredo&lt;/author&gt;&lt;author&gt;Sabaghian, Marjan&lt;/author&gt;&lt;author&gt;Sofocleous, Crystalena&lt;/author&gt;&lt;author&gt;Forzano, Francesca&lt;/author&gt;&lt;author&gt;Palumbo, Pietro&lt;/author&gt;&lt;author&gt;Palumbo, Orazio&lt;/author&gt;&lt;author&gt;Calvano, Savino&lt;/author&gt;&lt;author&gt;Zelante, Leopoldo&lt;/author&gt;&lt;author&gt;Grammatico, Paola&lt;/author&gt;&lt;author&gt;Giglio, Sabrina&lt;/author&gt;&lt;author&gt;Basly, Mohamed&lt;/author&gt;&lt;author&gt;Chaabouni, Myriam&lt;/author&gt;&lt;author&gt;Carella, Massimo&lt;/author&gt;&lt;author&gt;Russo, Gianni&lt;/author&gt;&lt;author&gt;Bonaglia, Maria Clara&lt;/author&gt;&lt;author&gt;Zuffardi, Orsetta&lt;/author&gt;&lt;/authors&gt;&lt;/contributors&gt;&lt;titles&gt;&lt;title&gt;Testis development in the absence of SRY: chromosomal rearrangements at SOX9 and SOX3&lt;/title&gt;&lt;secondary-title&gt;European Journal of Human Genetics&lt;/secondary-title&gt;&lt;/titles&gt;&lt;periodical&gt;&lt;full-title&gt;European Journal of Human Genetics&lt;/full-title&gt;&lt;/periodical&gt;&lt;pages&gt;1025-1032&lt;/pages&gt;&lt;volume&gt;23&lt;/volume&gt;&lt;number&gt;8&lt;/number&gt;&lt;dates&gt;&lt;year&gt;2015&lt;/year&gt;&lt;pub-dates&gt;&lt;date&gt;2015/08/01&lt;/date&gt;&lt;/pub-dates&gt;&lt;/dates&gt;&lt;isbn&gt;1476-5438&lt;/isbn&gt;&lt;urls&gt;&lt;related-urls&gt;&lt;url&gt;https://doi.org/10.1038/ejhg.2014.237&lt;/url&gt;&lt;/related-urls&gt;&lt;/urls&gt;&lt;electronic-resource-num&gt;10.1038/ejhg.2014.237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0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sic_2019</w:t>
            </w:r>
            <w:hyperlink w:anchor="_ENREF_504" w:tooltip="Tasic, 2019 #61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Tasic&lt;/Author&gt;&lt;Year&gt;2019&lt;/Year&gt;&lt;RecNum&gt;613&lt;/RecNum&gt;&lt;DisplayText&gt;&lt;style face="superscript"&gt;504&lt;/style&gt;&lt;/DisplayText&gt;&lt;record&gt;&lt;rec-number&gt;613&lt;/rec-number&gt;&lt;foreign-keys&gt;&lt;key app="EN" db-id="p9wv00a5yez0v1et5awv9pfoepd0x5dtwwpt" timestamp="1626970209"&gt;613&lt;/key&gt;&lt;/foreign-keys&gt;&lt;ref-type name="Journal Article"&gt;17&lt;/ref-type&gt;&lt;contributors&gt;&lt;authors&gt;&lt;author&gt;Tasic, V.&lt;/author&gt;&lt;author&gt;Mitrotti, A.&lt;/author&gt;&lt;author&gt;Riepe, F. G.&lt;/author&gt;&lt;author&gt;Kulle, A. E.&lt;/author&gt;&lt;author&gt;Laban, N.&lt;/author&gt;&lt;author&gt;Polenakovic, M.&lt;/author&gt;&lt;author&gt;Plaseska-Karanfilska, D.&lt;/author&gt;&lt;author&gt;Sanna-Cherchi, S.&lt;/author&gt;&lt;author&gt;Kostovski, M.&lt;/author&gt;&lt;author&gt;Gucev, Z.&lt;/author&gt;&lt;/authors&gt;&lt;/contributors&gt;&lt;titles&gt;&lt;title&gt;Duplication of The SOX3 Gene in an Sry-negative 46,XX Male with Associated Congenital Anomalies of Kidneys and the Urinary Tract: Case Report and Review of the Literature&lt;/title&gt;&lt;secondary-title&gt;Balkan journal of medical genetics : BJMG&lt;/secondary-title&gt;&lt;alt-title&gt;Balkan J Med Genet&lt;/alt-title&gt;&lt;/titles&gt;&lt;periodical&gt;&lt;full-title&gt;Balkan journal of medical genetics : BJMG&lt;/full-title&gt;&lt;abbr-1&gt;Balkan J Med Genet&lt;/abbr-1&gt;&lt;/periodical&gt;&lt;alt-periodical&gt;&lt;full-title&gt;Balkan journal of medical genetics : BJMG&lt;/full-title&gt;&lt;abbr-1&gt;Balkan J Med Genet&lt;/abbr-1&gt;&lt;/alt-periodical&gt;&lt;pages&gt;81-88&lt;/pages&gt;&lt;volume&gt;22&lt;/volume&gt;&lt;number&gt;1&lt;/number&gt;&lt;keywords&gt;&lt;keyword&gt;Congenital anomalies of kidneys and the urinary tract (CAKUT)&lt;/keyword&gt;&lt;keyword&gt;Copy number variations (CNVs)&lt;/keyword&gt;&lt;keyword&gt;Disorders of sex development (DSD)&lt;/keyword&gt;&lt;/keywords&gt;&lt;dates&gt;&lt;year&gt;2019&lt;/year&gt;&lt;/dates&gt;&lt;publisher&gt;Sciendo&lt;/publisher&gt;&lt;isbn&gt;1311-0160&amp;#xD;2199-5761&lt;/isbn&gt;&lt;accession-num&gt;31523625&lt;/accession-num&gt;&lt;urls&gt;&lt;related-urls&gt;&lt;url&gt;https://pubmed.ncbi.nlm.nih.gov/31523625&lt;/url&gt;&lt;url&gt;https://www.ncbi.nlm.nih.gov/pmc/articles/PMC6714342/&lt;/url&gt;&lt;/related-urls&gt;&lt;/urls&gt;&lt;electronic-resource-num&gt;10.2478/bjmg-2019-0006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0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0709E99" w14:textId="38E65B19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39532854-14008065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6B81101F" w14:textId="09443590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reported in Tasic </w:t>
            </w:r>
            <w:r w:rsidRPr="00CA5CC0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CA5CC0" w14:paraId="4170A7B7" w14:textId="77777777" w:rsidTr="00962C2D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0D0AB80" w14:textId="77777777" w:rsidR="00276DF4" w:rsidRPr="00CA5CC0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0502000" w14:textId="6488ED78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39178566-13967508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CE852F4" w14:textId="4E24C9BD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7C321E6" w14:textId="310DEB09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owl_2005</w:t>
            </w:r>
            <w:hyperlink w:anchor="_ENREF_505" w:tooltip="Bowl, 2005 #61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b3dsPC9BdXRob3I+PFllYXI+MjAwNTwvWWVhcj48UmVj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b3dsPC9BdXRob3I+PFllYXI+MjAwNTwvWWVhcj48UmVj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0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rya_2019</w:t>
            </w:r>
            <w:hyperlink w:anchor="_ENREF_506" w:tooltip="Arya, 2019 #6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cnlhPC9BdXRob3I+PFllYXI+MjAxOTwvWWVhcj48UmVj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cnlhPC9BdXRob3I+PFllYXI+MjAxOTwvWWVhcj48UmVj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0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solowsky_2020</w:t>
            </w:r>
            <w:hyperlink w:anchor="_ENREF_507" w:tooltip="Rosolowsky, 2020 #66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vbG93c2t5PC9BdXRob3I+PFllYXI+MjAyMDwvWWVh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vbG93c2t5PC9BdXRob3I+PFllYXI+MjAyMDwvWWVh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0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3F8446D" w14:textId="24A8ABD5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39178566-13967508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7665FB90" w14:textId="47255EE7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reported in </w:t>
            </w:r>
            <w:proofErr w:type="spellStart"/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Rosolowsky</w:t>
            </w:r>
            <w:proofErr w:type="spellEnd"/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CA5CC0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CA5CC0" w14:paraId="711C2FE6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DC923C1" w14:textId="54E6F80E" w:rsidR="00276DF4" w:rsidRPr="00CA5CC0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Xq27.3-q28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86D7F5A" w14:textId="5244A8DA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31" w:name="_Hlk78283693"/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46789031-147152262</w:t>
            </w:r>
            <w:bookmarkEnd w:id="131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BBB6A2C" w14:textId="7C9DEEF7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FE508F4" w14:textId="1A058970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io_2009</w:t>
            </w:r>
            <w:hyperlink w:anchor="_ENREF_508" w:tooltip="Rio, 2010 #61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aW88L0F1dGhvcj48WWVhcj4yMDEwPC9ZZWFyPjxSZWNO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aW88L0F1dGhvcj48WWVhcj4yMDEwPC9ZZWFyPjxSZWNO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0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Nagamani_2012</w:t>
            </w:r>
            <w:hyperlink w:anchor="_ENREF_509" w:tooltip="Nagamani, 2012 #61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Nagamani&lt;/Author&gt;&lt;Year&gt;2012&lt;/Year&gt;&lt;RecNum&gt;617&lt;/RecNum&gt;&lt;DisplayText&gt;&lt;style face="superscript"&gt;509&lt;/style&gt;&lt;/DisplayText&gt;&lt;record&gt;&lt;rec-number&gt;617&lt;/rec-number&gt;&lt;foreign-keys&gt;&lt;key app="EN" db-id="p9wv00a5yez0v1et5awv9pfoepd0x5dtwwpt" timestamp="1626970899"&gt;617&lt;/key&gt;&lt;/foreign-keys&gt;&lt;ref-type name="Journal Article"&gt;17&lt;/ref-type&gt;&lt;contributors&gt;&lt;authors&gt;&lt;author&gt;Nagamani, Sandesh C. S.&lt;/author&gt;&lt;author&gt;Erez, Ayelet&lt;/author&gt;&lt;author&gt;Probst, Frank J.&lt;/author&gt;&lt;author&gt;Bader, Patricia&lt;/author&gt;&lt;author&gt;Evans, Patricia&lt;/author&gt;&lt;author&gt;Baker, Linda A.&lt;/author&gt;&lt;author&gt;Fang, Ping&lt;/author&gt;&lt;author&gt;Bertin, Terry&lt;/author&gt;&lt;author&gt;Hixson, Patricia&lt;/author&gt;&lt;author&gt;Stankiewicz, Pawel&lt;/author&gt;&lt;author&gt;Nelson, David&lt;/author&gt;&lt;author&gt;Patel, Ankita&lt;/author&gt;&lt;author&gt;Cheung, Sau Wai&lt;/author&gt;&lt;/authors&gt;&lt;/contributors&gt;&lt;titles&gt;&lt;title&gt;Small genomic rearrangements involving FMR1 support the importance of its gene dosage for normal neurocognitive function&lt;/title&gt;&lt;secondary-title&gt;neurogenetics&lt;/secondary-title&gt;&lt;/titles&gt;&lt;periodical&gt;&lt;full-title&gt;neurogenetics&lt;/full-title&gt;&lt;/periodical&gt;&lt;pages&gt;333-339&lt;/pages&gt;&lt;volume&gt;13&lt;/volume&gt;&lt;number&gt;4&lt;/number&gt;&lt;dates&gt;&lt;year&gt;2012&lt;/year&gt;&lt;pub-dates&gt;&lt;date&gt;2012/11/01&lt;/date&gt;&lt;/pub-dates&gt;&lt;/dates&gt;&lt;isbn&gt;1364-6753&lt;/isbn&gt;&lt;urls&gt;&lt;related-urls&gt;&lt;url&gt;https://doi.org/10.1007/s10048-012-0340-y&lt;/url&gt;&lt;/related-urls&gt;&lt;/urls&gt;&lt;electronic-resource-num&gt;10.1007/s10048-012-0340-y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0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engoechea_2012</w:t>
            </w:r>
            <w:hyperlink w:anchor="_ENREF_510" w:tooltip="Vengoechea, 2012 #61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Vengoechea&lt;/Author&gt;&lt;Year&gt;2012&lt;/Year&gt;&lt;RecNum&gt;616&lt;/RecNum&gt;&lt;DisplayText&gt;&lt;style face="superscript"&gt;510&lt;/style&gt;&lt;/DisplayText&gt;&lt;record&gt;&lt;rec-number&gt;616&lt;/rec-number&gt;&lt;foreign-keys&gt;&lt;key app="EN" db-id="p9wv00a5yez0v1et5awv9pfoepd0x5dtwwpt" timestamp="1626970875"&gt;616&lt;/key&gt;&lt;/foreign-keys&gt;&lt;ref-type name="Journal Article"&gt;17&lt;/ref-type&gt;&lt;contributors&gt;&lt;authors&gt;&lt;author&gt;Vengoechea, Jaime&lt;/author&gt;&lt;author&gt;Parikh, Aditi S.&lt;/author&gt;&lt;author&gt;Zhang, Shulin&lt;/author&gt;&lt;author&gt;Tassone, Flora&lt;/author&gt;&lt;/authors&gt;&lt;/contributors&gt;&lt;titles&gt;&lt;title&gt;De novo microduplication of the FMR1 gene in a patient with developmental delay, epilepsy and hyperactivity&lt;/title&gt;&lt;secondary-title&gt;European Journal of Human Genetics&lt;/secondary-title&gt;&lt;/titles&gt;&lt;periodical&gt;&lt;full-title&gt;European Journal of Human Genetics&lt;/full-title&gt;&lt;/periodical&gt;&lt;pages&gt;1197-1200&lt;/pages&gt;&lt;volume&gt;20&lt;/volume&gt;&lt;number&gt;11&lt;/number&gt;&lt;dates&gt;&lt;year&gt;2012&lt;/year&gt;&lt;pub-dates&gt;&lt;date&gt;2012/11/01&lt;/date&gt;&lt;/pub-dates&gt;&lt;/dates&gt;&lt;isbn&gt;1476-5438&lt;/isbn&gt;&lt;urls&gt;&lt;related-urls&gt;&lt;url&gt;https://doi.org/10.1038/ejhg.2012.78&lt;/url&gt;&lt;/related-urls&gt;&lt;/urls&gt;&lt;electronic-resource-num&gt;10.1038/ejhg.2012.78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ickey_2013</w:t>
            </w:r>
            <w:hyperlink w:anchor="_ENREF_511" w:tooltip="Hickey, 2013 #61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ickey&lt;/Author&gt;&lt;Year&gt;2013&lt;/Year&gt;&lt;RecNum&gt;618&lt;/RecNum&gt;&lt;DisplayText&gt;&lt;style face="superscript"&gt;511&lt;/style&gt;&lt;/DisplayText&gt;&lt;record&gt;&lt;rec-number&gt;618&lt;/rec-number&gt;&lt;foreign-keys&gt;&lt;key app="EN" db-id="p9wv00a5yez0v1et5awv9pfoepd0x5dtwwpt" timestamp="1626970933"&gt;618&lt;/key&gt;&lt;/foreign-keys&gt;&lt;ref-type name="Journal Article"&gt;17&lt;/ref-type&gt;&lt;contributors&gt;&lt;authors&gt;&lt;author&gt;Hickey, Scott E.&lt;/author&gt;&lt;author&gt;Walters-Sen, Lauren&lt;/author&gt;&lt;author&gt;Mosher, Theresa Mihalic&lt;/author&gt;&lt;author&gt;Pfau, Ruthann B.&lt;/author&gt;&lt;author&gt;Pyatt, Robert&lt;/author&gt;&lt;author&gt;Snyder, Pamela J.&lt;/author&gt;&lt;author&gt;Sotos, Juan F.&lt;/author&gt;&lt;author&gt;Prior, Thomas W.&lt;/author&gt;&lt;/authors&gt;&lt;/contributors&gt;&lt;titles&gt;&lt;title&gt;Duplication of the Xq27.3–q28 region, including the FMR1 gene, in an X-linked hypogonadism, gynecomastia, intellectual disability, short stature, and obesity syndrome&lt;/title&gt;&lt;secondary-title&gt;American Journal of Medical Genetics Part A&lt;/secondary-title&gt;&lt;/titles&gt;&lt;periodical&gt;&lt;full-title&gt;American Journal of Medical Genetics Part A&lt;/full-title&gt;&lt;/periodical&gt;&lt;pages&gt;2294-2299&lt;/pages&gt;&lt;volume&gt;161&lt;/volume&gt;&lt;number&gt;9&lt;/number&gt;&lt;keywords&gt;&lt;keyword&gt;FMR1&lt;/keyword&gt;&lt;keyword&gt;chromosomal duplication&lt;/keyword&gt;&lt;keyword&gt;developmental delay&lt;/keyword&gt;&lt;keyword&gt;copy number&lt;/keyword&gt;&lt;/keywords&gt;&lt;dates&gt;&lt;year&gt;2013&lt;/year&gt;&lt;pub-dates&gt;&lt;date&gt;2013/09/01&lt;/date&gt;&lt;/pub-dates&gt;&lt;/dates&gt;&lt;publisher&gt;John Wiley &amp;amp; Sons, Ltd&lt;/publisher&gt;&lt;isbn&gt;1552-4825&lt;/isbn&gt;&lt;work-type&gt;https://doi.org/10.1002/ajmg.a.36034&lt;/work-type&gt;&lt;urls&gt;&lt;related-urls&gt;&lt;url&gt;https://doi.org/10.1002/ajmg.a.36034&lt;/url&gt;&lt;/related-urls&gt;&lt;/urls&gt;&lt;electronic-resource-num&gt;https://doi.org/10.1002/ajmg.a.36034&lt;/electronic-resource-num&gt;&lt;access-date&gt;2021/07/22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09552DB" w14:textId="6E4F0DB3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46789031-14715226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B9869B6" w14:textId="11B3A9D4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 of Nagamani </w:t>
            </w:r>
            <w:r w:rsidRPr="00CA5CC0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CA5CC0" w14:paraId="49C093E8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C09F755" w14:textId="77777777" w:rsidR="00276DF4" w:rsidRPr="00CA5CC0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56245F4" w14:textId="4F1E02A4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32" w:name="_Hlk78283709"/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46993469-147032647</w:t>
            </w:r>
            <w:bookmarkEnd w:id="132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62285D3" w14:textId="4FF8CA1C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5749D81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5CB645D" w14:textId="5BD75DE4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46993469-14703264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6D5F90F" w14:textId="0AB1F487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FMR1 </w:t>
            </w: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</w:t>
            </w:r>
          </w:p>
        </w:tc>
      </w:tr>
      <w:tr w:rsidR="006043A9" w:rsidRPr="00E30B18" w14:paraId="7DB703A8" w14:textId="77777777" w:rsidTr="00962C2D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5B26F42" w14:textId="1EAE59C9" w:rsidR="00E30B18" w:rsidRPr="00E30B18" w:rsidRDefault="00E30B18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MECP2 (Xq28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962EFD9" w14:textId="52A0BA5C" w:rsidR="00E30B18" w:rsidRPr="00E30B18" w:rsidRDefault="00E30B18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33" w:name="_Hlk83990417"/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chrX:153287264-153363188</w:t>
            </w:r>
            <w:bookmarkEnd w:id="133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3982C80" w14:textId="77777777" w:rsidR="00E30B18" w:rsidRPr="00E30B18" w:rsidRDefault="00E30B18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362C5C0" w14:textId="3733D057" w:rsidR="00E30B18" w:rsidRPr="00E30B18" w:rsidRDefault="00E30B18" w:rsidP="00E30B18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Amir_1999</w:t>
            </w:r>
            <w:hyperlink w:anchor="_ENREF_512" w:tooltip="Amir, 1999 #543" w:history="1"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WlyPC9BdXRob3I+PFllYXI+MTk5OTwvWWVhcj48UmVj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WlyPC9BdXRob3I+PFllYXI+MTk5OTwvWWVhcj48UmVj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2</w: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; Van_Esch_2012</w:t>
            </w:r>
            <w:hyperlink w:anchor="_ENREF_513" w:tooltip="Van Esch, 2012 #541" w:history="1"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Van Esch&lt;/Author&gt;&lt;Year&gt;2012&lt;/Year&gt;&lt;RecNum&gt;541&lt;/RecNum&gt;&lt;DisplayText&gt;&lt;style face="superscript"&gt;513&lt;/style&gt;&lt;/DisplayText&gt;&lt;record&gt;&lt;rec-number&gt;541&lt;/rec-number&gt;&lt;foreign-keys&gt;&lt;key app="EN" db-id="p9wv00a5yez0v1et5awv9pfoepd0x5dtwwpt" timestamp="1625678996"&gt;541&lt;/key&gt;&lt;/foreign-keys&gt;&lt;ref-type name="Journal Article"&gt;17&lt;/ref-type&gt;&lt;contributors&gt;&lt;authors&gt;&lt;author&gt;Van Esch, H.&lt;/author&gt;&lt;/authors&gt;&lt;/contributors&gt;&lt;auth-address&gt;Centre for Human Genetics, University Hospitals Leuven, Leuven, Belgium.&lt;/auth-address&gt;&lt;titles&gt;&lt;title&gt;MECP2 Duplication Syndrome&lt;/title&gt;&lt;secondary-title&gt;Mol Syndromol&lt;/secondary-title&gt;&lt;alt-title&gt;Molecular syndromology&lt;/alt-title&gt;&lt;/titles&gt;&lt;alt-periodical&gt;&lt;full-title&gt;Molecular Syndromology&lt;/full-title&gt;&lt;/alt-periodical&gt;&lt;pages&gt;128-136&lt;/pages&gt;&lt;volume&gt;2&lt;/volume&gt;&lt;number&gt;3-5&lt;/number&gt;&lt;edition&gt;2012/06/09&lt;/edition&gt;&lt;dates&gt;&lt;year&gt;2012&lt;/year&gt;&lt;pub-dates&gt;&lt;date&gt;Apr&lt;/date&gt;&lt;/pub-dates&gt;&lt;/dates&gt;&lt;isbn&gt;1661-8769 (Print)&amp;#xD;1661-8769&lt;/isbn&gt;&lt;accession-num&gt;22679399&lt;/accession-num&gt;&lt;urls&gt;&lt;/urls&gt;&lt;custom2&gt;PMC3366699&lt;/custom2&gt;&lt;electronic-resource-num&gt;10.1159/000329580&lt;/electronic-resource-num&gt;&lt;remote-database-provider&gt;NLM&lt;/remote-database-provider&gt;&lt;language&gt;eng&lt;/language&gt;&lt;/record&gt;&lt;/Cite&gt;&lt;/EndNote&gt;</w:instrTex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3</w: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;</w:t>
            </w:r>
          </w:p>
          <w:p w14:paraId="0FF00E15" w14:textId="7BF65976" w:rsidR="00E30B18" w:rsidRPr="00E30B18" w:rsidRDefault="00E30B18" w:rsidP="00E30B18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Vidal_2019</w:t>
            </w:r>
            <w:hyperlink w:anchor="_ENREF_514" w:tooltip="Vidal, 2019 #542" w:history="1"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aWRhbDwvQXV0aG9yPjxZZWFyPjIwMTk8L1llYXI+PFJl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aWRhbDwvQXV0aG9yPjxZZWFyPjIwMTk8L1llYXI+PFJl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4</w: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; Pascual-Alonso_2020</w:t>
            </w:r>
            <w:hyperlink w:anchor="_ENREF_515" w:tooltip="Pascual-Alonso, 2020 #545" w:history="1"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YXNjdWFsLUFsb25zbzwvQXV0aG9yPjxZZWFyPjIwMjA8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YXNjdWFsLUFsb25zbzwvQXV0aG9yPjxZZWFyPjIwMjA8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5</w: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758FE78" w14:textId="0583EE37" w:rsidR="00E30B18" w:rsidRPr="00E30B18" w:rsidRDefault="00E30B18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chrX:153287264-15336318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C26F5F7" w14:textId="11E1F12F" w:rsidR="00E30B18" w:rsidRPr="00E30B18" w:rsidRDefault="00E30B18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6043A9" w:rsidRPr="00E30B18" w14:paraId="573DBB52" w14:textId="77777777" w:rsidTr="00962C2D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5E7B77E" w14:textId="77777777" w:rsidR="00E30B18" w:rsidRPr="00E30B18" w:rsidRDefault="00E30B18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57744A1" w14:textId="49C2C124" w:rsidR="00E30B18" w:rsidRPr="00E30B18" w:rsidRDefault="00E30B18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chrX:152957295-15359409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B907E86" w14:textId="660AE54B" w:rsidR="00E30B18" w:rsidRPr="00E30B18" w:rsidRDefault="00E30B18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152B0B4" w14:textId="77777777" w:rsidR="00E30B18" w:rsidRPr="00E30B18" w:rsidRDefault="00E30B18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C518A95" w14:textId="48EC3138" w:rsidR="00E30B18" w:rsidRPr="00E30B18" w:rsidRDefault="00E30B18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chrX:152957295-15359409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3F3E61E1" w14:textId="46B2E899" w:rsidR="00E30B18" w:rsidRPr="00E30B18" w:rsidRDefault="00E30B18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4 of </w:t>
            </w:r>
            <w:bookmarkStart w:id="134" w:name="_Hlk83990568"/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Pascual-Alonso</w:t>
            </w:r>
            <w:bookmarkEnd w:id="134"/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 </w:t>
            </w:r>
            <w:r w:rsidRPr="00E30B18">
              <w:rPr>
                <w:rFonts w:asciiTheme="minorHAnsi" w:eastAsia="Times New Roman" w:hAnsiTheme="minorHAnsi" w:cstheme="minorHAnsi"/>
                <w:i/>
                <w:iCs/>
                <w:sz w:val="15"/>
                <w:szCs w:val="15"/>
              </w:rPr>
              <w:t>et al</w:t>
            </w:r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.</w:t>
            </w:r>
          </w:p>
        </w:tc>
      </w:tr>
      <w:tr w:rsidR="00276DF4" w:rsidRPr="00E30B18" w14:paraId="2C1F74E8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11438D7" w14:textId="4DF266C0" w:rsidR="00276DF4" w:rsidRPr="00E30B18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Xq28 (GDI1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FD59734" w14:textId="6FB067D7" w:rsidR="00276DF4" w:rsidRPr="00E30B18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35" w:name="_Hlk83990262"/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chrX:154396222-154653579</w:t>
            </w:r>
            <w:bookmarkEnd w:id="135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0166C8D" w14:textId="172FCD8D" w:rsidR="00276DF4" w:rsidRPr="00E30B18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6B0097D" w14:textId="20BED2D1" w:rsidR="00276DF4" w:rsidRPr="00E30B18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Froyen_2007</w:t>
            </w:r>
            <w:hyperlink w:anchor="_ENREF_516" w:tooltip="Froyen, 2007 #547" w:history="1"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cm95ZW48L0F1dGhvcj48WWVhcj4yMDA3PC9ZZWFyPjxS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cm95ZW48L0F1dGhvcj48WWVhcj4yMDA3PC9ZZWFyPjxS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6</w: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; Madrigal_2007</w:t>
            </w:r>
            <w:hyperlink w:anchor="_ENREF_517" w:tooltip="Madrigal, 2007 #548" w:history="1"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RyaWdhbDwvQXV0aG9yPjxZZWFyPjIwMDc8L1llYXI+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RyaWdhbDwvQXV0aG9yPjxZZWFyPjIwMDc8L1llYXI+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7</w: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674F1BB6" w14:textId="3DD697D8" w:rsidR="00276DF4" w:rsidRPr="00E30B18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Vandewalle_2009</w:t>
            </w:r>
            <w:hyperlink w:anchor="_ENREF_518" w:tooltip="Vandewalle, 2009 #546" w:history="1"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5kZXdhbGxlPC9BdXRob3I+PFllYXI+MjAwOTwvWWVh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5kZXdhbGxlPC9BdXRob3I+PFllYXI+MjAwOTwvWWVh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8</w: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; Sinibaldi_2019</w:t>
            </w:r>
            <w:hyperlink w:anchor="_ENREF_519" w:tooltip="Sinibaldi, 2019 #549" w:history="1"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W5pYmFsZGk8L0F1dGhvcj48WWVhcj4yMDE5PC9ZZWFy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W5pYmFsZGk8L0F1dGhvcj48WWVhcj4yMDE5PC9ZZWFy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9</w: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0E701B0" w14:textId="6696ABA8" w:rsidR="00276DF4" w:rsidRPr="00E30B18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chrX:153624563-15388185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9389E59" w14:textId="5E8CC106" w:rsidR="00276DF4" w:rsidRPr="00E30B18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276DF4" w:rsidRPr="00CA5CC0" w14:paraId="4814C0D6" w14:textId="77777777" w:rsidTr="00962C2D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D8D565D" w14:textId="5047D746" w:rsidR="00276DF4" w:rsidRPr="00E30B18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Xq28 (RAB39B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236D700" w14:textId="6FD2D86A" w:rsidR="00276DF4" w:rsidRPr="00E30B18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36" w:name="_Hlk83990235"/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chrX:154118603-154564401</w:t>
            </w:r>
            <w:bookmarkEnd w:id="136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0CE2CABC" w14:textId="3EF773EC" w:rsidR="00276DF4" w:rsidRPr="00E30B18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73883675" w14:textId="539593E8" w:rsidR="00276DF4" w:rsidRPr="00E30B18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El-Hattab_2011</w:t>
            </w:r>
            <w:hyperlink w:anchor="_ENREF_520" w:tooltip="El-Hattab, 2011 #551" w:history="1"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ExPC9ZZWFy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ExPC9ZZWFy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20</w: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; Vanmarsenille_2014</w:t>
            </w:r>
            <w:hyperlink w:anchor="_ENREF_521" w:tooltip="Vanmarsenille, 2014 #550" w:history="1"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5tYXJzZW5pbGxlPC9BdXRob3I+PFllYXI+MjAxNDwv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5tYXJzZW5pbGxlPC9BdXRob3I+PFllYXI+MjAxNDwv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21</w: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; El-Hattab_2015</w:t>
            </w:r>
            <w:hyperlink w:anchor="_ENREF_522" w:tooltip="El-Hattab, 2015 #552" w:history="1"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E1PC9ZZWFy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E1PC9ZZWFy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22</w: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B9E251F" w14:textId="12279A02" w:rsidR="00276DF4" w:rsidRPr="00E30B18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chrX:154118603-15456440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0D030648" w14:textId="1BF6ED6B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CA5CC0" w14:paraId="777F80EF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1C7EBF7" w14:textId="0C61BF2A" w:rsidR="00276DF4" w:rsidRPr="00CA5CC0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Xq28 </w:t>
            </w:r>
            <w:proofErr w:type="spellStart"/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Moyamoya</w:t>
            </w:r>
            <w:proofErr w:type="spellEnd"/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DB44C02" w14:textId="2FF9EA6D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54210613-15436436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8D4A411" w14:textId="076FA921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0A71AFD" w14:textId="5A942A65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ervé_2010</w:t>
            </w:r>
            <w:hyperlink w:anchor="_ENREF_523" w:tooltip="Hervé, 2010 #57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ZXJ2w6k8L0F1dGhvcj48WWVhcj4yMDEwPC9ZZWFyPjxS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ZXJ2w6k8L0F1dGhvcj48WWVhcj4yMDEwPC9ZZWFyPjxS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2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iskinyte_2011</w:t>
            </w:r>
            <w:hyperlink w:anchor="_ENREF_524" w:tooltip="Miskinyte, 2011 #57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aXNraW55dGU8L0F1dGhvcj48WWVhcj4yMDExPC9ZZWFy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aXNraW55dGU8L0F1dGhvcj48WWVhcj4yMDExPC9ZZWFy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anczar_2016</w:t>
            </w:r>
            <w:hyperlink w:anchor="_ENREF_525" w:tooltip="Janczar, 2016 #57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YW5jemFyPC9BdXRob3I+PFllYXI+MjAxNjwvWWVhcj48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YW5jemFyPC9BdXRob3I+PFllYXI+MjAxNjwvWWVhcj48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</w:t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</w:t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ourdy_2017</w:t>
            </w:r>
            <w:hyperlink w:anchor="_ENREF_526" w:tooltip="Jourdy, 2017 #57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b3VyZHk8L0F1dGhvcj48WWVhcj4yMDE3PC9ZZWFyPjxS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b3VyZHk8L0F1dGhvcj48WWVhcj4yMDE3PC9ZZWFyPjxS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2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5C3044B" w14:textId="5E1F9F39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54210613-15436436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588ADC7" w14:textId="593C6D30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reported in </w:t>
            </w:r>
            <w:proofErr w:type="spellStart"/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Janczar</w:t>
            </w:r>
            <w:proofErr w:type="spellEnd"/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CA5CC0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0BD565A5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44978E4" w14:textId="175855E4" w:rsidR="00276DF4" w:rsidRPr="00CA5CC0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1AF8045" w14:textId="13D4D082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54299695-15435134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4D8AECF" w14:textId="057E8FB1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7B70992" w14:textId="6DFC310B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3F72617" w14:textId="000D5BF0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54299695-15435134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B7D2A87" w14:textId="4DB5F8E3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BRCC3</w:t>
            </w: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276DF4" w:rsidRPr="003038C5" w14:paraId="06B4C21E" w14:textId="77777777" w:rsidTr="00560423"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F10519B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0177131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E5E1C06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B65E700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F5BB627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C67D721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0A5D47" w:rsidRPr="00474F4B" w14:paraId="269D7661" w14:textId="77777777" w:rsidTr="00962C2D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4C81A6A" w14:textId="5CB6ED35" w:rsidR="000A5D47" w:rsidRPr="00474F4B" w:rsidRDefault="000A5D47" w:rsidP="000A5D4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proofErr w:type="spellStart"/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AZFa</w:t>
            </w:r>
            <w:proofErr w:type="spellEnd"/>
            <w:r w:rsidRPr="00474F4B">
              <w:rPr>
                <w:rFonts w:asciiTheme="minorHAnsi" w:hAnsiTheme="minorHAnsi" w:cstheme="minorHAnsi"/>
                <w:sz w:val="16"/>
                <w:szCs w:val="16"/>
              </w:rPr>
              <w:t xml:space="preserve"> (Yq11.21)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4BAA3192" w14:textId="1D414872" w:rsidR="000A5D47" w:rsidRPr="00474F4B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chrY:12232056-13042949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B3C7871" w14:textId="6C4E3827" w:rsidR="000A5D47" w:rsidRPr="00474F4B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</w:tcPr>
          <w:p w14:paraId="39E56F0D" w14:textId="0981C718" w:rsidR="000A5D47" w:rsidRPr="00B9777F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5A6B7D"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1E2240F" w14:textId="567E3262" w:rsidR="000A5D47" w:rsidRPr="00474F4B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chrY:14352761-15154862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4B8E2139" w14:textId="69CC1845" w:rsidR="000A5D47" w:rsidRPr="00474F4B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0A5D47" w:rsidRPr="00474F4B" w14:paraId="6A58ED94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09969CF" w14:textId="3444F3C9" w:rsidR="000A5D47" w:rsidRPr="00474F4B" w:rsidRDefault="000A5D47" w:rsidP="000A5D4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proofErr w:type="spellStart"/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AZFb</w:t>
            </w:r>
            <w:proofErr w:type="spellEnd"/>
            <w:r w:rsidRPr="00474F4B">
              <w:rPr>
                <w:rFonts w:asciiTheme="minorHAnsi" w:hAnsiTheme="minorHAnsi" w:cstheme="minorHAnsi"/>
                <w:sz w:val="16"/>
                <w:szCs w:val="16"/>
              </w:rPr>
              <w:t xml:space="preserve"> (Yq11.222-q11.22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87CC95F" w14:textId="6000FB31" w:rsidR="000A5D47" w:rsidRPr="00474F4B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chrY:18006165-2391905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6460A92" w14:textId="587E5D24" w:rsidR="000A5D47" w:rsidRPr="00474F4B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</w:tcPr>
          <w:p w14:paraId="481045D6" w14:textId="1D850EE7" w:rsidR="000A5D47" w:rsidRPr="00B9777F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5A6B7D"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3540D2E" w14:textId="425FCC18" w:rsidR="000A5D47" w:rsidRPr="00474F4B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chrY:20118045-2606519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A8A6531" w14:textId="5B627FC9" w:rsidR="000A5D47" w:rsidRPr="00474F4B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0A5D47" w:rsidRPr="00474F4B" w14:paraId="50D3DBD1" w14:textId="77777777" w:rsidTr="00962C2D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6B4E1F99" w14:textId="57402D8D" w:rsidR="000A5D47" w:rsidRPr="00474F4B" w:rsidRDefault="000A5D47" w:rsidP="000A5D47">
            <w:pPr>
              <w:contextualSpacing/>
              <w:jc w:val="center"/>
              <w:rPr>
                <w:rFonts w:asciiTheme="minorHAnsi" w:hAnsiTheme="minorHAnsi" w:cstheme="minorHAnsi"/>
                <w:b w:val="0"/>
                <w:bCs w:val="0"/>
                <w:sz w:val="16"/>
                <w:szCs w:val="16"/>
              </w:rPr>
            </w:pPr>
            <w:proofErr w:type="spellStart"/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AZFb+AZFc</w:t>
            </w:r>
            <w:proofErr w:type="spellEnd"/>
            <w:r w:rsidRPr="00474F4B">
              <w:rPr>
                <w:rFonts w:asciiTheme="minorHAnsi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(Yq11.222-q11.2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2F1F1C2E" w14:textId="77777777" w:rsidR="000A5D47" w:rsidRPr="00474F4B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chrY:17852946-2564768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5788E441" w14:textId="02C81E8D" w:rsidR="000A5D47" w:rsidRPr="00474F4B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</w:tcPr>
          <w:p w14:paraId="39A97FC2" w14:textId="60A3EB5F" w:rsidR="000A5D47" w:rsidRPr="00B9777F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5A6B7D"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D9D9D9" w:themeFill="background1" w:themeFillShade="D9"/>
            <w:noWrap/>
            <w:vAlign w:val="center"/>
          </w:tcPr>
          <w:p w14:paraId="36970FC4" w14:textId="70257D2C" w:rsidR="000A5D47" w:rsidRPr="00474F4B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chrY:19964826-2779383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C44A752" w14:textId="6CCD2BD1" w:rsidR="000A5D47" w:rsidRPr="00474F4B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0A5D47" w:rsidRPr="009369B6" w14:paraId="201E20C8" w14:textId="77777777" w:rsidTr="005604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39CD752" w14:textId="7859AF11" w:rsidR="000A5D47" w:rsidRPr="00474F4B" w:rsidRDefault="000A5D47" w:rsidP="000A5D4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proofErr w:type="spellStart"/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AZFc</w:t>
            </w:r>
            <w:proofErr w:type="spellEnd"/>
            <w:r w:rsidRPr="00474F4B">
              <w:rPr>
                <w:rFonts w:asciiTheme="minorHAnsi" w:hAnsiTheme="minorHAnsi" w:cstheme="minorHAnsi"/>
                <w:sz w:val="16"/>
                <w:szCs w:val="16"/>
              </w:rPr>
              <w:t xml:space="preserve"> (Yq11.223-q11.2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2FD1E43" w14:textId="479C49C4" w:rsidR="000A5D47" w:rsidRPr="00474F4B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chrY:22831278-2588778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37EB007" w14:textId="5248ACFC" w:rsidR="000A5D47" w:rsidRPr="00474F4B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</w:tcPr>
          <w:p w14:paraId="6E33E584" w14:textId="38081A16" w:rsidR="000A5D47" w:rsidRPr="00B9777F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5A6B7D"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7F8FC27" w14:textId="693FF39F" w:rsidR="000A5D47" w:rsidRPr="00474F4B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chrY:24977425-2803392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5EE401C" w14:textId="1616DD0D" w:rsidR="000A5D47" w:rsidRPr="009369B6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</w:tbl>
    <w:p w14:paraId="6AA3B2FB" w14:textId="77777777" w:rsidR="006407B4" w:rsidRDefault="006407B4" w:rsidP="004A12D7">
      <w:pPr>
        <w:pStyle w:val="EndNoteBibliographyTitle"/>
        <w:jc w:val="left"/>
        <w:sectPr w:rsidR="006407B4" w:rsidSect="00780463">
          <w:footerReference w:type="default" r:id="rId8"/>
          <w:pgSz w:w="20160" w:h="12240" w:orient="landscape" w:code="1"/>
          <w:pgMar w:top="720" w:right="4493" w:bottom="720" w:left="720" w:header="720" w:footer="720" w:gutter="0"/>
          <w:cols w:space="720"/>
          <w:docGrid w:linePitch="360"/>
        </w:sectPr>
      </w:pPr>
      <w:bookmarkStart w:id="137" w:name="_Hlk74655983"/>
      <w:bookmarkEnd w:id="3"/>
    </w:p>
    <w:bookmarkEnd w:id="2"/>
    <w:bookmarkEnd w:id="137"/>
    <w:p w14:paraId="27AAE1C0" w14:textId="77777777" w:rsidR="005907C9" w:rsidRPr="005907C9" w:rsidRDefault="00EF4351" w:rsidP="005907C9">
      <w:pPr>
        <w:pStyle w:val="EndNoteBibliographyTitle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5907C9" w:rsidRPr="005907C9">
        <w:t>Literature Cited</w:t>
      </w:r>
    </w:p>
    <w:p w14:paraId="5215AAAF" w14:textId="77777777" w:rsidR="005907C9" w:rsidRPr="005907C9" w:rsidRDefault="005907C9" w:rsidP="005907C9">
      <w:pPr>
        <w:pStyle w:val="EndNoteBibliographyTitle"/>
      </w:pPr>
    </w:p>
    <w:p w14:paraId="334A0665" w14:textId="6BFC3ECC" w:rsidR="005907C9" w:rsidRPr="005907C9" w:rsidRDefault="005907C9" w:rsidP="005907C9">
      <w:pPr>
        <w:pStyle w:val="EndNoteBibliography"/>
        <w:ind w:left="720" w:hanging="720"/>
      </w:pPr>
      <w:bookmarkStart w:id="138" w:name="_ENREF_1"/>
      <w:r w:rsidRPr="005907C9">
        <w:t>1.</w:t>
      </w:r>
      <w:r w:rsidRPr="005907C9">
        <w:tab/>
        <w:t>Desai R, Frazier AE, Durigon R, Patel H, Jones AW, Dalla Rosa I, Lake NJ, Compton AG, Mountford HS, Tucker E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TAD3 gene cluster deletions cause cerebellar dysfunction associated with altered mitochondrial DNA and cholesterol metabolism</w:t>
      </w:r>
      <w:r w:rsidRPr="005907C9">
        <w:t xml:space="preserve">. </w:t>
      </w:r>
      <w:r w:rsidRPr="005907C9">
        <w:rPr>
          <w:i/>
        </w:rPr>
        <w:t xml:space="preserve">Brain </w:t>
      </w:r>
      <w:r w:rsidRPr="005907C9">
        <w:t xml:space="preserve">2017, </w:t>
      </w:r>
      <w:r w:rsidRPr="005907C9">
        <w:rPr>
          <w:b/>
        </w:rPr>
        <w:t>140</w:t>
      </w:r>
      <w:r w:rsidRPr="005907C9">
        <w:t xml:space="preserve">(6):1595-1610 </w:t>
      </w:r>
      <w:hyperlink r:id="rId9" w:history="1">
        <w:r w:rsidRPr="005907C9">
          <w:rPr>
            <w:rStyle w:val="Hyperlink"/>
          </w:rPr>
          <w:t>https://doi.org/10.1093/brain/awx094</w:t>
        </w:r>
      </w:hyperlink>
      <w:r w:rsidRPr="005907C9">
        <w:t>.</w:t>
      </w:r>
      <w:bookmarkEnd w:id="138"/>
    </w:p>
    <w:p w14:paraId="77CF9E59" w14:textId="36DA54B2" w:rsidR="005907C9" w:rsidRPr="005907C9" w:rsidRDefault="005907C9" w:rsidP="005907C9">
      <w:pPr>
        <w:pStyle w:val="EndNoteBibliography"/>
        <w:ind w:left="720" w:hanging="720"/>
      </w:pPr>
      <w:bookmarkStart w:id="139" w:name="_ENREF_2"/>
      <w:r w:rsidRPr="005907C9">
        <w:t>2.</w:t>
      </w:r>
      <w:r w:rsidRPr="005907C9">
        <w:tab/>
        <w:t>Gunning AC, Strucinska K, Muñoz Oreja M, Parrish A, Caswell R, Stals KL, Durigon R, Durlacher-Betzer K, Cunningham MH, Grochowski C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current De Novo NAHR Reciprocal Duplications in the ATAD3 Gene Cluster Cause a Neurogenetic Trait with Perturbed Cholesterol and Mitochondrial Metabolism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20, </w:t>
      </w:r>
      <w:r w:rsidRPr="005907C9">
        <w:rPr>
          <w:b/>
        </w:rPr>
        <w:t>106</w:t>
      </w:r>
      <w:r w:rsidRPr="005907C9">
        <w:t xml:space="preserve">(2):272-279 </w:t>
      </w:r>
      <w:hyperlink r:id="rId10" w:history="1">
        <w:r w:rsidRPr="005907C9">
          <w:rPr>
            <w:rStyle w:val="Hyperlink"/>
          </w:rPr>
          <w:t>https://doi.org/10.1016/j.ajhg.2020.01.007</w:t>
        </w:r>
      </w:hyperlink>
      <w:r w:rsidRPr="005907C9">
        <w:t>.</w:t>
      </w:r>
      <w:bookmarkEnd w:id="139"/>
    </w:p>
    <w:p w14:paraId="758437A2" w14:textId="3D58C75E" w:rsidR="005907C9" w:rsidRPr="005907C9" w:rsidRDefault="005907C9" w:rsidP="005907C9">
      <w:pPr>
        <w:pStyle w:val="EndNoteBibliography"/>
        <w:ind w:left="720" w:hanging="720"/>
      </w:pPr>
      <w:bookmarkStart w:id="140" w:name="_ENREF_3"/>
      <w:r w:rsidRPr="005907C9">
        <w:t>3.</w:t>
      </w:r>
      <w:r w:rsidRPr="005907C9">
        <w:tab/>
        <w:t xml:space="preserve">Wilson BT, Omer M, Hellens SW, Zwolinski SA, Yates LM, Lynch SA: </w:t>
      </w:r>
      <w:r w:rsidRPr="005907C9">
        <w:rPr>
          <w:b/>
        </w:rPr>
        <w:t>Microdeletion 1p35.2: a recognizable facial phenotype with developmental delay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a</w:t>
      </w:r>
      <w:r w:rsidRPr="005907C9">
        <w:t xml:space="preserve">(8):1916-1920 </w:t>
      </w:r>
      <w:hyperlink r:id="rId11" w:history="1">
        <w:r w:rsidRPr="005907C9">
          <w:rPr>
            <w:rStyle w:val="Hyperlink"/>
          </w:rPr>
          <w:t>https://doi.org/10.1002/ajmg.a.37114</w:t>
        </w:r>
      </w:hyperlink>
      <w:r w:rsidRPr="005907C9">
        <w:t>.</w:t>
      </w:r>
      <w:bookmarkEnd w:id="140"/>
    </w:p>
    <w:p w14:paraId="1B8E9207" w14:textId="16CF44F1" w:rsidR="005907C9" w:rsidRPr="005907C9" w:rsidRDefault="005907C9" w:rsidP="005907C9">
      <w:pPr>
        <w:pStyle w:val="EndNoteBibliography"/>
        <w:ind w:left="720" w:hanging="720"/>
      </w:pPr>
      <w:bookmarkStart w:id="141" w:name="_ENREF_4"/>
      <w:r w:rsidRPr="005907C9">
        <w:t>4.</w:t>
      </w:r>
      <w:r w:rsidRPr="005907C9">
        <w:tab/>
        <w:t>Gennarino VA, Palmer EE, McDonell LM, Wang L, Adamski CJ, Koire A, See L, Chen C-A, Schaaf CP, Rosenfeld J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Mild PUM1 Mutation Is Associated with Adult-Onset Ataxia, whereas Haploinsufficiency Causes Developmental Delay and Seizures</w:t>
      </w:r>
      <w:r w:rsidRPr="005907C9">
        <w:t xml:space="preserve">. </w:t>
      </w:r>
      <w:r w:rsidRPr="005907C9">
        <w:rPr>
          <w:i/>
        </w:rPr>
        <w:t xml:space="preserve">Cell </w:t>
      </w:r>
      <w:r w:rsidRPr="005907C9">
        <w:t xml:space="preserve">2018, </w:t>
      </w:r>
      <w:r w:rsidRPr="005907C9">
        <w:rPr>
          <w:b/>
        </w:rPr>
        <w:t>172</w:t>
      </w:r>
      <w:r w:rsidRPr="005907C9">
        <w:t xml:space="preserve">(5):924-936.e911 </w:t>
      </w:r>
      <w:hyperlink r:id="rId12" w:history="1">
        <w:r w:rsidRPr="005907C9">
          <w:rPr>
            <w:rStyle w:val="Hyperlink"/>
          </w:rPr>
          <w:t>https://doi.org/10.1016/j.cell.2018.02.006</w:t>
        </w:r>
      </w:hyperlink>
      <w:r w:rsidRPr="005907C9">
        <w:t>.</w:t>
      </w:r>
      <w:bookmarkEnd w:id="141"/>
    </w:p>
    <w:p w14:paraId="494446DC" w14:textId="792A5129" w:rsidR="005907C9" w:rsidRPr="005907C9" w:rsidRDefault="005907C9" w:rsidP="005907C9">
      <w:pPr>
        <w:pStyle w:val="EndNoteBibliography"/>
        <w:ind w:left="720" w:hanging="720"/>
      </w:pPr>
      <w:bookmarkStart w:id="142" w:name="_ENREF_5"/>
      <w:r w:rsidRPr="005907C9">
        <w:t>5.</w:t>
      </w:r>
      <w:r w:rsidRPr="005907C9">
        <w:tab/>
        <w:t>Lu W, Quintero-Rivera F, Fan Y, Alkuraya FS, Donovan DJ, Xi Q, Turbe-Doan A, Li Q-G, Campbell CG, Shanske A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NFIA Haploinsufficiency Is Associated with a CNS Malformation Syndrome and Urinary Tract Defects</w:t>
      </w:r>
      <w:r w:rsidRPr="005907C9">
        <w:t xml:space="preserve">. </w:t>
      </w:r>
      <w:r w:rsidRPr="005907C9">
        <w:rPr>
          <w:i/>
        </w:rPr>
        <w:t xml:space="preserve">PLOS Genetics </w:t>
      </w:r>
      <w:r w:rsidRPr="005907C9">
        <w:t xml:space="preserve">2007, </w:t>
      </w:r>
      <w:r w:rsidRPr="005907C9">
        <w:rPr>
          <w:b/>
        </w:rPr>
        <w:t>3</w:t>
      </w:r>
      <w:r w:rsidRPr="005907C9">
        <w:t xml:space="preserve">(5):e80 </w:t>
      </w:r>
      <w:hyperlink r:id="rId13" w:history="1">
        <w:r w:rsidRPr="005907C9">
          <w:rPr>
            <w:rStyle w:val="Hyperlink"/>
          </w:rPr>
          <w:t>https://doi.org/10.1371/journal.pgen.0030080</w:t>
        </w:r>
      </w:hyperlink>
      <w:r w:rsidRPr="005907C9">
        <w:t>.</w:t>
      </w:r>
      <w:bookmarkEnd w:id="142"/>
    </w:p>
    <w:p w14:paraId="40DD5641" w14:textId="27FCD82E" w:rsidR="005907C9" w:rsidRPr="005907C9" w:rsidRDefault="005907C9" w:rsidP="005907C9">
      <w:pPr>
        <w:pStyle w:val="EndNoteBibliography"/>
        <w:ind w:left="720" w:hanging="720"/>
      </w:pPr>
      <w:bookmarkStart w:id="143" w:name="_ENREF_6"/>
      <w:r w:rsidRPr="005907C9">
        <w:t>6.</w:t>
      </w:r>
      <w:r w:rsidRPr="005907C9">
        <w:tab/>
        <w:t xml:space="preserve">Koehler U, Holinski-Feder E, Ertl-Wagner B, Kunz J, von Moers A, von Voss H, Schell-Apacik C: </w:t>
      </w:r>
      <w:r w:rsidRPr="005907C9">
        <w:rPr>
          <w:b/>
        </w:rPr>
        <w:t>A novel 1p31.3p32.2 deletion involving the NFIA gene detected by array CGH in a patient with macrocephaly and hypoplasia of the corpus callosum</w:t>
      </w:r>
      <w:r w:rsidRPr="005907C9">
        <w:t xml:space="preserve">. </w:t>
      </w:r>
      <w:r w:rsidRPr="005907C9">
        <w:rPr>
          <w:i/>
        </w:rPr>
        <w:t xml:space="preserve">European journal of pediatrics </w:t>
      </w:r>
      <w:r w:rsidRPr="005907C9">
        <w:t xml:space="preserve">2010, </w:t>
      </w:r>
      <w:r w:rsidRPr="005907C9">
        <w:rPr>
          <w:b/>
        </w:rPr>
        <w:t>169</w:t>
      </w:r>
      <w:r w:rsidRPr="005907C9">
        <w:t xml:space="preserve">(4):463-468 </w:t>
      </w:r>
      <w:hyperlink r:id="rId14" w:history="1">
        <w:r w:rsidRPr="005907C9">
          <w:rPr>
            <w:rStyle w:val="Hyperlink"/>
          </w:rPr>
          <w:t>https://doi.org/10.1007/s00431-009-1057-2</w:t>
        </w:r>
      </w:hyperlink>
      <w:r w:rsidRPr="005907C9">
        <w:t>.</w:t>
      </w:r>
      <w:bookmarkEnd w:id="143"/>
    </w:p>
    <w:p w14:paraId="5B6D3436" w14:textId="66EFE9DA" w:rsidR="005907C9" w:rsidRPr="005907C9" w:rsidRDefault="005907C9" w:rsidP="005907C9">
      <w:pPr>
        <w:pStyle w:val="EndNoteBibliography"/>
        <w:ind w:left="720" w:hanging="720"/>
      </w:pPr>
      <w:bookmarkStart w:id="144" w:name="_ENREF_7"/>
      <w:r w:rsidRPr="005907C9">
        <w:t>7.</w:t>
      </w:r>
      <w:r w:rsidRPr="005907C9">
        <w:tab/>
        <w:t xml:space="preserve">Chen C-P, Su Y-N, Chen Y-Y, Chern S-R, Liu Y-P, Wu P-C, Lee C-C, Chen Y-T, Wang W: </w:t>
      </w:r>
      <w:r w:rsidRPr="005907C9">
        <w:rPr>
          <w:b/>
        </w:rPr>
        <w:t>Chromosome 1p32-p31 deletion syndrome: Prenatal diagnosis by array comparative genomic hybridization using uncultured amniocytes and association with NFIA haploinsufficiency, ventriculomegaly, corpus callosum hypogenesis, abnormal external genitalia, and intrauterine growth restriction</w:t>
      </w:r>
      <w:r w:rsidRPr="005907C9">
        <w:t xml:space="preserve">. </w:t>
      </w:r>
      <w:r w:rsidRPr="005907C9">
        <w:rPr>
          <w:i/>
        </w:rPr>
        <w:t xml:space="preserve">Taiwanese Journal of Obstetrics and Gynecology </w:t>
      </w:r>
      <w:r w:rsidRPr="005907C9">
        <w:t xml:space="preserve">2011, </w:t>
      </w:r>
      <w:r w:rsidRPr="005907C9">
        <w:rPr>
          <w:b/>
        </w:rPr>
        <w:t>50</w:t>
      </w:r>
      <w:r w:rsidRPr="005907C9">
        <w:t xml:space="preserve">(3):345-352 </w:t>
      </w:r>
      <w:hyperlink r:id="rId15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tjog.2011.07.014</w:t>
        </w:r>
      </w:hyperlink>
      <w:r w:rsidRPr="005907C9">
        <w:t>.</w:t>
      </w:r>
      <w:bookmarkEnd w:id="144"/>
    </w:p>
    <w:p w14:paraId="2F97125D" w14:textId="76EB5222" w:rsidR="005907C9" w:rsidRPr="005907C9" w:rsidRDefault="005907C9" w:rsidP="005907C9">
      <w:pPr>
        <w:pStyle w:val="EndNoteBibliography"/>
        <w:ind w:left="720" w:hanging="720"/>
      </w:pPr>
      <w:bookmarkStart w:id="145" w:name="_ENREF_8"/>
      <w:r w:rsidRPr="005907C9">
        <w:t>8.</w:t>
      </w:r>
      <w:r w:rsidRPr="005907C9">
        <w:tab/>
        <w:t xml:space="preserve">Ji J, Salamon N, Quintero-Rivera F: </w:t>
      </w:r>
      <w:r w:rsidRPr="005907C9">
        <w:rPr>
          <w:b/>
        </w:rPr>
        <w:t>Microdeletion of 1p32-p31 involving NFIA in a patient with hypoplastic corpus callosum, ventriculomegaly, seizures and urinary tract defects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4, </w:t>
      </w:r>
      <w:r w:rsidRPr="005907C9">
        <w:rPr>
          <w:b/>
        </w:rPr>
        <w:t>57</w:t>
      </w:r>
      <w:r w:rsidRPr="005907C9">
        <w:t xml:space="preserve">(6):267-268 </w:t>
      </w:r>
      <w:hyperlink r:id="rId16" w:history="1">
        <w:r w:rsidRPr="005907C9">
          <w:rPr>
            <w:rStyle w:val="Hyperlink"/>
          </w:rPr>
          <w:t>https://doi.org/10.1016/j.ejmg.2014.03.004</w:t>
        </w:r>
      </w:hyperlink>
      <w:r w:rsidRPr="005907C9">
        <w:t>.</w:t>
      </w:r>
      <w:bookmarkEnd w:id="145"/>
    </w:p>
    <w:p w14:paraId="1F7BF295" w14:textId="42E49ECB" w:rsidR="005907C9" w:rsidRPr="005907C9" w:rsidRDefault="005907C9" w:rsidP="005907C9">
      <w:pPr>
        <w:pStyle w:val="EndNoteBibliography"/>
        <w:ind w:left="720" w:hanging="720"/>
      </w:pPr>
      <w:bookmarkStart w:id="146" w:name="_ENREF_9"/>
      <w:r w:rsidRPr="005907C9">
        <w:t>9.</w:t>
      </w:r>
      <w:r w:rsidRPr="005907C9">
        <w:tab/>
        <w:t xml:space="preserve">Rao A, O'Donnell S, Bain N, Meldrum C, Shorter D, Goel H: </w:t>
      </w:r>
      <w:r w:rsidRPr="005907C9">
        <w:rPr>
          <w:b/>
        </w:rPr>
        <w:t>An intragenic deletion of the NFIA gene in a patient with a hypoplastic corpus callosum, craniofacial abnormalities and urinary tract defects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4, </w:t>
      </w:r>
      <w:r w:rsidRPr="005907C9">
        <w:rPr>
          <w:b/>
        </w:rPr>
        <w:t>57</w:t>
      </w:r>
      <w:r w:rsidRPr="005907C9">
        <w:t xml:space="preserve">(2-3):65-70 </w:t>
      </w:r>
      <w:hyperlink r:id="rId17" w:history="1">
        <w:r w:rsidRPr="005907C9">
          <w:rPr>
            <w:rStyle w:val="Hyperlink"/>
          </w:rPr>
          <w:t>https://doi.org/10.1016/j.ejmg.2013.12.011</w:t>
        </w:r>
      </w:hyperlink>
      <w:r w:rsidRPr="005907C9">
        <w:t>.</w:t>
      </w:r>
      <w:bookmarkEnd w:id="146"/>
    </w:p>
    <w:p w14:paraId="4454A2EB" w14:textId="29A40B5A" w:rsidR="005907C9" w:rsidRPr="005907C9" w:rsidRDefault="005907C9" w:rsidP="005907C9">
      <w:pPr>
        <w:pStyle w:val="EndNoteBibliography"/>
        <w:ind w:left="720" w:hanging="720"/>
      </w:pPr>
      <w:bookmarkStart w:id="147" w:name="_ENREF_10"/>
      <w:r w:rsidRPr="005907C9">
        <w:t>10.</w:t>
      </w:r>
      <w:r w:rsidRPr="005907C9">
        <w:tab/>
        <w:t xml:space="preserve">Kehrer M, Schäferhoff K, Bonin M, Jauch A, Bevot A, Tzschach A: </w:t>
      </w:r>
      <w:r w:rsidRPr="005907C9">
        <w:rPr>
          <w:b/>
        </w:rPr>
        <w:t>Interstitial 1p32.1p32.3 deletion in a patient with multiple congenital anomali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a</w:t>
      </w:r>
      <w:r w:rsidRPr="005907C9">
        <w:t xml:space="preserve">(10):2406-2410 </w:t>
      </w:r>
      <w:hyperlink r:id="rId18" w:history="1">
        <w:r w:rsidRPr="005907C9">
          <w:rPr>
            <w:rStyle w:val="Hyperlink"/>
          </w:rPr>
          <w:t>https://doi.org/10.1002/ajmg.a.37178</w:t>
        </w:r>
      </w:hyperlink>
      <w:r w:rsidRPr="005907C9">
        <w:t>.</w:t>
      </w:r>
      <w:bookmarkEnd w:id="147"/>
    </w:p>
    <w:p w14:paraId="3FCB2B24" w14:textId="1E2BD2F7" w:rsidR="005907C9" w:rsidRPr="005907C9" w:rsidRDefault="005907C9" w:rsidP="005907C9">
      <w:pPr>
        <w:pStyle w:val="EndNoteBibliography"/>
        <w:ind w:left="720" w:hanging="720"/>
      </w:pPr>
      <w:bookmarkStart w:id="148" w:name="_ENREF_11"/>
      <w:r w:rsidRPr="005907C9">
        <w:t>11.</w:t>
      </w:r>
      <w:r w:rsidRPr="005907C9">
        <w:tab/>
        <w:t xml:space="preserve">Labonne JD, Shen Y, Kong IK, Diamond MP, Layman LC, Kim HG: </w:t>
      </w:r>
      <w:r w:rsidRPr="005907C9">
        <w:rPr>
          <w:b/>
        </w:rPr>
        <w:t>Comparative deletion mapping at 1p31.3-p32.2 implies NFIA responsible for intellectual disability coupled with macrocephaly and the presence of several other genes for syndromic intellectual disability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6, </w:t>
      </w:r>
      <w:r w:rsidRPr="005907C9">
        <w:rPr>
          <w:b/>
        </w:rPr>
        <w:t>9</w:t>
      </w:r>
      <w:r w:rsidRPr="005907C9">
        <w:t xml:space="preserve">:24 </w:t>
      </w:r>
      <w:hyperlink r:id="rId19" w:history="1">
        <w:r w:rsidRPr="005907C9">
          <w:rPr>
            <w:rStyle w:val="Hyperlink"/>
          </w:rPr>
          <w:t>https://doi.org/10.1186/s13039-016-0234-z</w:t>
        </w:r>
      </w:hyperlink>
      <w:r w:rsidRPr="005907C9">
        <w:t>.</w:t>
      </w:r>
      <w:bookmarkEnd w:id="148"/>
    </w:p>
    <w:p w14:paraId="392F8176" w14:textId="6476ABD8" w:rsidR="005907C9" w:rsidRPr="005907C9" w:rsidRDefault="005907C9" w:rsidP="005907C9">
      <w:pPr>
        <w:pStyle w:val="EndNoteBibliography"/>
        <w:ind w:left="720" w:hanging="720"/>
      </w:pPr>
      <w:bookmarkStart w:id="149" w:name="_ENREF_12"/>
      <w:r w:rsidRPr="005907C9">
        <w:t>12.</w:t>
      </w:r>
      <w:r w:rsidRPr="005907C9">
        <w:tab/>
        <w:t xml:space="preserve">Bayat A, Kirchhoff M, Madsen CG, Roos L, Kreiborg S: </w:t>
      </w:r>
      <w:r w:rsidRPr="005907C9">
        <w:rPr>
          <w:b/>
        </w:rPr>
        <w:t>Familial craniofacial abnormality and polymicrogyria associated with a microdeletion affecting the NFIA gene</w:t>
      </w:r>
      <w:r w:rsidRPr="005907C9">
        <w:t xml:space="preserve">. </w:t>
      </w:r>
      <w:r w:rsidRPr="005907C9">
        <w:rPr>
          <w:i/>
        </w:rPr>
        <w:t xml:space="preserve">Clinical dysmorphology </w:t>
      </w:r>
      <w:r w:rsidRPr="005907C9">
        <w:t xml:space="preserve">2017, </w:t>
      </w:r>
      <w:r w:rsidRPr="005907C9">
        <w:rPr>
          <w:b/>
        </w:rPr>
        <w:t>26</w:t>
      </w:r>
      <w:r w:rsidRPr="005907C9">
        <w:t xml:space="preserve">(3):148-153 </w:t>
      </w:r>
      <w:hyperlink r:id="rId20" w:history="1">
        <w:r w:rsidRPr="005907C9">
          <w:rPr>
            <w:rStyle w:val="Hyperlink"/>
          </w:rPr>
          <w:t>https://doi.org/10.1097/mcd.0000000000000182</w:t>
        </w:r>
      </w:hyperlink>
      <w:r w:rsidRPr="005907C9">
        <w:t>.</w:t>
      </w:r>
      <w:bookmarkEnd w:id="149"/>
    </w:p>
    <w:p w14:paraId="58EA4B5D" w14:textId="09D1723B" w:rsidR="005907C9" w:rsidRPr="005907C9" w:rsidRDefault="005907C9" w:rsidP="005907C9">
      <w:pPr>
        <w:pStyle w:val="EndNoteBibliography"/>
        <w:ind w:left="720" w:hanging="720"/>
      </w:pPr>
      <w:bookmarkStart w:id="150" w:name="_ENREF_13"/>
      <w:r w:rsidRPr="005907C9">
        <w:t>13.</w:t>
      </w:r>
      <w:r w:rsidRPr="005907C9">
        <w:tab/>
        <w:t>Carter MT, Nikkel SM, Fernandez BA, Marshall CR, Noor A, Lionel AC, Prasad A, Pinto D, Joseph-George AM, Noakes 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Hemizygous deletions on chromosome 1p21.3 involving the DPYD gene in individuals with autism spectrum disorder</w:t>
      </w:r>
      <w:r w:rsidRPr="005907C9">
        <w:t xml:space="preserve">. </w:t>
      </w:r>
      <w:r w:rsidRPr="005907C9">
        <w:rPr>
          <w:i/>
        </w:rPr>
        <w:t xml:space="preserve">Clinical Genetics </w:t>
      </w:r>
      <w:r w:rsidRPr="005907C9">
        <w:t xml:space="preserve">2011, </w:t>
      </w:r>
      <w:r w:rsidRPr="005907C9">
        <w:rPr>
          <w:b/>
        </w:rPr>
        <w:t>80</w:t>
      </w:r>
      <w:r w:rsidRPr="005907C9">
        <w:t xml:space="preserve">(5):435-443 </w:t>
      </w:r>
      <w:hyperlink r:id="rId2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111/j.1399-0004.2010.01578.x</w:t>
        </w:r>
      </w:hyperlink>
      <w:r w:rsidRPr="005907C9">
        <w:t>.</w:t>
      </w:r>
      <w:bookmarkEnd w:id="150"/>
    </w:p>
    <w:p w14:paraId="3E8950C3" w14:textId="309732B1" w:rsidR="005907C9" w:rsidRPr="005907C9" w:rsidRDefault="005907C9" w:rsidP="005907C9">
      <w:pPr>
        <w:pStyle w:val="EndNoteBibliography"/>
        <w:ind w:left="720" w:hanging="720"/>
      </w:pPr>
      <w:bookmarkStart w:id="151" w:name="_ENREF_14"/>
      <w:r w:rsidRPr="005907C9">
        <w:t>14.</w:t>
      </w:r>
      <w:r w:rsidRPr="005907C9">
        <w:tab/>
        <w:t>Willemsen MH, Vallès A, Kirkels LA, Mastebroek M, Olde Loohuis N, Kos A, Wissink-Lindhout WM, de Brouwer AP, Nillesen WM, Pfundt R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hromosome 1p21.3 microdeletions comprising DPYD and MIR137 are associated with intellectual disability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1, </w:t>
      </w:r>
      <w:r w:rsidRPr="005907C9">
        <w:rPr>
          <w:b/>
        </w:rPr>
        <w:t>48</w:t>
      </w:r>
      <w:r w:rsidRPr="005907C9">
        <w:t xml:space="preserve">(12):810-818 </w:t>
      </w:r>
      <w:hyperlink r:id="rId22" w:history="1">
        <w:r w:rsidRPr="005907C9">
          <w:rPr>
            <w:rStyle w:val="Hyperlink"/>
          </w:rPr>
          <w:t>https://doi.org/10.1136/jmedgenet-2011-100294</w:t>
        </w:r>
      </w:hyperlink>
      <w:r w:rsidRPr="005907C9">
        <w:t>.</w:t>
      </w:r>
      <w:bookmarkEnd w:id="151"/>
    </w:p>
    <w:p w14:paraId="2D9699D9" w14:textId="18085286" w:rsidR="005907C9" w:rsidRPr="005907C9" w:rsidRDefault="005907C9" w:rsidP="005907C9">
      <w:pPr>
        <w:pStyle w:val="EndNoteBibliography"/>
        <w:ind w:left="720" w:hanging="720"/>
      </w:pPr>
      <w:bookmarkStart w:id="152" w:name="_ENREF_15"/>
      <w:r w:rsidRPr="005907C9">
        <w:t>15.</w:t>
      </w:r>
      <w:r w:rsidRPr="005907C9">
        <w:tab/>
        <w:t>D’Angelo CS, Varela MC, de Castro CIE, Otto PA, Perez ABA, Lourenço CM, Kim CA, Bertola DR, Kok F, Garcia-Alonso 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hromosomal microarray analysis in the genetic evaluation of 279 patients with syndromic obesity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8, </w:t>
      </w:r>
      <w:r w:rsidRPr="005907C9">
        <w:rPr>
          <w:b/>
        </w:rPr>
        <w:t>11</w:t>
      </w:r>
      <w:r w:rsidRPr="005907C9">
        <w:t xml:space="preserve">(1):14 </w:t>
      </w:r>
      <w:hyperlink r:id="rId23" w:history="1">
        <w:r w:rsidRPr="005907C9">
          <w:rPr>
            <w:rStyle w:val="Hyperlink"/>
          </w:rPr>
          <w:t>https://doi.org/10.1186/s13039-018-0363-7</w:t>
        </w:r>
      </w:hyperlink>
      <w:r w:rsidRPr="005907C9">
        <w:t>.</w:t>
      </w:r>
      <w:bookmarkEnd w:id="152"/>
    </w:p>
    <w:p w14:paraId="42976443" w14:textId="3F1A7330" w:rsidR="005907C9" w:rsidRPr="005907C9" w:rsidRDefault="005907C9" w:rsidP="005907C9">
      <w:pPr>
        <w:pStyle w:val="EndNoteBibliography"/>
        <w:ind w:left="720" w:hanging="720"/>
      </w:pPr>
      <w:bookmarkStart w:id="153" w:name="_ENREF_16"/>
      <w:r w:rsidRPr="005907C9">
        <w:t>16.</w:t>
      </w:r>
      <w:r w:rsidRPr="005907C9">
        <w:tab/>
        <w:t>Klopocki E, Schulze H, Strauss G, Ott C-E, Hall J, Trotier F, Fleischhauer S, Greenhalgh L, Newbury-Ecob RA, Neumann L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omplex inheritance pattern resembling autosomal recessive inheritance involving a microdeletion in thrombocytopenia-absent radius syndrome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07, </w:t>
      </w:r>
      <w:r w:rsidRPr="005907C9">
        <w:rPr>
          <w:b/>
        </w:rPr>
        <w:t>80</w:t>
      </w:r>
      <w:r w:rsidRPr="005907C9">
        <w:t xml:space="preserve">(2):232-240 </w:t>
      </w:r>
      <w:hyperlink r:id="rId24" w:history="1">
        <w:r w:rsidRPr="005907C9">
          <w:rPr>
            <w:rStyle w:val="Hyperlink"/>
          </w:rPr>
          <w:t>https://doi.org/10.1086/510919</w:t>
        </w:r>
      </w:hyperlink>
      <w:r w:rsidRPr="005907C9">
        <w:t>.</w:t>
      </w:r>
      <w:bookmarkEnd w:id="153"/>
    </w:p>
    <w:p w14:paraId="2913F8A8" w14:textId="66F0A3B8" w:rsidR="005907C9" w:rsidRPr="005907C9" w:rsidRDefault="005907C9" w:rsidP="005907C9">
      <w:pPr>
        <w:pStyle w:val="EndNoteBibliography"/>
        <w:ind w:left="720" w:hanging="720"/>
      </w:pPr>
      <w:bookmarkStart w:id="154" w:name="_ENREF_17"/>
      <w:r w:rsidRPr="005907C9">
        <w:t>17.</w:t>
      </w:r>
      <w:r w:rsidRPr="005907C9">
        <w:tab/>
        <w:t>Brunetti-Pierri N, Berg JS, Scaglia F, Belmont J, Bacino CA, Sahoo T, Lalani SR, Graham B, Lee B, Shinawi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current reciprocal 1q21.1 deletions and duplications associated with microcephaly or macrocephaly and developmental and behavioral abnormalities</w:t>
      </w:r>
      <w:r w:rsidRPr="005907C9">
        <w:t xml:space="preserve">. </w:t>
      </w:r>
      <w:r w:rsidRPr="005907C9">
        <w:rPr>
          <w:i/>
        </w:rPr>
        <w:t xml:space="preserve">Nature genetics </w:t>
      </w:r>
      <w:r w:rsidRPr="005907C9">
        <w:t xml:space="preserve">2008, </w:t>
      </w:r>
      <w:r w:rsidRPr="005907C9">
        <w:rPr>
          <w:b/>
        </w:rPr>
        <w:t>40</w:t>
      </w:r>
      <w:r w:rsidRPr="005907C9">
        <w:t xml:space="preserve">(12):1466-1471 </w:t>
      </w:r>
      <w:hyperlink r:id="rId25" w:history="1">
        <w:r w:rsidRPr="005907C9">
          <w:rPr>
            <w:rStyle w:val="Hyperlink"/>
          </w:rPr>
          <w:t>https://doi.org/10.1038/ng.279</w:t>
        </w:r>
      </w:hyperlink>
      <w:r w:rsidRPr="005907C9">
        <w:t>.</w:t>
      </w:r>
      <w:bookmarkEnd w:id="154"/>
    </w:p>
    <w:p w14:paraId="6F5BA069" w14:textId="334CA632" w:rsidR="005907C9" w:rsidRPr="005907C9" w:rsidRDefault="005907C9" w:rsidP="005907C9">
      <w:pPr>
        <w:pStyle w:val="EndNoteBibliography"/>
        <w:ind w:left="720" w:hanging="720"/>
      </w:pPr>
      <w:bookmarkStart w:id="155" w:name="_ENREF_18"/>
      <w:r w:rsidRPr="005907C9">
        <w:t>18.</w:t>
      </w:r>
      <w:r w:rsidRPr="005907C9">
        <w:tab/>
        <w:t>Mefford HC, Sharp AJ, Baker C, Itsara A, Jiang Z, Buysse K, Huang S, Maloney VK, Crolla JA, Baralle D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current Rearrangements of Chromosome 1q21.1 and Variable Pediatric Phenotypes</w:t>
      </w:r>
      <w:r w:rsidRPr="005907C9">
        <w:t xml:space="preserve">. </w:t>
      </w:r>
      <w:r w:rsidRPr="005907C9">
        <w:rPr>
          <w:i/>
        </w:rPr>
        <w:t xml:space="preserve">New England Journal of Medicine </w:t>
      </w:r>
      <w:r w:rsidRPr="005907C9">
        <w:t xml:space="preserve">2008, </w:t>
      </w:r>
      <w:r w:rsidRPr="005907C9">
        <w:rPr>
          <w:b/>
        </w:rPr>
        <w:t>359</w:t>
      </w:r>
      <w:r w:rsidRPr="005907C9">
        <w:t xml:space="preserve">(16):1685-1699 </w:t>
      </w:r>
      <w:hyperlink r:id="rId26" w:history="1">
        <w:r w:rsidRPr="005907C9">
          <w:rPr>
            <w:rStyle w:val="Hyperlink"/>
          </w:rPr>
          <w:t>https://doi.org/10.1056/NEJMoa0805384</w:t>
        </w:r>
      </w:hyperlink>
      <w:r w:rsidRPr="005907C9">
        <w:t>.</w:t>
      </w:r>
      <w:bookmarkEnd w:id="155"/>
    </w:p>
    <w:p w14:paraId="0BDA8161" w14:textId="6CFCEA99" w:rsidR="005907C9" w:rsidRPr="005907C9" w:rsidRDefault="005907C9" w:rsidP="005907C9">
      <w:pPr>
        <w:pStyle w:val="EndNoteBibliography"/>
        <w:ind w:left="720" w:hanging="720"/>
      </w:pPr>
      <w:bookmarkStart w:id="156" w:name="_ENREF_19"/>
      <w:r w:rsidRPr="005907C9">
        <w:t>19.</w:t>
      </w:r>
      <w:r w:rsidRPr="005907C9">
        <w:tab/>
        <w:t xml:space="preserve">Rosenfeld JA, Traylor RN, Schaefer GB, McPherson EW, Ballif BC, Klopocki E, Mundlos S, Shaffer LG, Aylsworth AS, q21.1 Study G: </w:t>
      </w:r>
      <w:r w:rsidRPr="005907C9">
        <w:rPr>
          <w:b/>
        </w:rPr>
        <w:t>Proximal microdeletions and microduplications of 1q21.1 contribute to variable abnormal phenotype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2, </w:t>
      </w:r>
      <w:r w:rsidRPr="005907C9">
        <w:rPr>
          <w:b/>
        </w:rPr>
        <w:t>20</w:t>
      </w:r>
      <w:r w:rsidRPr="005907C9">
        <w:t xml:space="preserve">(7):754-761 </w:t>
      </w:r>
      <w:hyperlink r:id="rId27" w:history="1">
        <w:r w:rsidRPr="005907C9">
          <w:rPr>
            <w:rStyle w:val="Hyperlink"/>
          </w:rPr>
          <w:t>https://doi.org/10.1038/ejhg.2012.6</w:t>
        </w:r>
      </w:hyperlink>
      <w:r w:rsidRPr="005907C9">
        <w:t>.</w:t>
      </w:r>
      <w:bookmarkEnd w:id="156"/>
    </w:p>
    <w:p w14:paraId="61000DC7" w14:textId="3BC4319B" w:rsidR="005907C9" w:rsidRPr="005907C9" w:rsidRDefault="005907C9" w:rsidP="005907C9">
      <w:pPr>
        <w:pStyle w:val="EndNoteBibliography"/>
        <w:ind w:left="720" w:hanging="720"/>
      </w:pPr>
      <w:bookmarkStart w:id="157" w:name="_ENREF_20"/>
      <w:r w:rsidRPr="005907C9">
        <w:lastRenderedPageBreak/>
        <w:t>20.</w:t>
      </w:r>
      <w:r w:rsidRPr="005907C9">
        <w:tab/>
        <w:t xml:space="preserve">Pang H, Yu X, Kim YM, Wang X, Jinkins JK, Yin J, Li S, Gu H: </w:t>
      </w:r>
      <w:r w:rsidRPr="005907C9">
        <w:rPr>
          <w:b/>
        </w:rPr>
        <w:t>Disorders Associated With Diverse, Recurrent Deletions and Duplications at 1q21.1</w:t>
      </w:r>
      <w:r w:rsidRPr="005907C9">
        <w:t xml:space="preserve">. </w:t>
      </w:r>
      <w:r w:rsidRPr="005907C9">
        <w:rPr>
          <w:i/>
        </w:rPr>
        <w:t xml:space="preserve">Frontiers in Genetics </w:t>
      </w:r>
      <w:r w:rsidRPr="005907C9">
        <w:t xml:space="preserve">2020, </w:t>
      </w:r>
      <w:r w:rsidRPr="005907C9">
        <w:rPr>
          <w:b/>
        </w:rPr>
        <w:t>11</w:t>
      </w:r>
      <w:r w:rsidRPr="005907C9">
        <w:t xml:space="preserve">(577) </w:t>
      </w:r>
      <w:hyperlink r:id="rId28" w:history="1">
        <w:r w:rsidRPr="005907C9">
          <w:rPr>
            <w:rStyle w:val="Hyperlink"/>
          </w:rPr>
          <w:t>https://doi.org/10.3389/fgene.2020.00577</w:t>
        </w:r>
      </w:hyperlink>
      <w:r w:rsidRPr="005907C9">
        <w:t>.</w:t>
      </w:r>
      <w:bookmarkEnd w:id="157"/>
    </w:p>
    <w:p w14:paraId="2323AF63" w14:textId="06209180" w:rsidR="005907C9" w:rsidRPr="005907C9" w:rsidRDefault="005907C9" w:rsidP="005907C9">
      <w:pPr>
        <w:pStyle w:val="EndNoteBibliography"/>
        <w:ind w:left="720" w:hanging="720"/>
      </w:pPr>
      <w:bookmarkStart w:id="158" w:name="_ENREF_21"/>
      <w:r w:rsidRPr="005907C9">
        <w:t>21.</w:t>
      </w:r>
      <w:r w:rsidRPr="005907C9">
        <w:tab/>
        <w:t>Burkardt DD, Rosenfeld JA, Helgeson ML, Angle B, Banks V, Smith WE, Gripp KW, Moline J, Moran RT, Niyazov D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istinctive phenotype in 9 patients with deletion of chromosome 1q24-q25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a</w:t>
      </w:r>
      <w:r w:rsidRPr="005907C9">
        <w:t xml:space="preserve">(6):1336-1351 </w:t>
      </w:r>
      <w:hyperlink r:id="rId29" w:history="1">
        <w:r w:rsidRPr="005907C9">
          <w:rPr>
            <w:rStyle w:val="Hyperlink"/>
          </w:rPr>
          <w:t>https://doi.org/10.1002/ajmg.a.34049</w:t>
        </w:r>
      </w:hyperlink>
      <w:r w:rsidRPr="005907C9">
        <w:t>.</w:t>
      </w:r>
      <w:bookmarkEnd w:id="158"/>
    </w:p>
    <w:p w14:paraId="7A742DF9" w14:textId="1C8C1AB6" w:rsidR="005907C9" w:rsidRPr="005907C9" w:rsidRDefault="005907C9" w:rsidP="005907C9">
      <w:pPr>
        <w:pStyle w:val="EndNoteBibliography"/>
        <w:ind w:left="720" w:hanging="720"/>
      </w:pPr>
      <w:bookmarkStart w:id="159" w:name="_ENREF_22"/>
      <w:r w:rsidRPr="005907C9">
        <w:t>22.</w:t>
      </w:r>
      <w:r w:rsidRPr="005907C9">
        <w:tab/>
        <w:t>Chatron N, Haddad V, Andrieux J, Désir J, Boute O, Dieux A, Baumann C, Drunat S, Gérard M, Bonnet 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finement of genotype-phenotype correlation in 18 patients carrying a 1q24q25 dele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a</w:t>
      </w:r>
      <w:r w:rsidRPr="005907C9">
        <w:t xml:space="preserve">(5):1008-1017 </w:t>
      </w:r>
      <w:hyperlink r:id="rId30" w:history="1">
        <w:r w:rsidRPr="005907C9">
          <w:rPr>
            <w:rStyle w:val="Hyperlink"/>
          </w:rPr>
          <w:t>https://doi.org/10.1002/ajmg.a.36856</w:t>
        </w:r>
      </w:hyperlink>
      <w:r w:rsidRPr="005907C9">
        <w:t>.</w:t>
      </w:r>
      <w:bookmarkEnd w:id="159"/>
    </w:p>
    <w:p w14:paraId="1EFAFF66" w14:textId="0A5D51D6" w:rsidR="005907C9" w:rsidRPr="005907C9" w:rsidRDefault="005907C9" w:rsidP="005907C9">
      <w:pPr>
        <w:pStyle w:val="EndNoteBibliography"/>
        <w:ind w:left="720" w:hanging="720"/>
      </w:pPr>
      <w:bookmarkStart w:id="160" w:name="_ENREF_23"/>
      <w:r w:rsidRPr="005907C9">
        <w:t>23.</w:t>
      </w:r>
      <w:r w:rsidRPr="005907C9">
        <w:tab/>
        <w:t xml:space="preserve">Lam F, Morris C: </w:t>
      </w:r>
      <w:r w:rsidRPr="005907C9">
        <w:rPr>
          <w:b/>
        </w:rPr>
        <w:t>Nine year old boy with chromosome 1q23.3-q25.1 dele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</w:t>
      </w:r>
      <w:r w:rsidRPr="005907C9">
        <w:t xml:space="preserve">(11):3013-3017 </w:t>
      </w:r>
      <w:hyperlink r:id="rId3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843</w:t>
        </w:r>
      </w:hyperlink>
      <w:r w:rsidRPr="005907C9">
        <w:t>.</w:t>
      </w:r>
      <w:bookmarkEnd w:id="160"/>
    </w:p>
    <w:p w14:paraId="1EA6448B" w14:textId="064CF8E1" w:rsidR="005907C9" w:rsidRPr="005907C9" w:rsidRDefault="005907C9" w:rsidP="005907C9">
      <w:pPr>
        <w:pStyle w:val="EndNoteBibliography"/>
        <w:ind w:left="720" w:hanging="720"/>
      </w:pPr>
      <w:bookmarkStart w:id="161" w:name="_ENREF_24"/>
      <w:r w:rsidRPr="005907C9">
        <w:t>24.</w:t>
      </w:r>
      <w:r w:rsidRPr="005907C9">
        <w:tab/>
        <w:t xml:space="preserve">Mackenroth L, Hackmann K, Klink B, Weber JS, Mayer B, Schröck E, Tzschach A: </w:t>
      </w:r>
      <w:r w:rsidRPr="005907C9">
        <w:rPr>
          <w:b/>
        </w:rPr>
        <w:t>Interstitial 1q23.3q24.1 deletion in a patient with renal malformation, congenital heart disease, and mild intellectual disability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</w:t>
      </w:r>
      <w:r w:rsidRPr="005907C9">
        <w:t xml:space="preserve">(9):2394-2399 </w:t>
      </w:r>
      <w:hyperlink r:id="rId32" w:history="1">
        <w:r w:rsidRPr="005907C9">
          <w:rPr>
            <w:rStyle w:val="Hyperlink"/>
          </w:rPr>
          <w:t>https://doi.org/10.1002/ajmg.a.37785</w:t>
        </w:r>
      </w:hyperlink>
      <w:r w:rsidRPr="005907C9">
        <w:t>.</w:t>
      </w:r>
      <w:bookmarkEnd w:id="161"/>
    </w:p>
    <w:p w14:paraId="5F364CFB" w14:textId="020A1FB3" w:rsidR="005907C9" w:rsidRPr="005907C9" w:rsidRDefault="005907C9" w:rsidP="005907C9">
      <w:pPr>
        <w:pStyle w:val="EndNoteBibliography"/>
        <w:ind w:left="720" w:hanging="720"/>
      </w:pPr>
      <w:bookmarkStart w:id="162" w:name="_ENREF_25"/>
      <w:r w:rsidRPr="005907C9">
        <w:t>25.</w:t>
      </w:r>
      <w:r w:rsidRPr="005907C9">
        <w:tab/>
        <w:t>Fichera M, Saccuzzo L, Bertuzzo S, Marelli S, Cavallini A, Romaniello R, Kocova M, Citterio A, Fanizza I, Trabacca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ssigning single clinical features to their disease-locus in large deletions: the example of chromosome 1q23-25 deletion syndrome</w:t>
      </w:r>
      <w:r w:rsidRPr="005907C9">
        <w:t xml:space="preserve">. </w:t>
      </w:r>
      <w:r w:rsidRPr="005907C9">
        <w:rPr>
          <w:i/>
        </w:rPr>
        <w:t xml:space="preserve">Journal of Translational Genetics and Genomics </w:t>
      </w:r>
      <w:r w:rsidRPr="005907C9">
        <w:t xml:space="preserve">2020, </w:t>
      </w:r>
      <w:r w:rsidRPr="005907C9">
        <w:rPr>
          <w:b/>
        </w:rPr>
        <w:t>4</w:t>
      </w:r>
      <w:r w:rsidRPr="005907C9">
        <w:t xml:space="preserve">(3):114-132 </w:t>
      </w:r>
      <w:hyperlink r:id="rId33" w:history="1">
        <w:r w:rsidRPr="005907C9">
          <w:rPr>
            <w:rStyle w:val="Hyperlink"/>
          </w:rPr>
          <w:t>https://doi.org/10.20517/jtgg.2020.16</w:t>
        </w:r>
      </w:hyperlink>
      <w:r w:rsidRPr="005907C9">
        <w:t>.</w:t>
      </w:r>
      <w:bookmarkEnd w:id="162"/>
    </w:p>
    <w:p w14:paraId="7CC9D8DF" w14:textId="2E6FE2B2" w:rsidR="005907C9" w:rsidRPr="005907C9" w:rsidRDefault="005907C9" w:rsidP="005907C9">
      <w:pPr>
        <w:pStyle w:val="EndNoteBibliography"/>
        <w:ind w:left="720" w:hanging="720"/>
      </w:pPr>
      <w:bookmarkStart w:id="163" w:name="_ENREF_26"/>
      <w:r w:rsidRPr="005907C9">
        <w:t>26.</w:t>
      </w:r>
      <w:r w:rsidRPr="005907C9">
        <w:tab/>
        <w:t>Rosenfeld JA, Lacassie Y, El-Khechen D, Escobar LF, Reggin J, Heuer C, Chen E, Jenkins LS, Collins AT, Zinner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New cases and refinement of the critical region in the 1q41q42 microdeletion syndrom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1, </w:t>
      </w:r>
      <w:r w:rsidRPr="005907C9">
        <w:rPr>
          <w:b/>
        </w:rPr>
        <w:t>54</w:t>
      </w:r>
      <w:r w:rsidRPr="005907C9">
        <w:t xml:space="preserve">(1):42-49 </w:t>
      </w:r>
      <w:hyperlink r:id="rId34" w:history="1">
        <w:r w:rsidRPr="005907C9">
          <w:rPr>
            <w:rStyle w:val="Hyperlink"/>
          </w:rPr>
          <w:t>https://doi.org/10.1016/j.ejmg.2010.10.002</w:t>
        </w:r>
      </w:hyperlink>
      <w:r w:rsidRPr="005907C9">
        <w:t>.</w:t>
      </w:r>
      <w:bookmarkEnd w:id="163"/>
    </w:p>
    <w:p w14:paraId="4DF5F04C" w14:textId="6761FE17" w:rsidR="005907C9" w:rsidRPr="005907C9" w:rsidRDefault="005907C9" w:rsidP="005907C9">
      <w:pPr>
        <w:pStyle w:val="EndNoteBibliography"/>
        <w:ind w:left="720" w:hanging="720"/>
      </w:pPr>
      <w:bookmarkStart w:id="164" w:name="_ENREF_27"/>
      <w:r w:rsidRPr="005907C9">
        <w:t>27.</w:t>
      </w:r>
      <w:r w:rsidRPr="005907C9">
        <w:tab/>
        <w:t xml:space="preserve">Au PY, Argiropoulos B, Parboosingh JS, Micheil Innes A: </w:t>
      </w:r>
      <w:r w:rsidRPr="005907C9">
        <w:rPr>
          <w:b/>
        </w:rPr>
        <w:t>Refinement of the critical region of 1q41q42 microdeletion syndrome identifies FBXO28 as a candidate causative gene for intellectual disability and seizur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2):441-448 </w:t>
      </w:r>
      <w:hyperlink r:id="rId35" w:history="1">
        <w:r w:rsidRPr="005907C9">
          <w:rPr>
            <w:rStyle w:val="Hyperlink"/>
          </w:rPr>
          <w:t>https://doi.org/10.1002/ajmg.a.36320</w:t>
        </w:r>
      </w:hyperlink>
      <w:r w:rsidRPr="005907C9">
        <w:t>.</w:t>
      </w:r>
      <w:bookmarkEnd w:id="164"/>
    </w:p>
    <w:p w14:paraId="5F2EA202" w14:textId="166922DD" w:rsidR="005907C9" w:rsidRPr="005907C9" w:rsidRDefault="005907C9" w:rsidP="005907C9">
      <w:pPr>
        <w:pStyle w:val="EndNoteBibliography"/>
        <w:ind w:left="720" w:hanging="720"/>
      </w:pPr>
      <w:bookmarkStart w:id="165" w:name="_ENREF_28"/>
      <w:r w:rsidRPr="005907C9">
        <w:t>28.</w:t>
      </w:r>
      <w:r w:rsidRPr="005907C9">
        <w:tab/>
        <w:t>Spreiz A, Haberlandt E, Baumann M, Baumgartner Sigl S, Fauth C, Gautsch K, Karall D, Janetschek C, Rostasy K, Scholl-Bürgi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hromosomal microaberrations in patients with epilepsy, intellectual disability, and congenital anomalies</w:t>
      </w:r>
      <w:r w:rsidRPr="005907C9">
        <w:t xml:space="preserve">. </w:t>
      </w:r>
      <w:r w:rsidRPr="005907C9">
        <w:rPr>
          <w:i/>
        </w:rPr>
        <w:t xml:space="preserve">Clinical Genetics </w:t>
      </w:r>
      <w:r w:rsidRPr="005907C9">
        <w:t xml:space="preserve">2014, </w:t>
      </w:r>
      <w:r w:rsidRPr="005907C9">
        <w:rPr>
          <w:b/>
        </w:rPr>
        <w:t>86</w:t>
      </w:r>
      <w:r w:rsidRPr="005907C9">
        <w:t xml:space="preserve">(4):361-366 </w:t>
      </w:r>
      <w:hyperlink r:id="rId36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111/cge.12288</w:t>
        </w:r>
      </w:hyperlink>
      <w:r w:rsidRPr="005907C9">
        <w:t>.</w:t>
      </w:r>
      <w:bookmarkEnd w:id="165"/>
    </w:p>
    <w:p w14:paraId="7CB8F0E6" w14:textId="0A4869AA" w:rsidR="005907C9" w:rsidRPr="005907C9" w:rsidRDefault="005907C9" w:rsidP="005907C9">
      <w:pPr>
        <w:pStyle w:val="EndNoteBibliography"/>
        <w:ind w:left="720" w:hanging="720"/>
      </w:pPr>
      <w:bookmarkStart w:id="166" w:name="_ENREF_29"/>
      <w:r w:rsidRPr="005907C9">
        <w:t>29.</w:t>
      </w:r>
      <w:r w:rsidRPr="005907C9">
        <w:tab/>
        <w:t xml:space="preserve">Cassina M, Rigon C, Casarin A, Vicenzi V, Salviati L, Clementi M: </w:t>
      </w:r>
      <w:r w:rsidRPr="005907C9">
        <w:rPr>
          <w:b/>
        </w:rPr>
        <w:t>FBXO28 is a critical gene of the 1q41q42 microdeletion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</w:t>
      </w:r>
      <w:r w:rsidRPr="005907C9">
        <w:t xml:space="preserve">(6):1418-1420 </w:t>
      </w:r>
      <w:hyperlink r:id="rId37" w:history="1">
        <w:r w:rsidRPr="005907C9">
          <w:rPr>
            <w:rStyle w:val="Hyperlink"/>
          </w:rPr>
          <w:t>https://doi.org/10.1002/ajmg.a.37033</w:t>
        </w:r>
      </w:hyperlink>
      <w:r w:rsidRPr="005907C9">
        <w:t>.</w:t>
      </w:r>
      <w:bookmarkEnd w:id="166"/>
    </w:p>
    <w:p w14:paraId="24472AE1" w14:textId="6EA505B0" w:rsidR="005907C9" w:rsidRPr="005907C9" w:rsidRDefault="005907C9" w:rsidP="005907C9">
      <w:pPr>
        <w:pStyle w:val="EndNoteBibliography"/>
        <w:ind w:left="720" w:hanging="720"/>
      </w:pPr>
      <w:bookmarkStart w:id="167" w:name="_ENREF_30"/>
      <w:r w:rsidRPr="005907C9">
        <w:t>30.</w:t>
      </w:r>
      <w:r w:rsidRPr="005907C9">
        <w:tab/>
        <w:t xml:space="preserve">Yanagishita T, Yamamoto-Shimojima K, Nakano S, Sasaki T, Shigematsu H, Imai K, Yamamoto T: </w:t>
      </w:r>
      <w:r w:rsidRPr="005907C9">
        <w:rPr>
          <w:b/>
        </w:rPr>
        <w:t>Phenotypic features of 1q41q42 microdeletion including WDR26 and FBXO28 are clinically recognizable: The first case from Japan</w:t>
      </w:r>
      <w:r w:rsidRPr="005907C9">
        <w:t xml:space="preserve">. </w:t>
      </w:r>
      <w:r w:rsidRPr="005907C9">
        <w:rPr>
          <w:i/>
        </w:rPr>
        <w:t xml:space="preserve">Brain &amp; development </w:t>
      </w:r>
      <w:r w:rsidRPr="005907C9">
        <w:t xml:space="preserve">2019, </w:t>
      </w:r>
      <w:r w:rsidRPr="005907C9">
        <w:rPr>
          <w:b/>
        </w:rPr>
        <w:t>41</w:t>
      </w:r>
      <w:r w:rsidRPr="005907C9">
        <w:t xml:space="preserve">(5):452-455 </w:t>
      </w:r>
      <w:hyperlink r:id="rId38" w:history="1">
        <w:r w:rsidRPr="005907C9">
          <w:rPr>
            <w:rStyle w:val="Hyperlink"/>
          </w:rPr>
          <w:t>https://doi.org/10.1016/j.braindev.2018.12.006</w:t>
        </w:r>
      </w:hyperlink>
      <w:r w:rsidRPr="005907C9">
        <w:t>.</w:t>
      </w:r>
      <w:bookmarkEnd w:id="167"/>
    </w:p>
    <w:p w14:paraId="229E464E" w14:textId="7A809024" w:rsidR="005907C9" w:rsidRPr="005907C9" w:rsidRDefault="005907C9" w:rsidP="005907C9">
      <w:pPr>
        <w:pStyle w:val="EndNoteBibliography"/>
        <w:ind w:left="720" w:hanging="720"/>
      </w:pPr>
      <w:bookmarkStart w:id="168" w:name="_ENREF_31"/>
      <w:r w:rsidRPr="005907C9">
        <w:t>31.</w:t>
      </w:r>
      <w:r w:rsidRPr="005907C9">
        <w:tab/>
        <w:t>Ballif BC, Rosenfeld JA, Traylor R, Theisen A, Bader PI, Ladda RL, Sell SL, Steinraths M, Surti U, McGuire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High-resolution array CGH defines critical regions and candidate genes for microcephaly, abnormalities of the corpus callosum, and seizure phenotypes in patients with microdeletions of 1q43q44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2, </w:t>
      </w:r>
      <w:r w:rsidRPr="005907C9">
        <w:rPr>
          <w:b/>
        </w:rPr>
        <w:t>131</w:t>
      </w:r>
      <w:r w:rsidRPr="005907C9">
        <w:t xml:space="preserve">(1):145-156 </w:t>
      </w:r>
      <w:hyperlink r:id="rId39" w:history="1">
        <w:r w:rsidRPr="005907C9">
          <w:rPr>
            <w:rStyle w:val="Hyperlink"/>
          </w:rPr>
          <w:t>https://doi.org/10.1007/s00439-011-1073-y</w:t>
        </w:r>
      </w:hyperlink>
      <w:r w:rsidRPr="005907C9">
        <w:t>.</w:t>
      </w:r>
      <w:bookmarkEnd w:id="168"/>
    </w:p>
    <w:p w14:paraId="6E7D2F48" w14:textId="5E80123B" w:rsidR="005907C9" w:rsidRPr="005907C9" w:rsidRDefault="005907C9" w:rsidP="005907C9">
      <w:pPr>
        <w:pStyle w:val="EndNoteBibliography"/>
        <w:ind w:left="720" w:hanging="720"/>
      </w:pPr>
      <w:bookmarkStart w:id="169" w:name="_ENREF_32"/>
      <w:r w:rsidRPr="005907C9">
        <w:t>32.</w:t>
      </w:r>
      <w:r w:rsidRPr="005907C9">
        <w:tab/>
        <w:t>Thierry G, Bénéteau C, Pichon O, Flori E, Isidor B, Popelard F, Delrue M-A, Duboscq-Bidot L, Thuresson A-C, van Bon BW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olecular characterization of 1q44 microdeletion in 11 patients reveals three candidate genes for intellectual disability and seizur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7):1633-1640 </w:t>
      </w:r>
      <w:hyperlink r:id="rId40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5423</w:t>
        </w:r>
      </w:hyperlink>
      <w:r w:rsidRPr="005907C9">
        <w:t>.</w:t>
      </w:r>
      <w:bookmarkEnd w:id="169"/>
    </w:p>
    <w:p w14:paraId="3EE0E1AE" w14:textId="5252B4C9" w:rsidR="005907C9" w:rsidRPr="005907C9" w:rsidRDefault="005907C9" w:rsidP="005907C9">
      <w:pPr>
        <w:pStyle w:val="EndNoteBibliography"/>
        <w:ind w:left="720" w:hanging="720"/>
      </w:pPr>
      <w:bookmarkStart w:id="170" w:name="_ENREF_33"/>
      <w:r w:rsidRPr="005907C9">
        <w:t>33.</w:t>
      </w:r>
      <w:r w:rsidRPr="005907C9">
        <w:tab/>
        <w:t>Depienne C, Nava C, Keren B, Heide S, Rastetter A, Passemard S, Chantot-Bastaraud S, Moutard ML, Agrawal PB, VanNoy G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enetic and phenotypic dissection of 1q43q44 microdeletion syndrome and neurodevelopmental phenotypes associated with mutations in ZBTB18 and HNRNPU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7, </w:t>
      </w:r>
      <w:r w:rsidRPr="005907C9">
        <w:rPr>
          <w:b/>
        </w:rPr>
        <w:t>136</w:t>
      </w:r>
      <w:r w:rsidRPr="005907C9">
        <w:t xml:space="preserve">(4):463-479 </w:t>
      </w:r>
      <w:hyperlink r:id="rId41" w:history="1">
        <w:r w:rsidRPr="005907C9">
          <w:rPr>
            <w:rStyle w:val="Hyperlink"/>
          </w:rPr>
          <w:t>https://doi.org/10.1007/s00439-017-1772-0</w:t>
        </w:r>
      </w:hyperlink>
      <w:r w:rsidRPr="005907C9">
        <w:t>.</w:t>
      </w:r>
      <w:bookmarkEnd w:id="170"/>
    </w:p>
    <w:p w14:paraId="7AC0EEB8" w14:textId="2A5173D7" w:rsidR="005907C9" w:rsidRPr="005907C9" w:rsidRDefault="005907C9" w:rsidP="005907C9">
      <w:pPr>
        <w:pStyle w:val="EndNoteBibliography"/>
        <w:ind w:left="720" w:hanging="720"/>
      </w:pPr>
      <w:bookmarkStart w:id="171" w:name="_ENREF_34"/>
      <w:r w:rsidRPr="005907C9">
        <w:t>34.</w:t>
      </w:r>
      <w:r w:rsidRPr="005907C9">
        <w:tab/>
        <w:t xml:space="preserve">Chen CP, Ko TM, Wang LK, Chern SR, Wu PS, Chen SW, Wu FT, Chen YY, Chen WL, Wang W: </w:t>
      </w:r>
      <w:r w:rsidRPr="005907C9">
        <w:rPr>
          <w:b/>
        </w:rPr>
        <w:t>Prenatal diagnosis and molecular cytogenetic characterization of a chromosome 1q42.3-q44 deletion in a fetus associated with ventriculomegaly on prenatal ultrasound</w:t>
      </w:r>
      <w:r w:rsidRPr="005907C9">
        <w:t xml:space="preserve">. </w:t>
      </w:r>
      <w:r w:rsidRPr="005907C9">
        <w:rPr>
          <w:i/>
        </w:rPr>
        <w:t xml:space="preserve">Taiwanese journal of obstetrics &amp; gynecology </w:t>
      </w:r>
      <w:r w:rsidRPr="005907C9">
        <w:t xml:space="preserve">2020, </w:t>
      </w:r>
      <w:r w:rsidRPr="005907C9">
        <w:rPr>
          <w:b/>
        </w:rPr>
        <w:t>59</w:t>
      </w:r>
      <w:r w:rsidRPr="005907C9">
        <w:t xml:space="preserve">(4):598-603 </w:t>
      </w:r>
      <w:hyperlink r:id="rId42" w:history="1">
        <w:r w:rsidRPr="005907C9">
          <w:rPr>
            <w:rStyle w:val="Hyperlink"/>
          </w:rPr>
          <w:t>https://doi.org/10.1016/j.tjog.2020.05.022</w:t>
        </w:r>
      </w:hyperlink>
      <w:r w:rsidRPr="005907C9">
        <w:t>.</w:t>
      </w:r>
      <w:bookmarkEnd w:id="171"/>
    </w:p>
    <w:p w14:paraId="1DAC9D54" w14:textId="5D5458F6" w:rsidR="005907C9" w:rsidRPr="005907C9" w:rsidRDefault="005907C9" w:rsidP="005907C9">
      <w:pPr>
        <w:pStyle w:val="EndNoteBibliography"/>
        <w:ind w:left="720" w:hanging="720"/>
      </w:pPr>
      <w:bookmarkStart w:id="172" w:name="_ENREF_35"/>
      <w:r w:rsidRPr="005907C9">
        <w:t>35.</w:t>
      </w:r>
      <w:r w:rsidRPr="005907C9">
        <w:tab/>
        <w:t>Doco-Fenzy M, Leroy C, Schneider A, Petit F, Delrue M-A, Andrieux J, Perrin-Sabourin L, Landais E, Aboura A, Puechberty 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Early-onset obesity and paternal 2pter deletion encompassing the ACP1, TMEM18, and MYT1L gene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4, </w:t>
      </w:r>
      <w:r w:rsidRPr="005907C9">
        <w:rPr>
          <w:b/>
        </w:rPr>
        <w:t>22</w:t>
      </w:r>
      <w:r w:rsidRPr="005907C9">
        <w:t xml:space="preserve">(4):471-479 </w:t>
      </w:r>
      <w:hyperlink r:id="rId43" w:history="1">
        <w:r w:rsidRPr="005907C9">
          <w:rPr>
            <w:rStyle w:val="Hyperlink"/>
          </w:rPr>
          <w:t>https://doi.org/10.1038/ejhg.2013.189</w:t>
        </w:r>
      </w:hyperlink>
      <w:r w:rsidRPr="005907C9">
        <w:t>.</w:t>
      </w:r>
      <w:bookmarkEnd w:id="172"/>
    </w:p>
    <w:p w14:paraId="2ADC8211" w14:textId="432DE6A8" w:rsidR="005907C9" w:rsidRPr="005907C9" w:rsidRDefault="005907C9" w:rsidP="005907C9">
      <w:pPr>
        <w:pStyle w:val="EndNoteBibliography"/>
        <w:ind w:left="720" w:hanging="720"/>
      </w:pPr>
      <w:bookmarkStart w:id="173" w:name="_ENREF_36"/>
      <w:r w:rsidRPr="005907C9">
        <w:t>36.</w:t>
      </w:r>
      <w:r w:rsidRPr="005907C9">
        <w:tab/>
        <w:t>De Rocker N, Vergult S, Koolen D, Jacobs E, Hoischen A, Zeesman S, Bang B, Béna F, Bockaert N, Bongers E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finement of the critical 2p25.3 deletion region: the role of MYT1L in intellectual disability and obesity</w:t>
      </w:r>
      <w:r w:rsidRPr="005907C9">
        <w:t xml:space="preserve">. </w:t>
      </w:r>
      <w:r w:rsidRPr="005907C9">
        <w:rPr>
          <w:i/>
        </w:rPr>
        <w:t xml:space="preserve">Genet Med </w:t>
      </w:r>
      <w:r w:rsidRPr="005907C9">
        <w:t xml:space="preserve">2015, </w:t>
      </w:r>
      <w:r w:rsidRPr="005907C9">
        <w:rPr>
          <w:b/>
        </w:rPr>
        <w:t>17</w:t>
      </w:r>
      <w:r w:rsidRPr="005907C9">
        <w:t xml:space="preserve">(6):460-466 </w:t>
      </w:r>
      <w:hyperlink r:id="rId44" w:history="1">
        <w:r w:rsidRPr="005907C9">
          <w:rPr>
            <w:rStyle w:val="Hyperlink"/>
          </w:rPr>
          <w:t>https://doi.org/10.1038/gim.2014.124</w:t>
        </w:r>
      </w:hyperlink>
      <w:r w:rsidRPr="005907C9">
        <w:t>.</w:t>
      </w:r>
      <w:bookmarkEnd w:id="173"/>
    </w:p>
    <w:p w14:paraId="41F3D65F" w14:textId="15A77DCD" w:rsidR="005907C9" w:rsidRPr="005907C9" w:rsidRDefault="005907C9" w:rsidP="005907C9">
      <w:pPr>
        <w:pStyle w:val="EndNoteBibliography"/>
        <w:ind w:left="720" w:hanging="720"/>
      </w:pPr>
      <w:bookmarkStart w:id="174" w:name="_ENREF_37"/>
      <w:r w:rsidRPr="005907C9">
        <w:t>37.</w:t>
      </w:r>
      <w:r w:rsidRPr="005907C9">
        <w:tab/>
        <w:t>Béna F, Bruno DL, Eriksson M, van Ravenswaaij-Arts C, Stark Z, Dijkhuizen T, Gerkes E, Gimelli S, Ganesamoorthy D, Thuresson A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olecular and clinical characterization of 25 individuals with exonic deletions of NRXN1 and comprehensive review of the literature</w:t>
      </w:r>
      <w:r w:rsidRPr="005907C9">
        <w:t xml:space="preserve">. </w:t>
      </w:r>
      <w:r w:rsidRPr="005907C9">
        <w:rPr>
          <w:i/>
        </w:rPr>
        <w:t xml:space="preserve">American journal of medical genetics Part B, Neuropsychiatric genetics : the official publication of the International Society of Psychiatric Genetics </w:t>
      </w:r>
      <w:r w:rsidRPr="005907C9">
        <w:t xml:space="preserve">2013, </w:t>
      </w:r>
      <w:r w:rsidRPr="005907C9">
        <w:rPr>
          <w:b/>
        </w:rPr>
        <w:t>162b</w:t>
      </w:r>
      <w:r w:rsidRPr="005907C9">
        <w:t xml:space="preserve">(4):388-403 </w:t>
      </w:r>
      <w:hyperlink r:id="rId45" w:history="1">
        <w:r w:rsidRPr="005907C9">
          <w:rPr>
            <w:rStyle w:val="Hyperlink"/>
          </w:rPr>
          <w:t>https://doi.org/10.1002/ajmg.b.32148</w:t>
        </w:r>
      </w:hyperlink>
      <w:r w:rsidRPr="005907C9">
        <w:t>.</w:t>
      </w:r>
      <w:bookmarkEnd w:id="174"/>
    </w:p>
    <w:p w14:paraId="39C83FF5" w14:textId="10BC60EF" w:rsidR="005907C9" w:rsidRPr="005907C9" w:rsidRDefault="005907C9" w:rsidP="005907C9">
      <w:pPr>
        <w:pStyle w:val="EndNoteBibliography"/>
        <w:ind w:left="720" w:hanging="720"/>
      </w:pPr>
      <w:bookmarkStart w:id="175" w:name="_ENREF_38"/>
      <w:r w:rsidRPr="005907C9">
        <w:t>38.</w:t>
      </w:r>
      <w:r w:rsidRPr="005907C9">
        <w:tab/>
        <w:t>Lowther C, Speevak M, Armour CM, Goh ES, Graham GE, Li C, Zeesman S, Nowaczyk MJM, Schultz L-A, Morra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olecular characterization of NRXN1 deletions from 19,263 clinical microarray cases identifies exons important for neurodevelopmental disease expression</w:t>
      </w:r>
      <w:r w:rsidRPr="005907C9">
        <w:t xml:space="preserve">. </w:t>
      </w:r>
      <w:r w:rsidRPr="005907C9">
        <w:rPr>
          <w:i/>
        </w:rPr>
        <w:t xml:space="preserve">Genetics in Medicine </w:t>
      </w:r>
      <w:r w:rsidRPr="005907C9">
        <w:t xml:space="preserve">2017, </w:t>
      </w:r>
      <w:r w:rsidRPr="005907C9">
        <w:rPr>
          <w:b/>
        </w:rPr>
        <w:t>19</w:t>
      </w:r>
      <w:r w:rsidRPr="005907C9">
        <w:t xml:space="preserve">(1):53-61 </w:t>
      </w:r>
      <w:hyperlink r:id="rId46" w:history="1">
        <w:r w:rsidRPr="005907C9">
          <w:rPr>
            <w:rStyle w:val="Hyperlink"/>
          </w:rPr>
          <w:t>https://doi.org/10.1038/gim.2016.54</w:t>
        </w:r>
      </w:hyperlink>
      <w:r w:rsidRPr="005907C9">
        <w:t>.</w:t>
      </w:r>
      <w:bookmarkEnd w:id="175"/>
    </w:p>
    <w:p w14:paraId="03F30F8E" w14:textId="5BD6D2E8" w:rsidR="005907C9" w:rsidRPr="005907C9" w:rsidRDefault="005907C9" w:rsidP="005907C9">
      <w:pPr>
        <w:pStyle w:val="EndNoteBibliography"/>
        <w:ind w:left="720" w:hanging="720"/>
      </w:pPr>
      <w:bookmarkStart w:id="176" w:name="_ENREF_39"/>
      <w:r w:rsidRPr="005907C9">
        <w:t>39.</w:t>
      </w:r>
      <w:r w:rsidRPr="005907C9">
        <w:tab/>
        <w:t>Al Shehhi M, Forman EB, Fitzgerald JE, McInerney V, Krawczyk J, Shen S, Betts DR, Ardle LM, Gorman KM, King MD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NRXN1 deletion syndrome; phenotypic and penetrance data from 34 families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9, </w:t>
      </w:r>
      <w:r w:rsidRPr="005907C9">
        <w:rPr>
          <w:b/>
        </w:rPr>
        <w:t>62</w:t>
      </w:r>
      <w:r w:rsidRPr="005907C9">
        <w:t xml:space="preserve">(3):204-209 </w:t>
      </w:r>
      <w:hyperlink r:id="rId47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mg.2018.07.015</w:t>
        </w:r>
      </w:hyperlink>
      <w:r w:rsidRPr="005907C9">
        <w:t>.</w:t>
      </w:r>
      <w:bookmarkEnd w:id="176"/>
    </w:p>
    <w:p w14:paraId="21B650C7" w14:textId="706A1DA7" w:rsidR="005907C9" w:rsidRPr="005907C9" w:rsidRDefault="005907C9" w:rsidP="005907C9">
      <w:pPr>
        <w:pStyle w:val="EndNoteBibliography"/>
        <w:ind w:left="720" w:hanging="720"/>
      </w:pPr>
      <w:bookmarkStart w:id="177" w:name="_ENREF_40"/>
      <w:r w:rsidRPr="005907C9">
        <w:t>40.</w:t>
      </w:r>
      <w:r w:rsidRPr="005907C9">
        <w:tab/>
        <w:t>Kaminsky EB, Kaul V, Paschall J, Church DM, Bunke B, Kunig D, Moreno-De-Luca D, Moreno-De-Luca A, Mulle JG, Warren ST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 xml:space="preserve">An evidence-based approach to establish the functional and clinical significance of copy number </w:t>
      </w:r>
      <w:r w:rsidRPr="005907C9">
        <w:rPr>
          <w:b/>
        </w:rPr>
        <w:lastRenderedPageBreak/>
        <w:t>variants in intellectual and developmental disabilities</w:t>
      </w:r>
      <w:r w:rsidRPr="005907C9">
        <w:t xml:space="preserve">. </w:t>
      </w:r>
      <w:r w:rsidRPr="005907C9">
        <w:rPr>
          <w:i/>
        </w:rPr>
        <w:t xml:space="preserve">Genet Med </w:t>
      </w:r>
      <w:r w:rsidRPr="005907C9">
        <w:t xml:space="preserve">2011, </w:t>
      </w:r>
      <w:r w:rsidRPr="005907C9">
        <w:rPr>
          <w:b/>
        </w:rPr>
        <w:t>13</w:t>
      </w:r>
      <w:r w:rsidRPr="005907C9">
        <w:t xml:space="preserve">(9):777-784 </w:t>
      </w:r>
      <w:hyperlink r:id="rId48" w:history="1">
        <w:r w:rsidRPr="005907C9">
          <w:rPr>
            <w:rStyle w:val="Hyperlink"/>
          </w:rPr>
          <w:t>https://doi.org/10.1097/GIM.0b013e31822c79f9</w:t>
        </w:r>
      </w:hyperlink>
      <w:r w:rsidRPr="005907C9">
        <w:t>.</w:t>
      </w:r>
      <w:bookmarkEnd w:id="177"/>
    </w:p>
    <w:p w14:paraId="4A1F34F7" w14:textId="7027B7B0" w:rsidR="005907C9" w:rsidRPr="005907C9" w:rsidRDefault="005907C9" w:rsidP="005907C9">
      <w:pPr>
        <w:pStyle w:val="EndNoteBibliography"/>
        <w:ind w:left="720" w:hanging="720"/>
      </w:pPr>
      <w:bookmarkStart w:id="178" w:name="_ENREF_41"/>
      <w:r w:rsidRPr="005907C9">
        <w:t>41.</w:t>
      </w:r>
      <w:r w:rsidRPr="005907C9">
        <w:tab/>
        <w:t xml:space="preserve">Piccione M, Piro E, Serraino F, Cavani S, Ciccone R, Malacarne M, Pierluigi M, Vitaloni M, Zuffardi O, Corsello G: </w:t>
      </w:r>
      <w:r w:rsidRPr="005907C9">
        <w:rPr>
          <w:b/>
        </w:rPr>
        <w:t>Interstitial deletion of chromosome 2p15-16.1: Report of two patients and critical review of current genotype–phenotype correlation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2, </w:t>
      </w:r>
      <w:r w:rsidRPr="005907C9">
        <w:rPr>
          <w:b/>
        </w:rPr>
        <w:t>55</w:t>
      </w:r>
      <w:r w:rsidRPr="005907C9">
        <w:t xml:space="preserve">(4):238-244 </w:t>
      </w:r>
      <w:hyperlink r:id="rId49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mg.2012.01.014</w:t>
        </w:r>
      </w:hyperlink>
      <w:r w:rsidRPr="005907C9">
        <w:t>.</w:t>
      </w:r>
      <w:bookmarkEnd w:id="178"/>
    </w:p>
    <w:p w14:paraId="67A6207C" w14:textId="3AC187A3" w:rsidR="005907C9" w:rsidRPr="005907C9" w:rsidRDefault="005907C9" w:rsidP="005907C9">
      <w:pPr>
        <w:pStyle w:val="EndNoteBibliography"/>
        <w:ind w:left="720" w:hanging="720"/>
      </w:pPr>
      <w:bookmarkStart w:id="179" w:name="_ENREF_42"/>
      <w:r w:rsidRPr="005907C9">
        <w:t>42.</w:t>
      </w:r>
      <w:r w:rsidRPr="005907C9">
        <w:tab/>
        <w:t xml:space="preserve">Hancarova M, Simandlova M, Drabova J, Mannik K, Kurg A, Sedlacek Z: </w:t>
      </w:r>
      <w:r w:rsidRPr="005907C9">
        <w:rPr>
          <w:b/>
        </w:rPr>
        <w:t>A patient with de novo 0.45 Mb deletion of 2p16.1: The role of BCL11A, PAPOLG, REL, and FLJ16341 in the 2p15-p16.1 microdeletion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</w:t>
      </w:r>
      <w:r w:rsidRPr="005907C9">
        <w:t xml:space="preserve">(4):865-870 </w:t>
      </w:r>
      <w:hyperlink r:id="rId50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5783</w:t>
        </w:r>
      </w:hyperlink>
      <w:r w:rsidRPr="005907C9">
        <w:t>.</w:t>
      </w:r>
      <w:bookmarkEnd w:id="179"/>
    </w:p>
    <w:p w14:paraId="4A9C4D26" w14:textId="39E1AA5B" w:rsidR="005907C9" w:rsidRPr="005907C9" w:rsidRDefault="005907C9" w:rsidP="005907C9">
      <w:pPr>
        <w:pStyle w:val="EndNoteBibliography"/>
        <w:ind w:left="720" w:hanging="720"/>
      </w:pPr>
      <w:bookmarkStart w:id="180" w:name="_ENREF_43"/>
      <w:r w:rsidRPr="005907C9">
        <w:t>43.</w:t>
      </w:r>
      <w:r w:rsidRPr="005907C9">
        <w:tab/>
        <w:t xml:space="preserve">Mimouni-Bloch A, Yeshaya J, Kahana S, Maya I, Basel-Vanagaite L: </w:t>
      </w:r>
      <w:r w:rsidRPr="005907C9">
        <w:rPr>
          <w:b/>
        </w:rPr>
        <w:t>A de-novo interstitial microduplication involving 2p16.1-p15 and mirroring 2p16.1-p15 microdeletion syndrome: Clinical and molecular analysis</w:t>
      </w:r>
      <w:r w:rsidRPr="005907C9">
        <w:t xml:space="preserve">. </w:t>
      </w:r>
      <w:r w:rsidRPr="005907C9">
        <w:rPr>
          <w:i/>
        </w:rPr>
        <w:t xml:space="preserve">European Journal of Paediatric Neurology </w:t>
      </w:r>
      <w:r w:rsidRPr="005907C9">
        <w:t xml:space="preserve">2015, </w:t>
      </w:r>
      <w:r w:rsidRPr="005907C9">
        <w:rPr>
          <w:b/>
        </w:rPr>
        <w:t>19</w:t>
      </w:r>
      <w:r w:rsidRPr="005907C9">
        <w:t xml:space="preserve">(6):711-715 </w:t>
      </w:r>
      <w:hyperlink r:id="rId5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pn.2015.07.013</w:t>
        </w:r>
      </w:hyperlink>
      <w:r w:rsidRPr="005907C9">
        <w:t>.</w:t>
      </w:r>
      <w:bookmarkEnd w:id="180"/>
    </w:p>
    <w:p w14:paraId="7E88E8FF" w14:textId="380B7996" w:rsidR="005907C9" w:rsidRPr="005907C9" w:rsidRDefault="005907C9" w:rsidP="005907C9">
      <w:pPr>
        <w:pStyle w:val="EndNoteBibliography"/>
        <w:ind w:left="720" w:hanging="720"/>
      </w:pPr>
      <w:bookmarkStart w:id="181" w:name="_ENREF_44"/>
      <w:r w:rsidRPr="005907C9">
        <w:t>44.</w:t>
      </w:r>
      <w:r w:rsidRPr="005907C9">
        <w:tab/>
        <w:t xml:space="preserve">Wohlleber E, Kirchhoff M, Zink AM, Kreiss-Nachtsheim M, Küchler A, Jepsen B, Kjaergaard S, Engels H: </w:t>
      </w:r>
      <w:r w:rsidRPr="005907C9">
        <w:rPr>
          <w:b/>
        </w:rPr>
        <w:t>Clinical and molecular characterization of two patients with overlapping de novo microdeletions in 2p14-p15 and mild mental retardation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1, </w:t>
      </w:r>
      <w:r w:rsidRPr="005907C9">
        <w:rPr>
          <w:b/>
        </w:rPr>
        <w:t>54</w:t>
      </w:r>
      <w:r w:rsidRPr="005907C9">
        <w:t xml:space="preserve">(1):67-72 </w:t>
      </w:r>
      <w:hyperlink r:id="rId52" w:history="1">
        <w:r w:rsidRPr="005907C9">
          <w:rPr>
            <w:rStyle w:val="Hyperlink"/>
          </w:rPr>
          <w:t>https://doi.org/10.1016/j.ejmg.2010.09.012</w:t>
        </w:r>
      </w:hyperlink>
      <w:r w:rsidRPr="005907C9">
        <w:t>.</w:t>
      </w:r>
      <w:bookmarkEnd w:id="181"/>
    </w:p>
    <w:p w14:paraId="71B20AB5" w14:textId="447C7403" w:rsidR="005907C9" w:rsidRPr="005907C9" w:rsidRDefault="005907C9" w:rsidP="005907C9">
      <w:pPr>
        <w:pStyle w:val="EndNoteBibliography"/>
        <w:ind w:left="720" w:hanging="720"/>
      </w:pPr>
      <w:bookmarkStart w:id="182" w:name="_ENREF_45"/>
      <w:r w:rsidRPr="005907C9">
        <w:t>45.</w:t>
      </w:r>
      <w:r w:rsidRPr="005907C9">
        <w:tab/>
        <w:t xml:space="preserve">Hancarova M, Vejvalkova S, Trkova M, Drabova J, Dleskova A, Vlckova M, Sedlacek Z: </w:t>
      </w:r>
      <w:r w:rsidRPr="005907C9">
        <w:rPr>
          <w:b/>
        </w:rPr>
        <w:t>Identification of a patient with intellectual disability and de novo 3.7Mb deletion supports the existence of a novel microdeletion syndrome in 2p14–p15</w:t>
      </w:r>
      <w:r w:rsidRPr="005907C9">
        <w:t xml:space="preserve">. </w:t>
      </w:r>
      <w:r w:rsidRPr="005907C9">
        <w:rPr>
          <w:i/>
        </w:rPr>
        <w:t xml:space="preserve">Gene </w:t>
      </w:r>
      <w:r w:rsidRPr="005907C9">
        <w:t xml:space="preserve">2013, </w:t>
      </w:r>
      <w:r w:rsidRPr="005907C9">
        <w:rPr>
          <w:b/>
        </w:rPr>
        <w:t>516</w:t>
      </w:r>
      <w:r w:rsidRPr="005907C9">
        <w:t xml:space="preserve">(1):158-161 </w:t>
      </w:r>
      <w:hyperlink r:id="rId53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gene.2012.12.027</w:t>
        </w:r>
      </w:hyperlink>
      <w:r w:rsidRPr="005907C9">
        <w:t>.</w:t>
      </w:r>
      <w:bookmarkEnd w:id="182"/>
    </w:p>
    <w:p w14:paraId="5BAA6F92" w14:textId="3196DECA" w:rsidR="005907C9" w:rsidRPr="005907C9" w:rsidRDefault="005907C9" w:rsidP="005907C9">
      <w:pPr>
        <w:pStyle w:val="EndNoteBibliography"/>
        <w:ind w:left="720" w:hanging="720"/>
      </w:pPr>
      <w:bookmarkStart w:id="183" w:name="_ENREF_46"/>
      <w:r w:rsidRPr="005907C9">
        <w:t>46.</w:t>
      </w:r>
      <w:r w:rsidRPr="005907C9">
        <w:tab/>
        <w:t>Mathieu ML, Demily C, Chantot-Bastaraud S, Afenjar A, Mignot C, Andrieux J, Gerard M, Catala-Mora J, Jouk PS, Labalme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linical and molecular cytogenetic characterization of four unrelated patients carrying 2p14 microdeletion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7, </w:t>
      </w:r>
      <w:r w:rsidRPr="005907C9">
        <w:rPr>
          <w:b/>
        </w:rPr>
        <w:t>173</w:t>
      </w:r>
      <w:r w:rsidRPr="005907C9">
        <w:t xml:space="preserve">(8):2268-2274 </w:t>
      </w:r>
      <w:hyperlink r:id="rId54" w:history="1">
        <w:r w:rsidRPr="005907C9">
          <w:rPr>
            <w:rStyle w:val="Hyperlink"/>
          </w:rPr>
          <w:t>https://doi.org/10.1002/ajmg.a.38307</w:t>
        </w:r>
      </w:hyperlink>
      <w:r w:rsidRPr="005907C9">
        <w:t>.</w:t>
      </w:r>
      <w:bookmarkEnd w:id="183"/>
    </w:p>
    <w:p w14:paraId="24197CDC" w14:textId="1B718E98" w:rsidR="005907C9" w:rsidRPr="005907C9" w:rsidRDefault="005907C9" w:rsidP="005907C9">
      <w:pPr>
        <w:pStyle w:val="EndNoteBibliography"/>
        <w:ind w:left="720" w:hanging="720"/>
      </w:pPr>
      <w:bookmarkStart w:id="184" w:name="_ENREF_47"/>
      <w:r w:rsidRPr="005907C9">
        <w:t>47.</w:t>
      </w:r>
      <w:r w:rsidRPr="005907C9">
        <w:tab/>
        <w:t xml:space="preserve">Pavone P, Falsaperla R, Rizzo R, Praticò AD, Ruggieri M: </w:t>
      </w:r>
      <w:r w:rsidRPr="005907C9">
        <w:rPr>
          <w:b/>
        </w:rPr>
        <w:t>Chromosome 2p15-p16.1 microduplication in a boy with congenital anomalies: Is it a distinctive syndrome?</w:t>
      </w:r>
      <w:r w:rsidRPr="005907C9">
        <w:t xml:space="preserve"> </w:t>
      </w:r>
      <w:r w:rsidRPr="005907C9">
        <w:rPr>
          <w:i/>
        </w:rPr>
        <w:t xml:space="preserve">European journal of medical genetics </w:t>
      </w:r>
      <w:r w:rsidRPr="005907C9">
        <w:t xml:space="preserve">2019, </w:t>
      </w:r>
      <w:r w:rsidRPr="005907C9">
        <w:rPr>
          <w:b/>
        </w:rPr>
        <w:t>62</w:t>
      </w:r>
      <w:r w:rsidRPr="005907C9">
        <w:t xml:space="preserve">(1):47-54 </w:t>
      </w:r>
      <w:hyperlink r:id="rId55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mg.2018.05.001</w:t>
        </w:r>
      </w:hyperlink>
      <w:r w:rsidRPr="005907C9">
        <w:t>.</w:t>
      </w:r>
      <w:bookmarkEnd w:id="184"/>
    </w:p>
    <w:p w14:paraId="59F66472" w14:textId="4491C238" w:rsidR="005907C9" w:rsidRPr="005907C9" w:rsidRDefault="005907C9" w:rsidP="005907C9">
      <w:pPr>
        <w:pStyle w:val="EndNoteBibliography"/>
        <w:ind w:left="720" w:hanging="720"/>
      </w:pPr>
      <w:bookmarkStart w:id="185" w:name="_ENREF_48"/>
      <w:r w:rsidRPr="005907C9">
        <w:t>48.</w:t>
      </w:r>
      <w:r w:rsidRPr="005907C9">
        <w:tab/>
        <w:t>Barber JC, Thomas NS, Collinson MN, Dennis NR, Liehr T, Weise A, Belitz B, Pfeiffer L, Kirchhoff M, Krag-Olsen B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Segmental haplosufficiency: transmitted deletions of 2p12 include a pancreatic regeneration gene cluster and have no apparent phenotypic consequence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05, </w:t>
      </w:r>
      <w:r w:rsidRPr="005907C9">
        <w:rPr>
          <w:b/>
        </w:rPr>
        <w:t>13</w:t>
      </w:r>
      <w:r w:rsidRPr="005907C9">
        <w:t xml:space="preserve">(3):283-291 </w:t>
      </w:r>
      <w:hyperlink r:id="rId56" w:history="1">
        <w:r w:rsidRPr="005907C9">
          <w:rPr>
            <w:rStyle w:val="Hyperlink"/>
          </w:rPr>
          <w:t>https://doi.org/10.1038/sj.ejhg.5201267</w:t>
        </w:r>
      </w:hyperlink>
      <w:r w:rsidRPr="005907C9">
        <w:t>.</w:t>
      </w:r>
      <w:bookmarkEnd w:id="185"/>
    </w:p>
    <w:p w14:paraId="481FD6C4" w14:textId="1C0E7208" w:rsidR="005907C9" w:rsidRPr="005907C9" w:rsidRDefault="005907C9" w:rsidP="005907C9">
      <w:pPr>
        <w:pStyle w:val="EndNoteBibliography"/>
        <w:ind w:left="720" w:hanging="720"/>
      </w:pPr>
      <w:bookmarkStart w:id="186" w:name="_ENREF_49"/>
      <w:r w:rsidRPr="005907C9">
        <w:t>49.</w:t>
      </w:r>
      <w:r w:rsidRPr="005907C9">
        <w:tab/>
        <w:t xml:space="preserve">Tzschach A, Graul-Neumann LM, Konrat K, Richter R, Ebert G, Ullmann R, Neitzel H: </w:t>
      </w:r>
      <w:r w:rsidRPr="005907C9">
        <w:rPr>
          <w:b/>
        </w:rPr>
        <w:t>Interstitial deletion 2p11.2-p12: report of a patient with mental retardation and review of the literatur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2):242-245 </w:t>
      </w:r>
      <w:hyperlink r:id="rId57" w:history="1">
        <w:r w:rsidRPr="005907C9">
          <w:rPr>
            <w:rStyle w:val="Hyperlink"/>
          </w:rPr>
          <w:t>https://doi.org/10.1002/ajmg.a.32637</w:t>
        </w:r>
      </w:hyperlink>
      <w:r w:rsidRPr="005907C9">
        <w:t>.</w:t>
      </w:r>
      <w:bookmarkEnd w:id="186"/>
    </w:p>
    <w:p w14:paraId="18E8C8C3" w14:textId="2B02DF22" w:rsidR="005907C9" w:rsidRPr="005907C9" w:rsidRDefault="005907C9" w:rsidP="005907C9">
      <w:pPr>
        <w:pStyle w:val="EndNoteBibliography"/>
        <w:ind w:left="720" w:hanging="720"/>
      </w:pPr>
      <w:bookmarkStart w:id="187" w:name="_ENREF_50"/>
      <w:r w:rsidRPr="005907C9">
        <w:t>50.</w:t>
      </w:r>
      <w:r w:rsidRPr="005907C9">
        <w:tab/>
        <w:t xml:space="preserve">Writzl K, Lovrecić L, Peterlin B: </w:t>
      </w:r>
      <w:r w:rsidRPr="005907C9">
        <w:rPr>
          <w:b/>
        </w:rPr>
        <w:t>Interstitial deletion 2p11.2-p12: further delinea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10):2324-2326 </w:t>
      </w:r>
      <w:hyperlink r:id="rId58" w:history="1">
        <w:r w:rsidRPr="005907C9">
          <w:rPr>
            <w:rStyle w:val="Hyperlink"/>
          </w:rPr>
          <w:t>https://doi.org/10.1002/ajmg.a.33064</w:t>
        </w:r>
      </w:hyperlink>
      <w:r w:rsidRPr="005907C9">
        <w:t>.</w:t>
      </w:r>
      <w:bookmarkEnd w:id="187"/>
    </w:p>
    <w:p w14:paraId="19A032AF" w14:textId="0CE6B74E" w:rsidR="005907C9" w:rsidRPr="005907C9" w:rsidRDefault="005907C9" w:rsidP="005907C9">
      <w:pPr>
        <w:pStyle w:val="EndNoteBibliography"/>
        <w:ind w:left="720" w:hanging="720"/>
      </w:pPr>
      <w:bookmarkStart w:id="188" w:name="_ENREF_51"/>
      <w:r w:rsidRPr="005907C9">
        <w:t>51.</w:t>
      </w:r>
      <w:r w:rsidRPr="005907C9">
        <w:tab/>
        <w:t xml:space="preserve">Riley KN, Catalano LM, Bernat JA, Adams SD, Martin DM, Lalani SR, Patel A, Burnside RD, Innis JW, Rudd MK: </w:t>
      </w:r>
      <w:r w:rsidRPr="005907C9">
        <w:rPr>
          <w:b/>
        </w:rPr>
        <w:t>Recurrent deletions and duplications of chromosome 2q11.2 and 2q13 are associated with variable outcom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a</w:t>
      </w:r>
      <w:r w:rsidRPr="005907C9">
        <w:t xml:space="preserve">(11):2664-2673 </w:t>
      </w:r>
      <w:hyperlink r:id="rId59" w:history="1">
        <w:r w:rsidRPr="005907C9">
          <w:rPr>
            <w:rStyle w:val="Hyperlink"/>
          </w:rPr>
          <w:t>https://doi.org/10.1002/ajmg.a.37269</w:t>
        </w:r>
      </w:hyperlink>
      <w:r w:rsidRPr="005907C9">
        <w:t>.</w:t>
      </w:r>
      <w:bookmarkEnd w:id="188"/>
    </w:p>
    <w:p w14:paraId="564E264D" w14:textId="0F534C45" w:rsidR="005907C9" w:rsidRPr="005907C9" w:rsidRDefault="005907C9" w:rsidP="005907C9">
      <w:pPr>
        <w:pStyle w:val="EndNoteBibliography"/>
        <w:ind w:left="720" w:hanging="720"/>
      </w:pPr>
      <w:bookmarkStart w:id="189" w:name="_ENREF_52"/>
      <w:r w:rsidRPr="005907C9">
        <w:t>52.</w:t>
      </w:r>
      <w:r w:rsidRPr="005907C9">
        <w:tab/>
        <w:t>Wolfe K, McQuillin A, Alesi V, Boudry Labis E, Cutajar P, Dallapiccola B, Dentici ML, Dieux-Coeslier A, Duban-Bedu B, Duelund Hjortshøj T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elineating the psychiatric and behavioral phenotype of recurrent 2q13 deletions and duplications</w:t>
      </w:r>
      <w:r w:rsidRPr="005907C9">
        <w:t xml:space="preserve">. </w:t>
      </w:r>
      <w:r w:rsidRPr="005907C9">
        <w:rPr>
          <w:i/>
        </w:rPr>
        <w:t xml:space="preserve">American Journal of Medical Genetics Part B: Neuropsychiatric Genetics </w:t>
      </w:r>
      <w:r w:rsidRPr="005907C9">
        <w:t xml:space="preserve">2018, </w:t>
      </w:r>
      <w:r w:rsidRPr="005907C9">
        <w:rPr>
          <w:b/>
        </w:rPr>
        <w:t>177</w:t>
      </w:r>
      <w:r w:rsidRPr="005907C9">
        <w:t xml:space="preserve">(4):397-405 </w:t>
      </w:r>
      <w:hyperlink r:id="rId60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b.32627</w:t>
        </w:r>
      </w:hyperlink>
      <w:r w:rsidRPr="005907C9">
        <w:t>.</w:t>
      </w:r>
      <w:bookmarkEnd w:id="189"/>
    </w:p>
    <w:p w14:paraId="17349C0E" w14:textId="64F25D35" w:rsidR="005907C9" w:rsidRPr="005907C9" w:rsidRDefault="005907C9" w:rsidP="005907C9">
      <w:pPr>
        <w:pStyle w:val="EndNoteBibliography"/>
        <w:ind w:left="720" w:hanging="720"/>
      </w:pPr>
      <w:bookmarkStart w:id="190" w:name="_ENREF_53"/>
      <w:r w:rsidRPr="005907C9">
        <w:t>53.</w:t>
      </w:r>
      <w:r w:rsidRPr="005907C9">
        <w:tab/>
        <w:t>Wilson M, Mowat D, Dastot-Le Moal F, Cacheux V, Kääriäinen H, Cass D, Donnai D, Clayton-Smith J, Townshend S, Curry 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Further delineation of the phenotype associated with heterozygous mutations in ZFHX1B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3, </w:t>
      </w:r>
      <w:r w:rsidRPr="005907C9">
        <w:rPr>
          <w:b/>
        </w:rPr>
        <w:t>119a</w:t>
      </w:r>
      <w:r w:rsidRPr="005907C9">
        <w:t xml:space="preserve">(3):257-265 </w:t>
      </w:r>
      <w:hyperlink r:id="rId61" w:history="1">
        <w:r w:rsidRPr="005907C9">
          <w:rPr>
            <w:rStyle w:val="Hyperlink"/>
          </w:rPr>
          <w:t>https://doi.org/10.1002/ajmg.a.20053</w:t>
        </w:r>
      </w:hyperlink>
      <w:r w:rsidRPr="005907C9">
        <w:t>.</w:t>
      </w:r>
      <w:bookmarkEnd w:id="190"/>
    </w:p>
    <w:p w14:paraId="2C068F32" w14:textId="5D04E114" w:rsidR="005907C9" w:rsidRPr="005907C9" w:rsidRDefault="005907C9" w:rsidP="005907C9">
      <w:pPr>
        <w:pStyle w:val="EndNoteBibliography"/>
        <w:ind w:left="720" w:hanging="720"/>
      </w:pPr>
      <w:bookmarkStart w:id="191" w:name="_ENREF_54"/>
      <w:r w:rsidRPr="005907C9">
        <w:t>54.</w:t>
      </w:r>
      <w:r w:rsidRPr="005907C9">
        <w:tab/>
        <w:t xml:space="preserve">Zweier C, Temple IK, Beemer F, Zackai E, Lerman-Sagie T, Weschke B, Anderson CE, Rauch A: </w:t>
      </w:r>
      <w:r w:rsidRPr="005907C9">
        <w:rPr>
          <w:b/>
        </w:rPr>
        <w:t>Characterisation of deletions of the ZFHX1B region and genotype-phenotype analysis in Mowat-Wilson syndrome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3, </w:t>
      </w:r>
      <w:r w:rsidRPr="005907C9">
        <w:rPr>
          <w:b/>
        </w:rPr>
        <w:t>40</w:t>
      </w:r>
      <w:r w:rsidRPr="005907C9">
        <w:t xml:space="preserve">(8):601-605 </w:t>
      </w:r>
      <w:hyperlink r:id="rId62" w:history="1">
        <w:r w:rsidRPr="005907C9">
          <w:rPr>
            <w:rStyle w:val="Hyperlink"/>
          </w:rPr>
          <w:t>https://doi.org/10.1136/jmg.40.8.601</w:t>
        </w:r>
      </w:hyperlink>
      <w:r w:rsidRPr="005907C9">
        <w:t>.</w:t>
      </w:r>
      <w:bookmarkEnd w:id="191"/>
    </w:p>
    <w:p w14:paraId="4422AEDB" w14:textId="2842DA0F" w:rsidR="005907C9" w:rsidRPr="005907C9" w:rsidRDefault="005907C9" w:rsidP="005907C9">
      <w:pPr>
        <w:pStyle w:val="EndNoteBibliography"/>
        <w:ind w:left="720" w:hanging="720"/>
      </w:pPr>
      <w:bookmarkStart w:id="192" w:name="_ENREF_55"/>
      <w:r w:rsidRPr="005907C9">
        <w:t>55.</w:t>
      </w:r>
      <w:r w:rsidRPr="005907C9">
        <w:tab/>
        <w:t>Ishihara N, Yamada K, Yamada Y, Miura K, Kato J, Kuwabara N, Hara Y, Kobayashi Y, Hoshino K, Nomura Y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linical and molecular analysis of Mowat-Wilson syndrome associated with ZFHX1B mutations and deletions at 2q22-q24.1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4, </w:t>
      </w:r>
      <w:r w:rsidRPr="005907C9">
        <w:rPr>
          <w:b/>
        </w:rPr>
        <w:t>41</w:t>
      </w:r>
      <w:r w:rsidRPr="005907C9">
        <w:t xml:space="preserve">(5):387-393 </w:t>
      </w:r>
      <w:hyperlink r:id="rId63" w:history="1">
        <w:r w:rsidRPr="005907C9">
          <w:rPr>
            <w:rStyle w:val="Hyperlink"/>
          </w:rPr>
          <w:t>https://doi.org/10.1136/jmg.2003.016154</w:t>
        </w:r>
      </w:hyperlink>
      <w:r w:rsidRPr="005907C9">
        <w:t>.</w:t>
      </w:r>
      <w:bookmarkEnd w:id="192"/>
    </w:p>
    <w:p w14:paraId="0DCDCCF1" w14:textId="03999389" w:rsidR="005907C9" w:rsidRPr="005907C9" w:rsidRDefault="005907C9" w:rsidP="005907C9">
      <w:pPr>
        <w:pStyle w:val="EndNoteBibliography"/>
        <w:ind w:left="720" w:hanging="720"/>
      </w:pPr>
      <w:bookmarkStart w:id="193" w:name="_ENREF_56"/>
      <w:r w:rsidRPr="005907C9">
        <w:t>56.</w:t>
      </w:r>
      <w:r w:rsidRPr="005907C9">
        <w:tab/>
        <w:t>Ivanovski I, Djuric O, Caraffi SG, Santodirocco D, Pollazzon M, Rosato S, Cordelli DM, Abdalla E, Accorsi P, Adam MP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Phenotype and genotype of 87 patients with Mowat-Wilson syndrome and recommendations for care</w:t>
      </w:r>
      <w:r w:rsidRPr="005907C9">
        <w:t xml:space="preserve">. </w:t>
      </w:r>
      <w:r w:rsidRPr="005907C9">
        <w:rPr>
          <w:i/>
        </w:rPr>
        <w:t xml:space="preserve">Genet Med </w:t>
      </w:r>
      <w:r w:rsidRPr="005907C9">
        <w:t xml:space="preserve">2018, </w:t>
      </w:r>
      <w:r w:rsidRPr="005907C9">
        <w:rPr>
          <w:b/>
        </w:rPr>
        <w:t>20</w:t>
      </w:r>
      <w:r w:rsidRPr="005907C9">
        <w:t xml:space="preserve">(9):965-975 </w:t>
      </w:r>
      <w:hyperlink r:id="rId64" w:history="1">
        <w:r w:rsidRPr="005907C9">
          <w:rPr>
            <w:rStyle w:val="Hyperlink"/>
          </w:rPr>
          <w:t>https://doi.org/10.1038/gim.2017.221</w:t>
        </w:r>
      </w:hyperlink>
      <w:r w:rsidRPr="005907C9">
        <w:t>.</w:t>
      </w:r>
      <w:bookmarkEnd w:id="193"/>
    </w:p>
    <w:p w14:paraId="6F709D34" w14:textId="7970DD08" w:rsidR="005907C9" w:rsidRPr="005907C9" w:rsidRDefault="005907C9" w:rsidP="005907C9">
      <w:pPr>
        <w:pStyle w:val="EndNoteBibliography"/>
        <w:ind w:left="720" w:hanging="720"/>
      </w:pPr>
      <w:bookmarkStart w:id="194" w:name="_ENREF_57"/>
      <w:r w:rsidRPr="005907C9">
        <w:t>57.</w:t>
      </w:r>
      <w:r w:rsidRPr="005907C9">
        <w:tab/>
        <w:t>Jaillard S, Dubourg C, Gérard-Blanluet M, Delahaye A, Pasquier L, Dupont C, Henry C, Tabet AC, Lucas J, Aboura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2q23.1 microdeletion identified by array comparative genomic hybridisation: an emerging phenotype with Angelman-like features?</w:t>
      </w:r>
      <w:r w:rsidRPr="005907C9">
        <w:t xml:space="preserve"> </w:t>
      </w:r>
      <w:r w:rsidRPr="005907C9">
        <w:rPr>
          <w:i/>
        </w:rPr>
        <w:t xml:space="preserve">Journal of medical genetics </w:t>
      </w:r>
      <w:r w:rsidRPr="005907C9">
        <w:t xml:space="preserve">2009, </w:t>
      </w:r>
      <w:r w:rsidRPr="005907C9">
        <w:rPr>
          <w:b/>
        </w:rPr>
        <w:t>46</w:t>
      </w:r>
      <w:r w:rsidRPr="005907C9">
        <w:t xml:space="preserve">(12):847-855 </w:t>
      </w:r>
      <w:hyperlink r:id="rId65" w:history="1">
        <w:r w:rsidRPr="005907C9">
          <w:rPr>
            <w:rStyle w:val="Hyperlink"/>
          </w:rPr>
          <w:t>https://doi.org/10.1136/jmg.2008.058156</w:t>
        </w:r>
      </w:hyperlink>
      <w:r w:rsidRPr="005907C9">
        <w:t>.</w:t>
      </w:r>
      <w:bookmarkEnd w:id="194"/>
    </w:p>
    <w:p w14:paraId="0ACC95DA" w14:textId="1DD1D87E" w:rsidR="005907C9" w:rsidRPr="005907C9" w:rsidRDefault="005907C9" w:rsidP="005907C9">
      <w:pPr>
        <w:pStyle w:val="EndNoteBibliography"/>
        <w:ind w:left="720" w:hanging="720"/>
      </w:pPr>
      <w:bookmarkStart w:id="195" w:name="_ENREF_58"/>
      <w:r w:rsidRPr="005907C9">
        <w:t>58.</w:t>
      </w:r>
      <w:r w:rsidRPr="005907C9">
        <w:tab/>
        <w:t>van Bon BWM, Koolen DA, Brueton L, McMullan D, Lichtenbelt KD, Adès LC, Peters G, Gibson K, Moloney S, Novara F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he 2q23.1 microdeletion syndrome: clinical and behavioural phenotype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0, </w:t>
      </w:r>
      <w:r w:rsidRPr="005907C9">
        <w:rPr>
          <w:b/>
        </w:rPr>
        <w:t>18</w:t>
      </w:r>
      <w:r w:rsidRPr="005907C9">
        <w:t xml:space="preserve">(2):163-170 </w:t>
      </w:r>
      <w:hyperlink r:id="rId66" w:history="1">
        <w:r w:rsidRPr="005907C9">
          <w:rPr>
            <w:rStyle w:val="Hyperlink"/>
          </w:rPr>
          <w:t>https://doi.org/10.1038/ejhg.2009.152</w:t>
        </w:r>
      </w:hyperlink>
      <w:r w:rsidRPr="005907C9">
        <w:t>.</w:t>
      </w:r>
      <w:bookmarkEnd w:id="195"/>
    </w:p>
    <w:p w14:paraId="5DF7F0DA" w14:textId="652AF655" w:rsidR="005907C9" w:rsidRPr="005907C9" w:rsidRDefault="005907C9" w:rsidP="005907C9">
      <w:pPr>
        <w:pStyle w:val="EndNoteBibliography"/>
        <w:ind w:left="720" w:hanging="720"/>
      </w:pPr>
      <w:bookmarkStart w:id="196" w:name="_ENREF_59"/>
      <w:r w:rsidRPr="005907C9">
        <w:t>59.</w:t>
      </w:r>
      <w:r w:rsidRPr="005907C9">
        <w:tab/>
        <w:t xml:space="preserve">Williams SR, Mullegama SV, Rosenfeld JA, Dagli AI, Hatchwell E, Allen WP, Williams CA, Elsea SH: </w:t>
      </w:r>
      <w:r w:rsidRPr="005907C9">
        <w:rPr>
          <w:b/>
        </w:rPr>
        <w:t>Haploinsufficiency of MBD5 associated with a syndrome involving microcephaly, intellectual disabilities, severe speech impairment, and seizure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0, </w:t>
      </w:r>
      <w:r w:rsidRPr="005907C9">
        <w:rPr>
          <w:b/>
        </w:rPr>
        <w:t>18</w:t>
      </w:r>
      <w:r w:rsidRPr="005907C9">
        <w:t xml:space="preserve">(4):436-441 </w:t>
      </w:r>
      <w:hyperlink r:id="rId67" w:history="1">
        <w:r w:rsidRPr="005907C9">
          <w:rPr>
            <w:rStyle w:val="Hyperlink"/>
          </w:rPr>
          <w:t>https://doi.org/10.1038/ejhg.2009.199</w:t>
        </w:r>
      </w:hyperlink>
      <w:r w:rsidRPr="005907C9">
        <w:t>.</w:t>
      </w:r>
      <w:bookmarkEnd w:id="196"/>
    </w:p>
    <w:p w14:paraId="1B0126B7" w14:textId="423A708D" w:rsidR="005907C9" w:rsidRPr="005907C9" w:rsidRDefault="005907C9" w:rsidP="005907C9">
      <w:pPr>
        <w:pStyle w:val="EndNoteBibliography"/>
        <w:ind w:left="720" w:hanging="720"/>
      </w:pPr>
      <w:bookmarkStart w:id="197" w:name="_ENREF_60"/>
      <w:r w:rsidRPr="005907C9">
        <w:t>60.</w:t>
      </w:r>
      <w:r w:rsidRPr="005907C9">
        <w:tab/>
        <w:t>Talkowski ME, Mullegama SV, Rosenfeld JA, van Bon BWM, Shen Y, Repnikova EA, Gastier-Foster J, Thrush DL, Kathiresan S, Ruderfer D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ssessment of 2q23.1 microdeletion syndrome implicates MBD5 as a single causal locus of intellectual disability, epilepsy, and autism spectrum disorder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1, </w:t>
      </w:r>
      <w:r w:rsidRPr="005907C9">
        <w:rPr>
          <w:b/>
        </w:rPr>
        <w:t>89</w:t>
      </w:r>
      <w:r w:rsidRPr="005907C9">
        <w:t xml:space="preserve">(4):551-563 </w:t>
      </w:r>
      <w:hyperlink r:id="rId68" w:history="1">
        <w:r w:rsidRPr="005907C9">
          <w:rPr>
            <w:rStyle w:val="Hyperlink"/>
          </w:rPr>
          <w:t>https://doi.org/10.1016/j.ajhg.2011.09.011</w:t>
        </w:r>
      </w:hyperlink>
      <w:r w:rsidRPr="005907C9">
        <w:t>.</w:t>
      </w:r>
      <w:bookmarkEnd w:id="197"/>
    </w:p>
    <w:p w14:paraId="6068CDB1" w14:textId="1C29FFE1" w:rsidR="005907C9" w:rsidRPr="005907C9" w:rsidRDefault="005907C9" w:rsidP="005907C9">
      <w:pPr>
        <w:pStyle w:val="EndNoteBibliography"/>
        <w:ind w:left="720" w:hanging="720"/>
      </w:pPr>
      <w:bookmarkStart w:id="198" w:name="_ENREF_61"/>
      <w:r w:rsidRPr="005907C9">
        <w:lastRenderedPageBreak/>
        <w:t>61.</w:t>
      </w:r>
      <w:r w:rsidRPr="005907C9">
        <w:tab/>
        <w:t xml:space="preserve">Cho TJ, Kim OH, Choi IH, Nishimura G, Superti-Furga A, Kim KS, Lee YJ, Park WY: </w:t>
      </w:r>
      <w:r w:rsidRPr="005907C9">
        <w:rPr>
          <w:b/>
        </w:rPr>
        <w:t>A dominant mesomelic dysplasia associated with a 1.0-Mb microduplication of HOXD gene cluster at 2q31.1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0, </w:t>
      </w:r>
      <w:r w:rsidRPr="005907C9">
        <w:rPr>
          <w:b/>
        </w:rPr>
        <w:t>47</w:t>
      </w:r>
      <w:r w:rsidRPr="005907C9">
        <w:t xml:space="preserve">(9):638-639 </w:t>
      </w:r>
      <w:hyperlink r:id="rId69" w:history="1">
        <w:r w:rsidRPr="005907C9">
          <w:rPr>
            <w:rStyle w:val="Hyperlink"/>
          </w:rPr>
          <w:t>https://doi.org/10.1136/jmg.2009.074690</w:t>
        </w:r>
      </w:hyperlink>
      <w:r w:rsidRPr="005907C9">
        <w:t>.</w:t>
      </w:r>
      <w:bookmarkEnd w:id="198"/>
    </w:p>
    <w:p w14:paraId="3A0C355E" w14:textId="70205115" w:rsidR="005907C9" w:rsidRPr="005907C9" w:rsidRDefault="005907C9" w:rsidP="005907C9">
      <w:pPr>
        <w:pStyle w:val="EndNoteBibliography"/>
        <w:ind w:left="720" w:hanging="720"/>
      </w:pPr>
      <w:bookmarkStart w:id="199" w:name="_ENREF_62"/>
      <w:r w:rsidRPr="005907C9">
        <w:t>62.</w:t>
      </w:r>
      <w:r w:rsidRPr="005907C9">
        <w:tab/>
        <w:t xml:space="preserve">Kantaputra PN, Klopocki E, Hennig BP, Praphanphoj V, Le Caignec C, Isidor B, Kwee ML, Shears DJ, Mundlos S: </w:t>
      </w:r>
      <w:r w:rsidRPr="005907C9">
        <w:rPr>
          <w:b/>
        </w:rPr>
        <w:t>Mesomelic dysplasia Kantaputra type is associated with duplications of the HOXD locus on chromosome 2q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0, </w:t>
      </w:r>
      <w:r w:rsidRPr="005907C9">
        <w:rPr>
          <w:b/>
        </w:rPr>
        <w:t>18</w:t>
      </w:r>
      <w:r w:rsidRPr="005907C9">
        <w:t xml:space="preserve">(12):1310-1314 </w:t>
      </w:r>
      <w:hyperlink r:id="rId70" w:history="1">
        <w:r w:rsidRPr="005907C9">
          <w:rPr>
            <w:rStyle w:val="Hyperlink"/>
          </w:rPr>
          <w:t>https://doi.org/10.1038/ejhg.2010.116</w:t>
        </w:r>
      </w:hyperlink>
      <w:r w:rsidRPr="005907C9">
        <w:t>.</w:t>
      </w:r>
      <w:bookmarkEnd w:id="199"/>
    </w:p>
    <w:p w14:paraId="3594138F" w14:textId="1B116211" w:rsidR="005907C9" w:rsidRPr="005907C9" w:rsidRDefault="005907C9" w:rsidP="005907C9">
      <w:pPr>
        <w:pStyle w:val="EndNoteBibliography"/>
        <w:ind w:left="720" w:hanging="720"/>
      </w:pPr>
      <w:bookmarkStart w:id="200" w:name="_ENREF_63"/>
      <w:r w:rsidRPr="005907C9">
        <w:t>63.</w:t>
      </w:r>
      <w:r w:rsidRPr="005907C9">
        <w:tab/>
        <w:t>Mitter D, Chiaie BD, Lüdecke H-J, Gillessen-Kaesbach G, Bohring A, Kohlhase J, Caliebe A, Siebert R, Roepke A, Ramos-Arroyo M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enotype–phenotype correlation in eight new patients with a deletion encompassing 2q31.1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0, </w:t>
      </w:r>
      <w:r w:rsidRPr="005907C9">
        <w:rPr>
          <w:b/>
        </w:rPr>
        <w:t>152A</w:t>
      </w:r>
      <w:r w:rsidRPr="005907C9">
        <w:t xml:space="preserve">(5):1213-1224 </w:t>
      </w:r>
      <w:hyperlink r:id="rId7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3344</w:t>
        </w:r>
      </w:hyperlink>
      <w:r w:rsidRPr="005907C9">
        <w:t>.</w:t>
      </w:r>
      <w:bookmarkEnd w:id="200"/>
    </w:p>
    <w:p w14:paraId="13812FCF" w14:textId="09D9FF52" w:rsidR="005907C9" w:rsidRPr="005907C9" w:rsidRDefault="005907C9" w:rsidP="005907C9">
      <w:pPr>
        <w:pStyle w:val="EndNoteBibliography"/>
        <w:ind w:left="720" w:hanging="720"/>
      </w:pPr>
      <w:bookmarkStart w:id="201" w:name="_ENREF_64"/>
      <w:r w:rsidRPr="005907C9">
        <w:t>64.</w:t>
      </w:r>
      <w:r w:rsidRPr="005907C9">
        <w:tab/>
        <w:t>Theisen A, Rosenfeld JA, Shane K, McBride KL, Atkin JF, Gaba C, Hoo J, Kurczynski TW, Schnur RE, Coffey LB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finement of the Region for Split Hand/Foot Malformation 5 on 2q31.1</w:t>
      </w:r>
      <w:r w:rsidRPr="005907C9">
        <w:t xml:space="preserve">. </w:t>
      </w:r>
      <w:r w:rsidRPr="005907C9">
        <w:rPr>
          <w:i/>
        </w:rPr>
        <w:t xml:space="preserve">Molecular Syndromology </w:t>
      </w:r>
      <w:r w:rsidRPr="005907C9">
        <w:t xml:space="preserve">2010, </w:t>
      </w:r>
      <w:r w:rsidRPr="005907C9">
        <w:rPr>
          <w:b/>
        </w:rPr>
        <w:t>1</w:t>
      </w:r>
      <w:r w:rsidRPr="005907C9">
        <w:t xml:space="preserve">(5):262-271 </w:t>
      </w:r>
      <w:hyperlink r:id="rId72" w:history="1">
        <w:r w:rsidRPr="005907C9">
          <w:rPr>
            <w:rStyle w:val="Hyperlink"/>
          </w:rPr>
          <w:t>https://doi.org/10.1159/000328405</w:t>
        </w:r>
      </w:hyperlink>
      <w:r w:rsidRPr="005907C9">
        <w:t>.</w:t>
      </w:r>
      <w:bookmarkEnd w:id="201"/>
    </w:p>
    <w:p w14:paraId="066405A9" w14:textId="1E3680A9" w:rsidR="005907C9" w:rsidRPr="005907C9" w:rsidRDefault="005907C9" w:rsidP="005907C9">
      <w:pPr>
        <w:pStyle w:val="EndNoteBibliography"/>
        <w:ind w:left="720" w:hanging="720"/>
      </w:pPr>
      <w:bookmarkStart w:id="202" w:name="_ENREF_65"/>
      <w:r w:rsidRPr="005907C9">
        <w:t>65.</w:t>
      </w:r>
      <w:r w:rsidRPr="005907C9">
        <w:tab/>
        <w:t>Dimitrov B, Balikova I, de Ravel T, Van Esch H, De Smedt M, Baten E, Vermeesch JR, Bradinova I, Simeonov E, Devriendt K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2q31.1 microdeletion syndrome: redefining the associated clinical phenotype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1, </w:t>
      </w:r>
      <w:r w:rsidRPr="005907C9">
        <w:rPr>
          <w:b/>
        </w:rPr>
        <w:t>48</w:t>
      </w:r>
      <w:r w:rsidRPr="005907C9">
        <w:t xml:space="preserve">(2):98 </w:t>
      </w:r>
      <w:hyperlink r:id="rId73" w:history="1">
        <w:r w:rsidRPr="005907C9">
          <w:rPr>
            <w:rStyle w:val="Hyperlink"/>
          </w:rPr>
          <w:t>https://doi.org/10.1136/jmg.2010.079491</w:t>
        </w:r>
      </w:hyperlink>
      <w:r w:rsidRPr="005907C9">
        <w:t>.</w:t>
      </w:r>
      <w:bookmarkEnd w:id="202"/>
    </w:p>
    <w:p w14:paraId="390F81B1" w14:textId="66BEF0B3" w:rsidR="005907C9" w:rsidRPr="005907C9" w:rsidRDefault="005907C9" w:rsidP="005907C9">
      <w:pPr>
        <w:pStyle w:val="EndNoteBibliography"/>
        <w:ind w:left="720" w:hanging="720"/>
      </w:pPr>
      <w:bookmarkStart w:id="203" w:name="_ENREF_66"/>
      <w:r w:rsidRPr="005907C9">
        <w:t>66.</w:t>
      </w:r>
      <w:r w:rsidRPr="005907C9">
        <w:tab/>
        <w:t xml:space="preserve">Gurrieri F, Everman DB: </w:t>
      </w:r>
      <w:r w:rsidRPr="005907C9">
        <w:rPr>
          <w:b/>
        </w:rPr>
        <w:t>Clinical, genetic, and molecular aspects of split-hand/foot malformation: An updat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</w:t>
      </w:r>
      <w:r w:rsidRPr="005907C9">
        <w:t xml:space="preserve">(11):2860-2872 </w:t>
      </w:r>
      <w:hyperlink r:id="rId74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6239</w:t>
        </w:r>
      </w:hyperlink>
      <w:r w:rsidRPr="005907C9">
        <w:t>.</w:t>
      </w:r>
      <w:bookmarkEnd w:id="203"/>
    </w:p>
    <w:p w14:paraId="7CB097AE" w14:textId="7FA1FECD" w:rsidR="005907C9" w:rsidRPr="005907C9" w:rsidRDefault="005907C9" w:rsidP="005907C9">
      <w:pPr>
        <w:pStyle w:val="EndNoteBibliography"/>
        <w:ind w:left="720" w:hanging="720"/>
      </w:pPr>
      <w:bookmarkStart w:id="204" w:name="_ENREF_67"/>
      <w:r w:rsidRPr="005907C9">
        <w:t>67.</w:t>
      </w:r>
      <w:r w:rsidRPr="005907C9">
        <w:tab/>
        <w:t xml:space="preserve">Sowińska-Seidler A, Socha M, Jamsheer A: </w:t>
      </w:r>
      <w:r w:rsidRPr="005907C9">
        <w:rPr>
          <w:b/>
        </w:rPr>
        <w:t>Split-hand/foot malformation - molecular cause and implications in genetic counseling</w:t>
      </w:r>
      <w:r w:rsidRPr="005907C9">
        <w:t xml:space="preserve">. </w:t>
      </w:r>
      <w:r w:rsidRPr="005907C9">
        <w:rPr>
          <w:i/>
        </w:rPr>
        <w:t xml:space="preserve">Journal of Applied Genetics </w:t>
      </w:r>
      <w:r w:rsidRPr="005907C9">
        <w:t xml:space="preserve">2014, </w:t>
      </w:r>
      <w:r w:rsidRPr="005907C9">
        <w:rPr>
          <w:b/>
        </w:rPr>
        <w:t>55</w:t>
      </w:r>
      <w:r w:rsidRPr="005907C9">
        <w:t xml:space="preserve">(1):105-115 </w:t>
      </w:r>
      <w:hyperlink r:id="rId75" w:history="1">
        <w:r w:rsidRPr="005907C9">
          <w:rPr>
            <w:rStyle w:val="Hyperlink"/>
          </w:rPr>
          <w:t>https://doi.org/10.1007/s13353-013-0178-5</w:t>
        </w:r>
      </w:hyperlink>
      <w:r w:rsidRPr="005907C9">
        <w:t>.</w:t>
      </w:r>
      <w:bookmarkEnd w:id="204"/>
    </w:p>
    <w:p w14:paraId="14A8D6A9" w14:textId="1D21D725" w:rsidR="005907C9" w:rsidRPr="005907C9" w:rsidRDefault="005907C9" w:rsidP="005907C9">
      <w:pPr>
        <w:pStyle w:val="EndNoteBibliography"/>
        <w:ind w:left="720" w:hanging="720"/>
      </w:pPr>
      <w:bookmarkStart w:id="205" w:name="_ENREF_68"/>
      <w:r w:rsidRPr="005907C9">
        <w:t>68.</w:t>
      </w:r>
      <w:r w:rsidRPr="005907C9">
        <w:tab/>
        <w:t xml:space="preserve">Prontera P, Bernardini L, Stangoni G, Capalbo A, Rogaia D, Ardisia C, Novelli A, Dallapiccola B, Donti E: </w:t>
      </w:r>
      <w:r w:rsidRPr="005907C9">
        <w:rPr>
          <w:b/>
        </w:rPr>
        <w:t>2q31.2q32.3 deletion syndrome: report of an adult patient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4):706-712 </w:t>
      </w:r>
      <w:hyperlink r:id="rId76" w:history="1">
        <w:r w:rsidRPr="005907C9">
          <w:rPr>
            <w:rStyle w:val="Hyperlink"/>
          </w:rPr>
          <w:t>https://doi.org/10.1002/ajmg.a.32688</w:t>
        </w:r>
      </w:hyperlink>
      <w:r w:rsidRPr="005907C9">
        <w:t>.</w:t>
      </w:r>
      <w:bookmarkEnd w:id="205"/>
    </w:p>
    <w:p w14:paraId="66F0B55B" w14:textId="68B24E78" w:rsidR="005907C9" w:rsidRPr="005907C9" w:rsidRDefault="005907C9" w:rsidP="005907C9">
      <w:pPr>
        <w:pStyle w:val="EndNoteBibliography"/>
        <w:ind w:left="720" w:hanging="720"/>
      </w:pPr>
      <w:bookmarkStart w:id="206" w:name="_ENREF_69"/>
      <w:r w:rsidRPr="005907C9">
        <w:t>69.</w:t>
      </w:r>
      <w:r w:rsidRPr="005907C9">
        <w:tab/>
        <w:t xml:space="preserve">Cocchella A, Malacarne M, Forzano F, Marciano C, Pierluigi M, Perroni L, Faravelli F, Di Maria E: </w:t>
      </w:r>
      <w:r w:rsidRPr="005907C9">
        <w:rPr>
          <w:b/>
        </w:rPr>
        <w:t>The refinement of the critical region for the 2q31.2q32.3 deletion syndrome indicates candidate genes for mental retardation and speech impairment</w:t>
      </w:r>
      <w:r w:rsidRPr="005907C9">
        <w:t xml:space="preserve">. </w:t>
      </w:r>
      <w:r w:rsidRPr="005907C9">
        <w:rPr>
          <w:i/>
        </w:rPr>
        <w:t xml:space="preserve">American journal of medical genetics Part B, Neuropsychiatric genetics : the official publication of the International Society of Psychiatric Genetics </w:t>
      </w:r>
      <w:r w:rsidRPr="005907C9">
        <w:t xml:space="preserve">2010, </w:t>
      </w:r>
      <w:r w:rsidRPr="005907C9">
        <w:rPr>
          <w:b/>
        </w:rPr>
        <w:t>153b</w:t>
      </w:r>
      <w:r w:rsidRPr="005907C9">
        <w:t xml:space="preserve">(7):1342-1346 </w:t>
      </w:r>
      <w:hyperlink r:id="rId77" w:history="1">
        <w:r w:rsidRPr="005907C9">
          <w:rPr>
            <w:rStyle w:val="Hyperlink"/>
          </w:rPr>
          <w:t>https://doi.org/10.1002/ajmg.b.31107</w:t>
        </w:r>
      </w:hyperlink>
      <w:r w:rsidRPr="005907C9">
        <w:t>.</w:t>
      </w:r>
      <w:bookmarkEnd w:id="206"/>
    </w:p>
    <w:p w14:paraId="553529EF" w14:textId="64F737AE" w:rsidR="005907C9" w:rsidRPr="005907C9" w:rsidRDefault="005907C9" w:rsidP="005907C9">
      <w:pPr>
        <w:pStyle w:val="EndNoteBibliography"/>
        <w:ind w:left="720" w:hanging="720"/>
      </w:pPr>
      <w:bookmarkStart w:id="207" w:name="_ENREF_70"/>
      <w:r w:rsidRPr="005907C9">
        <w:t>70.</w:t>
      </w:r>
      <w:r w:rsidRPr="005907C9">
        <w:tab/>
        <w:t>Manolakos E, Vetro A, Kefalas K, Rapti SM, Louizou E, Garas A, Kitsos G, Vasileiadis L, Tsoplou P, Eleftheriades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he use of array-CGH in a cohort of Greek children with developmental delay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0, </w:t>
      </w:r>
      <w:r w:rsidRPr="005907C9">
        <w:rPr>
          <w:b/>
        </w:rPr>
        <w:t>3</w:t>
      </w:r>
      <w:r w:rsidRPr="005907C9">
        <w:t xml:space="preserve">:22 </w:t>
      </w:r>
      <w:hyperlink r:id="rId78" w:history="1">
        <w:r w:rsidRPr="005907C9">
          <w:rPr>
            <w:rStyle w:val="Hyperlink"/>
          </w:rPr>
          <w:t>https://doi.org/10.1186/1755-8166-3-22</w:t>
        </w:r>
      </w:hyperlink>
      <w:r w:rsidRPr="005907C9">
        <w:t>.</w:t>
      </w:r>
      <w:bookmarkEnd w:id="207"/>
    </w:p>
    <w:p w14:paraId="0D106BB4" w14:textId="52BA262C" w:rsidR="005907C9" w:rsidRPr="005907C9" w:rsidRDefault="005907C9" w:rsidP="005907C9">
      <w:pPr>
        <w:pStyle w:val="EndNoteBibliography"/>
        <w:ind w:left="720" w:hanging="720"/>
      </w:pPr>
      <w:bookmarkStart w:id="208" w:name="_ENREF_71"/>
      <w:r w:rsidRPr="005907C9">
        <w:t>71.</w:t>
      </w:r>
      <w:r w:rsidRPr="005907C9">
        <w:tab/>
        <w:t xml:space="preserve">Ferreira SI, Matoso E, Venâncio M, Saraiva J, Melo JB, Carreira IM: </w:t>
      </w:r>
      <w:r w:rsidRPr="005907C9">
        <w:rPr>
          <w:b/>
        </w:rPr>
        <w:t>Critical region in 2q31.2q32.3 deletion syndrome: Report of two phenotypically distinct patients, one with an additional deletion in Alagille syndrome region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2, </w:t>
      </w:r>
      <w:r w:rsidRPr="005907C9">
        <w:rPr>
          <w:b/>
        </w:rPr>
        <w:t>5</w:t>
      </w:r>
      <w:r w:rsidRPr="005907C9">
        <w:t xml:space="preserve">(1):25-25 </w:t>
      </w:r>
      <w:hyperlink r:id="rId79" w:history="1">
        <w:r w:rsidRPr="005907C9">
          <w:rPr>
            <w:rStyle w:val="Hyperlink"/>
          </w:rPr>
          <w:t>https://doi.org/10.1186/1755-8166-5-25</w:t>
        </w:r>
      </w:hyperlink>
      <w:r w:rsidRPr="005907C9">
        <w:t>.</w:t>
      </w:r>
      <w:bookmarkEnd w:id="208"/>
    </w:p>
    <w:p w14:paraId="2711F9A1" w14:textId="4F3D499E" w:rsidR="005907C9" w:rsidRPr="005907C9" w:rsidRDefault="005907C9" w:rsidP="005907C9">
      <w:pPr>
        <w:pStyle w:val="EndNoteBibliography"/>
        <w:ind w:left="720" w:hanging="720"/>
      </w:pPr>
      <w:bookmarkStart w:id="209" w:name="_ENREF_72"/>
      <w:r w:rsidRPr="005907C9">
        <w:t>72.</w:t>
      </w:r>
      <w:r w:rsidRPr="005907C9">
        <w:tab/>
        <w:t xml:space="preserve">Rosenfeld JA, Ballif BC, Lucas A, Spence EJ, Powell C, Aylsworth AS, Torchia BA, Shaffer LG: </w:t>
      </w:r>
      <w:r w:rsidRPr="005907C9">
        <w:rPr>
          <w:b/>
        </w:rPr>
        <w:t>Small Deletions of SATB2 Cause Some of the Clinical Features of the 2q33.1 Microdeletion Syndrome</w:t>
      </w:r>
      <w:r w:rsidRPr="005907C9">
        <w:t xml:space="preserve">. </w:t>
      </w:r>
      <w:r w:rsidRPr="005907C9">
        <w:rPr>
          <w:i/>
        </w:rPr>
        <w:t xml:space="preserve">PLOS ONE </w:t>
      </w:r>
      <w:r w:rsidRPr="005907C9">
        <w:t xml:space="preserve">2009, </w:t>
      </w:r>
      <w:r w:rsidRPr="005907C9">
        <w:rPr>
          <w:b/>
        </w:rPr>
        <w:t>4</w:t>
      </w:r>
      <w:r w:rsidRPr="005907C9">
        <w:t xml:space="preserve">(8):e6568 </w:t>
      </w:r>
      <w:hyperlink r:id="rId80" w:history="1">
        <w:r w:rsidRPr="005907C9">
          <w:rPr>
            <w:rStyle w:val="Hyperlink"/>
          </w:rPr>
          <w:t>https://doi.org/10.1371/journal.pone.0006568</w:t>
        </w:r>
      </w:hyperlink>
      <w:r w:rsidRPr="005907C9">
        <w:t>.</w:t>
      </w:r>
      <w:bookmarkEnd w:id="209"/>
    </w:p>
    <w:p w14:paraId="577B219A" w14:textId="10FD1386" w:rsidR="005907C9" w:rsidRPr="005907C9" w:rsidRDefault="005907C9" w:rsidP="005907C9">
      <w:pPr>
        <w:pStyle w:val="EndNoteBibliography"/>
        <w:ind w:left="720" w:hanging="720"/>
      </w:pPr>
      <w:bookmarkStart w:id="210" w:name="_ENREF_73"/>
      <w:r w:rsidRPr="005907C9">
        <w:t>73.</w:t>
      </w:r>
      <w:r w:rsidRPr="005907C9">
        <w:tab/>
        <w:t>Balasubramanian M, Smith K, Basel-Vanagaite L, Feingold MF, Brock P, Gowans GC, Vasudevan PC, Cresswell L, Taylor EJ, Harris C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ase series: 2q33.1 microdeletion syndrome—further delineation of the phenotype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1, </w:t>
      </w:r>
      <w:r w:rsidRPr="005907C9">
        <w:rPr>
          <w:b/>
        </w:rPr>
        <w:t>48</w:t>
      </w:r>
      <w:r w:rsidRPr="005907C9">
        <w:t xml:space="preserve">(5):290 </w:t>
      </w:r>
      <w:hyperlink r:id="rId81" w:history="1">
        <w:r w:rsidRPr="005907C9">
          <w:rPr>
            <w:rStyle w:val="Hyperlink"/>
          </w:rPr>
          <w:t>https://doi.org/10.1136/jmg.2010.084491</w:t>
        </w:r>
      </w:hyperlink>
      <w:r w:rsidRPr="005907C9">
        <w:t>.</w:t>
      </w:r>
      <w:bookmarkEnd w:id="210"/>
    </w:p>
    <w:p w14:paraId="4469ADAC" w14:textId="13B7CE98" w:rsidR="005907C9" w:rsidRPr="005907C9" w:rsidRDefault="005907C9" w:rsidP="005907C9">
      <w:pPr>
        <w:pStyle w:val="EndNoteBibliography"/>
        <w:ind w:left="720" w:hanging="720"/>
      </w:pPr>
      <w:bookmarkStart w:id="211" w:name="_ENREF_74"/>
      <w:r w:rsidRPr="005907C9">
        <w:t>74.</w:t>
      </w:r>
      <w:r w:rsidRPr="005907C9">
        <w:tab/>
        <w:t xml:space="preserve">Zarate YA, Fish JL: </w:t>
      </w:r>
      <w:r w:rsidRPr="005907C9">
        <w:rPr>
          <w:b/>
        </w:rPr>
        <w:t>SATB2-associated syndrome: Mechanisms, phenotype, and practical recommendation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7, </w:t>
      </w:r>
      <w:r w:rsidRPr="005907C9">
        <w:rPr>
          <w:b/>
        </w:rPr>
        <w:t>173</w:t>
      </w:r>
      <w:r w:rsidRPr="005907C9">
        <w:t xml:space="preserve">(2):327-337 </w:t>
      </w:r>
      <w:hyperlink r:id="rId82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8022</w:t>
        </w:r>
      </w:hyperlink>
      <w:r w:rsidRPr="005907C9">
        <w:t>.</w:t>
      </w:r>
      <w:bookmarkEnd w:id="211"/>
    </w:p>
    <w:p w14:paraId="44E694D8" w14:textId="0126EF04" w:rsidR="005907C9" w:rsidRPr="005907C9" w:rsidRDefault="005907C9" w:rsidP="005907C9">
      <w:pPr>
        <w:pStyle w:val="EndNoteBibliography"/>
        <w:ind w:left="720" w:hanging="720"/>
      </w:pPr>
      <w:bookmarkStart w:id="212" w:name="_ENREF_75"/>
      <w:r w:rsidRPr="005907C9">
        <w:t>75.</w:t>
      </w:r>
      <w:r w:rsidRPr="005907C9">
        <w:tab/>
        <w:t>Klopocki E, Lohan S, Brancati F, Koll R, Brehm A, Seemann P, Dathe K, Stricker S, Hecht J, Bosse K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opy-number variations involving the IHH locus are associated with syndactyly and craniosynostosi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1, </w:t>
      </w:r>
      <w:r w:rsidRPr="005907C9">
        <w:rPr>
          <w:b/>
        </w:rPr>
        <w:t>88</w:t>
      </w:r>
      <w:r w:rsidRPr="005907C9">
        <w:t xml:space="preserve">(1):70-75 </w:t>
      </w:r>
      <w:hyperlink r:id="rId83" w:history="1">
        <w:r w:rsidRPr="005907C9">
          <w:rPr>
            <w:rStyle w:val="Hyperlink"/>
          </w:rPr>
          <w:t>https://doi.org/10.1016/j.ajhg.2010.11.006</w:t>
        </w:r>
      </w:hyperlink>
      <w:r w:rsidRPr="005907C9">
        <w:t>.</w:t>
      </w:r>
      <w:bookmarkEnd w:id="212"/>
    </w:p>
    <w:p w14:paraId="24AD8ED7" w14:textId="41D7C376" w:rsidR="005907C9" w:rsidRPr="005907C9" w:rsidRDefault="005907C9" w:rsidP="005907C9">
      <w:pPr>
        <w:pStyle w:val="EndNoteBibliography"/>
        <w:ind w:left="720" w:hanging="720"/>
      </w:pPr>
      <w:bookmarkStart w:id="213" w:name="_ENREF_76"/>
      <w:r w:rsidRPr="005907C9">
        <w:t>76.</w:t>
      </w:r>
      <w:r w:rsidRPr="005907C9">
        <w:tab/>
        <w:t>Yuksel-Apak M, Bögershausen N, Pawlik B, Li Y, Apak S, Uyguner O, Milz E, Nürnberg G, Karaman B, Gülgören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large duplication involving the IHH locus mimics acrocallosal syndrome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12, </w:t>
      </w:r>
      <w:r w:rsidRPr="005907C9">
        <w:rPr>
          <w:b/>
        </w:rPr>
        <w:t>20</w:t>
      </w:r>
      <w:r w:rsidRPr="005907C9">
        <w:t xml:space="preserve">(6):639-644 </w:t>
      </w:r>
      <w:hyperlink r:id="rId84" w:history="1">
        <w:r w:rsidRPr="005907C9">
          <w:rPr>
            <w:rStyle w:val="Hyperlink"/>
          </w:rPr>
          <w:t>https://doi.org/10.1038/ejhg.2011.250</w:t>
        </w:r>
      </w:hyperlink>
      <w:r w:rsidRPr="005907C9">
        <w:t>.</w:t>
      </w:r>
      <w:bookmarkEnd w:id="213"/>
    </w:p>
    <w:p w14:paraId="607F4969" w14:textId="1BAA4D0C" w:rsidR="005907C9" w:rsidRPr="005907C9" w:rsidRDefault="005907C9" w:rsidP="005907C9">
      <w:pPr>
        <w:pStyle w:val="EndNoteBibliography"/>
        <w:ind w:left="720" w:hanging="720"/>
      </w:pPr>
      <w:bookmarkStart w:id="214" w:name="_ENREF_77"/>
      <w:r w:rsidRPr="005907C9">
        <w:t>77.</w:t>
      </w:r>
      <w:r w:rsidRPr="005907C9">
        <w:tab/>
        <w:t xml:space="preserve">Spielmann M, Klopocki E: </w:t>
      </w:r>
      <w:r w:rsidRPr="005907C9">
        <w:rPr>
          <w:b/>
        </w:rPr>
        <w:t>CNVs of noncoding cis-regulatory elements in human disease</w:t>
      </w:r>
      <w:r w:rsidRPr="005907C9">
        <w:t xml:space="preserve">. </w:t>
      </w:r>
      <w:r w:rsidRPr="005907C9">
        <w:rPr>
          <w:i/>
        </w:rPr>
        <w:t xml:space="preserve">Current Opinion in Genetics &amp; Development </w:t>
      </w:r>
      <w:r w:rsidRPr="005907C9">
        <w:t xml:space="preserve">2013, </w:t>
      </w:r>
      <w:r w:rsidRPr="005907C9">
        <w:rPr>
          <w:b/>
        </w:rPr>
        <w:t>23</w:t>
      </w:r>
      <w:r w:rsidRPr="005907C9">
        <w:t xml:space="preserve">(3):249-256 </w:t>
      </w:r>
      <w:hyperlink r:id="rId85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gde.2013.02.013</w:t>
        </w:r>
      </w:hyperlink>
      <w:r w:rsidRPr="005907C9">
        <w:t>.</w:t>
      </w:r>
      <w:bookmarkEnd w:id="214"/>
    </w:p>
    <w:p w14:paraId="2C7A7F5B" w14:textId="6051A797" w:rsidR="005907C9" w:rsidRPr="005907C9" w:rsidRDefault="005907C9" w:rsidP="005907C9">
      <w:pPr>
        <w:pStyle w:val="EndNoteBibliography"/>
        <w:ind w:left="720" w:hanging="720"/>
      </w:pPr>
      <w:bookmarkStart w:id="215" w:name="_ENREF_78"/>
      <w:r w:rsidRPr="005907C9">
        <w:t>78.</w:t>
      </w:r>
      <w:r w:rsidRPr="005907C9">
        <w:tab/>
        <w:t xml:space="preserve">Barroso E, Berges-Soria J, Benito-Sanz S, Rivera-Pedroza CI, Ballesta-Martínez MJ, López-González V, Guillen-Navarro E, Heath KE: </w:t>
      </w:r>
      <w:r w:rsidRPr="005907C9">
        <w:rPr>
          <w:b/>
        </w:rPr>
        <w:t>Identification of the fourth duplication of upstream IHH regulatory elements, in a family with craniosynostosis Philadelphia type, helps to define the phenotypic characterization of these regulatory element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a</w:t>
      </w:r>
      <w:r w:rsidRPr="005907C9">
        <w:t xml:space="preserve">(4):902-906 </w:t>
      </w:r>
      <w:hyperlink r:id="rId86" w:history="1">
        <w:r w:rsidRPr="005907C9">
          <w:rPr>
            <w:rStyle w:val="Hyperlink"/>
          </w:rPr>
          <w:t>https://doi.org/10.1002/ajmg.a.36811</w:t>
        </w:r>
      </w:hyperlink>
      <w:r w:rsidRPr="005907C9">
        <w:t>.</w:t>
      </w:r>
      <w:bookmarkEnd w:id="215"/>
    </w:p>
    <w:p w14:paraId="75A796FF" w14:textId="7B93A268" w:rsidR="005907C9" w:rsidRPr="005907C9" w:rsidRDefault="005907C9" w:rsidP="005907C9">
      <w:pPr>
        <w:pStyle w:val="EndNoteBibliography"/>
        <w:ind w:left="720" w:hanging="720"/>
      </w:pPr>
      <w:bookmarkStart w:id="216" w:name="_ENREF_79"/>
      <w:r w:rsidRPr="005907C9">
        <w:t>79.</w:t>
      </w:r>
      <w:r w:rsidRPr="005907C9">
        <w:tab/>
        <w:t xml:space="preserve">Williams SR, Aldred MA, Der Kaloustian VM, Halal F, Gowans G, McLeod DR, Zondag S, Toriello HV, Magenis RE, Elsea SH: </w:t>
      </w:r>
      <w:r w:rsidRPr="005907C9">
        <w:rPr>
          <w:b/>
        </w:rPr>
        <w:t>Haploinsufficiency of HDAC4 causes brachydactyly mental retardation syndrome, with brachydactyly type E, developmental delays, and behavioral problem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0, </w:t>
      </w:r>
      <w:r w:rsidRPr="005907C9">
        <w:rPr>
          <w:b/>
        </w:rPr>
        <w:t>87</w:t>
      </w:r>
      <w:r w:rsidRPr="005907C9">
        <w:t xml:space="preserve">(2):219-228 </w:t>
      </w:r>
      <w:hyperlink r:id="rId87" w:history="1">
        <w:r w:rsidRPr="005907C9">
          <w:rPr>
            <w:rStyle w:val="Hyperlink"/>
          </w:rPr>
          <w:t>https://doi.org/10.1016/j.ajhg.2010.07.011</w:t>
        </w:r>
      </w:hyperlink>
      <w:r w:rsidRPr="005907C9">
        <w:t>.</w:t>
      </w:r>
      <w:bookmarkEnd w:id="216"/>
    </w:p>
    <w:p w14:paraId="71731CD8" w14:textId="6714F6B4" w:rsidR="005907C9" w:rsidRPr="005907C9" w:rsidRDefault="005907C9" w:rsidP="005907C9">
      <w:pPr>
        <w:pStyle w:val="EndNoteBibliography"/>
        <w:ind w:left="720" w:hanging="720"/>
      </w:pPr>
      <w:bookmarkStart w:id="217" w:name="_ENREF_80"/>
      <w:r w:rsidRPr="005907C9">
        <w:t>80.</w:t>
      </w:r>
      <w:r w:rsidRPr="005907C9">
        <w:tab/>
        <w:t xml:space="preserve">Villavicencio-Lorini P, Klopocki E, Trimborn M, Koll R, Mundlos S, Horn D: </w:t>
      </w:r>
      <w:r w:rsidRPr="005907C9">
        <w:rPr>
          <w:b/>
        </w:rPr>
        <w:t>Phenotypic variant of Brachydactyly-mental retardation syndrome in a family with an inherited interstitial 2q37.3 microdeletion including HDAC4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3, </w:t>
      </w:r>
      <w:r w:rsidRPr="005907C9">
        <w:rPr>
          <w:b/>
        </w:rPr>
        <w:t>21</w:t>
      </w:r>
      <w:r w:rsidRPr="005907C9">
        <w:t xml:space="preserve">(7):743-748 </w:t>
      </w:r>
      <w:hyperlink r:id="rId88" w:history="1">
        <w:r w:rsidRPr="005907C9">
          <w:rPr>
            <w:rStyle w:val="Hyperlink"/>
          </w:rPr>
          <w:t>https://doi.org/10.1038/ejhg.2012.240</w:t>
        </w:r>
      </w:hyperlink>
      <w:r w:rsidRPr="005907C9">
        <w:t>.</w:t>
      </w:r>
      <w:bookmarkEnd w:id="217"/>
    </w:p>
    <w:p w14:paraId="140F26E3" w14:textId="5650E63A" w:rsidR="005907C9" w:rsidRPr="005907C9" w:rsidRDefault="005907C9" w:rsidP="005907C9">
      <w:pPr>
        <w:pStyle w:val="EndNoteBibliography"/>
        <w:ind w:left="720" w:hanging="720"/>
      </w:pPr>
      <w:bookmarkStart w:id="218" w:name="_ENREF_81"/>
      <w:r w:rsidRPr="005907C9">
        <w:t>81.</w:t>
      </w:r>
      <w:r w:rsidRPr="005907C9">
        <w:tab/>
        <w:t xml:space="preserve">Wheeler PG, Huang D, Dai Z: </w:t>
      </w:r>
      <w:r w:rsidRPr="005907C9">
        <w:rPr>
          <w:b/>
        </w:rPr>
        <w:t>Haploinsufficiency of HDAC4 does not cause intellectual disability in all affected individual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7):1826-1829 </w:t>
      </w:r>
      <w:hyperlink r:id="rId89" w:history="1">
        <w:r w:rsidRPr="005907C9">
          <w:rPr>
            <w:rStyle w:val="Hyperlink"/>
          </w:rPr>
          <w:t>https://doi.org/10.1002/ajmg.a.36542</w:t>
        </w:r>
      </w:hyperlink>
      <w:r w:rsidRPr="005907C9">
        <w:t>.</w:t>
      </w:r>
      <w:bookmarkEnd w:id="218"/>
    </w:p>
    <w:p w14:paraId="366AE08B" w14:textId="6B06B7FD" w:rsidR="005907C9" w:rsidRPr="005907C9" w:rsidRDefault="005907C9" w:rsidP="005907C9">
      <w:pPr>
        <w:pStyle w:val="EndNoteBibliography"/>
        <w:ind w:left="720" w:hanging="720"/>
      </w:pPr>
      <w:bookmarkStart w:id="219" w:name="_ENREF_82"/>
      <w:r w:rsidRPr="005907C9">
        <w:t>82.</w:t>
      </w:r>
      <w:r w:rsidRPr="005907C9">
        <w:tab/>
        <w:t xml:space="preserve">Jean-Marçais N, Decamp M, Gérard M, Ribault V, Andrieux J, Kottler ML, Plessis G: </w:t>
      </w:r>
      <w:r w:rsidRPr="005907C9">
        <w:rPr>
          <w:b/>
        </w:rPr>
        <w:t>The first familial case of inherited 2q37.3 interstitial deletion with isolated skeletal abnormalities including brachydactyly type E and short statur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a</w:t>
      </w:r>
      <w:r w:rsidRPr="005907C9">
        <w:t xml:space="preserve">(1):185-189 </w:t>
      </w:r>
      <w:hyperlink r:id="rId90" w:history="1">
        <w:r w:rsidRPr="005907C9">
          <w:rPr>
            <w:rStyle w:val="Hyperlink"/>
          </w:rPr>
          <w:t>https://doi.org/10.1002/ajmg.a.36428</w:t>
        </w:r>
      </w:hyperlink>
      <w:r w:rsidRPr="005907C9">
        <w:t>.</w:t>
      </w:r>
      <w:bookmarkEnd w:id="219"/>
    </w:p>
    <w:p w14:paraId="5F7113B4" w14:textId="0C36282E" w:rsidR="005907C9" w:rsidRPr="005907C9" w:rsidRDefault="005907C9" w:rsidP="005907C9">
      <w:pPr>
        <w:pStyle w:val="EndNoteBibliography"/>
        <w:ind w:left="720" w:hanging="720"/>
      </w:pPr>
      <w:bookmarkStart w:id="220" w:name="_ENREF_83"/>
      <w:r w:rsidRPr="005907C9">
        <w:lastRenderedPageBreak/>
        <w:t>83.</w:t>
      </w:r>
      <w:r w:rsidRPr="005907C9">
        <w:tab/>
        <w:t xml:space="preserve">Le TN, Williams SR, Alaimo JT, Elsea SH: </w:t>
      </w:r>
      <w:r w:rsidRPr="005907C9">
        <w:rPr>
          <w:b/>
        </w:rPr>
        <w:t>Genotype and phenotype correlation in 103 individuals with 2q37 deletion syndrome reveals incomplete penetrance and supports HDAC4 as the primary genetic contributor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9, </w:t>
      </w:r>
      <w:r w:rsidRPr="005907C9">
        <w:rPr>
          <w:b/>
        </w:rPr>
        <w:t>179</w:t>
      </w:r>
      <w:r w:rsidRPr="005907C9">
        <w:t xml:space="preserve">(5):782-791 </w:t>
      </w:r>
      <w:hyperlink r:id="rId91" w:history="1">
        <w:r w:rsidRPr="005907C9">
          <w:rPr>
            <w:rStyle w:val="Hyperlink"/>
          </w:rPr>
          <w:t>https://doi.org/10.1002/ajmg.a.61089</w:t>
        </w:r>
      </w:hyperlink>
      <w:r w:rsidRPr="005907C9">
        <w:t>.</w:t>
      </w:r>
      <w:bookmarkEnd w:id="220"/>
    </w:p>
    <w:p w14:paraId="2DE61B28" w14:textId="71F0779D" w:rsidR="005907C9" w:rsidRPr="005907C9" w:rsidRDefault="005907C9" w:rsidP="005907C9">
      <w:pPr>
        <w:pStyle w:val="EndNoteBibliography"/>
        <w:ind w:left="720" w:hanging="720"/>
      </w:pPr>
      <w:bookmarkStart w:id="221" w:name="_ENREF_84"/>
      <w:r w:rsidRPr="005907C9">
        <w:t>84.</w:t>
      </w:r>
      <w:r w:rsidRPr="005907C9">
        <w:tab/>
        <w:t xml:space="preserve">Gunnarsson C, Foyn Bruun C: </w:t>
      </w:r>
      <w:r w:rsidRPr="005907C9">
        <w:rPr>
          <w:b/>
        </w:rPr>
        <w:t>Molecular characterization and clinical features of a patient with an interstitial deletion of 3p25.3-p26.1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0, </w:t>
      </w:r>
      <w:r w:rsidRPr="005907C9">
        <w:rPr>
          <w:b/>
        </w:rPr>
        <w:t>152a</w:t>
      </w:r>
      <w:r w:rsidRPr="005907C9">
        <w:t xml:space="preserve">(12):3110-3114 </w:t>
      </w:r>
      <w:hyperlink r:id="rId92" w:history="1">
        <w:r w:rsidRPr="005907C9">
          <w:rPr>
            <w:rStyle w:val="Hyperlink"/>
          </w:rPr>
          <w:t>https://doi.org/10.1002/ajmg.a.33353</w:t>
        </w:r>
      </w:hyperlink>
      <w:r w:rsidRPr="005907C9">
        <w:t>.</w:t>
      </w:r>
      <w:bookmarkEnd w:id="221"/>
    </w:p>
    <w:p w14:paraId="4AD3EB1B" w14:textId="441C8FC5" w:rsidR="005907C9" w:rsidRPr="005907C9" w:rsidRDefault="005907C9" w:rsidP="005907C9">
      <w:pPr>
        <w:pStyle w:val="EndNoteBibliography"/>
        <w:ind w:left="720" w:hanging="720"/>
      </w:pPr>
      <w:bookmarkStart w:id="222" w:name="_ENREF_85"/>
      <w:r w:rsidRPr="005907C9">
        <w:t>85.</w:t>
      </w:r>
      <w:r w:rsidRPr="005907C9">
        <w:tab/>
        <w:t xml:space="preserve">Bownass L, Lunt P, Williams C, Woodbridge T, Ellis M, Scurr I: </w:t>
      </w:r>
      <w:r w:rsidRPr="005907C9">
        <w:rPr>
          <w:b/>
        </w:rPr>
        <w:t>A report of a new case of an interstitial deletion at 3p25.3 and expansion of the clinical phenotype</w:t>
      </w:r>
      <w:r w:rsidRPr="005907C9">
        <w:t xml:space="preserve">. </w:t>
      </w:r>
      <w:r w:rsidRPr="005907C9">
        <w:rPr>
          <w:i/>
        </w:rPr>
        <w:t xml:space="preserve">Clinical dysmorphology </w:t>
      </w:r>
      <w:r w:rsidRPr="005907C9">
        <w:t xml:space="preserve">2014, </w:t>
      </w:r>
      <w:r w:rsidRPr="005907C9">
        <w:rPr>
          <w:b/>
        </w:rPr>
        <w:t>23</w:t>
      </w:r>
      <w:r w:rsidRPr="005907C9">
        <w:t xml:space="preserve">(2):63-66 </w:t>
      </w:r>
      <w:hyperlink r:id="rId93" w:history="1">
        <w:r w:rsidRPr="005907C9">
          <w:rPr>
            <w:rStyle w:val="Hyperlink"/>
          </w:rPr>
          <w:t>https://doi.org/10.1097/mcd.0000000000000030</w:t>
        </w:r>
      </w:hyperlink>
      <w:r w:rsidRPr="005907C9">
        <w:t>.</w:t>
      </w:r>
      <w:bookmarkEnd w:id="222"/>
    </w:p>
    <w:p w14:paraId="335D7B54" w14:textId="7E63B8B1" w:rsidR="005907C9" w:rsidRPr="005907C9" w:rsidRDefault="005907C9" w:rsidP="005907C9">
      <w:pPr>
        <w:pStyle w:val="EndNoteBibliography"/>
        <w:ind w:left="720" w:hanging="720"/>
      </w:pPr>
      <w:bookmarkStart w:id="223" w:name="_ENREF_86"/>
      <w:r w:rsidRPr="005907C9">
        <w:t>86.</w:t>
      </w:r>
      <w:r w:rsidRPr="005907C9">
        <w:tab/>
        <w:t>Dikow N, Maas B, Karch S, Granzow M, Janssen JW, Jauch A, Hinderhofer K, Sutter C, Schubert-Bast S, Anderlid B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3p25.3 microdeletion of GABA transporters SLC6A1 and SLC6A11 results in intellectual disability, epilepsy and stereotypic behavior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12):3061-3068 </w:t>
      </w:r>
      <w:hyperlink r:id="rId94" w:history="1">
        <w:r w:rsidRPr="005907C9">
          <w:rPr>
            <w:rStyle w:val="Hyperlink"/>
          </w:rPr>
          <w:t>https://doi.org/10.1002/ajmg.a.36761</w:t>
        </w:r>
      </w:hyperlink>
      <w:r w:rsidRPr="005907C9">
        <w:t>.</w:t>
      </w:r>
      <w:bookmarkEnd w:id="223"/>
    </w:p>
    <w:p w14:paraId="43F90FD4" w14:textId="16E91CCA" w:rsidR="005907C9" w:rsidRPr="005907C9" w:rsidRDefault="005907C9" w:rsidP="005907C9">
      <w:pPr>
        <w:pStyle w:val="EndNoteBibliography"/>
        <w:ind w:left="720" w:hanging="720"/>
      </w:pPr>
      <w:bookmarkStart w:id="224" w:name="_ENREF_87"/>
      <w:r w:rsidRPr="005907C9">
        <w:t>87.</w:t>
      </w:r>
      <w:r w:rsidRPr="005907C9">
        <w:tab/>
        <w:t>Kuechler A, Zink AM, Wieland T, Lüdecke H-J, Cremer K, Salviati L, Magini P, Najafi K, Zweier C, Czeschik J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Loss-of-function variants of SETD5 cause intellectual disability and the core phenotype of microdeletion 3p25.3 syndrome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15, </w:t>
      </w:r>
      <w:r w:rsidRPr="005907C9">
        <w:rPr>
          <w:b/>
        </w:rPr>
        <w:t>23</w:t>
      </w:r>
      <w:r w:rsidRPr="005907C9">
        <w:t xml:space="preserve">(6):753-760 </w:t>
      </w:r>
      <w:hyperlink r:id="rId95" w:history="1">
        <w:r w:rsidRPr="005907C9">
          <w:rPr>
            <w:rStyle w:val="Hyperlink"/>
          </w:rPr>
          <w:t>https://doi.org/10.1038/ejhg.2014.165</w:t>
        </w:r>
      </w:hyperlink>
      <w:r w:rsidRPr="005907C9">
        <w:t>.</w:t>
      </w:r>
      <w:bookmarkEnd w:id="224"/>
    </w:p>
    <w:p w14:paraId="174816F7" w14:textId="157EFC8D" w:rsidR="005907C9" w:rsidRPr="005907C9" w:rsidRDefault="005907C9" w:rsidP="005907C9">
      <w:pPr>
        <w:pStyle w:val="EndNoteBibliography"/>
        <w:ind w:left="720" w:hanging="720"/>
      </w:pPr>
      <w:bookmarkStart w:id="225" w:name="_ENREF_88"/>
      <w:r w:rsidRPr="005907C9">
        <w:t>88.</w:t>
      </w:r>
      <w:r w:rsidRPr="005907C9">
        <w:tab/>
        <w:t xml:space="preserve">Haldeman-Englert CR, Gai X, Perin JC, Ciano M, Halbach SS, Geiger EA, McDonald-McGinn DM, Hakonarson H, Zackai EH, Shaikh TH: </w:t>
      </w:r>
      <w:r w:rsidRPr="005907C9">
        <w:rPr>
          <w:b/>
        </w:rPr>
        <w:t>A 3.1-Mb microdeletion of 3p21.31 associated with cortical blindness, cleft lip, CNS abnormalities, and developmental delay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09, </w:t>
      </w:r>
      <w:r w:rsidRPr="005907C9">
        <w:rPr>
          <w:b/>
        </w:rPr>
        <w:t>52</w:t>
      </w:r>
      <w:r w:rsidRPr="005907C9">
        <w:t xml:space="preserve">(4):265-268 </w:t>
      </w:r>
      <w:hyperlink r:id="rId96" w:history="1">
        <w:r w:rsidRPr="005907C9">
          <w:rPr>
            <w:rStyle w:val="Hyperlink"/>
          </w:rPr>
          <w:t>https://doi.org/10.1016/j.ejmg.2008.11.005</w:t>
        </w:r>
      </w:hyperlink>
      <w:r w:rsidRPr="005907C9">
        <w:t>.</w:t>
      </w:r>
      <w:bookmarkEnd w:id="225"/>
    </w:p>
    <w:p w14:paraId="26EE59C0" w14:textId="55D30B69" w:rsidR="005907C9" w:rsidRPr="005907C9" w:rsidRDefault="005907C9" w:rsidP="005907C9">
      <w:pPr>
        <w:pStyle w:val="EndNoteBibliography"/>
        <w:ind w:left="720" w:hanging="720"/>
      </w:pPr>
      <w:bookmarkStart w:id="226" w:name="_ENREF_89"/>
      <w:r w:rsidRPr="005907C9">
        <w:t>89.</w:t>
      </w:r>
      <w:r w:rsidRPr="005907C9">
        <w:tab/>
        <w:t>Eto K, Sakai N, Shimada S, Shioda M, Ishigaki K, Hamada Y, Shinpo M, Azuma J, Tominaga K, Shimojima K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icrodeletions of 3p21.31 characterized by developmental delay, distinctive features, elevated serum creatine kinase levels, and white matter involvement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a</w:t>
      </w:r>
      <w:r w:rsidRPr="005907C9">
        <w:t xml:space="preserve">(12):3049-3056 </w:t>
      </w:r>
      <w:hyperlink r:id="rId97" w:history="1">
        <w:r w:rsidRPr="005907C9">
          <w:rPr>
            <w:rStyle w:val="Hyperlink"/>
          </w:rPr>
          <w:t>https://doi.org/10.1002/ajmg.a.36156</w:t>
        </w:r>
      </w:hyperlink>
      <w:r w:rsidRPr="005907C9">
        <w:t>.</w:t>
      </w:r>
      <w:bookmarkEnd w:id="226"/>
    </w:p>
    <w:p w14:paraId="2CB8B7B6" w14:textId="6F37B34A" w:rsidR="005907C9" w:rsidRPr="005907C9" w:rsidRDefault="005907C9" w:rsidP="005907C9">
      <w:pPr>
        <w:pStyle w:val="EndNoteBibliography"/>
        <w:ind w:left="720" w:hanging="720"/>
      </w:pPr>
      <w:bookmarkStart w:id="227" w:name="_ENREF_90"/>
      <w:r w:rsidRPr="005907C9">
        <w:t>90.</w:t>
      </w:r>
      <w:r w:rsidRPr="005907C9">
        <w:tab/>
        <w:t xml:space="preserve">Lovrecic L, Bertok S, Žerjav Tanšek M: </w:t>
      </w:r>
      <w:r w:rsidRPr="005907C9">
        <w:rPr>
          <w:b/>
        </w:rPr>
        <w:t>A New Case of an Extremely Rare 3p21.31 Interstitial Deletion</w:t>
      </w:r>
      <w:r w:rsidRPr="005907C9">
        <w:t xml:space="preserve">. </w:t>
      </w:r>
      <w:r w:rsidRPr="005907C9">
        <w:rPr>
          <w:i/>
        </w:rPr>
        <w:t xml:space="preserve">Molecular syndromology </w:t>
      </w:r>
      <w:r w:rsidRPr="005907C9">
        <w:t xml:space="preserve">2016, </w:t>
      </w:r>
      <w:r w:rsidRPr="005907C9">
        <w:rPr>
          <w:b/>
        </w:rPr>
        <w:t>7</w:t>
      </w:r>
      <w:r w:rsidRPr="005907C9">
        <w:t xml:space="preserve">(2):93-98 </w:t>
      </w:r>
      <w:hyperlink r:id="rId98" w:history="1">
        <w:r w:rsidRPr="005907C9">
          <w:rPr>
            <w:rStyle w:val="Hyperlink"/>
          </w:rPr>
          <w:t>https://doi.org/10.1159/000445227</w:t>
        </w:r>
      </w:hyperlink>
      <w:r w:rsidRPr="005907C9">
        <w:t>.</w:t>
      </w:r>
      <w:bookmarkEnd w:id="227"/>
    </w:p>
    <w:p w14:paraId="6732FD94" w14:textId="4E032723" w:rsidR="005907C9" w:rsidRPr="005907C9" w:rsidRDefault="005907C9" w:rsidP="005907C9">
      <w:pPr>
        <w:pStyle w:val="EndNoteBibliography"/>
        <w:ind w:left="720" w:hanging="720"/>
      </w:pPr>
      <w:bookmarkStart w:id="228" w:name="_ENREF_91"/>
      <w:r w:rsidRPr="005907C9">
        <w:t>91.</w:t>
      </w:r>
      <w:r w:rsidRPr="005907C9">
        <w:tab/>
        <w:t>Molin AM, Andrieux J, Koolen DA, Malan V, Carella M, Colleaux L, Cormier-Daire V, David A, de Leeuw N, Delobel B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novel microdeletion syndrome at 3q13.31 characterised by developmental delay, postnatal overgrowth, hypoplastic male genitals, and characteristic facial features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2, </w:t>
      </w:r>
      <w:r w:rsidRPr="005907C9">
        <w:rPr>
          <w:b/>
        </w:rPr>
        <w:t>49</w:t>
      </w:r>
      <w:r w:rsidRPr="005907C9">
        <w:t xml:space="preserve">(2):104-109 </w:t>
      </w:r>
      <w:hyperlink r:id="rId99" w:history="1">
        <w:r w:rsidRPr="005907C9">
          <w:rPr>
            <w:rStyle w:val="Hyperlink"/>
          </w:rPr>
          <w:t>https://doi.org/10.1136/jmedgenet-2011-100534</w:t>
        </w:r>
      </w:hyperlink>
      <w:r w:rsidRPr="005907C9">
        <w:t>.</w:t>
      </w:r>
      <w:bookmarkEnd w:id="228"/>
    </w:p>
    <w:p w14:paraId="4085374B" w14:textId="7C5C011A" w:rsidR="005907C9" w:rsidRPr="005907C9" w:rsidRDefault="005907C9" w:rsidP="005907C9">
      <w:pPr>
        <w:pStyle w:val="EndNoteBibliography"/>
        <w:ind w:left="720" w:hanging="720"/>
      </w:pPr>
      <w:bookmarkStart w:id="229" w:name="_ENREF_92"/>
      <w:r w:rsidRPr="005907C9">
        <w:t>92.</w:t>
      </w:r>
      <w:r w:rsidRPr="005907C9">
        <w:tab/>
        <w:t xml:space="preserve">Vuillaume M-L, Delrue M-A, Naudion S, Toutain J, Fergelot P, Arveiler B, Lacombe D, Rooryck C: </w:t>
      </w:r>
      <w:r w:rsidRPr="005907C9">
        <w:rPr>
          <w:b/>
        </w:rPr>
        <w:t>Expanding the clinical phenotype at the 3q13.31 locus with a new case of microdeletion and first characterization of the reciprocal duplication</w:t>
      </w:r>
      <w:r w:rsidRPr="005907C9">
        <w:t xml:space="preserve">. </w:t>
      </w:r>
      <w:r w:rsidRPr="005907C9">
        <w:rPr>
          <w:i/>
        </w:rPr>
        <w:t xml:space="preserve">Molecular Genetics and Metabolism </w:t>
      </w:r>
      <w:r w:rsidRPr="005907C9">
        <w:t xml:space="preserve">2013, </w:t>
      </w:r>
      <w:r w:rsidRPr="005907C9">
        <w:rPr>
          <w:b/>
        </w:rPr>
        <w:t>110</w:t>
      </w:r>
      <w:r w:rsidRPr="005907C9">
        <w:t xml:space="preserve">(1):90-97 </w:t>
      </w:r>
      <w:hyperlink r:id="rId100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ymgme.2013.07.013</w:t>
        </w:r>
      </w:hyperlink>
      <w:r w:rsidRPr="005907C9">
        <w:t>.</w:t>
      </w:r>
      <w:bookmarkEnd w:id="229"/>
    </w:p>
    <w:p w14:paraId="56A99C73" w14:textId="40A2BEAD" w:rsidR="005907C9" w:rsidRPr="005907C9" w:rsidRDefault="005907C9" w:rsidP="005907C9">
      <w:pPr>
        <w:pStyle w:val="EndNoteBibliography"/>
        <w:ind w:left="720" w:hanging="720"/>
      </w:pPr>
      <w:bookmarkStart w:id="230" w:name="_ENREF_93"/>
      <w:r w:rsidRPr="005907C9">
        <w:t>93.</w:t>
      </w:r>
      <w:r w:rsidRPr="005907C9">
        <w:tab/>
        <w:t xml:space="preserve">Hervé B, Fauvert D, Dard R, Roume J, Cognard S, Goidin D, Lozach F, Molina-Gomes D, Vialard F: </w:t>
      </w:r>
      <w:r w:rsidRPr="005907C9">
        <w:rPr>
          <w:b/>
        </w:rPr>
        <w:t>The emerging microduplication 3q13.31: Expanding the genotype-phenotype correlations of the reciprocal microdeletion 3q13.31 syndrom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6, </w:t>
      </w:r>
      <w:r w:rsidRPr="005907C9">
        <w:rPr>
          <w:b/>
        </w:rPr>
        <w:t>59</w:t>
      </w:r>
      <w:r w:rsidRPr="005907C9">
        <w:t xml:space="preserve">(9):463-469 </w:t>
      </w:r>
      <w:hyperlink r:id="rId10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mg.2016.08.010</w:t>
        </w:r>
      </w:hyperlink>
      <w:r w:rsidRPr="005907C9">
        <w:t>.</w:t>
      </w:r>
      <w:bookmarkEnd w:id="230"/>
    </w:p>
    <w:p w14:paraId="3CBA8CE3" w14:textId="47F6C60B" w:rsidR="005907C9" w:rsidRPr="005907C9" w:rsidRDefault="005907C9" w:rsidP="005907C9">
      <w:pPr>
        <w:pStyle w:val="EndNoteBibliography"/>
        <w:ind w:left="720" w:hanging="720"/>
      </w:pPr>
      <w:bookmarkStart w:id="231" w:name="_ENREF_94"/>
      <w:r w:rsidRPr="005907C9">
        <w:t>94.</w:t>
      </w:r>
      <w:r w:rsidRPr="005907C9">
        <w:tab/>
        <w:t xml:space="preserve">Lim BC, Park WY, Seo E-J, Kim KJ, Hwang YS, Chae JH: </w:t>
      </w:r>
      <w:r w:rsidRPr="005907C9">
        <w:rPr>
          <w:b/>
        </w:rPr>
        <w:t>De Novo Interstitial Deletion of 3q22.3-q25.2 Encompassing FOXL2, ATR, ZIC1, and ZIC4 in a Patient With Blepharophimosis/Ptosis/Epicanthus Inversus Syndrome, Dandy-Walker Malformation, and Global Developmental Delay</w:t>
      </w:r>
      <w:r w:rsidRPr="005907C9">
        <w:t xml:space="preserve">. </w:t>
      </w:r>
      <w:r w:rsidRPr="005907C9">
        <w:rPr>
          <w:i/>
        </w:rPr>
        <w:t xml:space="preserve">Journal of Child Neurology </w:t>
      </w:r>
      <w:r w:rsidRPr="005907C9">
        <w:t xml:space="preserve">2011, </w:t>
      </w:r>
      <w:r w:rsidRPr="005907C9">
        <w:rPr>
          <w:b/>
        </w:rPr>
        <w:t>26</w:t>
      </w:r>
      <w:r w:rsidRPr="005907C9">
        <w:t xml:space="preserve">(5):615-618 </w:t>
      </w:r>
      <w:hyperlink r:id="rId102" w:history="1">
        <w:r w:rsidRPr="005907C9">
          <w:rPr>
            <w:rStyle w:val="Hyperlink"/>
          </w:rPr>
          <w:t>https://doi.org/10.1177/0883073810384996</w:t>
        </w:r>
      </w:hyperlink>
      <w:r w:rsidRPr="005907C9">
        <w:t>.</w:t>
      </w:r>
      <w:bookmarkEnd w:id="231"/>
    </w:p>
    <w:p w14:paraId="69BA486F" w14:textId="4C7710A6" w:rsidR="005907C9" w:rsidRPr="005907C9" w:rsidRDefault="005907C9" w:rsidP="005907C9">
      <w:pPr>
        <w:pStyle w:val="EndNoteBibliography"/>
        <w:ind w:left="720" w:hanging="720"/>
      </w:pPr>
      <w:bookmarkStart w:id="232" w:name="_ENREF_95"/>
      <w:r w:rsidRPr="005907C9">
        <w:t>95.</w:t>
      </w:r>
      <w:r w:rsidRPr="005907C9">
        <w:tab/>
        <w:t xml:space="preserve">Moortgat S, Verellen-Dumoulin C, Maystadt I, Parmentier B, Grisart B, Hennecker JL, Destree A: </w:t>
      </w:r>
      <w:r w:rsidRPr="005907C9">
        <w:rPr>
          <w:b/>
        </w:rPr>
        <w:t>Developmental delay and facial dysmorphism in a child with an 8.9 Mb de novo interstitial deletion of 3q25.1-q25.32: Genotype-phenotype correlations of chromosome 3q25 deletion syndrom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1, </w:t>
      </w:r>
      <w:r w:rsidRPr="005907C9">
        <w:rPr>
          <w:b/>
        </w:rPr>
        <w:t>54</w:t>
      </w:r>
      <w:r w:rsidRPr="005907C9">
        <w:t xml:space="preserve">(2):177-180 </w:t>
      </w:r>
      <w:hyperlink r:id="rId103" w:history="1">
        <w:r w:rsidRPr="005907C9">
          <w:rPr>
            <w:rStyle w:val="Hyperlink"/>
          </w:rPr>
          <w:t>https://doi.org/10.1016/j.ejmg.2010.11.011</w:t>
        </w:r>
      </w:hyperlink>
      <w:r w:rsidRPr="005907C9">
        <w:t>.</w:t>
      </w:r>
      <w:bookmarkEnd w:id="232"/>
    </w:p>
    <w:p w14:paraId="150F31DC" w14:textId="5838ABF6" w:rsidR="005907C9" w:rsidRPr="005907C9" w:rsidRDefault="005907C9" w:rsidP="005907C9">
      <w:pPr>
        <w:pStyle w:val="EndNoteBibliography"/>
        <w:ind w:left="720" w:hanging="720"/>
      </w:pPr>
      <w:bookmarkStart w:id="233" w:name="_ENREF_96"/>
      <w:r w:rsidRPr="005907C9">
        <w:t>96.</w:t>
      </w:r>
      <w:r w:rsidRPr="005907C9">
        <w:tab/>
        <w:t>Ferraris A, Bernardini L, Sabolic Avramovska V, Zanni G, Loddo S, Sukarova-Angelovska E, Parisi V, Capalbo A, Tumini S, Travaglini 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andy-Walker malformation and Wisconsin syndrome: novel cases add further insight into the genotype-phenotype correlations of 3q23q25 deletions</w:t>
      </w:r>
      <w:r w:rsidRPr="005907C9">
        <w:t xml:space="preserve">. </w:t>
      </w:r>
      <w:r w:rsidRPr="005907C9">
        <w:rPr>
          <w:i/>
        </w:rPr>
        <w:t xml:space="preserve">Orphanet J Rare Dis </w:t>
      </w:r>
      <w:r w:rsidRPr="005907C9">
        <w:t xml:space="preserve">2013, </w:t>
      </w:r>
      <w:r w:rsidRPr="005907C9">
        <w:rPr>
          <w:b/>
        </w:rPr>
        <w:t>8</w:t>
      </w:r>
      <w:r w:rsidRPr="005907C9">
        <w:t xml:space="preserve">(1):75 </w:t>
      </w:r>
      <w:hyperlink r:id="rId104" w:history="1">
        <w:r w:rsidRPr="005907C9">
          <w:rPr>
            <w:rStyle w:val="Hyperlink"/>
          </w:rPr>
          <w:t>https://doi.org/10.1186/1750-1172-8-75</w:t>
        </w:r>
      </w:hyperlink>
      <w:r w:rsidRPr="005907C9">
        <w:t>.</w:t>
      </w:r>
      <w:bookmarkEnd w:id="233"/>
    </w:p>
    <w:p w14:paraId="41E0BDA2" w14:textId="5F9D6567" w:rsidR="005907C9" w:rsidRPr="005907C9" w:rsidRDefault="005907C9" w:rsidP="005907C9">
      <w:pPr>
        <w:pStyle w:val="EndNoteBibliography"/>
        <w:ind w:left="720" w:hanging="720"/>
      </w:pPr>
      <w:bookmarkStart w:id="234" w:name="_ENREF_97"/>
      <w:r w:rsidRPr="005907C9">
        <w:t>97.</w:t>
      </w:r>
      <w:r w:rsidRPr="005907C9">
        <w:tab/>
        <w:t xml:space="preserve">Bertini V, Orsini A, Mazza R, Mandava V, Saggese G, Azzara’ A, Bonuccelli A, Valetto A: </w:t>
      </w:r>
      <w:r w:rsidRPr="005907C9">
        <w:rPr>
          <w:b/>
        </w:rPr>
        <w:t>A 6.5 mb deletion at 3q24q25.2 narrows Wisconsin syndrome critical region to a 750 kb interval: A potential role for MBNLI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7, </w:t>
      </w:r>
      <w:r w:rsidRPr="005907C9">
        <w:rPr>
          <w:b/>
        </w:rPr>
        <w:t>173</w:t>
      </w:r>
      <w:r w:rsidRPr="005907C9">
        <w:t xml:space="preserve">(1):280-284 </w:t>
      </w:r>
      <w:hyperlink r:id="rId105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8002</w:t>
        </w:r>
      </w:hyperlink>
      <w:r w:rsidRPr="005907C9">
        <w:t>.</w:t>
      </w:r>
      <w:bookmarkEnd w:id="234"/>
    </w:p>
    <w:p w14:paraId="76921A80" w14:textId="2190741C" w:rsidR="005907C9" w:rsidRPr="005907C9" w:rsidRDefault="005907C9" w:rsidP="005907C9">
      <w:pPr>
        <w:pStyle w:val="EndNoteBibliography"/>
        <w:ind w:left="720" w:hanging="720"/>
      </w:pPr>
      <w:bookmarkStart w:id="235" w:name="_ENREF_98"/>
      <w:r w:rsidRPr="005907C9">
        <w:t>98.</w:t>
      </w:r>
      <w:r w:rsidRPr="005907C9">
        <w:tab/>
        <w:t xml:space="preserve">Ramineni A, Coman D: </w:t>
      </w:r>
      <w:r w:rsidRPr="005907C9">
        <w:rPr>
          <w:b/>
        </w:rPr>
        <w:t>De Novo 3q22.3q24 Microdeletion in a Patient With Blepharophimosis-Ptosis-Epicanthus Inversus Syndrome, Dandy-Walker Malformation, and Wisconsin Syndrome</w:t>
      </w:r>
      <w:r w:rsidRPr="005907C9">
        <w:t xml:space="preserve">. </w:t>
      </w:r>
      <w:r w:rsidRPr="005907C9">
        <w:rPr>
          <w:i/>
        </w:rPr>
        <w:t xml:space="preserve">Child neurology open </w:t>
      </w:r>
      <w:r w:rsidRPr="005907C9">
        <w:t xml:space="preserve">2016, </w:t>
      </w:r>
      <w:r w:rsidRPr="005907C9">
        <w:rPr>
          <w:b/>
        </w:rPr>
        <w:t>3</w:t>
      </w:r>
      <w:r w:rsidRPr="005907C9">
        <w:t xml:space="preserve">:2329048x16666362 </w:t>
      </w:r>
      <w:hyperlink r:id="rId106" w:history="1">
        <w:r w:rsidRPr="005907C9">
          <w:rPr>
            <w:rStyle w:val="Hyperlink"/>
          </w:rPr>
          <w:t>https://doi.org/10.1177/2329048x16666362</w:t>
        </w:r>
      </w:hyperlink>
      <w:r w:rsidRPr="005907C9">
        <w:t>.</w:t>
      </w:r>
      <w:bookmarkEnd w:id="235"/>
    </w:p>
    <w:p w14:paraId="732DD82B" w14:textId="0D326D3E" w:rsidR="005907C9" w:rsidRPr="005907C9" w:rsidRDefault="005907C9" w:rsidP="005907C9">
      <w:pPr>
        <w:pStyle w:val="EndNoteBibliography"/>
        <w:ind w:left="720" w:hanging="720"/>
      </w:pPr>
      <w:bookmarkStart w:id="236" w:name="_ENREF_99"/>
      <w:r w:rsidRPr="005907C9">
        <w:t>99.</w:t>
      </w:r>
      <w:r w:rsidRPr="005907C9">
        <w:tab/>
        <w:t>Thevenon J, Callier P, Poquet H, Bache I, Menten B, Malan V, Cavaliere ML, Girod JP, Thauvin-Robinet C, El Chehadeh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3q27.3 microdeletional syndrome: a recognisable clinical entity associating dysmorphic features, marfanoid habitus, intellectual disability and psychosis with mood disorder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4, </w:t>
      </w:r>
      <w:r w:rsidRPr="005907C9">
        <w:rPr>
          <w:b/>
        </w:rPr>
        <w:t>51</w:t>
      </w:r>
      <w:r w:rsidRPr="005907C9">
        <w:t xml:space="preserve">(1):21-27 </w:t>
      </w:r>
      <w:hyperlink r:id="rId107" w:history="1">
        <w:r w:rsidRPr="005907C9">
          <w:rPr>
            <w:rStyle w:val="Hyperlink"/>
          </w:rPr>
          <w:t>https://doi.org/10.1136/jmedgenet-2013-101939</w:t>
        </w:r>
      </w:hyperlink>
      <w:r w:rsidRPr="005907C9">
        <w:t>.</w:t>
      </w:r>
      <w:bookmarkEnd w:id="236"/>
    </w:p>
    <w:p w14:paraId="08840CF5" w14:textId="4CAE15BA" w:rsidR="005907C9" w:rsidRPr="005907C9" w:rsidRDefault="005907C9" w:rsidP="005907C9">
      <w:pPr>
        <w:pStyle w:val="EndNoteBibliography"/>
        <w:ind w:left="720" w:hanging="720"/>
      </w:pPr>
      <w:bookmarkStart w:id="237" w:name="_ENREF_100"/>
      <w:r w:rsidRPr="005907C9">
        <w:t>100.</w:t>
      </w:r>
      <w:r w:rsidRPr="005907C9">
        <w:tab/>
        <w:t xml:space="preserve">Ponzi E, Asaro A, Orteschi D, Genuardi M, Zollino M, Gurrieri F: </w:t>
      </w:r>
      <w:r w:rsidRPr="005907C9">
        <w:rPr>
          <w:b/>
        </w:rPr>
        <w:t>Variable expressivity of a familial 1.9 Mb microdeletion in 3q28 leading to haploinsufficiency of TP63: Refinement of the critical region for a new microdeletion phenotyp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5, </w:t>
      </w:r>
      <w:r w:rsidRPr="005907C9">
        <w:rPr>
          <w:b/>
        </w:rPr>
        <w:t>58</w:t>
      </w:r>
      <w:r w:rsidRPr="005907C9">
        <w:t xml:space="preserve">(8):400-405 </w:t>
      </w:r>
      <w:hyperlink r:id="rId108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mg.2015.06.001</w:t>
        </w:r>
      </w:hyperlink>
      <w:r w:rsidRPr="005907C9">
        <w:t>.</w:t>
      </w:r>
      <w:bookmarkEnd w:id="237"/>
    </w:p>
    <w:p w14:paraId="752FF71D" w14:textId="518F29CD" w:rsidR="005907C9" w:rsidRPr="005907C9" w:rsidRDefault="005907C9" w:rsidP="005907C9">
      <w:pPr>
        <w:pStyle w:val="EndNoteBibliography"/>
        <w:ind w:left="720" w:hanging="720"/>
      </w:pPr>
      <w:bookmarkStart w:id="238" w:name="_ENREF_101"/>
      <w:r w:rsidRPr="005907C9">
        <w:t>101.</w:t>
      </w:r>
      <w:r w:rsidRPr="005907C9">
        <w:tab/>
        <w:t>Maas NMC, Van Buggenhout G, Hannes F, Thienpont B, Sanlaville D, Kok K, Midro A, Andrieux J, Anderlid BM, Schoumans 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enotype–phenotype correlation in 21 patients with Wolf–Hirschhorn syndrome using high resolution array comparative genome hybridisation (CGH)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8, </w:t>
      </w:r>
      <w:r w:rsidRPr="005907C9">
        <w:rPr>
          <w:b/>
        </w:rPr>
        <w:t>45</w:t>
      </w:r>
      <w:r w:rsidRPr="005907C9">
        <w:t xml:space="preserve">(2):71 </w:t>
      </w:r>
      <w:hyperlink r:id="rId109" w:history="1">
        <w:r w:rsidRPr="005907C9">
          <w:rPr>
            <w:rStyle w:val="Hyperlink"/>
          </w:rPr>
          <w:t>https://doi.org/10.1136/jmg.2007.052910</w:t>
        </w:r>
      </w:hyperlink>
      <w:r w:rsidRPr="005907C9">
        <w:t>.</w:t>
      </w:r>
      <w:bookmarkEnd w:id="238"/>
    </w:p>
    <w:p w14:paraId="5CEEFABA" w14:textId="45918D1C" w:rsidR="005907C9" w:rsidRPr="005907C9" w:rsidRDefault="005907C9" w:rsidP="005907C9">
      <w:pPr>
        <w:pStyle w:val="EndNoteBibliography"/>
        <w:ind w:left="720" w:hanging="720"/>
      </w:pPr>
      <w:bookmarkStart w:id="239" w:name="_ENREF_102"/>
      <w:r w:rsidRPr="005907C9">
        <w:lastRenderedPageBreak/>
        <w:t>102.</w:t>
      </w:r>
      <w:r w:rsidRPr="005907C9">
        <w:tab/>
        <w:t>Ho KS, South ST, Lortz A, Hensel CH, Sdano MR, Vanzo RJ, Martin MM, Peiffer A, Lambert CG, Calhoun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hromosomal microarray testing identifies a 4p terminal region associated with seizures in Wolf-Hirschhorn syndrome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6, </w:t>
      </w:r>
      <w:r w:rsidRPr="005907C9">
        <w:rPr>
          <w:b/>
        </w:rPr>
        <w:t>53</w:t>
      </w:r>
      <w:r w:rsidRPr="005907C9">
        <w:t xml:space="preserve">(4):256-263 </w:t>
      </w:r>
      <w:hyperlink r:id="rId110" w:history="1">
        <w:r w:rsidRPr="005907C9">
          <w:rPr>
            <w:rStyle w:val="Hyperlink"/>
          </w:rPr>
          <w:t>https://doi.org/10.1136/jmedgenet-2015-103626</w:t>
        </w:r>
      </w:hyperlink>
      <w:r w:rsidRPr="005907C9">
        <w:t>.</w:t>
      </w:r>
      <w:bookmarkEnd w:id="239"/>
    </w:p>
    <w:p w14:paraId="5194D0A4" w14:textId="43FF7255" w:rsidR="005907C9" w:rsidRPr="005907C9" w:rsidRDefault="005907C9" w:rsidP="005907C9">
      <w:pPr>
        <w:pStyle w:val="EndNoteBibliography"/>
        <w:ind w:left="720" w:hanging="720"/>
      </w:pPr>
      <w:bookmarkStart w:id="240" w:name="_ENREF_103"/>
      <w:r w:rsidRPr="005907C9">
        <w:t>103.</w:t>
      </w:r>
      <w:r w:rsidRPr="005907C9">
        <w:tab/>
        <w:t xml:space="preserve">Corrêa T, Mergener R, Leite JC, Galera MF, Moreira LM, Vargas JE, Riegel M: </w:t>
      </w:r>
      <w:r w:rsidRPr="005907C9">
        <w:rPr>
          <w:b/>
        </w:rPr>
        <w:t>Cytogenomic Integrative Network Analysis of the Critical Region Associated with Wolf-Hirschhorn Syndrome</w:t>
      </w:r>
      <w:r w:rsidRPr="005907C9">
        <w:t xml:space="preserve">. </w:t>
      </w:r>
      <w:r w:rsidRPr="005907C9">
        <w:rPr>
          <w:i/>
        </w:rPr>
        <w:t xml:space="preserve">BioMed Research International </w:t>
      </w:r>
      <w:r w:rsidRPr="005907C9">
        <w:t xml:space="preserve">2018, </w:t>
      </w:r>
      <w:r w:rsidRPr="005907C9">
        <w:rPr>
          <w:b/>
        </w:rPr>
        <w:t>2018</w:t>
      </w:r>
      <w:r w:rsidRPr="005907C9">
        <w:t xml:space="preserve"> </w:t>
      </w:r>
      <w:hyperlink r:id="rId111" w:history="1">
        <w:r w:rsidRPr="005907C9">
          <w:rPr>
            <w:rStyle w:val="Hyperlink"/>
          </w:rPr>
          <w:t>https://doi.org/10.1155/2018/5436187</w:t>
        </w:r>
      </w:hyperlink>
      <w:r w:rsidRPr="005907C9">
        <w:t>.</w:t>
      </w:r>
      <w:bookmarkEnd w:id="240"/>
    </w:p>
    <w:p w14:paraId="218FC071" w14:textId="516DA4E8" w:rsidR="005907C9" w:rsidRPr="005907C9" w:rsidRDefault="005907C9" w:rsidP="005907C9">
      <w:pPr>
        <w:pStyle w:val="EndNoteBibliography"/>
        <w:ind w:left="720" w:hanging="720"/>
      </w:pPr>
      <w:bookmarkStart w:id="241" w:name="_ENREF_104"/>
      <w:r w:rsidRPr="005907C9">
        <w:t>104.</w:t>
      </w:r>
      <w:r w:rsidRPr="005907C9">
        <w:tab/>
        <w:t xml:space="preserve">Harada N, Nagai T, Shimokawa O, Niikawa N, Matsumoto N: </w:t>
      </w:r>
      <w:r w:rsidRPr="005907C9">
        <w:rPr>
          <w:b/>
        </w:rPr>
        <w:t>A 4q21-q22 deletion in a girl with severe growth retardation</w:t>
      </w:r>
      <w:r w:rsidRPr="005907C9">
        <w:t xml:space="preserve">. </w:t>
      </w:r>
      <w:r w:rsidRPr="005907C9">
        <w:rPr>
          <w:i/>
        </w:rPr>
        <w:t xml:space="preserve">Clin Genet </w:t>
      </w:r>
      <w:r w:rsidRPr="005907C9">
        <w:t xml:space="preserve">2002, </w:t>
      </w:r>
      <w:r w:rsidRPr="005907C9">
        <w:rPr>
          <w:b/>
        </w:rPr>
        <w:t>61</w:t>
      </w:r>
      <w:r w:rsidRPr="005907C9">
        <w:t xml:space="preserve">(3):226-228 </w:t>
      </w:r>
      <w:hyperlink r:id="rId112" w:history="1">
        <w:r w:rsidRPr="005907C9">
          <w:rPr>
            <w:rStyle w:val="Hyperlink"/>
          </w:rPr>
          <w:t>https://doi.org/10.1034/j.1399-0004.2002.610311.x</w:t>
        </w:r>
      </w:hyperlink>
      <w:r w:rsidRPr="005907C9">
        <w:t>.</w:t>
      </w:r>
      <w:bookmarkEnd w:id="241"/>
    </w:p>
    <w:p w14:paraId="3F356AD1" w14:textId="1D377CD0" w:rsidR="005907C9" w:rsidRPr="005907C9" w:rsidRDefault="005907C9" w:rsidP="005907C9">
      <w:pPr>
        <w:pStyle w:val="EndNoteBibliography"/>
        <w:ind w:left="720" w:hanging="720"/>
      </w:pPr>
      <w:bookmarkStart w:id="242" w:name="_ENREF_105"/>
      <w:r w:rsidRPr="005907C9">
        <w:t>105.</w:t>
      </w:r>
      <w:r w:rsidRPr="005907C9">
        <w:tab/>
        <w:t>Bonnet C, Andrieux J, Béri-Dexheimer M, Leheup B, Boute O, Manouvrier S, Delobel B, Copin H, Receveur A, Mathieu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icrodeletion at chromosome 4q21 defines a new emerging syndrome with marked growth restriction, mental retardation and absent or severely delayed speech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0, </w:t>
      </w:r>
      <w:r w:rsidRPr="005907C9">
        <w:rPr>
          <w:b/>
        </w:rPr>
        <w:t>47</w:t>
      </w:r>
      <w:r w:rsidRPr="005907C9">
        <w:t xml:space="preserve">(6):377-384 </w:t>
      </w:r>
      <w:hyperlink r:id="rId113" w:history="1">
        <w:r w:rsidRPr="005907C9">
          <w:rPr>
            <w:rStyle w:val="Hyperlink"/>
          </w:rPr>
          <w:t>https://doi.org/10.1136/jmg.2009.071902</w:t>
        </w:r>
      </w:hyperlink>
      <w:r w:rsidRPr="005907C9">
        <w:t>.</w:t>
      </w:r>
      <w:bookmarkEnd w:id="242"/>
    </w:p>
    <w:p w14:paraId="7DF8F7DD" w14:textId="21940377" w:rsidR="005907C9" w:rsidRPr="005907C9" w:rsidRDefault="005907C9" w:rsidP="005907C9">
      <w:pPr>
        <w:pStyle w:val="EndNoteBibliography"/>
        <w:ind w:left="720" w:hanging="720"/>
      </w:pPr>
      <w:bookmarkStart w:id="243" w:name="_ENREF_106"/>
      <w:r w:rsidRPr="005907C9">
        <w:t>106.</w:t>
      </w:r>
      <w:r w:rsidRPr="005907C9">
        <w:tab/>
        <w:t xml:space="preserve">Dukes-Rimsky L, Guzauskas GF, Holden KR, Griggs R, Ladd S, Montoya MdC, DuPont BR, Srivastava AK: </w:t>
      </w:r>
      <w:r w:rsidRPr="005907C9">
        <w:rPr>
          <w:b/>
        </w:rPr>
        <w:t>Microdeletion at 4q21.3 is associated with intellectual disability, dysmorphic facies, hypotonia, and short statur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A</w:t>
      </w:r>
      <w:r w:rsidRPr="005907C9">
        <w:t xml:space="preserve">(9):2146-2153 </w:t>
      </w:r>
      <w:hyperlink r:id="rId114" w:history="1">
        <w:r w:rsidRPr="005907C9">
          <w:rPr>
            <w:rStyle w:val="Hyperlink"/>
          </w:rPr>
          <w:t>https://doi.org/10.1002/ajmg.a.34137</w:t>
        </w:r>
      </w:hyperlink>
      <w:r w:rsidRPr="005907C9">
        <w:t>.</w:t>
      </w:r>
      <w:bookmarkEnd w:id="243"/>
    </w:p>
    <w:p w14:paraId="15AD142D" w14:textId="15214C29" w:rsidR="005907C9" w:rsidRPr="005907C9" w:rsidRDefault="005907C9" w:rsidP="005907C9">
      <w:pPr>
        <w:pStyle w:val="EndNoteBibliography"/>
        <w:ind w:left="720" w:hanging="720"/>
      </w:pPr>
      <w:bookmarkStart w:id="244" w:name="_ENREF_107"/>
      <w:r w:rsidRPr="005907C9">
        <w:t>107.</w:t>
      </w:r>
      <w:r w:rsidRPr="005907C9">
        <w:tab/>
        <w:t xml:space="preserve">Hu X, Chen X, Wu B, Soler IM, Chen S, Shen Y: </w:t>
      </w:r>
      <w:r w:rsidRPr="005907C9">
        <w:rPr>
          <w:b/>
        </w:rPr>
        <w:t>Further defining the critical genes for the 4q21 microdeletion disorder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7, </w:t>
      </w:r>
      <w:r w:rsidRPr="005907C9">
        <w:rPr>
          <w:b/>
        </w:rPr>
        <w:t>173</w:t>
      </w:r>
      <w:r w:rsidRPr="005907C9">
        <w:t xml:space="preserve">(1):120-125 </w:t>
      </w:r>
      <w:hyperlink r:id="rId115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965</w:t>
        </w:r>
      </w:hyperlink>
      <w:r w:rsidRPr="005907C9">
        <w:t>.</w:t>
      </w:r>
      <w:bookmarkEnd w:id="244"/>
    </w:p>
    <w:p w14:paraId="24AE71B8" w14:textId="13421E45" w:rsidR="005907C9" w:rsidRPr="005907C9" w:rsidRDefault="005907C9" w:rsidP="005907C9">
      <w:pPr>
        <w:pStyle w:val="EndNoteBibliography"/>
        <w:ind w:left="720" w:hanging="720"/>
      </w:pPr>
      <w:bookmarkStart w:id="245" w:name="_ENREF_108"/>
      <w:r w:rsidRPr="005907C9">
        <w:t>108.</w:t>
      </w:r>
      <w:r w:rsidRPr="005907C9">
        <w:tab/>
        <w:t>Yan J, Zhang F, Brundage E, Scheuerle A, Lanpher B, Erickson RP, Powis Z, Robinson HB, Trapane PL, Stachiw-Hietpas D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enomic duplication resulting in increased copy number of genes encoding the sister chromatid cohesion complex conveys clinical consequences distinct from Cornelia de Lange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9, </w:t>
      </w:r>
      <w:r w:rsidRPr="005907C9">
        <w:rPr>
          <w:b/>
        </w:rPr>
        <w:t>46</w:t>
      </w:r>
      <w:r w:rsidRPr="005907C9">
        <w:t xml:space="preserve">(9):626-634 </w:t>
      </w:r>
      <w:hyperlink r:id="rId116" w:history="1">
        <w:r w:rsidRPr="005907C9">
          <w:rPr>
            <w:rStyle w:val="Hyperlink"/>
          </w:rPr>
          <w:t>https://doi.org/10.1136/jmg.2008.062471</w:t>
        </w:r>
      </w:hyperlink>
      <w:r w:rsidRPr="005907C9">
        <w:t>.</w:t>
      </w:r>
      <w:bookmarkEnd w:id="245"/>
    </w:p>
    <w:p w14:paraId="0032AE6D" w14:textId="5AB0E0AA" w:rsidR="005907C9" w:rsidRPr="005907C9" w:rsidRDefault="005907C9" w:rsidP="005907C9">
      <w:pPr>
        <w:pStyle w:val="EndNoteBibliography"/>
        <w:ind w:left="720" w:hanging="720"/>
      </w:pPr>
      <w:bookmarkStart w:id="246" w:name="_ENREF_109"/>
      <w:r w:rsidRPr="005907C9">
        <w:t>109.</w:t>
      </w:r>
      <w:r w:rsidRPr="005907C9">
        <w:tab/>
        <w:t xml:space="preserve">Romero MCC, Hoyo RG, Calvente M, Cano MB, Castillo LG, Suela J: </w:t>
      </w:r>
      <w:r w:rsidRPr="005907C9">
        <w:rPr>
          <w:b/>
        </w:rPr>
        <w:t>Neonatal detection of 5p13.2 duplication and delineation of the phenotyp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4):877-881 </w:t>
      </w:r>
      <w:hyperlink r:id="rId117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5237</w:t>
        </w:r>
      </w:hyperlink>
      <w:r w:rsidRPr="005907C9">
        <w:t>.</w:t>
      </w:r>
      <w:bookmarkEnd w:id="246"/>
    </w:p>
    <w:p w14:paraId="5FF357E8" w14:textId="1336E90A" w:rsidR="005907C9" w:rsidRPr="005907C9" w:rsidRDefault="005907C9" w:rsidP="005907C9">
      <w:pPr>
        <w:pStyle w:val="EndNoteBibliography"/>
        <w:ind w:left="720" w:hanging="720"/>
      </w:pPr>
      <w:bookmarkStart w:id="247" w:name="_ENREF_110"/>
      <w:r w:rsidRPr="005907C9">
        <w:t>110.</w:t>
      </w:r>
      <w:r w:rsidRPr="005907C9">
        <w:tab/>
        <w:t xml:space="preserve">Lucarelli E, Pasca MG, Fanizza I, Trabacca A: </w:t>
      </w:r>
      <w:r w:rsidRPr="005907C9">
        <w:rPr>
          <w:b/>
        </w:rPr>
        <w:t>Electroclinical characteristics and neuropsychological profile of a female child with chromosome 5p13.2 duplication syndrome</w:t>
      </w:r>
      <w:r w:rsidRPr="005907C9">
        <w:t xml:space="preserve">. </w:t>
      </w:r>
      <w:r w:rsidRPr="005907C9">
        <w:rPr>
          <w:i/>
        </w:rPr>
        <w:t xml:space="preserve">Neurological sciences : official journal of the Italian Neurological Society and of the Italian Society of Clinical Neurophysiology </w:t>
      </w:r>
      <w:r w:rsidRPr="005907C9">
        <w:t xml:space="preserve">2017, </w:t>
      </w:r>
      <w:r w:rsidRPr="005907C9">
        <w:rPr>
          <w:b/>
        </w:rPr>
        <w:t>38</w:t>
      </w:r>
      <w:r w:rsidRPr="005907C9">
        <w:t xml:space="preserve">(5):915-917 </w:t>
      </w:r>
      <w:hyperlink r:id="rId118" w:history="1">
        <w:r w:rsidRPr="005907C9">
          <w:rPr>
            <w:rStyle w:val="Hyperlink"/>
          </w:rPr>
          <w:t>https://doi.org/10.1007/s10072-017-2825-9</w:t>
        </w:r>
      </w:hyperlink>
      <w:r w:rsidRPr="005907C9">
        <w:t>.</w:t>
      </w:r>
      <w:bookmarkEnd w:id="247"/>
    </w:p>
    <w:p w14:paraId="2DD331DB" w14:textId="0841B88D" w:rsidR="005907C9" w:rsidRPr="005907C9" w:rsidRDefault="005907C9" w:rsidP="005907C9">
      <w:pPr>
        <w:pStyle w:val="EndNoteBibliography"/>
        <w:ind w:left="720" w:hanging="720"/>
      </w:pPr>
      <w:bookmarkStart w:id="248" w:name="_ENREF_111"/>
      <w:r w:rsidRPr="005907C9">
        <w:t>111.</w:t>
      </w:r>
      <w:r w:rsidRPr="005907C9">
        <w:tab/>
        <w:t>Jaillard S, Andrieux J, Plessis G, Krepischi AC, Lucas J, David V, Le Brun M, Bertola DR, David A, Belaud-Rotureau M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5q12.1 deletion: delineation of a phenotype including mental retardation and ocular defect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a</w:t>
      </w:r>
      <w:r w:rsidRPr="005907C9">
        <w:t xml:space="preserve">(4):725-731 </w:t>
      </w:r>
      <w:hyperlink r:id="rId119" w:history="1">
        <w:r w:rsidRPr="005907C9">
          <w:rPr>
            <w:rStyle w:val="Hyperlink"/>
          </w:rPr>
          <w:t>https://doi.org/10.1002/ajmg.a.33758</w:t>
        </w:r>
      </w:hyperlink>
      <w:r w:rsidRPr="005907C9">
        <w:t>.</w:t>
      </w:r>
      <w:bookmarkEnd w:id="248"/>
    </w:p>
    <w:p w14:paraId="6D575414" w14:textId="65030DCF" w:rsidR="005907C9" w:rsidRPr="005907C9" w:rsidRDefault="005907C9" w:rsidP="005907C9">
      <w:pPr>
        <w:pStyle w:val="EndNoteBibliography"/>
        <w:ind w:left="720" w:hanging="720"/>
      </w:pPr>
      <w:bookmarkStart w:id="249" w:name="_ENREF_112"/>
      <w:r w:rsidRPr="005907C9">
        <w:t>112.</w:t>
      </w:r>
      <w:r w:rsidRPr="005907C9">
        <w:tab/>
        <w:t>Lindstrand A, Grigelioniene G, Nilsson D, Pettersson M, Hofmeister W, Anderlid BM, Kant SG, Ruivenkamp CA, Gustavsson P, Valta 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ifferent mutations in PDE4D associated with developmental disorders with mirror phenotypes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4, </w:t>
      </w:r>
      <w:r w:rsidRPr="005907C9">
        <w:rPr>
          <w:b/>
        </w:rPr>
        <w:t>51</w:t>
      </w:r>
      <w:r w:rsidRPr="005907C9">
        <w:t xml:space="preserve">(1):45-54 </w:t>
      </w:r>
      <w:hyperlink r:id="rId120" w:history="1">
        <w:r w:rsidRPr="005907C9">
          <w:rPr>
            <w:rStyle w:val="Hyperlink"/>
          </w:rPr>
          <w:t>https://doi.org/10.1136/jmedgenet-2013-101937</w:t>
        </w:r>
      </w:hyperlink>
      <w:r w:rsidRPr="005907C9">
        <w:t>.</w:t>
      </w:r>
      <w:bookmarkEnd w:id="249"/>
    </w:p>
    <w:p w14:paraId="6A68CBFC" w14:textId="52CC45AA" w:rsidR="005907C9" w:rsidRPr="005907C9" w:rsidRDefault="005907C9" w:rsidP="005907C9">
      <w:pPr>
        <w:pStyle w:val="EndNoteBibliography"/>
        <w:ind w:left="720" w:hanging="720"/>
      </w:pPr>
      <w:bookmarkStart w:id="250" w:name="_ENREF_113"/>
      <w:r w:rsidRPr="005907C9">
        <w:t>113.</w:t>
      </w:r>
      <w:r w:rsidRPr="005907C9">
        <w:tab/>
        <w:t>Snijders Blok C, Corsten-Janssen N, FitzPatrick DR, Romano C, Fichera M, Vitello GA, Willemsen MH, Schoots J, Pfundt R, van Ravenswaaij-Arts C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efinition of 5q11.2 microdeletion syndrome reveals overlap with CHARGE syndrome and 22q11 deletion syndrome phenotyp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11):2843-2848 </w:t>
      </w:r>
      <w:hyperlink r:id="rId121" w:history="1">
        <w:r w:rsidRPr="005907C9">
          <w:rPr>
            <w:rStyle w:val="Hyperlink"/>
          </w:rPr>
          <w:t>https://doi.org/10.1002/ajmg.a.36680</w:t>
        </w:r>
      </w:hyperlink>
      <w:r w:rsidRPr="005907C9">
        <w:t>.</w:t>
      </w:r>
      <w:bookmarkEnd w:id="250"/>
    </w:p>
    <w:p w14:paraId="43AD6EBC" w14:textId="3DB8BC09" w:rsidR="005907C9" w:rsidRPr="005907C9" w:rsidRDefault="005907C9" w:rsidP="005907C9">
      <w:pPr>
        <w:pStyle w:val="EndNoteBibliography"/>
        <w:ind w:left="720" w:hanging="720"/>
      </w:pPr>
      <w:bookmarkStart w:id="251" w:name="_ENREF_114"/>
      <w:r w:rsidRPr="005907C9">
        <w:t>114.</w:t>
      </w:r>
      <w:r w:rsidRPr="005907C9">
        <w:tab/>
        <w:t xml:space="preserve">Fontana P, Tortora C, Petillo R, Falco M, Miniero M, De Brasi D, Pisanti MA: </w:t>
      </w:r>
      <w:r w:rsidRPr="005907C9">
        <w:rPr>
          <w:b/>
        </w:rPr>
        <w:t>A novel 5q11.2 microdeletion in a child with mild developmental delay and dysmorphic featur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</w:t>
      </w:r>
      <w:r w:rsidRPr="005907C9">
        <w:t xml:space="preserve">(9):2445-2448 </w:t>
      </w:r>
      <w:hyperlink r:id="rId122" w:history="1">
        <w:r w:rsidRPr="005907C9">
          <w:rPr>
            <w:rStyle w:val="Hyperlink"/>
          </w:rPr>
          <w:t>https://doi.org/10.1002/ajmg.a.37824</w:t>
        </w:r>
      </w:hyperlink>
      <w:r w:rsidRPr="005907C9">
        <w:t>.</w:t>
      </w:r>
      <w:bookmarkEnd w:id="251"/>
    </w:p>
    <w:p w14:paraId="4995BC02" w14:textId="61A8DABB" w:rsidR="005907C9" w:rsidRPr="005907C9" w:rsidRDefault="005907C9" w:rsidP="005907C9">
      <w:pPr>
        <w:pStyle w:val="EndNoteBibliography"/>
        <w:ind w:left="720" w:hanging="720"/>
      </w:pPr>
      <w:bookmarkStart w:id="252" w:name="_ENREF_115"/>
      <w:r w:rsidRPr="005907C9">
        <w:t>115.</w:t>
      </w:r>
      <w:r w:rsidRPr="005907C9">
        <w:tab/>
        <w:t xml:space="preserve">Arora V, Aggarwal S, Bijarnia S, Lall M, Joshi A, Dua-Puri R, Arora U, Verma I: </w:t>
      </w:r>
      <w:r w:rsidRPr="005907C9">
        <w:rPr>
          <w:b/>
        </w:rPr>
        <w:t>Extending the Phenotype and Identification of a Novel Candidate Gene for Immunodeficiency in 5q11 Microdeletion Syndrome</w:t>
      </w:r>
      <w:r w:rsidRPr="005907C9">
        <w:t xml:space="preserve">. </w:t>
      </w:r>
      <w:r w:rsidRPr="005907C9">
        <w:rPr>
          <w:i/>
        </w:rPr>
        <w:t xml:space="preserve">Molecular syndromology </w:t>
      </w:r>
      <w:r w:rsidRPr="005907C9">
        <w:t xml:space="preserve">2019, </w:t>
      </w:r>
      <w:r w:rsidRPr="005907C9">
        <w:rPr>
          <w:b/>
        </w:rPr>
        <w:t>9</w:t>
      </w:r>
      <w:r w:rsidRPr="005907C9">
        <w:t xml:space="preserve">(6):312-318 </w:t>
      </w:r>
      <w:hyperlink r:id="rId123" w:history="1">
        <w:r w:rsidRPr="005907C9">
          <w:rPr>
            <w:rStyle w:val="Hyperlink"/>
          </w:rPr>
          <w:t>https://doi.org/10.1159/000494995</w:t>
        </w:r>
      </w:hyperlink>
      <w:r w:rsidRPr="005907C9">
        <w:t>.</w:t>
      </w:r>
      <w:bookmarkEnd w:id="252"/>
    </w:p>
    <w:p w14:paraId="14DAB10B" w14:textId="01A89DA1" w:rsidR="005907C9" w:rsidRPr="005907C9" w:rsidRDefault="005907C9" w:rsidP="005907C9">
      <w:pPr>
        <w:pStyle w:val="EndNoteBibliography"/>
        <w:ind w:left="720" w:hanging="720"/>
      </w:pPr>
      <w:bookmarkStart w:id="253" w:name="_ENREF_116"/>
      <w:r w:rsidRPr="005907C9">
        <w:t>116.</w:t>
      </w:r>
      <w:r w:rsidRPr="005907C9">
        <w:tab/>
        <w:t>Cellamare A, Coccaro N, Nuzzi MC, Casieri P, Tampoia M, Maggiolini FA, Gentile M, Ficarella R, Ponzi E, Conserva MR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ytogenetic and Array-CGH Characterization of a Simple Case of Reciprocal t(3;10) Translocation Reveals a Hidden Deletion at 5q12</w:t>
      </w:r>
      <w:r w:rsidRPr="005907C9">
        <w:t xml:space="preserve">. </w:t>
      </w:r>
      <w:r w:rsidRPr="005907C9">
        <w:rPr>
          <w:i/>
        </w:rPr>
        <w:t xml:space="preserve">Genes </w:t>
      </w:r>
      <w:r w:rsidRPr="005907C9">
        <w:t xml:space="preserve">2021, </w:t>
      </w:r>
      <w:r w:rsidRPr="005907C9">
        <w:rPr>
          <w:b/>
        </w:rPr>
        <w:t>12</w:t>
      </w:r>
      <w:r w:rsidRPr="005907C9">
        <w:t xml:space="preserve">(6) </w:t>
      </w:r>
      <w:hyperlink r:id="rId124" w:history="1">
        <w:r w:rsidRPr="005907C9">
          <w:rPr>
            <w:rStyle w:val="Hyperlink"/>
          </w:rPr>
          <w:t>https://doi.org/10.3390/genes12060877</w:t>
        </w:r>
      </w:hyperlink>
      <w:r w:rsidRPr="005907C9">
        <w:t>.</w:t>
      </w:r>
      <w:bookmarkEnd w:id="253"/>
    </w:p>
    <w:p w14:paraId="445148DF" w14:textId="09DC75AF" w:rsidR="005907C9" w:rsidRPr="005907C9" w:rsidRDefault="005907C9" w:rsidP="005907C9">
      <w:pPr>
        <w:pStyle w:val="EndNoteBibliography"/>
        <w:ind w:left="720" w:hanging="720"/>
      </w:pPr>
      <w:bookmarkStart w:id="254" w:name="_ENREF_117"/>
      <w:r w:rsidRPr="005907C9">
        <w:t>117.</w:t>
      </w:r>
      <w:r w:rsidRPr="005907C9">
        <w:tab/>
        <w:t>Cardoso C, Boys A, Parrini E, Mignon-Ravix C, McMahon JM, Khantane S, Bertini E, Pallesi E, Missirian C, Zuffardi O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Periventricular heterotopia, mental retardation, and epilepsy associated with 5q14.3-q15 deletion</w:t>
      </w:r>
      <w:r w:rsidRPr="005907C9">
        <w:t xml:space="preserve">. </w:t>
      </w:r>
      <w:r w:rsidRPr="005907C9">
        <w:rPr>
          <w:i/>
        </w:rPr>
        <w:t xml:space="preserve">Neurology </w:t>
      </w:r>
      <w:r w:rsidRPr="005907C9">
        <w:t xml:space="preserve">2009, </w:t>
      </w:r>
      <w:r w:rsidRPr="005907C9">
        <w:rPr>
          <w:b/>
        </w:rPr>
        <w:t>72</w:t>
      </w:r>
      <w:r w:rsidRPr="005907C9">
        <w:t xml:space="preserve">(9):784-792 </w:t>
      </w:r>
      <w:hyperlink r:id="rId125" w:history="1">
        <w:r w:rsidRPr="005907C9">
          <w:rPr>
            <w:rStyle w:val="Hyperlink"/>
          </w:rPr>
          <w:t>https://doi.org/10.1212/01.wnl.0000336339.08878.2d</w:t>
        </w:r>
      </w:hyperlink>
      <w:r w:rsidRPr="005907C9">
        <w:t>.</w:t>
      </w:r>
      <w:bookmarkEnd w:id="254"/>
    </w:p>
    <w:p w14:paraId="6BDCC30D" w14:textId="338BD7A7" w:rsidR="005907C9" w:rsidRPr="005907C9" w:rsidRDefault="005907C9" w:rsidP="005907C9">
      <w:pPr>
        <w:pStyle w:val="EndNoteBibliography"/>
        <w:ind w:left="720" w:hanging="720"/>
      </w:pPr>
      <w:bookmarkStart w:id="255" w:name="_ENREF_118"/>
      <w:r w:rsidRPr="005907C9">
        <w:t>118.</w:t>
      </w:r>
      <w:r w:rsidRPr="005907C9">
        <w:tab/>
        <w:t>Engels H, Wohlleber E, Zink A, Hoyer J, Ludwig KU, Brockschmidt FF, Wieczorek D, Moog U, Hellmann-Mersch B, Weber RG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novel microdeletion syndrome involving 5q14.3-q15: clinical and molecular cytogenetic characterization of three patient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09, </w:t>
      </w:r>
      <w:r w:rsidRPr="005907C9">
        <w:rPr>
          <w:b/>
        </w:rPr>
        <w:t>17</w:t>
      </w:r>
      <w:r w:rsidRPr="005907C9">
        <w:t xml:space="preserve">(12):1592-1599 </w:t>
      </w:r>
      <w:hyperlink r:id="rId126" w:history="1">
        <w:r w:rsidRPr="005907C9">
          <w:rPr>
            <w:rStyle w:val="Hyperlink"/>
          </w:rPr>
          <w:t>https://doi.org/10.1038/ejhg.2009.90</w:t>
        </w:r>
      </w:hyperlink>
      <w:r w:rsidRPr="005907C9">
        <w:t>.</w:t>
      </w:r>
      <w:bookmarkEnd w:id="255"/>
    </w:p>
    <w:p w14:paraId="238733AC" w14:textId="1D260D52" w:rsidR="005907C9" w:rsidRPr="005907C9" w:rsidRDefault="005907C9" w:rsidP="005907C9">
      <w:pPr>
        <w:pStyle w:val="EndNoteBibliography"/>
        <w:ind w:left="720" w:hanging="720"/>
      </w:pPr>
      <w:bookmarkStart w:id="256" w:name="_ENREF_119"/>
      <w:r w:rsidRPr="005907C9">
        <w:t>119.</w:t>
      </w:r>
      <w:r w:rsidRPr="005907C9">
        <w:tab/>
        <w:t xml:space="preserve">Sobreira N, Walsh MF, Batista D, Wang T: </w:t>
      </w:r>
      <w:r w:rsidRPr="005907C9">
        <w:rPr>
          <w:b/>
        </w:rPr>
        <w:t>Interstitial deletion 5q14.3-q21 associated with iris coloboma, hearing loss, dental anomaly, moderate intellectual disability, and attention deficit and hyperactivity disorder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11):2581-2583 </w:t>
      </w:r>
      <w:hyperlink r:id="rId127" w:history="1">
        <w:r w:rsidRPr="005907C9">
          <w:rPr>
            <w:rStyle w:val="Hyperlink"/>
          </w:rPr>
          <w:t>https://doi.org/10.1002/ajmg.a.33079</w:t>
        </w:r>
      </w:hyperlink>
      <w:r w:rsidRPr="005907C9">
        <w:t>.</w:t>
      </w:r>
      <w:bookmarkEnd w:id="256"/>
    </w:p>
    <w:p w14:paraId="2864ED59" w14:textId="33C91EA8" w:rsidR="005907C9" w:rsidRPr="005907C9" w:rsidRDefault="005907C9" w:rsidP="005907C9">
      <w:pPr>
        <w:pStyle w:val="EndNoteBibliography"/>
        <w:ind w:left="720" w:hanging="720"/>
      </w:pPr>
      <w:bookmarkStart w:id="257" w:name="_ENREF_120"/>
      <w:r w:rsidRPr="005907C9">
        <w:t>120.</w:t>
      </w:r>
      <w:r w:rsidRPr="005907C9">
        <w:tab/>
        <w:t>Le Meur N, Holder-Espinasse M, Jaillard S, Goldenberg A, Joriot S, Amati-Bonneau P, Guichet A, Barth M, Charollais A, Journel 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EF2C haploinsufficiency caused by either microdeletion of the 5q14.3 region or mutation is responsible for severe mental retardation with stereotypic movements, epilepsy and/or cerebral malformations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0, </w:t>
      </w:r>
      <w:r w:rsidRPr="005907C9">
        <w:rPr>
          <w:b/>
        </w:rPr>
        <w:t>47</w:t>
      </w:r>
      <w:r w:rsidRPr="005907C9">
        <w:t xml:space="preserve">(1):22-29 </w:t>
      </w:r>
      <w:hyperlink r:id="rId128" w:history="1">
        <w:r w:rsidRPr="005907C9">
          <w:rPr>
            <w:rStyle w:val="Hyperlink"/>
          </w:rPr>
          <w:t>https://doi.org/10.1136/jmg.2009.069732</w:t>
        </w:r>
      </w:hyperlink>
      <w:r w:rsidRPr="005907C9">
        <w:t>.</w:t>
      </w:r>
      <w:bookmarkEnd w:id="257"/>
    </w:p>
    <w:p w14:paraId="55C63FAD" w14:textId="241E3628" w:rsidR="005907C9" w:rsidRPr="005907C9" w:rsidRDefault="005907C9" w:rsidP="005907C9">
      <w:pPr>
        <w:pStyle w:val="EndNoteBibliography"/>
        <w:ind w:left="720" w:hanging="720"/>
      </w:pPr>
      <w:bookmarkStart w:id="258" w:name="_ENREF_121"/>
      <w:r w:rsidRPr="005907C9">
        <w:t>121.</w:t>
      </w:r>
      <w:r w:rsidRPr="005907C9">
        <w:tab/>
        <w:t>Hotz A, Hellenbroich Y, Sperner J, Linder-Lucht M, Tacke U, Walter C, Caliebe A, Nagel I, Saunders DE, Wolff G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icrodeletion 5q14.3 and anomalies of brain development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a</w:t>
      </w:r>
      <w:r w:rsidRPr="005907C9">
        <w:t xml:space="preserve">(9):2124-2133 </w:t>
      </w:r>
      <w:hyperlink r:id="rId129" w:history="1">
        <w:r w:rsidRPr="005907C9">
          <w:rPr>
            <w:rStyle w:val="Hyperlink"/>
          </w:rPr>
          <w:t>https://doi.org/10.1002/ajmg.a.36020</w:t>
        </w:r>
      </w:hyperlink>
      <w:r w:rsidRPr="005907C9">
        <w:t>.</w:t>
      </w:r>
      <w:bookmarkEnd w:id="258"/>
    </w:p>
    <w:p w14:paraId="4CEA8BD8" w14:textId="7A3A7EA1" w:rsidR="005907C9" w:rsidRPr="005907C9" w:rsidRDefault="005907C9" w:rsidP="005907C9">
      <w:pPr>
        <w:pStyle w:val="EndNoteBibliography"/>
        <w:ind w:left="720" w:hanging="720"/>
      </w:pPr>
      <w:bookmarkStart w:id="259" w:name="_ENREF_122"/>
      <w:r w:rsidRPr="005907C9">
        <w:t>122.</w:t>
      </w:r>
      <w:r w:rsidRPr="005907C9">
        <w:tab/>
        <w:t xml:space="preserve">Brown KK, Alkuraya FS, Matos M, Robertson RL, Kimonis VE, Morton CC: </w:t>
      </w:r>
      <w:r w:rsidRPr="005907C9">
        <w:rPr>
          <w:b/>
        </w:rPr>
        <w:t>NR2F1 deletion in a patient with a de novo paracentric inversion, inv(5)(q15q33.2), and syndromic deafnes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5):931-938 </w:t>
      </w:r>
      <w:hyperlink r:id="rId130" w:history="1">
        <w:r w:rsidRPr="005907C9">
          <w:rPr>
            <w:rStyle w:val="Hyperlink"/>
          </w:rPr>
          <w:t>https://doi.org/10.1002/ajmg.a.32764</w:t>
        </w:r>
      </w:hyperlink>
      <w:r w:rsidRPr="005907C9">
        <w:t>.</w:t>
      </w:r>
      <w:bookmarkEnd w:id="259"/>
    </w:p>
    <w:p w14:paraId="636A3CA5" w14:textId="1BE1BFC0" w:rsidR="005907C9" w:rsidRPr="005907C9" w:rsidRDefault="005907C9" w:rsidP="005907C9">
      <w:pPr>
        <w:pStyle w:val="EndNoteBibliography"/>
        <w:ind w:left="720" w:hanging="720"/>
      </w:pPr>
      <w:bookmarkStart w:id="260" w:name="_ENREF_123"/>
      <w:r w:rsidRPr="005907C9">
        <w:lastRenderedPageBreak/>
        <w:t>123.</w:t>
      </w:r>
      <w:r w:rsidRPr="005907C9">
        <w:tab/>
        <w:t xml:space="preserve">Al-Kateb H, Shimony JS, Vineyard M, Manwaring L, Kulkarni S, Shinawi M: </w:t>
      </w:r>
      <w:r w:rsidRPr="005907C9">
        <w:rPr>
          <w:b/>
        </w:rPr>
        <w:t>NR2F1 haploinsufficiency is associated with optic atrophy, dysmorphism and global developmental delay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a</w:t>
      </w:r>
      <w:r w:rsidRPr="005907C9">
        <w:t xml:space="preserve">(2):377-381 </w:t>
      </w:r>
      <w:hyperlink r:id="rId131" w:history="1">
        <w:r w:rsidRPr="005907C9">
          <w:rPr>
            <w:rStyle w:val="Hyperlink"/>
          </w:rPr>
          <w:t>https://doi.org/10.1002/ajmg.a.35650</w:t>
        </w:r>
      </w:hyperlink>
      <w:r w:rsidRPr="005907C9">
        <w:t>.</w:t>
      </w:r>
      <w:bookmarkEnd w:id="260"/>
    </w:p>
    <w:p w14:paraId="3DCB58EC" w14:textId="3C8E3A62" w:rsidR="005907C9" w:rsidRPr="005907C9" w:rsidRDefault="005907C9" w:rsidP="005907C9">
      <w:pPr>
        <w:pStyle w:val="EndNoteBibliography"/>
        <w:ind w:left="720" w:hanging="720"/>
      </w:pPr>
      <w:bookmarkStart w:id="261" w:name="_ENREF_124"/>
      <w:r w:rsidRPr="005907C9">
        <w:t>124.</w:t>
      </w:r>
      <w:r w:rsidRPr="005907C9">
        <w:tab/>
        <w:t xml:space="preserve">Shimojima K, Isidor B, Le Caignec C, Kondo A, Sakata S, Ohno K, Yamamoto T: </w:t>
      </w:r>
      <w:r w:rsidRPr="005907C9">
        <w:rPr>
          <w:b/>
        </w:rPr>
        <w:t>A new microdeletion syndrome of 5q31.3 characterized by severe developmental delays, distinctive facial features, and delayed myelina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a</w:t>
      </w:r>
      <w:r w:rsidRPr="005907C9">
        <w:t xml:space="preserve">(4):732-736 </w:t>
      </w:r>
      <w:hyperlink r:id="rId132" w:history="1">
        <w:r w:rsidRPr="005907C9">
          <w:rPr>
            <w:rStyle w:val="Hyperlink"/>
          </w:rPr>
          <w:t>https://doi.org/10.1002/ajmg.a.33891</w:t>
        </w:r>
      </w:hyperlink>
      <w:r w:rsidRPr="005907C9">
        <w:t>.</w:t>
      </w:r>
      <w:bookmarkEnd w:id="261"/>
    </w:p>
    <w:p w14:paraId="0FDC79F3" w14:textId="7A8F40C9" w:rsidR="005907C9" w:rsidRPr="005907C9" w:rsidRDefault="005907C9" w:rsidP="005907C9">
      <w:pPr>
        <w:pStyle w:val="EndNoteBibliography"/>
        <w:ind w:left="720" w:hanging="720"/>
      </w:pPr>
      <w:bookmarkStart w:id="262" w:name="_ENREF_125"/>
      <w:r w:rsidRPr="005907C9">
        <w:t>125.</w:t>
      </w:r>
      <w:r w:rsidRPr="005907C9">
        <w:tab/>
        <w:t>Hosoki K, Ohta T, Natsume J, Imai S, Okumura A, Matsui T, Harada N, Bacino CA, Scaglia F, Jones JY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linical phenotype and candidate genes for the 5q31.3 microdeletion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8):1891-1896 </w:t>
      </w:r>
      <w:hyperlink r:id="rId133" w:history="1">
        <w:r w:rsidRPr="005907C9">
          <w:rPr>
            <w:rStyle w:val="Hyperlink"/>
          </w:rPr>
          <w:t>https://doi.org/10.1002/ajmg.a.35439</w:t>
        </w:r>
      </w:hyperlink>
      <w:r w:rsidRPr="005907C9">
        <w:t>.</w:t>
      </w:r>
      <w:bookmarkEnd w:id="262"/>
    </w:p>
    <w:p w14:paraId="25651289" w14:textId="6FD27A55" w:rsidR="005907C9" w:rsidRPr="005907C9" w:rsidRDefault="005907C9" w:rsidP="005907C9">
      <w:pPr>
        <w:pStyle w:val="EndNoteBibliography"/>
        <w:ind w:left="720" w:hanging="720"/>
      </w:pPr>
      <w:bookmarkStart w:id="263" w:name="_ENREF_126"/>
      <w:r w:rsidRPr="005907C9">
        <w:t>126.</w:t>
      </w:r>
      <w:r w:rsidRPr="005907C9">
        <w:tab/>
        <w:t xml:space="preserve">Brown N, Burgess T, Forbes R, McGillivray G, Kornberg A, Mandelstam S, Stark Z: </w:t>
      </w:r>
      <w:r w:rsidRPr="005907C9">
        <w:rPr>
          <w:b/>
        </w:rPr>
        <w:t>5q31.3 Microdeletion syndrome: clinical and molecular characterization of two further cas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a</w:t>
      </w:r>
      <w:r w:rsidRPr="005907C9">
        <w:t xml:space="preserve">(10):2604-2608 </w:t>
      </w:r>
      <w:hyperlink r:id="rId134" w:history="1">
        <w:r w:rsidRPr="005907C9">
          <w:rPr>
            <w:rStyle w:val="Hyperlink"/>
          </w:rPr>
          <w:t>https://doi.org/10.1002/ajmg.a.36108</w:t>
        </w:r>
      </w:hyperlink>
      <w:r w:rsidRPr="005907C9">
        <w:t>.</w:t>
      </w:r>
      <w:bookmarkEnd w:id="263"/>
    </w:p>
    <w:p w14:paraId="24E624EF" w14:textId="4ED5BB42" w:rsidR="005907C9" w:rsidRPr="005907C9" w:rsidRDefault="005907C9" w:rsidP="005907C9">
      <w:pPr>
        <w:pStyle w:val="EndNoteBibliography"/>
        <w:ind w:left="720" w:hanging="720"/>
      </w:pPr>
      <w:bookmarkStart w:id="264" w:name="_ENREF_127"/>
      <w:r w:rsidRPr="005907C9">
        <w:t>127.</w:t>
      </w:r>
      <w:r w:rsidRPr="005907C9">
        <w:tab/>
        <w:t xml:space="preserve">Shimojima K, Okamoto N, Ohmura K, Nagase H, Yamamoto T: </w:t>
      </w:r>
      <w:r w:rsidRPr="005907C9">
        <w:rPr>
          <w:b/>
        </w:rPr>
        <w:t>Infantile spasms related to a 5q31.2-q31.3 microdeletion including PURA</w:t>
      </w:r>
      <w:r w:rsidRPr="005907C9">
        <w:t xml:space="preserve">. </w:t>
      </w:r>
      <w:r w:rsidRPr="005907C9">
        <w:rPr>
          <w:i/>
        </w:rPr>
        <w:t xml:space="preserve">Human Genome Variation </w:t>
      </w:r>
      <w:r w:rsidRPr="005907C9">
        <w:t xml:space="preserve">2018, </w:t>
      </w:r>
      <w:r w:rsidRPr="005907C9">
        <w:rPr>
          <w:b/>
        </w:rPr>
        <w:t>5</w:t>
      </w:r>
      <w:r w:rsidRPr="005907C9">
        <w:t xml:space="preserve">(1):18007 </w:t>
      </w:r>
      <w:hyperlink r:id="rId135" w:history="1">
        <w:r w:rsidRPr="005907C9">
          <w:rPr>
            <w:rStyle w:val="Hyperlink"/>
          </w:rPr>
          <w:t>https://doi.org/10.1038/hgv.2018.7</w:t>
        </w:r>
      </w:hyperlink>
      <w:r w:rsidRPr="005907C9">
        <w:t>.</w:t>
      </w:r>
      <w:bookmarkEnd w:id="264"/>
    </w:p>
    <w:p w14:paraId="0C889630" w14:textId="147322FC" w:rsidR="005907C9" w:rsidRPr="005907C9" w:rsidRDefault="005907C9" w:rsidP="005907C9">
      <w:pPr>
        <w:pStyle w:val="EndNoteBibliography"/>
        <w:ind w:left="720" w:hanging="720"/>
      </w:pPr>
      <w:bookmarkStart w:id="265" w:name="_ENREF_128"/>
      <w:r w:rsidRPr="005907C9">
        <w:t>128.</w:t>
      </w:r>
      <w:r w:rsidRPr="005907C9">
        <w:tab/>
        <w:t xml:space="preserve">Aldinger KA, Lehmann OJ, Hudgins L, Chizhikov VV, Bassuk AG, Ades LC, Krantz ID, Dobyns WB, Millen KJ: </w:t>
      </w:r>
      <w:r w:rsidRPr="005907C9">
        <w:rPr>
          <w:b/>
        </w:rPr>
        <w:t>FOXC1 is required for normal cerebellar development and is a major contributor to chromosome 6p25.3 Dandy-Walker malformation</w:t>
      </w:r>
      <w:r w:rsidRPr="005907C9">
        <w:t xml:space="preserve">. </w:t>
      </w:r>
      <w:r w:rsidRPr="005907C9">
        <w:rPr>
          <w:i/>
        </w:rPr>
        <w:t xml:space="preserve">Nature genetics </w:t>
      </w:r>
      <w:r w:rsidRPr="005907C9">
        <w:t xml:space="preserve">2009, </w:t>
      </w:r>
      <w:r w:rsidRPr="005907C9">
        <w:rPr>
          <w:b/>
        </w:rPr>
        <w:t>41</w:t>
      </w:r>
      <w:r w:rsidRPr="005907C9">
        <w:t xml:space="preserve">(9):1037-1042 </w:t>
      </w:r>
      <w:hyperlink r:id="rId136" w:history="1">
        <w:r w:rsidRPr="005907C9">
          <w:rPr>
            <w:rStyle w:val="Hyperlink"/>
          </w:rPr>
          <w:t>https://doi.org/10.1038/ng.422</w:t>
        </w:r>
      </w:hyperlink>
      <w:r w:rsidRPr="005907C9">
        <w:t>.</w:t>
      </w:r>
      <w:bookmarkEnd w:id="265"/>
    </w:p>
    <w:p w14:paraId="0335C0D4" w14:textId="667C4BE1" w:rsidR="005907C9" w:rsidRPr="005907C9" w:rsidRDefault="005907C9" w:rsidP="005907C9">
      <w:pPr>
        <w:pStyle w:val="EndNoteBibliography"/>
        <w:ind w:left="720" w:hanging="720"/>
      </w:pPr>
      <w:bookmarkStart w:id="266" w:name="_ENREF_129"/>
      <w:r w:rsidRPr="005907C9">
        <w:t>129.</w:t>
      </w:r>
      <w:r w:rsidRPr="005907C9">
        <w:tab/>
        <w:t>Delahaye A, Khung-Savatovsky S, Aboura A, Guimiot F, Drunat S, Alessandri J-L, Gérard M, Bitoun P, Boumendil J, Robin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Pre- and postnatal phenotype of 6p25 deletions involving the FOXC1 gen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10):2430-2438 </w:t>
      </w:r>
      <w:hyperlink r:id="rId137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5548</w:t>
        </w:r>
      </w:hyperlink>
      <w:r w:rsidRPr="005907C9">
        <w:t>.</w:t>
      </w:r>
      <w:bookmarkEnd w:id="266"/>
    </w:p>
    <w:p w14:paraId="4A1B75E8" w14:textId="03BD8B4B" w:rsidR="005907C9" w:rsidRPr="005907C9" w:rsidRDefault="005907C9" w:rsidP="005907C9">
      <w:pPr>
        <w:pStyle w:val="EndNoteBibliography"/>
        <w:ind w:left="720" w:hanging="720"/>
      </w:pPr>
      <w:bookmarkStart w:id="267" w:name="_ENREF_130"/>
      <w:r w:rsidRPr="005907C9">
        <w:t>130.</w:t>
      </w:r>
      <w:r w:rsidRPr="005907C9">
        <w:tab/>
        <w:t xml:space="preserve">Vernon HJ, Bytyci Telegrafi A, Batista D, Owegi M, Leigh R: </w:t>
      </w:r>
      <w:r w:rsidRPr="005907C9">
        <w:rPr>
          <w:b/>
        </w:rPr>
        <w:t>6p25 microdeletion: white matter abnormalities in an adult patient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a</w:t>
      </w:r>
      <w:r w:rsidRPr="005907C9">
        <w:t xml:space="preserve">(7):1686-1689 </w:t>
      </w:r>
      <w:hyperlink r:id="rId138" w:history="1">
        <w:r w:rsidRPr="005907C9">
          <w:rPr>
            <w:rStyle w:val="Hyperlink"/>
          </w:rPr>
          <w:t>https://doi.org/10.1002/ajmg.a.35937</w:t>
        </w:r>
      </w:hyperlink>
      <w:r w:rsidRPr="005907C9">
        <w:t>.</w:t>
      </w:r>
      <w:bookmarkEnd w:id="267"/>
    </w:p>
    <w:p w14:paraId="5A8123DB" w14:textId="3B58A927" w:rsidR="005907C9" w:rsidRPr="005907C9" w:rsidRDefault="005907C9" w:rsidP="005907C9">
      <w:pPr>
        <w:pStyle w:val="EndNoteBibliography"/>
        <w:ind w:left="720" w:hanging="720"/>
      </w:pPr>
      <w:bookmarkStart w:id="268" w:name="_ENREF_131"/>
      <w:r w:rsidRPr="005907C9">
        <w:t>131.</w:t>
      </w:r>
      <w:r w:rsidRPr="005907C9">
        <w:tab/>
        <w:t xml:space="preserve">Linhares ND, Svartman M, Rodrigues TC, Rosenberg C, Valadares ER: </w:t>
      </w:r>
      <w:r w:rsidRPr="005907C9">
        <w:rPr>
          <w:b/>
        </w:rPr>
        <w:t>Subtelomeric 6p25 deletion/duplication: Report of a patient with new clinical findings and genotype–phenotype correlations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5, </w:t>
      </w:r>
      <w:r w:rsidRPr="005907C9">
        <w:rPr>
          <w:b/>
        </w:rPr>
        <w:t>58</w:t>
      </w:r>
      <w:r w:rsidRPr="005907C9">
        <w:t xml:space="preserve">(5):310-318 </w:t>
      </w:r>
      <w:hyperlink r:id="rId139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mg.2015.02.011</w:t>
        </w:r>
      </w:hyperlink>
      <w:r w:rsidRPr="005907C9">
        <w:t>.</w:t>
      </w:r>
      <w:bookmarkEnd w:id="268"/>
    </w:p>
    <w:p w14:paraId="7A6209D7" w14:textId="482AB264" w:rsidR="005907C9" w:rsidRPr="005907C9" w:rsidRDefault="005907C9" w:rsidP="005907C9">
      <w:pPr>
        <w:pStyle w:val="EndNoteBibliography"/>
        <w:ind w:left="720" w:hanging="720"/>
      </w:pPr>
      <w:bookmarkStart w:id="269" w:name="_ENREF_132"/>
      <w:r w:rsidRPr="005907C9">
        <w:t>132.</w:t>
      </w:r>
      <w:r w:rsidRPr="005907C9">
        <w:tab/>
        <w:t xml:space="preserve">Kuipers BC, Vulto-van Silfhout AT, Marcelis C, Pfundt R, de Leeuw N, de Vries BB: </w:t>
      </w:r>
      <w:r w:rsidRPr="005907C9">
        <w:rPr>
          <w:b/>
        </w:rPr>
        <w:t>Two patients with intellectual disability, overlapping facial features, and overlapping deletions in 6p25.1p24.3</w:t>
      </w:r>
      <w:r w:rsidRPr="005907C9">
        <w:t xml:space="preserve">. </w:t>
      </w:r>
      <w:r w:rsidRPr="005907C9">
        <w:rPr>
          <w:i/>
        </w:rPr>
        <w:t xml:space="preserve">Clinical dysmorphology </w:t>
      </w:r>
      <w:r w:rsidRPr="005907C9">
        <w:t xml:space="preserve">2013, </w:t>
      </w:r>
      <w:r w:rsidRPr="005907C9">
        <w:rPr>
          <w:b/>
        </w:rPr>
        <w:t>22</w:t>
      </w:r>
      <w:r w:rsidRPr="005907C9">
        <w:t xml:space="preserve">(1):18-21 </w:t>
      </w:r>
      <w:hyperlink r:id="rId140" w:history="1">
        <w:r w:rsidRPr="005907C9">
          <w:rPr>
            <w:rStyle w:val="Hyperlink"/>
          </w:rPr>
          <w:t>https://doi.org/10.1097/MCD.0b013e32835b6e39</w:t>
        </w:r>
      </w:hyperlink>
      <w:r w:rsidRPr="005907C9">
        <w:t>.</w:t>
      </w:r>
      <w:bookmarkEnd w:id="269"/>
    </w:p>
    <w:p w14:paraId="5BD67B16" w14:textId="1A6E9950" w:rsidR="005907C9" w:rsidRPr="005907C9" w:rsidRDefault="005907C9" w:rsidP="005907C9">
      <w:pPr>
        <w:pStyle w:val="EndNoteBibliography"/>
        <w:ind w:left="720" w:hanging="720"/>
      </w:pPr>
      <w:bookmarkStart w:id="270" w:name="_ENREF_133"/>
      <w:r w:rsidRPr="005907C9">
        <w:t>133.</w:t>
      </w:r>
      <w:r w:rsidRPr="005907C9">
        <w:tab/>
        <w:t xml:space="preserve">Qi Z, Jeng LJB, Slavotinek A, Yu J: </w:t>
      </w:r>
      <w:r w:rsidRPr="005907C9">
        <w:rPr>
          <w:b/>
        </w:rPr>
        <w:t>Haploinsufficiency and triploinsensitivity of the same 6p25.1p24.3 region in a family</w:t>
      </w:r>
      <w:r w:rsidRPr="005907C9">
        <w:t xml:space="preserve">. </w:t>
      </w:r>
      <w:r w:rsidRPr="005907C9">
        <w:rPr>
          <w:i/>
        </w:rPr>
        <w:t xml:space="preserve">BMC Medical Genomics </w:t>
      </w:r>
      <w:r w:rsidRPr="005907C9">
        <w:t xml:space="preserve">2015, </w:t>
      </w:r>
      <w:r w:rsidRPr="005907C9">
        <w:rPr>
          <w:b/>
        </w:rPr>
        <w:t>8</w:t>
      </w:r>
      <w:r w:rsidRPr="005907C9">
        <w:t xml:space="preserve">(1):38 </w:t>
      </w:r>
      <w:hyperlink r:id="rId141" w:history="1">
        <w:r w:rsidRPr="005907C9">
          <w:rPr>
            <w:rStyle w:val="Hyperlink"/>
          </w:rPr>
          <w:t>https://doi.org/10.1186/s12920-015-0113-1</w:t>
        </w:r>
      </w:hyperlink>
      <w:r w:rsidRPr="005907C9">
        <w:t>.</w:t>
      </w:r>
      <w:bookmarkEnd w:id="270"/>
    </w:p>
    <w:p w14:paraId="4E28AAA3" w14:textId="74FB5B46" w:rsidR="005907C9" w:rsidRPr="005907C9" w:rsidRDefault="005907C9" w:rsidP="005907C9">
      <w:pPr>
        <w:pStyle w:val="EndNoteBibliography"/>
        <w:ind w:left="720" w:hanging="720"/>
      </w:pPr>
      <w:bookmarkStart w:id="271" w:name="_ENREF_134"/>
      <w:r w:rsidRPr="005907C9">
        <w:t>134.</w:t>
      </w:r>
      <w:r w:rsidRPr="005907C9">
        <w:tab/>
        <w:t>Kent OA, Saha M, Coyaud E, Burston HE, Law N, Dadson K, Chen S, Laurent EM, St-Germain J, Sun RX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Haploinsufficiency of RREB1 causes a Noonan-like RASopathy via epigenetic reprogramming of RAS-MAPK pathway genes</w:t>
      </w:r>
      <w:r w:rsidRPr="005907C9">
        <w:t xml:space="preserve">. </w:t>
      </w:r>
      <w:r w:rsidRPr="005907C9">
        <w:rPr>
          <w:i/>
        </w:rPr>
        <w:t xml:space="preserve">Nature communications </w:t>
      </w:r>
      <w:r w:rsidRPr="005907C9">
        <w:t xml:space="preserve">2020, </w:t>
      </w:r>
      <w:r w:rsidRPr="005907C9">
        <w:rPr>
          <w:b/>
        </w:rPr>
        <w:t>11</w:t>
      </w:r>
      <w:r w:rsidRPr="005907C9">
        <w:t xml:space="preserve">(1):4673 </w:t>
      </w:r>
      <w:hyperlink r:id="rId142" w:history="1">
        <w:r w:rsidRPr="005907C9">
          <w:rPr>
            <w:rStyle w:val="Hyperlink"/>
          </w:rPr>
          <w:t>https://doi.org/10.1038/s41467-020-18483-9</w:t>
        </w:r>
      </w:hyperlink>
      <w:r w:rsidRPr="005907C9">
        <w:t>.</w:t>
      </w:r>
      <w:bookmarkEnd w:id="271"/>
    </w:p>
    <w:p w14:paraId="11E1DD22" w14:textId="73FCD5FA" w:rsidR="005907C9" w:rsidRPr="005907C9" w:rsidRDefault="005907C9" w:rsidP="005907C9">
      <w:pPr>
        <w:pStyle w:val="EndNoteBibliography"/>
        <w:ind w:left="720" w:hanging="720"/>
      </w:pPr>
      <w:bookmarkStart w:id="272" w:name="_ENREF_135"/>
      <w:r w:rsidRPr="005907C9">
        <w:t>135.</w:t>
      </w:r>
      <w:r w:rsidRPr="005907C9">
        <w:tab/>
        <w:t xml:space="preserve">Tassano E, Uccella S, Severino M, Giacomini T, Nardi F, Gimelli G, Tavella E, Ronchetto P, Malacarne M, Coviello D: </w:t>
      </w:r>
      <w:r w:rsidRPr="005907C9">
        <w:rPr>
          <w:b/>
        </w:rPr>
        <w:t>Expanding the phenotype associated with interstitial 6p25.1p24.3 microdeletion: a new case and review of the literature</w:t>
      </w:r>
      <w:r w:rsidRPr="005907C9">
        <w:t xml:space="preserve">. </w:t>
      </w:r>
      <w:r w:rsidRPr="005907C9">
        <w:rPr>
          <w:i/>
        </w:rPr>
        <w:t xml:space="preserve">Journal of Genetics </w:t>
      </w:r>
      <w:r w:rsidRPr="005907C9">
        <w:t xml:space="preserve">2021, </w:t>
      </w:r>
      <w:r w:rsidRPr="005907C9">
        <w:rPr>
          <w:b/>
        </w:rPr>
        <w:t>100</w:t>
      </w:r>
      <w:r w:rsidRPr="005907C9">
        <w:t xml:space="preserve">(1):9 </w:t>
      </w:r>
      <w:hyperlink r:id="rId143" w:history="1">
        <w:r w:rsidRPr="005907C9">
          <w:rPr>
            <w:rStyle w:val="Hyperlink"/>
          </w:rPr>
          <w:t>https://doi.org/10.1007/s12041-021-01261-x</w:t>
        </w:r>
      </w:hyperlink>
      <w:r w:rsidRPr="005907C9">
        <w:t>.</w:t>
      </w:r>
      <w:bookmarkEnd w:id="272"/>
    </w:p>
    <w:p w14:paraId="2F156D9E" w14:textId="08D5EE24" w:rsidR="005907C9" w:rsidRPr="005907C9" w:rsidRDefault="005907C9" w:rsidP="005907C9">
      <w:pPr>
        <w:pStyle w:val="EndNoteBibliography"/>
        <w:ind w:left="720" w:hanging="720"/>
      </w:pPr>
      <w:bookmarkStart w:id="273" w:name="_ENREF_136"/>
      <w:r w:rsidRPr="005907C9">
        <w:t>136.</w:t>
      </w:r>
      <w:r w:rsidRPr="005907C9">
        <w:tab/>
        <w:t>Wang JC, Dang L, Lomax B, Turner L, Shago M, Teebi AS, Klatt R, MacLeod PM, Yong SL, Nowaczyk M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olecular breakpoint mapping of 6q11-q14 interstitial deletions in seven patient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3):372-379 </w:t>
      </w:r>
      <w:hyperlink r:id="rId144" w:history="1">
        <w:r w:rsidRPr="005907C9">
          <w:rPr>
            <w:rStyle w:val="Hyperlink"/>
          </w:rPr>
          <w:t>https://doi.org/10.1002/ajmg.a.32675</w:t>
        </w:r>
      </w:hyperlink>
      <w:r w:rsidRPr="005907C9">
        <w:t>.</w:t>
      </w:r>
      <w:bookmarkEnd w:id="273"/>
    </w:p>
    <w:p w14:paraId="40F2441D" w14:textId="7EF206CA" w:rsidR="005907C9" w:rsidRPr="005907C9" w:rsidRDefault="005907C9" w:rsidP="005907C9">
      <w:pPr>
        <w:pStyle w:val="EndNoteBibliography"/>
        <w:ind w:left="720" w:hanging="720"/>
      </w:pPr>
      <w:bookmarkStart w:id="274" w:name="_ENREF_137"/>
      <w:r w:rsidRPr="005907C9">
        <w:t>137.</w:t>
      </w:r>
      <w:r w:rsidRPr="005907C9">
        <w:tab/>
        <w:t xml:space="preserve">Engwerda A, Frentz B, den Ouden AL, Flapper BCT, Swertz MA, Gerkes EH, Plantinga M, Dijkhuizen T, van Ravenswaaij-Arts CMA: </w:t>
      </w:r>
      <w:r w:rsidRPr="005907C9">
        <w:rPr>
          <w:b/>
        </w:rPr>
        <w:t>The phenotypic spectrum of proximal 6q deletions based on a large cohort derived from social media and literature reports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18, </w:t>
      </w:r>
      <w:r w:rsidRPr="005907C9">
        <w:rPr>
          <w:b/>
        </w:rPr>
        <w:t>26</w:t>
      </w:r>
      <w:r w:rsidRPr="005907C9">
        <w:t xml:space="preserve">(10):1478-1489 </w:t>
      </w:r>
      <w:hyperlink r:id="rId145" w:history="1">
        <w:r w:rsidRPr="005907C9">
          <w:rPr>
            <w:rStyle w:val="Hyperlink"/>
          </w:rPr>
          <w:t>https://doi.org/10.1038/s41431-018-0172-9</w:t>
        </w:r>
      </w:hyperlink>
      <w:r w:rsidRPr="005907C9">
        <w:t>.</w:t>
      </w:r>
      <w:bookmarkEnd w:id="274"/>
    </w:p>
    <w:p w14:paraId="01352901" w14:textId="07AF325D" w:rsidR="005907C9" w:rsidRPr="005907C9" w:rsidRDefault="005907C9" w:rsidP="005907C9">
      <w:pPr>
        <w:pStyle w:val="EndNoteBibliography"/>
        <w:ind w:left="720" w:hanging="720"/>
      </w:pPr>
      <w:bookmarkStart w:id="275" w:name="_ENREF_138"/>
      <w:r w:rsidRPr="005907C9">
        <w:t>138.</w:t>
      </w:r>
      <w:r w:rsidRPr="005907C9">
        <w:tab/>
        <w:t xml:space="preserve">Lowry RB, Chernos JE, Connelly MS, Wyse JPH: </w:t>
      </w:r>
      <w:r w:rsidRPr="005907C9">
        <w:rPr>
          <w:b/>
        </w:rPr>
        <w:t>Interstitial deletions at 6q14.1q15 associated with developmental delay and a marfanoid phenotype</w:t>
      </w:r>
      <w:r w:rsidRPr="005907C9">
        <w:t xml:space="preserve">. </w:t>
      </w:r>
      <w:r w:rsidRPr="005907C9">
        <w:rPr>
          <w:i/>
        </w:rPr>
        <w:t xml:space="preserve">Molecular syndromology </w:t>
      </w:r>
      <w:r w:rsidRPr="005907C9">
        <w:t xml:space="preserve">2013, </w:t>
      </w:r>
      <w:r w:rsidRPr="005907C9">
        <w:rPr>
          <w:b/>
        </w:rPr>
        <w:t>4</w:t>
      </w:r>
      <w:r w:rsidRPr="005907C9">
        <w:t xml:space="preserve">(6):280-284 </w:t>
      </w:r>
      <w:hyperlink r:id="rId146" w:history="1">
        <w:r w:rsidRPr="005907C9">
          <w:rPr>
            <w:rStyle w:val="Hyperlink"/>
          </w:rPr>
          <w:t>https://doi.org/10.1159/000354038</w:t>
        </w:r>
      </w:hyperlink>
      <w:r w:rsidRPr="005907C9">
        <w:t>.</w:t>
      </w:r>
      <w:bookmarkEnd w:id="275"/>
    </w:p>
    <w:p w14:paraId="21CC1AFE" w14:textId="5E54D93A" w:rsidR="005907C9" w:rsidRPr="005907C9" w:rsidRDefault="005907C9" w:rsidP="005907C9">
      <w:pPr>
        <w:pStyle w:val="EndNoteBibliography"/>
        <w:ind w:left="720" w:hanging="720"/>
      </w:pPr>
      <w:bookmarkStart w:id="276" w:name="_ENREF_139"/>
      <w:r w:rsidRPr="005907C9">
        <w:t>139.</w:t>
      </w:r>
      <w:r w:rsidRPr="005907C9">
        <w:tab/>
        <w:t>Dworschak GC, Draaken M, Hilger AC, Schramm C, Bartels E, Schmiedeke E, Grasshoff-Derr S, Märzheuser S, Holland-Cunz S, Lacher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enome-wide mapping of copy number variations in patients with both anorectal malformations and central nervous system abnormalities</w:t>
      </w:r>
      <w:r w:rsidRPr="005907C9">
        <w:t xml:space="preserve">. </w:t>
      </w:r>
      <w:r w:rsidRPr="005907C9">
        <w:rPr>
          <w:i/>
        </w:rPr>
        <w:t xml:space="preserve">Birth defects research Part A, Clinical and molecular teratology </w:t>
      </w:r>
      <w:r w:rsidRPr="005907C9">
        <w:t xml:space="preserve">2015, </w:t>
      </w:r>
      <w:r w:rsidRPr="005907C9">
        <w:rPr>
          <w:b/>
        </w:rPr>
        <w:t>103</w:t>
      </w:r>
      <w:r w:rsidRPr="005907C9">
        <w:t xml:space="preserve">(4):235-242 </w:t>
      </w:r>
      <w:hyperlink r:id="rId147" w:history="1">
        <w:r w:rsidRPr="005907C9">
          <w:rPr>
            <w:rStyle w:val="Hyperlink"/>
          </w:rPr>
          <w:t>https://doi.org/10.1002/bdra.23321</w:t>
        </w:r>
      </w:hyperlink>
      <w:r w:rsidRPr="005907C9">
        <w:t>.</w:t>
      </w:r>
      <w:bookmarkEnd w:id="276"/>
    </w:p>
    <w:p w14:paraId="240F8E91" w14:textId="11F848C8" w:rsidR="005907C9" w:rsidRPr="005907C9" w:rsidRDefault="005907C9" w:rsidP="005907C9">
      <w:pPr>
        <w:pStyle w:val="EndNoteBibliography"/>
        <w:ind w:left="720" w:hanging="720"/>
      </w:pPr>
      <w:bookmarkStart w:id="277" w:name="_ENREF_140"/>
      <w:r w:rsidRPr="005907C9">
        <w:t>140.</w:t>
      </w:r>
      <w:r w:rsidRPr="005907C9">
        <w:tab/>
        <w:t xml:space="preserve">Van Esch H, Rosser EM, Janssens S, Van Ingelghem I, Loeys B, Menten B: </w:t>
      </w:r>
      <w:r w:rsidRPr="005907C9">
        <w:rPr>
          <w:b/>
        </w:rPr>
        <w:t>Developmental delay and connective tissue disorder in four patients sharing a common microdeletion at 6q13-14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0, </w:t>
      </w:r>
      <w:r w:rsidRPr="005907C9">
        <w:rPr>
          <w:b/>
        </w:rPr>
        <w:t>47</w:t>
      </w:r>
      <w:r w:rsidRPr="005907C9">
        <w:t xml:space="preserve">(10):717-720 </w:t>
      </w:r>
      <w:hyperlink r:id="rId148" w:history="1">
        <w:r w:rsidRPr="005907C9">
          <w:rPr>
            <w:rStyle w:val="Hyperlink"/>
          </w:rPr>
          <w:t>https://doi.org/10.1136/jmg.2010.077586</w:t>
        </w:r>
      </w:hyperlink>
      <w:r w:rsidRPr="005907C9">
        <w:t>.</w:t>
      </w:r>
      <w:bookmarkEnd w:id="277"/>
    </w:p>
    <w:p w14:paraId="486AC326" w14:textId="516D04D7" w:rsidR="005907C9" w:rsidRPr="005907C9" w:rsidRDefault="005907C9" w:rsidP="005907C9">
      <w:pPr>
        <w:pStyle w:val="EndNoteBibliography"/>
        <w:ind w:left="720" w:hanging="720"/>
      </w:pPr>
      <w:bookmarkStart w:id="278" w:name="_ENREF_141"/>
      <w:r w:rsidRPr="005907C9">
        <w:t>141.</w:t>
      </w:r>
      <w:r w:rsidRPr="005907C9">
        <w:tab/>
        <w:t>Thienpont B, Zhang L, Postma AV, Breckpot J, Tranchevent L-C, Van Loo P, Møllgård K, Tommerup N, Bache I, Tümer Z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Haploinsufficiency of TAB2 causes congenital heart defects in human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0, </w:t>
      </w:r>
      <w:r w:rsidRPr="005907C9">
        <w:rPr>
          <w:b/>
        </w:rPr>
        <w:t>86</w:t>
      </w:r>
      <w:r w:rsidRPr="005907C9">
        <w:t xml:space="preserve">(6):839-849 </w:t>
      </w:r>
      <w:hyperlink r:id="rId149" w:history="1">
        <w:r w:rsidRPr="005907C9">
          <w:rPr>
            <w:rStyle w:val="Hyperlink"/>
          </w:rPr>
          <w:t>https://doi.org/10.1016/j.ajhg.2010.04.011</w:t>
        </w:r>
      </w:hyperlink>
      <w:r w:rsidRPr="005907C9">
        <w:t>.</w:t>
      </w:r>
      <w:bookmarkEnd w:id="278"/>
    </w:p>
    <w:p w14:paraId="3B5D2793" w14:textId="6E05009D" w:rsidR="005907C9" w:rsidRPr="005907C9" w:rsidRDefault="005907C9" w:rsidP="005907C9">
      <w:pPr>
        <w:pStyle w:val="EndNoteBibliography"/>
        <w:ind w:left="720" w:hanging="720"/>
      </w:pPr>
      <w:bookmarkStart w:id="279" w:name="_ENREF_142"/>
      <w:r w:rsidRPr="005907C9">
        <w:t>142.</w:t>
      </w:r>
      <w:r w:rsidRPr="005907C9">
        <w:tab/>
        <w:t>Nagamani SCS, Erez A, Eng C, Ou Z, Chinault C, Workman L, Coldwell J, Stankiewicz P, Patel A, Lupski JR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nterstitial deletion of 6q25.2-q25.3: a novel microdeletion syndrome associated with microcephaly, developmental delay, dysmorphic features and hearing los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09, </w:t>
      </w:r>
      <w:r w:rsidRPr="005907C9">
        <w:rPr>
          <w:b/>
        </w:rPr>
        <w:t>17</w:t>
      </w:r>
      <w:r w:rsidRPr="005907C9">
        <w:t xml:space="preserve">(5):573-581 </w:t>
      </w:r>
      <w:hyperlink r:id="rId150" w:history="1">
        <w:r w:rsidRPr="005907C9">
          <w:rPr>
            <w:rStyle w:val="Hyperlink"/>
          </w:rPr>
          <w:t>https://doi.org/10.1038/ejhg.2008.220</w:t>
        </w:r>
      </w:hyperlink>
      <w:r w:rsidRPr="005907C9">
        <w:t>.</w:t>
      </w:r>
      <w:bookmarkEnd w:id="279"/>
    </w:p>
    <w:p w14:paraId="08C8115E" w14:textId="519CEED7" w:rsidR="005907C9" w:rsidRPr="005907C9" w:rsidRDefault="005907C9" w:rsidP="005907C9">
      <w:pPr>
        <w:pStyle w:val="EndNoteBibliography"/>
        <w:ind w:left="720" w:hanging="720"/>
      </w:pPr>
      <w:bookmarkStart w:id="280" w:name="_ENREF_143"/>
      <w:r w:rsidRPr="005907C9">
        <w:t>143.</w:t>
      </w:r>
      <w:r w:rsidRPr="005907C9">
        <w:tab/>
        <w:t xml:space="preserve">Santen GW, Clayton-Smith J: </w:t>
      </w:r>
      <w:r w:rsidRPr="005907C9">
        <w:rPr>
          <w:b/>
        </w:rPr>
        <w:t>The ARID1B phenotype: what we have learned so far</w:t>
      </w:r>
      <w:r w:rsidRPr="005907C9">
        <w:t xml:space="preserve">. </w:t>
      </w:r>
      <w:r w:rsidRPr="005907C9">
        <w:rPr>
          <w:i/>
        </w:rPr>
        <w:t xml:space="preserve">American journal of medical genetics Part C, Seminars in medical genetics </w:t>
      </w:r>
      <w:r w:rsidRPr="005907C9">
        <w:t xml:space="preserve">2014, </w:t>
      </w:r>
      <w:r w:rsidRPr="005907C9">
        <w:rPr>
          <w:b/>
        </w:rPr>
        <w:t>166c</w:t>
      </w:r>
      <w:r w:rsidRPr="005907C9">
        <w:t xml:space="preserve">(3):276-289 </w:t>
      </w:r>
      <w:hyperlink r:id="rId151" w:history="1">
        <w:r w:rsidRPr="005907C9">
          <w:rPr>
            <w:rStyle w:val="Hyperlink"/>
          </w:rPr>
          <w:t>https://doi.org/10.1002/ajmg.c.31414</w:t>
        </w:r>
      </w:hyperlink>
      <w:r w:rsidRPr="005907C9">
        <w:t>.</w:t>
      </w:r>
      <w:bookmarkEnd w:id="280"/>
    </w:p>
    <w:p w14:paraId="39DD5408" w14:textId="15DB6340" w:rsidR="005907C9" w:rsidRPr="005907C9" w:rsidRDefault="005907C9" w:rsidP="005907C9">
      <w:pPr>
        <w:pStyle w:val="EndNoteBibliography"/>
        <w:ind w:left="720" w:hanging="720"/>
      </w:pPr>
      <w:bookmarkStart w:id="281" w:name="_ENREF_144"/>
      <w:r w:rsidRPr="005907C9">
        <w:t>144.</w:t>
      </w:r>
      <w:r w:rsidRPr="005907C9">
        <w:tab/>
        <w:t xml:space="preserve">Ronzoni L, Tagliaferri F, Tucci A, Baccarin M, Esposito S, Milani D: </w:t>
      </w:r>
      <w:r w:rsidRPr="005907C9">
        <w:rPr>
          <w:b/>
        </w:rPr>
        <w:t>Interstitial 6q25 microdeletion syndrome: ARID1B is the key gen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</w:t>
      </w:r>
      <w:r w:rsidRPr="005907C9">
        <w:t xml:space="preserve">(5):1257-1261 </w:t>
      </w:r>
      <w:hyperlink r:id="rId152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553</w:t>
        </w:r>
      </w:hyperlink>
      <w:r w:rsidRPr="005907C9">
        <w:t>.</w:t>
      </w:r>
      <w:bookmarkEnd w:id="281"/>
    </w:p>
    <w:p w14:paraId="2AC0D9F7" w14:textId="334CA811" w:rsidR="005907C9" w:rsidRPr="005907C9" w:rsidRDefault="005907C9" w:rsidP="005907C9">
      <w:pPr>
        <w:pStyle w:val="EndNoteBibliography"/>
        <w:ind w:left="720" w:hanging="720"/>
      </w:pPr>
      <w:bookmarkStart w:id="282" w:name="_ENREF_145"/>
      <w:r w:rsidRPr="005907C9">
        <w:t>145.</w:t>
      </w:r>
      <w:r w:rsidRPr="005907C9">
        <w:tab/>
        <w:t xml:space="preserve">Zhong M-L, Song Y-M, Zou C-C: </w:t>
      </w:r>
      <w:r w:rsidRPr="005907C9">
        <w:rPr>
          <w:b/>
        </w:rPr>
        <w:t>6q25.1-q25.3 Microdeletion in a Chinese Girl</w:t>
      </w:r>
      <w:r w:rsidRPr="005907C9">
        <w:t xml:space="preserve">. </w:t>
      </w:r>
      <w:r w:rsidRPr="005907C9">
        <w:rPr>
          <w:i/>
        </w:rPr>
        <w:t xml:space="preserve">J Clin Res Pediatr Endocrinol </w:t>
      </w:r>
      <w:r w:rsidRPr="005907C9">
        <w:t xml:space="preserve">2021, </w:t>
      </w:r>
      <w:r w:rsidRPr="005907C9">
        <w:rPr>
          <w:b/>
        </w:rPr>
        <w:t>13</w:t>
      </w:r>
      <w:r w:rsidRPr="005907C9">
        <w:t xml:space="preserve">(1):109-113 </w:t>
      </w:r>
      <w:hyperlink r:id="rId153" w:history="1">
        <w:r w:rsidRPr="005907C9">
          <w:rPr>
            <w:rStyle w:val="Hyperlink"/>
          </w:rPr>
          <w:t>https://doi.org/10.4274/jcrpe.galenos.2020.2020.0008</w:t>
        </w:r>
      </w:hyperlink>
      <w:r w:rsidRPr="005907C9">
        <w:t>.</w:t>
      </w:r>
      <w:bookmarkEnd w:id="282"/>
    </w:p>
    <w:p w14:paraId="420F5285" w14:textId="2B040A9C" w:rsidR="005907C9" w:rsidRPr="005907C9" w:rsidRDefault="005907C9" w:rsidP="005907C9">
      <w:pPr>
        <w:pStyle w:val="EndNoteBibliography"/>
        <w:ind w:left="720" w:hanging="720"/>
      </w:pPr>
      <w:bookmarkStart w:id="283" w:name="_ENREF_146"/>
      <w:r w:rsidRPr="005907C9">
        <w:lastRenderedPageBreak/>
        <w:t>146.</w:t>
      </w:r>
      <w:r w:rsidRPr="005907C9">
        <w:tab/>
        <w:t xml:space="preserve">Caselli R, Ballarati L, Vignoli A, Peron A, Recalcati MP, Catusi I, Larizza L, Giardino D: </w:t>
      </w:r>
      <w:r w:rsidRPr="005907C9">
        <w:rPr>
          <w:b/>
        </w:rPr>
        <w:t>7p22.1 microduplication syndrome: Clinical and molecular characterization of an adult case and review of the literatur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5, </w:t>
      </w:r>
      <w:r w:rsidRPr="005907C9">
        <w:rPr>
          <w:b/>
        </w:rPr>
        <w:t>58</w:t>
      </w:r>
      <w:r w:rsidRPr="005907C9">
        <w:t xml:space="preserve">(11):578-583 </w:t>
      </w:r>
      <w:hyperlink r:id="rId154" w:history="1">
        <w:r w:rsidRPr="005907C9">
          <w:rPr>
            <w:rStyle w:val="Hyperlink"/>
          </w:rPr>
          <w:t>https://doi.org/10.1016/j.ejmg.2015.08.003</w:t>
        </w:r>
      </w:hyperlink>
      <w:r w:rsidRPr="005907C9">
        <w:t>.</w:t>
      </w:r>
      <w:bookmarkEnd w:id="283"/>
    </w:p>
    <w:p w14:paraId="1AB5C620" w14:textId="2720560E" w:rsidR="005907C9" w:rsidRPr="005907C9" w:rsidRDefault="005907C9" w:rsidP="005907C9">
      <w:pPr>
        <w:pStyle w:val="EndNoteBibliography"/>
        <w:ind w:left="720" w:hanging="720"/>
      </w:pPr>
      <w:bookmarkStart w:id="284" w:name="_ENREF_147"/>
      <w:r w:rsidRPr="005907C9">
        <w:t>147.</w:t>
      </w:r>
      <w:r w:rsidRPr="005907C9">
        <w:tab/>
        <w:t>Shimojima K, Narai S, Togawa M, Doumoto T, Sangu N, Vanakker OM, de Paepe A, Edwards M, Whitehall J, Brescianini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7p22.1 microdeletions involving ACTB associated with developmental delay, short stature, and microcephaly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6, </w:t>
      </w:r>
      <w:r w:rsidRPr="005907C9">
        <w:rPr>
          <w:b/>
        </w:rPr>
        <w:t>59</w:t>
      </w:r>
      <w:r w:rsidRPr="005907C9">
        <w:t xml:space="preserve">(10):502-506 </w:t>
      </w:r>
      <w:hyperlink r:id="rId155" w:history="1">
        <w:r w:rsidRPr="005907C9">
          <w:rPr>
            <w:rStyle w:val="Hyperlink"/>
          </w:rPr>
          <w:t>https://doi.org/10.1016/j.ejmg.2016.09.008</w:t>
        </w:r>
      </w:hyperlink>
      <w:r w:rsidRPr="005907C9">
        <w:t>.</w:t>
      </w:r>
      <w:bookmarkEnd w:id="284"/>
    </w:p>
    <w:p w14:paraId="09B42965" w14:textId="716C17EF" w:rsidR="005907C9" w:rsidRPr="005907C9" w:rsidRDefault="005907C9" w:rsidP="005907C9">
      <w:pPr>
        <w:pStyle w:val="EndNoteBibliography"/>
        <w:ind w:left="720" w:hanging="720"/>
      </w:pPr>
      <w:bookmarkStart w:id="285" w:name="_ENREF_148"/>
      <w:r w:rsidRPr="005907C9">
        <w:t>148.</w:t>
      </w:r>
      <w:r w:rsidRPr="005907C9">
        <w:tab/>
        <w:t xml:space="preserve">Del Campo M, Antonell A, Magano LF, Muñoz FJ, Flores R, Bayés M, Pérez Jurado LA: </w:t>
      </w:r>
      <w:r w:rsidRPr="005907C9">
        <w:rPr>
          <w:b/>
        </w:rPr>
        <w:t>Hemizygosity at the NCF1 gene in patients with Williams-Beuren syndrome decreases their risk of hypertension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06, </w:t>
      </w:r>
      <w:r w:rsidRPr="005907C9">
        <w:rPr>
          <w:b/>
        </w:rPr>
        <w:t>78</w:t>
      </w:r>
      <w:r w:rsidRPr="005907C9">
        <w:t xml:space="preserve">(4):533-542 </w:t>
      </w:r>
      <w:hyperlink r:id="rId156" w:history="1">
        <w:r w:rsidRPr="005907C9">
          <w:rPr>
            <w:rStyle w:val="Hyperlink"/>
          </w:rPr>
          <w:t>https://doi.org/10.1086/501073</w:t>
        </w:r>
      </w:hyperlink>
      <w:r w:rsidRPr="005907C9">
        <w:t>.</w:t>
      </w:r>
      <w:bookmarkEnd w:id="285"/>
    </w:p>
    <w:p w14:paraId="6EBCC2F3" w14:textId="415D4366" w:rsidR="005907C9" w:rsidRPr="005907C9" w:rsidRDefault="005907C9" w:rsidP="005907C9">
      <w:pPr>
        <w:pStyle w:val="EndNoteBibliography"/>
        <w:ind w:left="720" w:hanging="720"/>
      </w:pPr>
      <w:bookmarkStart w:id="286" w:name="_ENREF_149"/>
      <w:r w:rsidRPr="005907C9">
        <w:t>149.</w:t>
      </w:r>
      <w:r w:rsidRPr="005907C9">
        <w:tab/>
        <w:t>Van der Aa N, Rooms L, Vandeweyer G, van den Ende J, Reyniers E, Fichera M, Romano C, Delle Chiaie B, Mortier G, Menten B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Fourteen new cases contribute to the characterization of the 7q11.23 microduplication syndrom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09, </w:t>
      </w:r>
      <w:r w:rsidRPr="005907C9">
        <w:rPr>
          <w:b/>
        </w:rPr>
        <w:t>52</w:t>
      </w:r>
      <w:r w:rsidRPr="005907C9">
        <w:t xml:space="preserve">(2):94-100 </w:t>
      </w:r>
      <w:hyperlink r:id="rId157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mg.2009.02.006</w:t>
        </w:r>
      </w:hyperlink>
      <w:r w:rsidRPr="005907C9">
        <w:t>.</w:t>
      </w:r>
      <w:bookmarkEnd w:id="286"/>
    </w:p>
    <w:p w14:paraId="5C8A477A" w14:textId="1715CE82" w:rsidR="005907C9" w:rsidRPr="005907C9" w:rsidRDefault="005907C9" w:rsidP="005907C9">
      <w:pPr>
        <w:pStyle w:val="EndNoteBibliography"/>
        <w:ind w:left="720" w:hanging="720"/>
      </w:pPr>
      <w:bookmarkStart w:id="287" w:name="_ENREF_150"/>
      <w:r w:rsidRPr="005907C9">
        <w:t>150.</w:t>
      </w:r>
      <w:r w:rsidRPr="005907C9">
        <w:tab/>
        <w:t>Ramocki MB, Bartnik M, Szafranski P, Kołodziejska KE, Xia Z, Bravo J, Miller GS, Rodriguez DL, Williams CA, Bader PI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current distal 7q11.23 deletion including HIP1 and YWHAG identified in patients with intellectual disabilities, epilepsy, and neurobehavioral problem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0, </w:t>
      </w:r>
      <w:r w:rsidRPr="005907C9">
        <w:rPr>
          <w:b/>
        </w:rPr>
        <w:t>87</w:t>
      </w:r>
      <w:r w:rsidRPr="005907C9">
        <w:t xml:space="preserve">(6):857-865 </w:t>
      </w:r>
      <w:hyperlink r:id="rId158" w:history="1">
        <w:r w:rsidRPr="005907C9">
          <w:rPr>
            <w:rStyle w:val="Hyperlink"/>
          </w:rPr>
          <w:t>https://doi.org/10.1016/j.ajhg.2010.10.019</w:t>
        </w:r>
      </w:hyperlink>
      <w:r w:rsidRPr="005907C9">
        <w:t>.</w:t>
      </w:r>
      <w:bookmarkEnd w:id="287"/>
    </w:p>
    <w:p w14:paraId="776DC964" w14:textId="12ACAA53" w:rsidR="005907C9" w:rsidRPr="005907C9" w:rsidRDefault="005907C9" w:rsidP="005907C9">
      <w:pPr>
        <w:pStyle w:val="EndNoteBibliography"/>
        <w:ind w:left="720" w:hanging="720"/>
      </w:pPr>
      <w:bookmarkStart w:id="288" w:name="_ENREF_151"/>
      <w:r w:rsidRPr="005907C9">
        <w:t>151.</w:t>
      </w:r>
      <w:r w:rsidRPr="005907C9">
        <w:tab/>
        <w:t xml:space="preserve">Faundes V, Santa María L, Morales P, Curotto B, Parraguez MM: </w:t>
      </w:r>
      <w:r w:rsidRPr="005907C9">
        <w:rPr>
          <w:b/>
        </w:rPr>
        <w:t>Distal 7q11.23 Duplication, an Emerging Microduplication Syndrome: A Case Report and Further Characterisation</w:t>
      </w:r>
      <w:r w:rsidRPr="005907C9">
        <w:t xml:space="preserve">. </w:t>
      </w:r>
      <w:r w:rsidRPr="005907C9">
        <w:rPr>
          <w:i/>
        </w:rPr>
        <w:t xml:space="preserve">Mol Syndromol </w:t>
      </w:r>
      <w:r w:rsidRPr="005907C9">
        <w:t xml:space="preserve">2016, </w:t>
      </w:r>
      <w:r w:rsidRPr="005907C9">
        <w:rPr>
          <w:b/>
        </w:rPr>
        <w:t>7</w:t>
      </w:r>
      <w:r w:rsidRPr="005907C9">
        <w:t xml:space="preserve">(5):287-291 </w:t>
      </w:r>
      <w:hyperlink r:id="rId159" w:history="1">
        <w:r w:rsidRPr="005907C9">
          <w:rPr>
            <w:rStyle w:val="Hyperlink"/>
          </w:rPr>
          <w:t>https://doi.org/10.1159/000448698</w:t>
        </w:r>
      </w:hyperlink>
      <w:r w:rsidRPr="005907C9">
        <w:t>.</w:t>
      </w:r>
      <w:bookmarkEnd w:id="288"/>
    </w:p>
    <w:p w14:paraId="6423B71C" w14:textId="49B1E34A" w:rsidR="005907C9" w:rsidRPr="005907C9" w:rsidRDefault="005907C9" w:rsidP="005907C9">
      <w:pPr>
        <w:pStyle w:val="EndNoteBibliography"/>
        <w:ind w:left="720" w:hanging="720"/>
      </w:pPr>
      <w:bookmarkStart w:id="289" w:name="_ENREF_152"/>
      <w:r w:rsidRPr="005907C9">
        <w:t>152.</w:t>
      </w:r>
      <w:r w:rsidRPr="005907C9">
        <w:tab/>
        <w:t xml:space="preserve">Porter MA, Dobson-Stone C, Kwok JBJ, Schofield PR, Beckett W, Tassabehji M: </w:t>
      </w:r>
      <w:r w:rsidRPr="005907C9">
        <w:rPr>
          <w:b/>
        </w:rPr>
        <w:t>A Role for Transcription Factor GTF2IRD2 in Executive Function in Williams-Beuren Syndrome</w:t>
      </w:r>
      <w:r w:rsidRPr="005907C9">
        <w:t xml:space="preserve">. </w:t>
      </w:r>
      <w:r w:rsidRPr="005907C9">
        <w:rPr>
          <w:i/>
        </w:rPr>
        <w:t xml:space="preserve">PLOS ONE </w:t>
      </w:r>
      <w:r w:rsidRPr="005907C9">
        <w:t xml:space="preserve">2012, </w:t>
      </w:r>
      <w:r w:rsidRPr="005907C9">
        <w:rPr>
          <w:b/>
        </w:rPr>
        <w:t>7</w:t>
      </w:r>
      <w:r w:rsidRPr="005907C9">
        <w:t xml:space="preserve">(10):e47457 </w:t>
      </w:r>
      <w:hyperlink r:id="rId160" w:history="1">
        <w:r w:rsidRPr="005907C9">
          <w:rPr>
            <w:rStyle w:val="Hyperlink"/>
          </w:rPr>
          <w:t>https://doi.org/10.1371/journal.pone.0047457</w:t>
        </w:r>
      </w:hyperlink>
      <w:r w:rsidRPr="005907C9">
        <w:t>.</w:t>
      </w:r>
      <w:bookmarkEnd w:id="289"/>
    </w:p>
    <w:p w14:paraId="6CE9A92F" w14:textId="77CC69DA" w:rsidR="005907C9" w:rsidRPr="005907C9" w:rsidRDefault="005907C9" w:rsidP="005907C9">
      <w:pPr>
        <w:pStyle w:val="EndNoteBibliography"/>
        <w:ind w:left="720" w:hanging="720"/>
      </w:pPr>
      <w:bookmarkStart w:id="290" w:name="_ENREF_153"/>
      <w:r w:rsidRPr="005907C9">
        <w:t>153.</w:t>
      </w:r>
      <w:r w:rsidRPr="005907C9">
        <w:tab/>
        <w:t>Komoike Y, Fujii K, Nishimura A, Hiraki Y, Hayashidani M, Shimojima K, Nishizawa T, Higashi K, Yasukawa K, Saitsu 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Zebrafish gene knockdowns imply roles for human YWHAG in infantile spasms and cardiomegaly</w:t>
      </w:r>
      <w:r w:rsidRPr="005907C9">
        <w:t xml:space="preserve">. </w:t>
      </w:r>
      <w:r w:rsidRPr="005907C9">
        <w:rPr>
          <w:i/>
        </w:rPr>
        <w:t xml:space="preserve">Genesis (New York, NY : 2000) </w:t>
      </w:r>
      <w:r w:rsidRPr="005907C9">
        <w:t xml:space="preserve">2010, </w:t>
      </w:r>
      <w:r w:rsidRPr="005907C9">
        <w:rPr>
          <w:b/>
        </w:rPr>
        <w:t>48</w:t>
      </w:r>
      <w:r w:rsidRPr="005907C9">
        <w:t xml:space="preserve">(4):233-243 </w:t>
      </w:r>
      <w:hyperlink r:id="rId161" w:history="1">
        <w:r w:rsidRPr="005907C9">
          <w:rPr>
            <w:rStyle w:val="Hyperlink"/>
          </w:rPr>
          <w:t>https://doi.org/10.1002/dvg.20607</w:t>
        </w:r>
      </w:hyperlink>
      <w:r w:rsidRPr="005907C9">
        <w:t>.</w:t>
      </w:r>
      <w:bookmarkEnd w:id="290"/>
    </w:p>
    <w:p w14:paraId="5B518E3F" w14:textId="6A9C8C0B" w:rsidR="005907C9" w:rsidRPr="005907C9" w:rsidRDefault="005907C9" w:rsidP="005907C9">
      <w:pPr>
        <w:pStyle w:val="EndNoteBibliography"/>
        <w:ind w:left="720" w:hanging="720"/>
      </w:pPr>
      <w:bookmarkStart w:id="291" w:name="_ENREF_154"/>
      <w:r w:rsidRPr="005907C9">
        <w:t>154.</w:t>
      </w:r>
      <w:r w:rsidRPr="005907C9">
        <w:tab/>
        <w:t xml:space="preserve">Velinov M, Ahmad A, Brown-Kipphut B, Shafiq M, Blau J, Cooma R, Roth P, Iqbal MA: </w:t>
      </w:r>
      <w:r w:rsidRPr="005907C9">
        <w:rPr>
          <w:b/>
        </w:rPr>
        <w:t>A 0.7 Mb de novo duplication at 7q21.3 including the genes DLX5 and DLX6 in a patient with split-hand/split-foot malforma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12):3201-3206 </w:t>
      </w:r>
      <w:hyperlink r:id="rId162" w:history="1">
        <w:r w:rsidRPr="005907C9">
          <w:rPr>
            <w:rStyle w:val="Hyperlink"/>
          </w:rPr>
          <w:t>https://doi.org/10.1002/ajmg.a.35644</w:t>
        </w:r>
      </w:hyperlink>
      <w:r w:rsidRPr="005907C9">
        <w:t>.</w:t>
      </w:r>
      <w:bookmarkEnd w:id="291"/>
    </w:p>
    <w:p w14:paraId="63C47D13" w14:textId="36051D18" w:rsidR="005907C9" w:rsidRPr="005907C9" w:rsidRDefault="005907C9" w:rsidP="005907C9">
      <w:pPr>
        <w:pStyle w:val="EndNoteBibliography"/>
        <w:ind w:left="720" w:hanging="720"/>
      </w:pPr>
      <w:bookmarkStart w:id="292" w:name="_ENREF_155"/>
      <w:r w:rsidRPr="005907C9">
        <w:t>155.</w:t>
      </w:r>
      <w:r w:rsidRPr="005907C9">
        <w:tab/>
        <w:t xml:space="preserve">Rattanasopha S, Tongkobpetch S, Srichomthong C, Kitidumrongsook P, Suphapeetiporn K, Shotelersuk V: </w:t>
      </w:r>
      <w:r w:rsidRPr="005907C9">
        <w:rPr>
          <w:b/>
        </w:rPr>
        <w:t>Absent expression of the osteoblast-specific maternally imprinted genes, DLX5 and DLX6, causes split hand/split foot malformation type I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4, </w:t>
      </w:r>
      <w:r w:rsidRPr="005907C9">
        <w:rPr>
          <w:b/>
        </w:rPr>
        <w:t>51</w:t>
      </w:r>
      <w:r w:rsidRPr="005907C9">
        <w:t xml:space="preserve">(12):817-823 </w:t>
      </w:r>
      <w:hyperlink r:id="rId163" w:history="1">
        <w:r w:rsidRPr="005907C9">
          <w:rPr>
            <w:rStyle w:val="Hyperlink"/>
          </w:rPr>
          <w:t>https://doi.org/10.1136/jmedgenet-2014-102576</w:t>
        </w:r>
      </w:hyperlink>
      <w:r w:rsidRPr="005907C9">
        <w:t>.</w:t>
      </w:r>
      <w:bookmarkEnd w:id="292"/>
    </w:p>
    <w:p w14:paraId="7087BC14" w14:textId="5EE2FB09" w:rsidR="005907C9" w:rsidRPr="005907C9" w:rsidRDefault="005907C9" w:rsidP="005907C9">
      <w:pPr>
        <w:pStyle w:val="EndNoteBibliography"/>
        <w:ind w:left="720" w:hanging="720"/>
      </w:pPr>
      <w:bookmarkStart w:id="293" w:name="_ENREF_156"/>
      <w:r w:rsidRPr="005907C9">
        <w:t>156.</w:t>
      </w:r>
      <w:r w:rsidRPr="005907C9">
        <w:tab/>
        <w:t>Tayebi N, Jamsheer A, Flöttmann R, Sowinska-Seidler A, Doelken SC, Oehl-Jaschkowitz B, Hülsemann W, Habenicht R, Klopocki E, Mundlos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eletions of exons with regulatory activity at the DYNC1I1 locus are associated with split-hand/split-foot malformation: array CGH screening of 134 unrelated families</w:t>
      </w:r>
      <w:r w:rsidRPr="005907C9">
        <w:t xml:space="preserve">. </w:t>
      </w:r>
      <w:r w:rsidRPr="005907C9">
        <w:rPr>
          <w:i/>
        </w:rPr>
        <w:t xml:space="preserve">Orphanet J Rare Dis </w:t>
      </w:r>
      <w:r w:rsidRPr="005907C9">
        <w:t xml:space="preserve">2014, </w:t>
      </w:r>
      <w:r w:rsidRPr="005907C9">
        <w:rPr>
          <w:b/>
        </w:rPr>
        <w:t>9</w:t>
      </w:r>
      <w:r w:rsidRPr="005907C9">
        <w:t xml:space="preserve">:108 </w:t>
      </w:r>
      <w:hyperlink r:id="rId164" w:history="1">
        <w:r w:rsidRPr="005907C9">
          <w:rPr>
            <w:rStyle w:val="Hyperlink"/>
          </w:rPr>
          <w:t>https://doi.org/10.1186/s13023-014-0108-6</w:t>
        </w:r>
      </w:hyperlink>
      <w:r w:rsidRPr="005907C9">
        <w:t>.</w:t>
      </w:r>
      <w:bookmarkEnd w:id="293"/>
    </w:p>
    <w:p w14:paraId="758FE8E5" w14:textId="717F47B0" w:rsidR="005907C9" w:rsidRPr="005907C9" w:rsidRDefault="005907C9" w:rsidP="005907C9">
      <w:pPr>
        <w:pStyle w:val="EndNoteBibliography"/>
        <w:ind w:left="720" w:hanging="720"/>
      </w:pPr>
      <w:bookmarkStart w:id="294" w:name="_ENREF_157"/>
      <w:r w:rsidRPr="005907C9">
        <w:t>157.</w:t>
      </w:r>
      <w:r w:rsidRPr="005907C9">
        <w:tab/>
        <w:t xml:space="preserve">Delgado S, Velinov M: </w:t>
      </w:r>
      <w:r w:rsidRPr="005907C9">
        <w:rPr>
          <w:b/>
        </w:rPr>
        <w:t>7q21.3 Deletion involving enhancer sequences within the gene DYNC1I1 presents with intellectual disability and split hand-split foot malformation with decreased penetrance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5, </w:t>
      </w:r>
      <w:r w:rsidRPr="005907C9">
        <w:rPr>
          <w:b/>
        </w:rPr>
        <w:t>8</w:t>
      </w:r>
      <w:r w:rsidRPr="005907C9">
        <w:t xml:space="preserve">:37-37 </w:t>
      </w:r>
      <w:hyperlink r:id="rId165" w:history="1">
        <w:r w:rsidRPr="005907C9">
          <w:rPr>
            <w:rStyle w:val="Hyperlink"/>
          </w:rPr>
          <w:t>https://doi.org/10.1186/s13039-015-0139-2</w:t>
        </w:r>
      </w:hyperlink>
      <w:r w:rsidRPr="005907C9">
        <w:t>.</w:t>
      </w:r>
      <w:bookmarkEnd w:id="294"/>
    </w:p>
    <w:p w14:paraId="770A87B1" w14:textId="689FDB13" w:rsidR="005907C9" w:rsidRPr="005907C9" w:rsidRDefault="005907C9" w:rsidP="005907C9">
      <w:pPr>
        <w:pStyle w:val="EndNoteBibliography"/>
        <w:ind w:left="720" w:hanging="720"/>
      </w:pPr>
      <w:bookmarkStart w:id="295" w:name="_ENREF_158"/>
      <w:r w:rsidRPr="005907C9">
        <w:t>158.</w:t>
      </w:r>
      <w:r w:rsidRPr="005907C9">
        <w:tab/>
        <w:t xml:space="preserve">Rasmussen MB, Kreiborg S, Jensen P, Bak M, Mang Y, Lodahl M, Budtz-Jørgensen E, Tommerup N, Tranebjærg L, Rendtorff ND: </w:t>
      </w:r>
      <w:r w:rsidRPr="005907C9">
        <w:rPr>
          <w:b/>
        </w:rPr>
        <w:t>Phenotypic subregions within the split-hand/foot malformation 1 locus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6, </w:t>
      </w:r>
      <w:r w:rsidRPr="005907C9">
        <w:rPr>
          <w:b/>
        </w:rPr>
        <w:t>135</w:t>
      </w:r>
      <w:r w:rsidRPr="005907C9">
        <w:t xml:space="preserve">(3):345-357 </w:t>
      </w:r>
      <w:hyperlink r:id="rId166" w:history="1">
        <w:r w:rsidRPr="005907C9">
          <w:rPr>
            <w:rStyle w:val="Hyperlink"/>
          </w:rPr>
          <w:t>https://doi.org/10.1007/s00439-016-1635-0</w:t>
        </w:r>
      </w:hyperlink>
      <w:r w:rsidRPr="005907C9">
        <w:t>.</w:t>
      </w:r>
      <w:bookmarkEnd w:id="295"/>
    </w:p>
    <w:p w14:paraId="36B01B46" w14:textId="0F0D0381" w:rsidR="005907C9" w:rsidRPr="005907C9" w:rsidRDefault="005907C9" w:rsidP="005907C9">
      <w:pPr>
        <w:pStyle w:val="EndNoteBibliography"/>
        <w:ind w:left="720" w:hanging="720"/>
      </w:pPr>
      <w:bookmarkStart w:id="296" w:name="_ENREF_159"/>
      <w:r w:rsidRPr="005907C9">
        <w:t>159.</w:t>
      </w:r>
      <w:r w:rsidRPr="005907C9">
        <w:tab/>
        <w:t xml:space="preserve">Lehman AM, Friedman JM, Chai D, Zahir FR, Marra MA, Prisman L, Tsang E, Eydoux P, Armstrong L: </w:t>
      </w:r>
      <w:r w:rsidRPr="005907C9">
        <w:rPr>
          <w:b/>
        </w:rPr>
        <w:t>A characteristic syndrome associated with microduplication of 8q12, inclusive of CHD7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09, </w:t>
      </w:r>
      <w:r w:rsidRPr="005907C9">
        <w:rPr>
          <w:b/>
        </w:rPr>
        <w:t>52</w:t>
      </w:r>
      <w:r w:rsidRPr="005907C9">
        <w:t xml:space="preserve">(6):436-439 </w:t>
      </w:r>
      <w:hyperlink r:id="rId167" w:history="1">
        <w:r w:rsidRPr="005907C9">
          <w:rPr>
            <w:rStyle w:val="Hyperlink"/>
          </w:rPr>
          <w:t>https://doi.org/10.1016/j.ejmg.2009.09.006</w:t>
        </w:r>
      </w:hyperlink>
      <w:r w:rsidRPr="005907C9">
        <w:t>.</w:t>
      </w:r>
      <w:bookmarkEnd w:id="296"/>
    </w:p>
    <w:p w14:paraId="45723D44" w14:textId="709F8C4F" w:rsidR="005907C9" w:rsidRPr="005907C9" w:rsidRDefault="005907C9" w:rsidP="005907C9">
      <w:pPr>
        <w:pStyle w:val="EndNoteBibliography"/>
        <w:ind w:left="720" w:hanging="720"/>
      </w:pPr>
      <w:bookmarkStart w:id="297" w:name="_ENREF_160"/>
      <w:r w:rsidRPr="005907C9">
        <w:t>160.</w:t>
      </w:r>
      <w:r w:rsidRPr="005907C9">
        <w:tab/>
        <w:t>Amouroux C, Vincent M, Blanchet P, Puechberty J, Schneider A, Chaze AM, Girard M, Tournaire M, Jorgensen C, Morin D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uplication 8q12: confirmation of a novel recognizable phenotype with duane retraction syndrome and developmental delay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2, </w:t>
      </w:r>
      <w:r w:rsidRPr="005907C9">
        <w:rPr>
          <w:b/>
        </w:rPr>
        <w:t>20</w:t>
      </w:r>
      <w:r w:rsidRPr="005907C9">
        <w:t xml:space="preserve">(5):580-583 </w:t>
      </w:r>
      <w:hyperlink r:id="rId168" w:history="1">
        <w:r w:rsidRPr="005907C9">
          <w:rPr>
            <w:rStyle w:val="Hyperlink"/>
          </w:rPr>
          <w:t>https://doi.org/10.1038/ejhg.2011.243</w:t>
        </w:r>
      </w:hyperlink>
      <w:r w:rsidRPr="005907C9">
        <w:t>.</w:t>
      </w:r>
      <w:bookmarkEnd w:id="297"/>
    </w:p>
    <w:p w14:paraId="72BA4738" w14:textId="152571FC" w:rsidR="005907C9" w:rsidRPr="005907C9" w:rsidRDefault="005907C9" w:rsidP="005907C9">
      <w:pPr>
        <w:pStyle w:val="EndNoteBibliography"/>
        <w:ind w:left="720" w:hanging="720"/>
      </w:pPr>
      <w:bookmarkStart w:id="298" w:name="_ENREF_161"/>
      <w:r w:rsidRPr="005907C9">
        <w:t>161.</w:t>
      </w:r>
      <w:r w:rsidRPr="005907C9">
        <w:tab/>
        <w:t xml:space="preserve">Luo H, Xie L, Wang SZ, Chen JL, Huang C, Wang J, Yang JF, Zhang WZ, Yang YF, Tan ZP: </w:t>
      </w:r>
      <w:r w:rsidRPr="005907C9">
        <w:rPr>
          <w:b/>
        </w:rPr>
        <w:t>Duplication of 8q12 encompassing CHD7 is associated with a distinct phenotype but without duane anomaly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2, </w:t>
      </w:r>
      <w:r w:rsidRPr="005907C9">
        <w:rPr>
          <w:b/>
        </w:rPr>
        <w:t>55</w:t>
      </w:r>
      <w:r w:rsidRPr="005907C9">
        <w:t xml:space="preserve">(11):646-649 </w:t>
      </w:r>
      <w:hyperlink r:id="rId169" w:history="1">
        <w:r w:rsidRPr="005907C9">
          <w:rPr>
            <w:rStyle w:val="Hyperlink"/>
          </w:rPr>
          <w:t>https://doi.org/10.1016/j.ejmg.2012.07.006</w:t>
        </w:r>
      </w:hyperlink>
      <w:r w:rsidRPr="005907C9">
        <w:t>.</w:t>
      </w:r>
      <w:bookmarkEnd w:id="298"/>
    </w:p>
    <w:p w14:paraId="08E26137" w14:textId="7D2E140D" w:rsidR="005907C9" w:rsidRPr="005907C9" w:rsidRDefault="005907C9" w:rsidP="005907C9">
      <w:pPr>
        <w:pStyle w:val="EndNoteBibliography"/>
        <w:ind w:left="720" w:hanging="720"/>
      </w:pPr>
      <w:bookmarkStart w:id="299" w:name="_ENREF_162"/>
      <w:r w:rsidRPr="005907C9">
        <w:t>162.</w:t>
      </w:r>
      <w:r w:rsidRPr="005907C9">
        <w:tab/>
        <w:t xml:space="preserve">Baroncini A, Bertuzzo S, Quarantini R, Ricciardelli P, Giorda R, Bonaglia MC: </w:t>
      </w:r>
      <w:r w:rsidRPr="005907C9">
        <w:rPr>
          <w:b/>
        </w:rPr>
        <w:t>8q12 microduplication including CHD7: clinical report on a new patient with Duane retraction syndrome type 3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3, </w:t>
      </w:r>
      <w:r w:rsidRPr="005907C9">
        <w:rPr>
          <w:b/>
        </w:rPr>
        <w:t>6</w:t>
      </w:r>
      <w:r w:rsidRPr="005907C9">
        <w:t xml:space="preserve">(1):49-49 </w:t>
      </w:r>
      <w:hyperlink r:id="rId170" w:history="1">
        <w:r w:rsidRPr="005907C9">
          <w:rPr>
            <w:rStyle w:val="Hyperlink"/>
          </w:rPr>
          <w:t>https://doi.org/10.1186/1755-8166-6-49</w:t>
        </w:r>
      </w:hyperlink>
      <w:r w:rsidRPr="005907C9">
        <w:t>.</w:t>
      </w:r>
      <w:bookmarkEnd w:id="299"/>
    </w:p>
    <w:p w14:paraId="131F53F7" w14:textId="7F167194" w:rsidR="005907C9" w:rsidRPr="005907C9" w:rsidRDefault="005907C9" w:rsidP="005907C9">
      <w:pPr>
        <w:pStyle w:val="EndNoteBibliography"/>
        <w:ind w:left="720" w:hanging="720"/>
      </w:pPr>
      <w:bookmarkStart w:id="300" w:name="_ENREF_163"/>
      <w:r w:rsidRPr="005907C9">
        <w:t>163.</w:t>
      </w:r>
      <w:r w:rsidRPr="005907C9">
        <w:tab/>
        <w:t xml:space="preserve">Palumbo O, Palumbo P, Stallone R, Palladino T, Zelante L, Carella M: </w:t>
      </w:r>
      <w:r w:rsidRPr="005907C9">
        <w:rPr>
          <w:b/>
        </w:rPr>
        <w:t>8q12.1q12.3 de novo microdeletion involving the CHD7 gene in a patient without the major features of CHARGE syndrome: Case report and critical review of the literature</w:t>
      </w:r>
      <w:r w:rsidRPr="005907C9">
        <w:t xml:space="preserve">. </w:t>
      </w:r>
      <w:r w:rsidRPr="005907C9">
        <w:rPr>
          <w:i/>
        </w:rPr>
        <w:t xml:space="preserve">Gene </w:t>
      </w:r>
      <w:r w:rsidRPr="005907C9">
        <w:t xml:space="preserve">2013, </w:t>
      </w:r>
      <w:r w:rsidRPr="005907C9">
        <w:rPr>
          <w:b/>
        </w:rPr>
        <w:t>513</w:t>
      </w:r>
      <w:r w:rsidRPr="005907C9">
        <w:t xml:space="preserve">(1):209-213 </w:t>
      </w:r>
      <w:hyperlink r:id="rId17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gene.2012.09.132</w:t>
        </w:r>
      </w:hyperlink>
      <w:r w:rsidRPr="005907C9">
        <w:t>.</w:t>
      </w:r>
      <w:bookmarkEnd w:id="300"/>
    </w:p>
    <w:p w14:paraId="0DDC8CFC" w14:textId="59794979" w:rsidR="005907C9" w:rsidRPr="005907C9" w:rsidRDefault="005907C9" w:rsidP="005907C9">
      <w:pPr>
        <w:pStyle w:val="EndNoteBibliography"/>
        <w:ind w:left="720" w:hanging="720"/>
      </w:pPr>
      <w:bookmarkStart w:id="301" w:name="_ENREF_164"/>
      <w:r w:rsidRPr="005907C9">
        <w:t>164.</w:t>
      </w:r>
      <w:r w:rsidRPr="005907C9">
        <w:tab/>
        <w:t xml:space="preserve">Isidor B, Hamel A, Plasschaert F, Claus L, Mercier JM, Mortier GR, Leroy JG, Verloes A, David A: </w:t>
      </w:r>
      <w:r w:rsidRPr="005907C9">
        <w:rPr>
          <w:b/>
        </w:rPr>
        <w:t>Mesomelic dysplasia with acral synostoses Verloes-David-Pfeiffer type: follow-up study documents progressive clinical cours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10):2220-2225 </w:t>
      </w:r>
      <w:hyperlink r:id="rId172" w:history="1">
        <w:r w:rsidRPr="005907C9">
          <w:rPr>
            <w:rStyle w:val="Hyperlink"/>
          </w:rPr>
          <w:t>https://doi.org/10.1002/ajmg.a.32926</w:t>
        </w:r>
      </w:hyperlink>
      <w:r w:rsidRPr="005907C9">
        <w:t>.</w:t>
      </w:r>
      <w:bookmarkEnd w:id="301"/>
    </w:p>
    <w:p w14:paraId="02DE3685" w14:textId="6A72041A" w:rsidR="005907C9" w:rsidRPr="005907C9" w:rsidRDefault="005907C9" w:rsidP="005907C9">
      <w:pPr>
        <w:pStyle w:val="EndNoteBibliography"/>
        <w:ind w:left="720" w:hanging="720"/>
      </w:pPr>
      <w:bookmarkStart w:id="302" w:name="_ENREF_165"/>
      <w:r w:rsidRPr="005907C9">
        <w:t>165.</w:t>
      </w:r>
      <w:r w:rsidRPr="005907C9">
        <w:tab/>
        <w:t>Isidor B, Pichon O, Redon R, Day-Salvatore D, Hamel A, Siwicka KA, Bitner-Glindzicz M, Heymann D, Kjellén L, Kraus 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esomelia-synostoses syndrome results from deletion of SULF1 and SLCO5A1 genes at 8q13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0, </w:t>
      </w:r>
      <w:r w:rsidRPr="005907C9">
        <w:rPr>
          <w:b/>
        </w:rPr>
        <w:t>87</w:t>
      </w:r>
      <w:r w:rsidRPr="005907C9">
        <w:t xml:space="preserve">(1):95-100 </w:t>
      </w:r>
      <w:hyperlink r:id="rId173" w:history="1">
        <w:r w:rsidRPr="005907C9">
          <w:rPr>
            <w:rStyle w:val="Hyperlink"/>
          </w:rPr>
          <w:t>https://doi.org/10.1016/j.ajhg.2010.05.012</w:t>
        </w:r>
      </w:hyperlink>
      <w:r w:rsidRPr="005907C9">
        <w:t>.</w:t>
      </w:r>
      <w:bookmarkEnd w:id="302"/>
    </w:p>
    <w:p w14:paraId="7E613C32" w14:textId="6C13A383" w:rsidR="005907C9" w:rsidRPr="005907C9" w:rsidRDefault="005907C9" w:rsidP="005907C9">
      <w:pPr>
        <w:pStyle w:val="EndNoteBibliography"/>
        <w:ind w:left="720" w:hanging="720"/>
      </w:pPr>
      <w:bookmarkStart w:id="303" w:name="_ENREF_166"/>
      <w:r w:rsidRPr="005907C9">
        <w:t>166.</w:t>
      </w:r>
      <w:r w:rsidRPr="005907C9">
        <w:tab/>
        <w:t xml:space="preserve">Hamilton MJ, Sarkar A, Dixit A, Marder E: </w:t>
      </w:r>
      <w:r w:rsidRPr="005907C9">
        <w:rPr>
          <w:b/>
        </w:rPr>
        <w:t>Phenotypes of 8q13.2-q13.3 microdeletion: Case report and literature review of an emerging recurrent microdeletion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</w:t>
      </w:r>
      <w:r w:rsidRPr="005907C9">
        <w:t xml:space="preserve">(3):804-808 </w:t>
      </w:r>
      <w:hyperlink r:id="rId174" w:history="1">
        <w:r w:rsidRPr="005907C9">
          <w:rPr>
            <w:rStyle w:val="Hyperlink"/>
          </w:rPr>
          <w:t>https://doi.org/10.1002/ajmg.a.37497</w:t>
        </w:r>
      </w:hyperlink>
      <w:r w:rsidRPr="005907C9">
        <w:t>.</w:t>
      </w:r>
      <w:bookmarkEnd w:id="303"/>
    </w:p>
    <w:p w14:paraId="0285037E" w14:textId="390733F2" w:rsidR="005907C9" w:rsidRPr="005907C9" w:rsidRDefault="005907C9" w:rsidP="005907C9">
      <w:pPr>
        <w:pStyle w:val="EndNoteBibliography"/>
        <w:ind w:left="720" w:hanging="720"/>
      </w:pPr>
      <w:bookmarkStart w:id="304" w:name="_ENREF_167"/>
      <w:r w:rsidRPr="005907C9">
        <w:lastRenderedPageBreak/>
        <w:t>167.</w:t>
      </w:r>
      <w:r w:rsidRPr="005907C9">
        <w:tab/>
        <w:t>Palomares M, Delicado A, Mansilla E, de Torres ML, Vallespín E, Fernandez L, Martinez-Glez V, García-Miñaur S, Nevado J, Simarro F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haracterization of a 8q21.11 microdeletion syndrome associated with intellectual disability and a recognizable phenotype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1, </w:t>
      </w:r>
      <w:r w:rsidRPr="005907C9">
        <w:rPr>
          <w:b/>
        </w:rPr>
        <w:t>89</w:t>
      </w:r>
      <w:r w:rsidRPr="005907C9">
        <w:t xml:space="preserve">(2):295-301 </w:t>
      </w:r>
      <w:hyperlink r:id="rId175" w:history="1">
        <w:r w:rsidRPr="005907C9">
          <w:rPr>
            <w:rStyle w:val="Hyperlink"/>
          </w:rPr>
          <w:t>https://doi.org/10.1016/j.ajhg.2011.06.012</w:t>
        </w:r>
      </w:hyperlink>
      <w:r w:rsidRPr="005907C9">
        <w:t>.</w:t>
      </w:r>
      <w:bookmarkEnd w:id="304"/>
    </w:p>
    <w:p w14:paraId="22BD154E" w14:textId="0251A9A7" w:rsidR="005907C9" w:rsidRPr="005907C9" w:rsidRDefault="005907C9" w:rsidP="005907C9">
      <w:pPr>
        <w:pStyle w:val="EndNoteBibliography"/>
        <w:ind w:left="720" w:hanging="720"/>
      </w:pPr>
      <w:bookmarkStart w:id="305" w:name="_ENREF_168"/>
      <w:r w:rsidRPr="005907C9">
        <w:t>168.</w:t>
      </w:r>
      <w:r w:rsidRPr="005907C9">
        <w:tab/>
        <w:t xml:space="preserve">Niyazov D, Africk D: </w:t>
      </w:r>
      <w:r w:rsidRPr="005907C9">
        <w:rPr>
          <w:b/>
        </w:rPr>
        <w:t>Mitochondrial Dysfunction in a Patient with 8q21.11 Deletion and Charcot-Marie-Tooth Disease Type 2K due to GDAP1 Haploinsufficiency</w:t>
      </w:r>
      <w:r w:rsidRPr="005907C9">
        <w:t xml:space="preserve">. </w:t>
      </w:r>
      <w:r w:rsidRPr="005907C9">
        <w:rPr>
          <w:i/>
        </w:rPr>
        <w:t xml:space="preserve">Mol Syndromol </w:t>
      </w:r>
      <w:r w:rsidRPr="005907C9">
        <w:t xml:space="preserve">2015, </w:t>
      </w:r>
      <w:r w:rsidRPr="005907C9">
        <w:rPr>
          <w:b/>
        </w:rPr>
        <w:t>6</w:t>
      </w:r>
      <w:r w:rsidRPr="005907C9">
        <w:t xml:space="preserve">(4):204-206 </w:t>
      </w:r>
      <w:hyperlink r:id="rId176" w:history="1">
        <w:r w:rsidRPr="005907C9">
          <w:rPr>
            <w:rStyle w:val="Hyperlink"/>
          </w:rPr>
          <w:t>https://doi.org/10.1159/000440660</w:t>
        </w:r>
      </w:hyperlink>
      <w:r w:rsidRPr="005907C9">
        <w:t>.</w:t>
      </w:r>
      <w:bookmarkEnd w:id="305"/>
    </w:p>
    <w:p w14:paraId="31317A3E" w14:textId="55F915DF" w:rsidR="005907C9" w:rsidRPr="005907C9" w:rsidRDefault="005907C9" w:rsidP="005907C9">
      <w:pPr>
        <w:pStyle w:val="EndNoteBibliography"/>
        <w:ind w:left="720" w:hanging="720"/>
      </w:pPr>
      <w:bookmarkStart w:id="306" w:name="_ENREF_169"/>
      <w:r w:rsidRPr="005907C9">
        <w:t>169.</w:t>
      </w:r>
      <w:r w:rsidRPr="005907C9">
        <w:tab/>
        <w:t xml:space="preserve">Quintela I, Barros F, Castro-Gago M, Carracedo A, Eiris J: </w:t>
      </w:r>
      <w:r w:rsidRPr="005907C9">
        <w:rPr>
          <w:b/>
        </w:rPr>
        <w:t>Clinical characterization of a male patient with the recently described 8q21.11 microdeletion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</w:t>
      </w:r>
      <w:r w:rsidRPr="005907C9">
        <w:t xml:space="preserve">(6):1369-1373 </w:t>
      </w:r>
      <w:hyperlink r:id="rId177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038</w:t>
        </w:r>
      </w:hyperlink>
      <w:r w:rsidRPr="005907C9">
        <w:t>.</w:t>
      </w:r>
      <w:bookmarkEnd w:id="306"/>
    </w:p>
    <w:p w14:paraId="619F6613" w14:textId="1CB1C711" w:rsidR="005907C9" w:rsidRPr="005907C9" w:rsidRDefault="005907C9" w:rsidP="005907C9">
      <w:pPr>
        <w:pStyle w:val="EndNoteBibliography"/>
        <w:ind w:left="720" w:hanging="720"/>
      </w:pPr>
      <w:bookmarkStart w:id="307" w:name="_ENREF_170"/>
      <w:r w:rsidRPr="005907C9">
        <w:t>170.</w:t>
      </w:r>
      <w:r w:rsidRPr="005907C9">
        <w:tab/>
        <w:t xml:space="preserve">Happ H, Schilter KF, Weh E, Reis LM, Semina EV: </w:t>
      </w:r>
      <w:r w:rsidRPr="005907C9">
        <w:rPr>
          <w:b/>
        </w:rPr>
        <w:t>8q21.11 microdeletion in two patients with syndromic peters anomaly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</w:t>
      </w:r>
      <w:r w:rsidRPr="005907C9">
        <w:t xml:space="preserve">(9):2471-2475 </w:t>
      </w:r>
      <w:hyperlink r:id="rId178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840</w:t>
        </w:r>
      </w:hyperlink>
      <w:r w:rsidRPr="005907C9">
        <w:t>.</w:t>
      </w:r>
      <w:bookmarkEnd w:id="307"/>
    </w:p>
    <w:p w14:paraId="292CE0F7" w14:textId="6BABBE52" w:rsidR="005907C9" w:rsidRPr="005907C9" w:rsidRDefault="005907C9" w:rsidP="005907C9">
      <w:pPr>
        <w:pStyle w:val="EndNoteBibliography"/>
        <w:ind w:left="720" w:hanging="720"/>
      </w:pPr>
      <w:bookmarkStart w:id="308" w:name="_ENREF_171"/>
      <w:r w:rsidRPr="005907C9">
        <w:t>171.</w:t>
      </w:r>
      <w:r w:rsidRPr="005907C9">
        <w:tab/>
        <w:t xml:space="preserve">Raas-Rothschild A, Dijkhuizen T, Sikkema-Raddatz B, Werner M, Dagan J, Abeliovich D, Lerer I: </w:t>
      </w:r>
      <w:r w:rsidRPr="005907C9">
        <w:rPr>
          <w:b/>
        </w:rPr>
        <w:t>The 8q22.1 microdeletion syndrome or Nablus mask-like facial syndrome: report on two patients and review of the literatur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09, </w:t>
      </w:r>
      <w:r w:rsidRPr="005907C9">
        <w:rPr>
          <w:b/>
        </w:rPr>
        <w:t>52</w:t>
      </w:r>
      <w:r w:rsidRPr="005907C9">
        <w:t xml:space="preserve">(2-3):140-144 </w:t>
      </w:r>
      <w:hyperlink r:id="rId179" w:history="1">
        <w:r w:rsidRPr="005907C9">
          <w:rPr>
            <w:rStyle w:val="Hyperlink"/>
          </w:rPr>
          <w:t>https://doi.org/10.1016/j.ejmg.2009.03.011</w:t>
        </w:r>
      </w:hyperlink>
      <w:r w:rsidRPr="005907C9">
        <w:t>.</w:t>
      </w:r>
      <w:bookmarkEnd w:id="308"/>
    </w:p>
    <w:p w14:paraId="321845E5" w14:textId="2BC8443A" w:rsidR="005907C9" w:rsidRPr="005907C9" w:rsidRDefault="005907C9" w:rsidP="005907C9">
      <w:pPr>
        <w:pStyle w:val="EndNoteBibliography"/>
        <w:ind w:left="720" w:hanging="720"/>
      </w:pPr>
      <w:bookmarkStart w:id="309" w:name="_ENREF_172"/>
      <w:r w:rsidRPr="005907C9">
        <w:t>172.</w:t>
      </w:r>
      <w:r w:rsidRPr="005907C9">
        <w:tab/>
        <w:t xml:space="preserve">Jain S, Yang P, Farrell SA: </w:t>
      </w:r>
      <w:r w:rsidRPr="005907C9">
        <w:rPr>
          <w:b/>
        </w:rPr>
        <w:t>A case of 8q22.1 microdeletion without the Nablus mask-like facial syndrome phenotyp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0, </w:t>
      </w:r>
      <w:r w:rsidRPr="005907C9">
        <w:rPr>
          <w:b/>
        </w:rPr>
        <w:t>53</w:t>
      </w:r>
      <w:r w:rsidRPr="005907C9">
        <w:t xml:space="preserve">(2):108-110 </w:t>
      </w:r>
      <w:hyperlink r:id="rId180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mg.2009.12.006</w:t>
        </w:r>
      </w:hyperlink>
      <w:r w:rsidRPr="005907C9">
        <w:t>.</w:t>
      </w:r>
      <w:bookmarkEnd w:id="309"/>
    </w:p>
    <w:p w14:paraId="1194331D" w14:textId="4EA07CB6" w:rsidR="005907C9" w:rsidRPr="005907C9" w:rsidRDefault="005907C9" w:rsidP="005907C9">
      <w:pPr>
        <w:pStyle w:val="EndNoteBibliography"/>
        <w:ind w:left="720" w:hanging="720"/>
      </w:pPr>
      <w:bookmarkStart w:id="310" w:name="_ENREF_173"/>
      <w:r w:rsidRPr="005907C9">
        <w:t>173.</w:t>
      </w:r>
      <w:r w:rsidRPr="005907C9">
        <w:tab/>
        <w:t>Allanson J, Smith A, Hare H, Albrecht B, Bijlsma E, Dallapiccola B, Donti E, Fitzpatrick D, Isidor B, Lachlan K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Nablus mask-like facial syndrome: deletion of chromosome 8q22.1 is necessary but not sufficient to cause the phenotyp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9):2091-2099 </w:t>
      </w:r>
      <w:hyperlink r:id="rId181" w:history="1">
        <w:r w:rsidRPr="005907C9">
          <w:rPr>
            <w:rStyle w:val="Hyperlink"/>
          </w:rPr>
          <w:t>https://doi.org/10.1002/ajmg.a.35446</w:t>
        </w:r>
      </w:hyperlink>
      <w:r w:rsidRPr="005907C9">
        <w:t>.</w:t>
      </w:r>
      <w:bookmarkEnd w:id="310"/>
    </w:p>
    <w:p w14:paraId="675F6DD3" w14:textId="501B070B" w:rsidR="005907C9" w:rsidRPr="005907C9" w:rsidRDefault="005907C9" w:rsidP="005907C9">
      <w:pPr>
        <w:pStyle w:val="EndNoteBibliography"/>
        <w:ind w:left="720" w:hanging="720"/>
      </w:pPr>
      <w:bookmarkStart w:id="311" w:name="_ENREF_174"/>
      <w:r w:rsidRPr="005907C9">
        <w:t>174.</w:t>
      </w:r>
      <w:r w:rsidRPr="005907C9">
        <w:tab/>
        <w:t xml:space="preserve">Overhoff J, Rabideau MM, Bird LM, Schweitzer DN, Haynes K, Schultz RA, Shaffer LG, Rosenfeld JA, Ellison JW: </w:t>
      </w:r>
      <w:r w:rsidRPr="005907C9">
        <w:rPr>
          <w:b/>
        </w:rPr>
        <w:t>Refinement of the 8q22.1 microdeletion critical region associated with Nablus mask-like facial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</w:t>
      </w:r>
      <w:r w:rsidRPr="005907C9">
        <w:t xml:space="preserve">(1):259-263 </w:t>
      </w:r>
      <w:hyperlink r:id="rId182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6163</w:t>
        </w:r>
      </w:hyperlink>
      <w:r w:rsidRPr="005907C9">
        <w:t>.</w:t>
      </w:r>
      <w:bookmarkEnd w:id="311"/>
    </w:p>
    <w:p w14:paraId="2E62A933" w14:textId="57ABB655" w:rsidR="005907C9" w:rsidRPr="005907C9" w:rsidRDefault="005907C9" w:rsidP="005907C9">
      <w:pPr>
        <w:pStyle w:val="EndNoteBibliography"/>
        <w:ind w:left="720" w:hanging="720"/>
      </w:pPr>
      <w:bookmarkStart w:id="312" w:name="_ENREF_175"/>
      <w:r w:rsidRPr="005907C9">
        <w:t>175.</w:t>
      </w:r>
      <w:r w:rsidRPr="005907C9">
        <w:tab/>
        <w:t>Jamuar SS, Duzkale H, Duzkale N, Zhang C, High FA, Kaban L, Bhattacharya S, Crandall B, Kantarci S, Stoler J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eletion of chromosome 8q22.1, a critical region for Nablus mask-like facial syndrome: four additional cases support a role of genetic modifiers in the manifestation of the phenotyp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</w:t>
      </w:r>
      <w:r w:rsidRPr="005907C9">
        <w:t xml:space="preserve">(6):1400-1405 </w:t>
      </w:r>
      <w:hyperlink r:id="rId183" w:history="1">
        <w:r w:rsidRPr="005907C9">
          <w:rPr>
            <w:rStyle w:val="Hyperlink"/>
          </w:rPr>
          <w:t>https://doi.org/10.1002/ajmg.a.36848</w:t>
        </w:r>
      </w:hyperlink>
      <w:r w:rsidRPr="005907C9">
        <w:t>.</w:t>
      </w:r>
      <w:bookmarkEnd w:id="312"/>
    </w:p>
    <w:p w14:paraId="42A286CA" w14:textId="6F53286F" w:rsidR="005907C9" w:rsidRPr="005907C9" w:rsidRDefault="005907C9" w:rsidP="005907C9">
      <w:pPr>
        <w:pStyle w:val="EndNoteBibliography"/>
        <w:ind w:left="720" w:hanging="720"/>
      </w:pPr>
      <w:bookmarkStart w:id="313" w:name="_ENREF_176"/>
      <w:r w:rsidRPr="005907C9">
        <w:t>176.</w:t>
      </w:r>
      <w:r w:rsidRPr="005907C9">
        <w:tab/>
        <w:t>Kuechler A, Buysse K, Clayton-Smith J, Le Caignec C, David A, Engels H, Kohlhase J, Mari F, Mortier G, Renieri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Five patients with novel overlapping interstitial deletions in 8q22.2q22.3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</w:t>
      </w:r>
      <w:r w:rsidRPr="005907C9">
        <w:t xml:space="preserve">(8):1857-1864 </w:t>
      </w:r>
      <w:hyperlink r:id="rId184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4072</w:t>
        </w:r>
      </w:hyperlink>
      <w:r w:rsidRPr="005907C9">
        <w:t>.</w:t>
      </w:r>
      <w:bookmarkEnd w:id="313"/>
    </w:p>
    <w:p w14:paraId="0D22F24A" w14:textId="23ABF52C" w:rsidR="005907C9" w:rsidRPr="005907C9" w:rsidRDefault="005907C9" w:rsidP="005907C9">
      <w:pPr>
        <w:pStyle w:val="EndNoteBibliography"/>
        <w:ind w:left="720" w:hanging="720"/>
      </w:pPr>
      <w:bookmarkStart w:id="314" w:name="_ENREF_177"/>
      <w:r w:rsidRPr="005907C9">
        <w:t>177.</w:t>
      </w:r>
      <w:r w:rsidRPr="005907C9">
        <w:tab/>
        <w:t xml:space="preserve">Kuroda Y, Ohashi I, Saito T, Nagai J, Ida K, Naruto T, Iai M, Kurosawa K: </w:t>
      </w:r>
      <w:r w:rsidRPr="005907C9">
        <w:rPr>
          <w:b/>
        </w:rPr>
        <w:t>Refinement of the deletion in 8q22.2-q22.3: the minimum deletion size at 8q22.3 related to intellectual disability and epilepsy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8):2104-2108 </w:t>
      </w:r>
      <w:hyperlink r:id="rId185" w:history="1">
        <w:r w:rsidRPr="005907C9">
          <w:rPr>
            <w:rStyle w:val="Hyperlink"/>
          </w:rPr>
          <w:t>https://doi.org/10.1002/ajmg.a.36604</w:t>
        </w:r>
      </w:hyperlink>
      <w:r w:rsidRPr="005907C9">
        <w:t>.</w:t>
      </w:r>
      <w:bookmarkEnd w:id="314"/>
    </w:p>
    <w:p w14:paraId="54354036" w14:textId="313B3C3C" w:rsidR="005907C9" w:rsidRPr="005907C9" w:rsidRDefault="005907C9" w:rsidP="005907C9">
      <w:pPr>
        <w:pStyle w:val="EndNoteBibliography"/>
        <w:ind w:left="720" w:hanging="720"/>
      </w:pPr>
      <w:bookmarkStart w:id="315" w:name="_ENREF_178"/>
      <w:r w:rsidRPr="005907C9">
        <w:t>178.</w:t>
      </w:r>
      <w:r w:rsidRPr="005907C9">
        <w:tab/>
        <w:t xml:space="preserve">Sinajon P, Gofine T, Ingram J, So J: </w:t>
      </w:r>
      <w:r w:rsidRPr="005907C9">
        <w:rPr>
          <w:b/>
        </w:rPr>
        <w:t>Microdeletion 8q22.2-q22.3 in a 40-year-old mal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5, </w:t>
      </w:r>
      <w:r w:rsidRPr="005907C9">
        <w:rPr>
          <w:b/>
        </w:rPr>
        <w:t>58</w:t>
      </w:r>
      <w:r w:rsidRPr="005907C9">
        <w:t xml:space="preserve">(11):569-572 </w:t>
      </w:r>
      <w:hyperlink r:id="rId186" w:history="1">
        <w:r w:rsidRPr="005907C9">
          <w:rPr>
            <w:rStyle w:val="Hyperlink"/>
          </w:rPr>
          <w:t>https://doi.org/10.1016/j.ejmg.2015.10.004</w:t>
        </w:r>
      </w:hyperlink>
      <w:r w:rsidRPr="005907C9">
        <w:t>.</w:t>
      </w:r>
      <w:bookmarkEnd w:id="315"/>
    </w:p>
    <w:p w14:paraId="23770D3C" w14:textId="514BFF1D" w:rsidR="005907C9" w:rsidRPr="005907C9" w:rsidRDefault="005907C9" w:rsidP="005907C9">
      <w:pPr>
        <w:pStyle w:val="EndNoteBibliography"/>
        <w:ind w:left="720" w:hanging="720"/>
      </w:pPr>
      <w:bookmarkStart w:id="316" w:name="_ENREF_179"/>
      <w:r w:rsidRPr="005907C9">
        <w:t>179.</w:t>
      </w:r>
      <w:r w:rsidRPr="005907C9">
        <w:tab/>
        <w:t xml:space="preserve">Pereza N, Severinski S, Ostojić S, Volk M, Maver A, Dekanić KB, Kapović M, Peterlin B: </w:t>
      </w:r>
      <w:r w:rsidRPr="005907C9">
        <w:rPr>
          <w:b/>
        </w:rPr>
        <w:t>Third case of 8q23.3-q24.13 deletion in a patient with Langer-Giedion syndrome phenotype without TRPS1 gene dele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3):659-663 </w:t>
      </w:r>
      <w:hyperlink r:id="rId187" w:history="1">
        <w:r w:rsidRPr="005907C9">
          <w:rPr>
            <w:rStyle w:val="Hyperlink"/>
          </w:rPr>
          <w:t>https://doi.org/10.1002/ajmg.a.35201</w:t>
        </w:r>
      </w:hyperlink>
      <w:r w:rsidRPr="005907C9">
        <w:t>.</w:t>
      </w:r>
      <w:bookmarkEnd w:id="316"/>
    </w:p>
    <w:p w14:paraId="3A71934E" w14:textId="0352AFE6" w:rsidR="005907C9" w:rsidRPr="005907C9" w:rsidRDefault="005907C9" w:rsidP="005907C9">
      <w:pPr>
        <w:pStyle w:val="EndNoteBibliography"/>
        <w:ind w:left="720" w:hanging="720"/>
      </w:pPr>
      <w:bookmarkStart w:id="317" w:name="_ENREF_180"/>
      <w:r w:rsidRPr="005907C9">
        <w:t>180.</w:t>
      </w:r>
      <w:r w:rsidRPr="005907C9">
        <w:tab/>
        <w:t>Li Q, Zhang Z, Yan Y, Xiao P, Gao Z, Cheng W, Su L, Yu K, Xie H, Chen X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nnular pancreas in Trichorhinophalangeal syndrome type II with 8q23.3-q24.12 interstitial deletion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5, </w:t>
      </w:r>
      <w:r w:rsidRPr="005907C9">
        <w:rPr>
          <w:b/>
        </w:rPr>
        <w:t>8</w:t>
      </w:r>
      <w:r w:rsidRPr="005907C9">
        <w:t xml:space="preserve">:95 </w:t>
      </w:r>
      <w:hyperlink r:id="rId188" w:history="1">
        <w:r w:rsidRPr="005907C9">
          <w:rPr>
            <w:rStyle w:val="Hyperlink"/>
          </w:rPr>
          <w:t>https://doi.org/10.1186/s13039-015-0201-0</w:t>
        </w:r>
      </w:hyperlink>
      <w:r w:rsidRPr="005907C9">
        <w:t>.</w:t>
      </w:r>
      <w:bookmarkEnd w:id="317"/>
    </w:p>
    <w:p w14:paraId="17C86A6B" w14:textId="0D741046" w:rsidR="005907C9" w:rsidRPr="005907C9" w:rsidRDefault="005907C9" w:rsidP="005907C9">
      <w:pPr>
        <w:pStyle w:val="EndNoteBibliography"/>
        <w:ind w:left="720" w:hanging="720"/>
      </w:pPr>
      <w:bookmarkStart w:id="318" w:name="_ENREF_181"/>
      <w:r w:rsidRPr="005907C9">
        <w:t>181.</w:t>
      </w:r>
      <w:r w:rsidRPr="005907C9">
        <w:tab/>
        <w:t xml:space="preserve">Schinzel A, Riegel M, Baumer A, Superti-Furga A, Moreira LM, Santo LD, Schiper PP, Carvalho JH, Giedion A: </w:t>
      </w:r>
      <w:r w:rsidRPr="005907C9">
        <w:rPr>
          <w:b/>
        </w:rPr>
        <w:t>Long-term follow-up of four patients with Langer-Giedion syndrome: clinical course and complication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a</w:t>
      </w:r>
      <w:r w:rsidRPr="005907C9">
        <w:t xml:space="preserve">(9):2216-2225 </w:t>
      </w:r>
      <w:hyperlink r:id="rId189" w:history="1">
        <w:r w:rsidRPr="005907C9">
          <w:rPr>
            <w:rStyle w:val="Hyperlink"/>
          </w:rPr>
          <w:t>https://doi.org/10.1002/ajmg.a.36062</w:t>
        </w:r>
      </w:hyperlink>
      <w:r w:rsidRPr="005907C9">
        <w:t>.</w:t>
      </w:r>
      <w:bookmarkEnd w:id="318"/>
    </w:p>
    <w:p w14:paraId="36F48DCF" w14:textId="4A99FECC" w:rsidR="005907C9" w:rsidRPr="005907C9" w:rsidRDefault="005907C9" w:rsidP="005907C9">
      <w:pPr>
        <w:pStyle w:val="EndNoteBibliography"/>
        <w:ind w:left="720" w:hanging="720"/>
      </w:pPr>
      <w:bookmarkStart w:id="319" w:name="_ENREF_182"/>
      <w:r w:rsidRPr="005907C9">
        <w:t>182.</w:t>
      </w:r>
      <w:r w:rsidRPr="005907C9">
        <w:tab/>
        <w:t xml:space="preserve">Selenti N, Tzetis M, Braoudaki M, Gianikou K, Kitsiou-Tzeli S, Fryssira H: </w:t>
      </w:r>
      <w:r w:rsidRPr="005907C9">
        <w:rPr>
          <w:b/>
        </w:rPr>
        <w:t>An interstitial deletion at 8q23.1-q24.12 associated with Langer-Giedion syndrome/ Trichorhinophalangeal syndrome (TRPS) type II and Cornelia de Lange syndrome 4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5, </w:t>
      </w:r>
      <w:r w:rsidRPr="005907C9">
        <w:rPr>
          <w:b/>
        </w:rPr>
        <w:t>8</w:t>
      </w:r>
      <w:r w:rsidRPr="005907C9">
        <w:t xml:space="preserve">:64-64 </w:t>
      </w:r>
      <w:hyperlink r:id="rId190" w:history="1">
        <w:r w:rsidRPr="005907C9">
          <w:rPr>
            <w:rStyle w:val="Hyperlink"/>
          </w:rPr>
          <w:t>https://doi.org/10.1186/s13039-015-0169-9</w:t>
        </w:r>
      </w:hyperlink>
      <w:r w:rsidRPr="005907C9">
        <w:t>.</w:t>
      </w:r>
      <w:bookmarkEnd w:id="319"/>
    </w:p>
    <w:p w14:paraId="09107C17" w14:textId="3EAADA4A" w:rsidR="005907C9" w:rsidRPr="005907C9" w:rsidRDefault="005907C9" w:rsidP="005907C9">
      <w:pPr>
        <w:pStyle w:val="EndNoteBibliography"/>
        <w:ind w:left="720" w:hanging="720"/>
      </w:pPr>
      <w:bookmarkStart w:id="320" w:name="_ENREF_183"/>
      <w:r w:rsidRPr="005907C9">
        <w:t>183.</w:t>
      </w:r>
      <w:r w:rsidRPr="005907C9">
        <w:tab/>
        <w:t>Dauber A, Golzio C, Guenot C, Jodelka FM, Kibaek M, Kjaergaard S, Leheup B, Martinet D, Nowaczyk MJM, Rosenfeld J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SCRIB and PUF60 are primary drivers of the multisystemic phenotypes of the 8q24.3 copy-number variant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3, </w:t>
      </w:r>
      <w:r w:rsidRPr="005907C9">
        <w:rPr>
          <w:b/>
        </w:rPr>
        <w:t>93</w:t>
      </w:r>
      <w:r w:rsidRPr="005907C9">
        <w:t xml:space="preserve">(5):798-811 </w:t>
      </w:r>
      <w:hyperlink r:id="rId191" w:history="1">
        <w:r w:rsidRPr="005907C9">
          <w:rPr>
            <w:rStyle w:val="Hyperlink"/>
          </w:rPr>
          <w:t>https://doi.org/10.1016/j.ajhg.2013.09.010</w:t>
        </w:r>
      </w:hyperlink>
      <w:r w:rsidRPr="005907C9">
        <w:t>.</w:t>
      </w:r>
      <w:bookmarkEnd w:id="320"/>
    </w:p>
    <w:p w14:paraId="089133E0" w14:textId="7B5BE084" w:rsidR="005907C9" w:rsidRPr="005907C9" w:rsidRDefault="005907C9" w:rsidP="005907C9">
      <w:pPr>
        <w:pStyle w:val="EndNoteBibliography"/>
        <w:ind w:left="720" w:hanging="720"/>
      </w:pPr>
      <w:bookmarkStart w:id="321" w:name="_ENREF_184"/>
      <w:r w:rsidRPr="005907C9">
        <w:t>184.</w:t>
      </w:r>
      <w:r w:rsidRPr="005907C9">
        <w:tab/>
        <w:t xml:space="preserve">Wells C, Spaggiari E, Malan V, Stirnemann JJ, Attie-Bitach T, Ville Y, Vekemans M, Bessieres B, Romana S: </w:t>
      </w:r>
      <w:r w:rsidRPr="005907C9">
        <w:rPr>
          <w:b/>
        </w:rPr>
        <w:t>First fetal case of the 8q24.3 contiguous genes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</w:t>
      </w:r>
      <w:r w:rsidRPr="005907C9">
        <w:t xml:space="preserve">(1):239-242 </w:t>
      </w:r>
      <w:hyperlink r:id="rId192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411</w:t>
        </w:r>
      </w:hyperlink>
      <w:r w:rsidRPr="005907C9">
        <w:t>.</w:t>
      </w:r>
      <w:bookmarkEnd w:id="321"/>
    </w:p>
    <w:p w14:paraId="26183CBE" w14:textId="4F140218" w:rsidR="005907C9" w:rsidRPr="005907C9" w:rsidRDefault="005907C9" w:rsidP="005907C9">
      <w:pPr>
        <w:pStyle w:val="EndNoteBibliography"/>
        <w:ind w:left="720" w:hanging="720"/>
      </w:pPr>
      <w:bookmarkStart w:id="322" w:name="_ENREF_185"/>
      <w:r w:rsidRPr="005907C9">
        <w:t>185.</w:t>
      </w:r>
      <w:r w:rsidRPr="005907C9">
        <w:tab/>
        <w:t xml:space="preserve">Abdin D, Rump A, Tzschach A, Sarnow K, Schröck E, Hackmann K, Di Donato N: </w:t>
      </w:r>
      <w:r w:rsidRPr="005907C9">
        <w:rPr>
          <w:b/>
        </w:rPr>
        <w:t>PUF60-SCRIB fusion transcript in a patient with 8q24.3 microdeletion and atypical Verheij syndrom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9, </w:t>
      </w:r>
      <w:r w:rsidRPr="005907C9">
        <w:rPr>
          <w:b/>
        </w:rPr>
        <w:t>62</w:t>
      </w:r>
      <w:r w:rsidRPr="005907C9">
        <w:t xml:space="preserve">(12):103587 </w:t>
      </w:r>
      <w:hyperlink r:id="rId193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mg.2018.11.021</w:t>
        </w:r>
      </w:hyperlink>
      <w:r w:rsidRPr="005907C9">
        <w:t>.</w:t>
      </w:r>
      <w:bookmarkEnd w:id="322"/>
    </w:p>
    <w:p w14:paraId="66EF42DC" w14:textId="633B1BB1" w:rsidR="005907C9" w:rsidRPr="005907C9" w:rsidRDefault="005907C9" w:rsidP="005907C9">
      <w:pPr>
        <w:pStyle w:val="EndNoteBibliography"/>
        <w:ind w:left="720" w:hanging="720"/>
      </w:pPr>
      <w:bookmarkStart w:id="323" w:name="_ENREF_186"/>
      <w:r w:rsidRPr="005907C9">
        <w:t>186.</w:t>
      </w:r>
      <w:r w:rsidRPr="005907C9">
        <w:tab/>
        <w:t xml:space="preserve">Barbaro M, Balsamo A, Anderlid BM, Myhre AG, Gennari M, Nicoletti A, Pittalis MC, Oscarson M, Wedell A: </w:t>
      </w:r>
      <w:r w:rsidRPr="005907C9">
        <w:rPr>
          <w:b/>
        </w:rPr>
        <w:t>Characterization of deletions at 9p affecting the candidate regions for sex reversal and deletion 9p syndrome by MLPA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09, </w:t>
      </w:r>
      <w:r w:rsidRPr="005907C9">
        <w:rPr>
          <w:b/>
        </w:rPr>
        <w:t>17</w:t>
      </w:r>
      <w:r w:rsidRPr="005907C9">
        <w:t xml:space="preserve">(11):1439-1447 </w:t>
      </w:r>
      <w:hyperlink r:id="rId194" w:history="1">
        <w:r w:rsidRPr="005907C9">
          <w:rPr>
            <w:rStyle w:val="Hyperlink"/>
          </w:rPr>
          <w:t>https://doi.org/10.1038/ejhg.2009.70</w:t>
        </w:r>
      </w:hyperlink>
      <w:r w:rsidRPr="005907C9">
        <w:t>.</w:t>
      </w:r>
      <w:bookmarkEnd w:id="323"/>
    </w:p>
    <w:p w14:paraId="1F74141B" w14:textId="733D08E5" w:rsidR="005907C9" w:rsidRPr="005907C9" w:rsidRDefault="005907C9" w:rsidP="005907C9">
      <w:pPr>
        <w:pStyle w:val="EndNoteBibliography"/>
        <w:ind w:left="720" w:hanging="720"/>
      </w:pPr>
      <w:bookmarkStart w:id="324" w:name="_ENREF_187"/>
      <w:r w:rsidRPr="005907C9">
        <w:t>187.</w:t>
      </w:r>
      <w:r w:rsidRPr="005907C9">
        <w:tab/>
        <w:t xml:space="preserve">Tannour-Louet M, Han S, Corbett ST, Louet J-F, Yatsenko S, Meyers L, Shaw CA, Kang S-HL, Cheung SW, Lamb DJ: </w:t>
      </w:r>
      <w:r w:rsidRPr="005907C9">
        <w:rPr>
          <w:b/>
        </w:rPr>
        <w:t>Identification of de novo copy number variants associated with human disorders of sexual development</w:t>
      </w:r>
      <w:r w:rsidRPr="005907C9">
        <w:t xml:space="preserve">. </w:t>
      </w:r>
      <w:r w:rsidRPr="005907C9">
        <w:rPr>
          <w:i/>
        </w:rPr>
        <w:t xml:space="preserve">PloS one </w:t>
      </w:r>
      <w:r w:rsidRPr="005907C9">
        <w:t xml:space="preserve">2010, </w:t>
      </w:r>
      <w:r w:rsidRPr="005907C9">
        <w:rPr>
          <w:b/>
        </w:rPr>
        <w:t>5</w:t>
      </w:r>
      <w:r w:rsidRPr="005907C9">
        <w:t xml:space="preserve">(10):e15392-e15392 </w:t>
      </w:r>
      <w:hyperlink r:id="rId195" w:history="1">
        <w:r w:rsidRPr="005907C9">
          <w:rPr>
            <w:rStyle w:val="Hyperlink"/>
          </w:rPr>
          <w:t>https://doi.org/10.1371/journal.pone.0015392</w:t>
        </w:r>
      </w:hyperlink>
      <w:r w:rsidRPr="005907C9">
        <w:t>.</w:t>
      </w:r>
      <w:bookmarkEnd w:id="324"/>
    </w:p>
    <w:p w14:paraId="24B4AED1" w14:textId="7BFF6494" w:rsidR="005907C9" w:rsidRPr="005907C9" w:rsidRDefault="005907C9" w:rsidP="005907C9">
      <w:pPr>
        <w:pStyle w:val="EndNoteBibliography"/>
        <w:ind w:left="720" w:hanging="720"/>
      </w:pPr>
      <w:bookmarkStart w:id="325" w:name="_ENREF_188"/>
      <w:r w:rsidRPr="005907C9">
        <w:t>188.</w:t>
      </w:r>
      <w:r w:rsidRPr="005907C9">
        <w:tab/>
        <w:t xml:space="preserve">Onesimo R, Orteschi D, Scalzone M, Rossodivita A, Nanni L, Zannoni GF, Marrocco G, Battaglia D, Fundarò C, Neri G: </w:t>
      </w:r>
      <w:r w:rsidRPr="005907C9">
        <w:rPr>
          <w:b/>
        </w:rPr>
        <w:t xml:space="preserve">Chromosome 9p deletion syndrome and sex reversal: Novel findings and redefinition of the critically deleted </w:t>
      </w:r>
      <w:r w:rsidRPr="005907C9">
        <w:rPr>
          <w:b/>
        </w:rPr>
        <w:lastRenderedPageBreak/>
        <w:t>region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9):2266-2271 </w:t>
      </w:r>
      <w:hyperlink r:id="rId196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5489</w:t>
        </w:r>
      </w:hyperlink>
      <w:r w:rsidRPr="005907C9">
        <w:t>.</w:t>
      </w:r>
      <w:bookmarkEnd w:id="325"/>
    </w:p>
    <w:p w14:paraId="695111C2" w14:textId="2E05F9EA" w:rsidR="005907C9" w:rsidRPr="005907C9" w:rsidRDefault="005907C9" w:rsidP="005907C9">
      <w:pPr>
        <w:pStyle w:val="EndNoteBibliography"/>
        <w:ind w:left="720" w:hanging="720"/>
      </w:pPr>
      <w:bookmarkStart w:id="326" w:name="_ENREF_189"/>
      <w:r w:rsidRPr="005907C9">
        <w:t>189.</w:t>
      </w:r>
      <w:r w:rsidRPr="005907C9">
        <w:tab/>
        <w:t xml:space="preserve">Quinonez SC, Park JM, Rabah R, Owens KM, Yashar BM, Glover TW, Keegan CE: </w:t>
      </w:r>
      <w:r w:rsidRPr="005907C9">
        <w:rPr>
          <w:b/>
        </w:rPr>
        <w:t>9p partial monosomy and disorders of sex development: Review and postulation of a pathogenetic mechanism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</w:t>
      </w:r>
      <w:r w:rsidRPr="005907C9">
        <w:t xml:space="preserve">(8):1882-1896 </w:t>
      </w:r>
      <w:hyperlink r:id="rId197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6018</w:t>
        </w:r>
      </w:hyperlink>
      <w:r w:rsidRPr="005907C9">
        <w:t>.</w:t>
      </w:r>
      <w:bookmarkEnd w:id="326"/>
    </w:p>
    <w:p w14:paraId="0E7FF370" w14:textId="0EBD0F3E" w:rsidR="005907C9" w:rsidRPr="005907C9" w:rsidRDefault="005907C9" w:rsidP="005907C9">
      <w:pPr>
        <w:pStyle w:val="EndNoteBibliography"/>
        <w:ind w:left="720" w:hanging="720"/>
      </w:pPr>
      <w:bookmarkStart w:id="327" w:name="_ENREF_190"/>
      <w:r w:rsidRPr="005907C9">
        <w:t>190.</w:t>
      </w:r>
      <w:r w:rsidRPr="005907C9">
        <w:tab/>
        <w:t xml:space="preserve">Hauge X, Raca G, Cooper S, May K, Spiro R, Adam M, Martin CL: </w:t>
      </w:r>
      <w:r w:rsidRPr="005907C9">
        <w:rPr>
          <w:b/>
        </w:rPr>
        <w:t>Detailed characterization of, and clinical correlations in, 10 patients with distal deletions of chromosome 9p</w:t>
      </w:r>
      <w:r w:rsidRPr="005907C9">
        <w:t xml:space="preserve">. </w:t>
      </w:r>
      <w:r w:rsidRPr="005907C9">
        <w:rPr>
          <w:i/>
        </w:rPr>
        <w:t xml:space="preserve">Genetics in Medicine </w:t>
      </w:r>
      <w:r w:rsidRPr="005907C9">
        <w:t xml:space="preserve">2008, </w:t>
      </w:r>
      <w:r w:rsidRPr="005907C9">
        <w:rPr>
          <w:b/>
        </w:rPr>
        <w:t>10</w:t>
      </w:r>
      <w:r w:rsidRPr="005907C9">
        <w:t xml:space="preserve">(8):599-611 </w:t>
      </w:r>
      <w:hyperlink r:id="rId198" w:history="1">
        <w:r w:rsidRPr="005907C9">
          <w:rPr>
            <w:rStyle w:val="Hyperlink"/>
          </w:rPr>
          <w:t>https://doi.org/10.1097/GIM.0b013e31817e2bde</w:t>
        </w:r>
      </w:hyperlink>
      <w:r w:rsidRPr="005907C9">
        <w:t>.</w:t>
      </w:r>
      <w:bookmarkEnd w:id="327"/>
    </w:p>
    <w:p w14:paraId="7D0FD501" w14:textId="0371FDB7" w:rsidR="005907C9" w:rsidRPr="005907C9" w:rsidRDefault="005907C9" w:rsidP="005907C9">
      <w:pPr>
        <w:pStyle w:val="EndNoteBibliography"/>
        <w:ind w:left="720" w:hanging="720"/>
      </w:pPr>
      <w:bookmarkStart w:id="328" w:name="_ENREF_191"/>
      <w:r w:rsidRPr="005907C9">
        <w:t>191.</w:t>
      </w:r>
      <w:r w:rsidRPr="005907C9">
        <w:tab/>
        <w:t>Swinkels ME, Simons A, Smeets DF, Vissers LE, Veltman JA, Pfundt R, de Vries BB, Faas BH, Schrander-Stumpel CT, McCann E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linical and cytogenetic characterization of 13 Dutch patients with deletion 9p syndrome: Delineation of the critical region for a consensus phenotyp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8, </w:t>
      </w:r>
      <w:r w:rsidRPr="005907C9">
        <w:rPr>
          <w:b/>
        </w:rPr>
        <w:t>146a</w:t>
      </w:r>
      <w:r w:rsidRPr="005907C9">
        <w:t xml:space="preserve">(11):1430-1438 </w:t>
      </w:r>
      <w:hyperlink r:id="rId199" w:history="1">
        <w:r w:rsidRPr="005907C9">
          <w:rPr>
            <w:rStyle w:val="Hyperlink"/>
          </w:rPr>
          <w:t>https://doi.org/10.1002/ajmg.a.32310</w:t>
        </w:r>
      </w:hyperlink>
      <w:r w:rsidRPr="005907C9">
        <w:t>.</w:t>
      </w:r>
      <w:bookmarkEnd w:id="328"/>
    </w:p>
    <w:p w14:paraId="0D98829C" w14:textId="6A7D61D3" w:rsidR="005907C9" w:rsidRPr="005907C9" w:rsidRDefault="005907C9" w:rsidP="005907C9">
      <w:pPr>
        <w:pStyle w:val="EndNoteBibliography"/>
        <w:ind w:left="720" w:hanging="720"/>
      </w:pPr>
      <w:bookmarkStart w:id="329" w:name="_ENREF_192"/>
      <w:r w:rsidRPr="005907C9">
        <w:t>192.</w:t>
      </w:r>
      <w:r w:rsidRPr="005907C9">
        <w:tab/>
        <w:t xml:space="preserve">Mitsui N, Shimizu K, Nishimoto H, Mochizuki H, Iida M, Ohashi H: </w:t>
      </w:r>
      <w:r w:rsidRPr="005907C9">
        <w:rPr>
          <w:b/>
        </w:rPr>
        <w:t>Patient with terminal 9 Mb deletion of chromosome 9p: Refining the critical region for 9p monosomy syndrome with trigonocephaly</w:t>
      </w:r>
      <w:r w:rsidRPr="005907C9">
        <w:t xml:space="preserve">. </w:t>
      </w:r>
      <w:r w:rsidRPr="005907C9">
        <w:rPr>
          <w:i/>
        </w:rPr>
        <w:t xml:space="preserve">Congenital anomalies </w:t>
      </w:r>
      <w:r w:rsidRPr="005907C9">
        <w:t xml:space="preserve">2013, </w:t>
      </w:r>
      <w:r w:rsidRPr="005907C9">
        <w:rPr>
          <w:b/>
        </w:rPr>
        <w:t>53</w:t>
      </w:r>
      <w:r w:rsidRPr="005907C9">
        <w:t xml:space="preserve">(1):49-53 </w:t>
      </w:r>
      <w:hyperlink r:id="rId200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111/j.1741-4520.2012.00362.x</w:t>
        </w:r>
      </w:hyperlink>
      <w:r w:rsidRPr="005907C9">
        <w:t>.</w:t>
      </w:r>
      <w:bookmarkEnd w:id="329"/>
    </w:p>
    <w:p w14:paraId="6A49C11F" w14:textId="1B5DF5BF" w:rsidR="005907C9" w:rsidRPr="005907C9" w:rsidRDefault="005907C9" w:rsidP="005907C9">
      <w:pPr>
        <w:pStyle w:val="EndNoteBibliography"/>
        <w:ind w:left="720" w:hanging="720"/>
      </w:pPr>
      <w:bookmarkStart w:id="330" w:name="_ENREF_193"/>
      <w:r w:rsidRPr="005907C9">
        <w:t>193.</w:t>
      </w:r>
      <w:r w:rsidRPr="005907C9">
        <w:tab/>
        <w:t xml:space="preserve">Niemi AK, Kwan A, Hudgins L, Cherry AM, Manning MA: </w:t>
      </w:r>
      <w:r w:rsidRPr="005907C9">
        <w:rPr>
          <w:b/>
        </w:rPr>
        <w:t>Report of two patients and further characterization of interstitial 9p13 deletion--a rare but recurrent microdeletion syndrome?</w:t>
      </w:r>
      <w:r w:rsidRPr="005907C9">
        <w:t xml:space="preserve">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9):2328-2335 </w:t>
      </w:r>
      <w:hyperlink r:id="rId201" w:history="1">
        <w:r w:rsidRPr="005907C9">
          <w:rPr>
            <w:rStyle w:val="Hyperlink"/>
          </w:rPr>
          <w:t>https://doi.org/10.1002/ajmg.a.35536</w:t>
        </w:r>
      </w:hyperlink>
      <w:r w:rsidRPr="005907C9">
        <w:t>.</w:t>
      </w:r>
      <w:bookmarkEnd w:id="330"/>
    </w:p>
    <w:p w14:paraId="49605E4B" w14:textId="6C4BAA09" w:rsidR="005907C9" w:rsidRPr="005907C9" w:rsidRDefault="005907C9" w:rsidP="005907C9">
      <w:pPr>
        <w:pStyle w:val="EndNoteBibliography"/>
        <w:ind w:left="720" w:hanging="720"/>
      </w:pPr>
      <w:bookmarkStart w:id="331" w:name="_ENREF_194"/>
      <w:r w:rsidRPr="005907C9">
        <w:t>194.</w:t>
      </w:r>
      <w:r w:rsidRPr="005907C9">
        <w:tab/>
        <w:t xml:space="preserve">Crone M, Thomas MA: </w:t>
      </w:r>
      <w:r w:rsidRPr="005907C9">
        <w:rPr>
          <w:b/>
        </w:rPr>
        <w:t>9p13.1p13.3 interstitial deletion: A case report and further delineation of a rare condi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</w:t>
      </w:r>
      <w:r w:rsidRPr="005907C9">
        <w:t xml:space="preserve">(4):1095-1098 </w:t>
      </w:r>
      <w:hyperlink r:id="rId202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534</w:t>
        </w:r>
      </w:hyperlink>
      <w:r w:rsidRPr="005907C9">
        <w:t>.</w:t>
      </w:r>
      <w:bookmarkEnd w:id="331"/>
    </w:p>
    <w:p w14:paraId="17830704" w14:textId="5930E726" w:rsidR="005907C9" w:rsidRPr="005907C9" w:rsidRDefault="005907C9" w:rsidP="005907C9">
      <w:pPr>
        <w:pStyle w:val="EndNoteBibliography"/>
        <w:ind w:left="720" w:hanging="720"/>
      </w:pPr>
      <w:bookmarkStart w:id="332" w:name="_ENREF_195"/>
      <w:r w:rsidRPr="005907C9">
        <w:t>195.</w:t>
      </w:r>
      <w:r w:rsidRPr="005907C9">
        <w:tab/>
        <w:t>Ferreira SI, Cinnirella G, Ramos L, Suppa A, Pires LM, Nardone AM, Camerota L, Lanciotti S, Galasso C, De Maio F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remor is a major feature of 9p13 deletion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20, </w:t>
      </w:r>
      <w:r w:rsidRPr="005907C9">
        <w:rPr>
          <w:b/>
        </w:rPr>
        <w:t>182</w:t>
      </w:r>
      <w:r w:rsidRPr="005907C9">
        <w:t xml:space="preserve">(11):2694-2698 </w:t>
      </w:r>
      <w:hyperlink r:id="rId203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61807</w:t>
        </w:r>
      </w:hyperlink>
      <w:r w:rsidRPr="005907C9">
        <w:t>.</w:t>
      </w:r>
      <w:bookmarkEnd w:id="332"/>
    </w:p>
    <w:p w14:paraId="27766516" w14:textId="10554661" w:rsidR="005907C9" w:rsidRPr="005907C9" w:rsidRDefault="005907C9" w:rsidP="005907C9">
      <w:pPr>
        <w:pStyle w:val="EndNoteBibliography"/>
        <w:ind w:left="720" w:hanging="720"/>
      </w:pPr>
      <w:bookmarkStart w:id="333" w:name="_ENREF_196"/>
      <w:r w:rsidRPr="005907C9">
        <w:t>196.</w:t>
      </w:r>
      <w:r w:rsidRPr="005907C9">
        <w:tab/>
        <w:t xml:space="preserve">Shimojima K, Adachi M, Tanaka M, Tanaka Y, Kurosawa K, Yamamoto T: </w:t>
      </w:r>
      <w:r w:rsidRPr="005907C9">
        <w:rPr>
          <w:b/>
        </w:rPr>
        <w:t>Clinical features of microdeletion 9q22.3 (pat)</w:t>
      </w:r>
      <w:r w:rsidRPr="005907C9">
        <w:t xml:space="preserve">. </w:t>
      </w:r>
      <w:r w:rsidRPr="005907C9">
        <w:rPr>
          <w:i/>
        </w:rPr>
        <w:t xml:space="preserve">Clin Genet </w:t>
      </w:r>
      <w:r w:rsidRPr="005907C9">
        <w:t xml:space="preserve">2009, </w:t>
      </w:r>
      <w:r w:rsidRPr="005907C9">
        <w:rPr>
          <w:b/>
        </w:rPr>
        <w:t>75</w:t>
      </w:r>
      <w:r w:rsidRPr="005907C9">
        <w:t xml:space="preserve">(4):384-393 </w:t>
      </w:r>
      <w:hyperlink r:id="rId204" w:history="1">
        <w:r w:rsidRPr="005907C9">
          <w:rPr>
            <w:rStyle w:val="Hyperlink"/>
          </w:rPr>
          <w:t>https://doi.org/10.1111/j.1399-0004.2008.01141.x</w:t>
        </w:r>
      </w:hyperlink>
      <w:r w:rsidRPr="005907C9">
        <w:t>.</w:t>
      </w:r>
      <w:bookmarkEnd w:id="333"/>
    </w:p>
    <w:p w14:paraId="099C37B3" w14:textId="317838F5" w:rsidR="005907C9" w:rsidRPr="005907C9" w:rsidRDefault="005907C9" w:rsidP="005907C9">
      <w:pPr>
        <w:pStyle w:val="EndNoteBibliography"/>
        <w:ind w:left="720" w:hanging="720"/>
      </w:pPr>
      <w:bookmarkStart w:id="334" w:name="_ENREF_197"/>
      <w:r w:rsidRPr="005907C9">
        <w:t>197.</w:t>
      </w:r>
      <w:r w:rsidRPr="005907C9">
        <w:tab/>
        <w:t>Muller EA, Aradhya S, Atkin JF, Carmany EP, Elliott AM, Chudley AE, Clark RD, Everman DB, Garner S, Hall BD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icrodeletion 9q22.3 syndrome includes metopic craniosynostosis, hydrocephalus, macrosomia, and developmental delay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2):391-399 </w:t>
      </w:r>
      <w:hyperlink r:id="rId205" w:history="1">
        <w:r w:rsidRPr="005907C9">
          <w:rPr>
            <w:rStyle w:val="Hyperlink"/>
          </w:rPr>
          <w:t>https://doi.org/10.1002/ajmg.a.34216</w:t>
        </w:r>
      </w:hyperlink>
      <w:r w:rsidRPr="005907C9">
        <w:t>.</w:t>
      </w:r>
      <w:bookmarkEnd w:id="334"/>
    </w:p>
    <w:p w14:paraId="52866504" w14:textId="4BDF84DD" w:rsidR="005907C9" w:rsidRPr="005907C9" w:rsidRDefault="005907C9" w:rsidP="005907C9">
      <w:pPr>
        <w:pStyle w:val="EndNoteBibliography"/>
        <w:ind w:left="720" w:hanging="720"/>
      </w:pPr>
      <w:bookmarkStart w:id="335" w:name="_ENREF_198"/>
      <w:r w:rsidRPr="005907C9">
        <w:t>198.</w:t>
      </w:r>
      <w:r w:rsidRPr="005907C9">
        <w:tab/>
        <w:t xml:space="preserve">Reichert SC, Zelley K, Nichols KE, Eberhard M, Zackai EH, Martinez-Poyer J: </w:t>
      </w:r>
      <w:r w:rsidRPr="005907C9">
        <w:rPr>
          <w:b/>
        </w:rPr>
        <w:t>Diagnosis of 9q22.3 microdeletion syndrome in utero following identification of craniosynostosis, overgrowth, and skeletal anomali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a</w:t>
      </w:r>
      <w:r w:rsidRPr="005907C9">
        <w:t xml:space="preserve">(4):862-865 </w:t>
      </w:r>
      <w:hyperlink r:id="rId206" w:history="1">
        <w:r w:rsidRPr="005907C9">
          <w:rPr>
            <w:rStyle w:val="Hyperlink"/>
          </w:rPr>
          <w:t>https://doi.org/10.1002/ajmg.a.37013</w:t>
        </w:r>
      </w:hyperlink>
      <w:r w:rsidRPr="005907C9">
        <w:t>.</w:t>
      </w:r>
      <w:bookmarkEnd w:id="335"/>
    </w:p>
    <w:p w14:paraId="33F0AD02" w14:textId="4B316DE6" w:rsidR="005907C9" w:rsidRPr="005907C9" w:rsidRDefault="005907C9" w:rsidP="005907C9">
      <w:pPr>
        <w:pStyle w:val="EndNoteBibliography"/>
        <w:ind w:left="720" w:hanging="720"/>
      </w:pPr>
      <w:bookmarkStart w:id="336" w:name="_ENREF_199"/>
      <w:r w:rsidRPr="005907C9">
        <w:t>199.</w:t>
      </w:r>
      <w:r w:rsidRPr="005907C9">
        <w:tab/>
        <w:t xml:space="preserve">Yamada H, Shimura M, Takahashi H, Nara S, Morishima Y, Go S, Miyashita T, Numabe H, Kawashima H: </w:t>
      </w:r>
      <w:r w:rsidRPr="005907C9">
        <w:rPr>
          <w:b/>
        </w:rPr>
        <w:t>A familial case of overgrowth syndrome caused by a 9q22.3 microdeletion in a mother and daughter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20, </w:t>
      </w:r>
      <w:r w:rsidRPr="005907C9">
        <w:rPr>
          <w:b/>
        </w:rPr>
        <w:t>63</w:t>
      </w:r>
      <w:r w:rsidRPr="005907C9">
        <w:t xml:space="preserve">(5):103872 </w:t>
      </w:r>
      <w:hyperlink r:id="rId207" w:history="1">
        <w:r w:rsidRPr="005907C9">
          <w:rPr>
            <w:rStyle w:val="Hyperlink"/>
          </w:rPr>
          <w:t>https://doi.org/10.1016/j.ejmg.2020.103872</w:t>
        </w:r>
      </w:hyperlink>
      <w:r w:rsidRPr="005907C9">
        <w:t>.</w:t>
      </w:r>
      <w:bookmarkEnd w:id="336"/>
    </w:p>
    <w:p w14:paraId="664418D8" w14:textId="58BFCE27" w:rsidR="005907C9" w:rsidRPr="005907C9" w:rsidRDefault="005907C9" w:rsidP="005907C9">
      <w:pPr>
        <w:pStyle w:val="EndNoteBibliography"/>
        <w:ind w:left="720" w:hanging="720"/>
      </w:pPr>
      <w:bookmarkStart w:id="337" w:name="_ENREF_200"/>
      <w:r w:rsidRPr="005907C9">
        <w:t>200.</w:t>
      </w:r>
      <w:r w:rsidRPr="005907C9">
        <w:tab/>
        <w:t xml:space="preserve">Ewing AD, Cheetham SW, McGill JJ, Sharkey M, Walker R, West JA, West MJ, Summers KM: </w:t>
      </w:r>
      <w:r w:rsidRPr="005907C9">
        <w:rPr>
          <w:b/>
        </w:rPr>
        <w:t>Microdeletion of 9q22.3: A patient with minimal deletion size associated with a severe phenotyp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21, </w:t>
      </w:r>
      <w:r w:rsidRPr="005907C9">
        <w:rPr>
          <w:b/>
        </w:rPr>
        <w:t>n/a</w:t>
      </w:r>
      <w:r w:rsidRPr="005907C9">
        <w:t xml:space="preserve">(n/a) </w:t>
      </w:r>
      <w:hyperlink r:id="rId208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62224</w:t>
        </w:r>
      </w:hyperlink>
      <w:r w:rsidRPr="005907C9">
        <w:t>.</w:t>
      </w:r>
      <w:bookmarkEnd w:id="337"/>
    </w:p>
    <w:p w14:paraId="3061D160" w14:textId="7FDDD41F" w:rsidR="005907C9" w:rsidRPr="005907C9" w:rsidRDefault="005907C9" w:rsidP="005907C9">
      <w:pPr>
        <w:pStyle w:val="EndNoteBibliography"/>
        <w:ind w:left="720" w:hanging="720"/>
      </w:pPr>
      <w:bookmarkStart w:id="338" w:name="_ENREF_201"/>
      <w:r w:rsidRPr="005907C9">
        <w:t>201.</w:t>
      </w:r>
      <w:r w:rsidRPr="005907C9">
        <w:tab/>
        <w:t>Mucciolo M, Magini P, Marozza A, Mongelli P, Mencarelli MA, Hayek G, Tavalazzi F, Mari F, Seri M, Renieri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9q31.1q31.3 deletion in two patients with similar clinical features: a newly recognized microdeletion syndrome?</w:t>
      </w:r>
      <w:r w:rsidRPr="005907C9">
        <w:t xml:space="preserve">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3):685-690 </w:t>
      </w:r>
      <w:hyperlink r:id="rId209" w:history="1">
        <w:r w:rsidRPr="005907C9">
          <w:rPr>
            <w:rStyle w:val="Hyperlink"/>
          </w:rPr>
          <w:t>https://doi.org/10.1002/ajmg.a.36361</w:t>
        </w:r>
      </w:hyperlink>
      <w:r w:rsidRPr="005907C9">
        <w:t>.</w:t>
      </w:r>
      <w:bookmarkEnd w:id="338"/>
    </w:p>
    <w:p w14:paraId="2D593C02" w14:textId="05E0AE7E" w:rsidR="005907C9" w:rsidRPr="005907C9" w:rsidRDefault="005907C9" w:rsidP="005907C9">
      <w:pPr>
        <w:pStyle w:val="EndNoteBibliography"/>
        <w:ind w:left="720" w:hanging="720"/>
      </w:pPr>
      <w:bookmarkStart w:id="339" w:name="_ENREF_202"/>
      <w:r w:rsidRPr="005907C9">
        <w:t>202.</w:t>
      </w:r>
      <w:r w:rsidRPr="005907C9">
        <w:tab/>
        <w:t>Nevado J, Mergener R, Palomares-Bralo M, Souza KR, Vallespín E, Mena R, Martínez-Glez V, Mori M, Santos F, García-Miñaur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New microdeletion and microduplication syndromes: A comprehensive review</w:t>
      </w:r>
      <w:r w:rsidRPr="005907C9">
        <w:t xml:space="preserve">. </w:t>
      </w:r>
      <w:r w:rsidRPr="005907C9">
        <w:rPr>
          <w:i/>
        </w:rPr>
        <w:t xml:space="preserve">Genetics and molecular biology </w:t>
      </w:r>
      <w:r w:rsidRPr="005907C9">
        <w:t xml:space="preserve">2014, </w:t>
      </w:r>
      <w:r w:rsidRPr="005907C9">
        <w:rPr>
          <w:b/>
        </w:rPr>
        <w:t>37</w:t>
      </w:r>
      <w:r w:rsidRPr="005907C9">
        <w:t xml:space="preserve">(1 Suppl):210-219 </w:t>
      </w:r>
      <w:hyperlink r:id="rId210" w:history="1">
        <w:r w:rsidRPr="005907C9">
          <w:rPr>
            <w:rStyle w:val="Hyperlink"/>
          </w:rPr>
          <w:t>https://doi.org/10.1590/s1415-47572014000200007</w:t>
        </w:r>
      </w:hyperlink>
      <w:r w:rsidRPr="005907C9">
        <w:t>.</w:t>
      </w:r>
      <w:bookmarkEnd w:id="339"/>
    </w:p>
    <w:p w14:paraId="4BF4E055" w14:textId="72244E7D" w:rsidR="005907C9" w:rsidRPr="005907C9" w:rsidRDefault="005907C9" w:rsidP="005907C9">
      <w:pPr>
        <w:pStyle w:val="EndNoteBibliography"/>
        <w:ind w:left="720" w:hanging="720"/>
      </w:pPr>
      <w:bookmarkStart w:id="340" w:name="_ENREF_203"/>
      <w:r w:rsidRPr="005907C9">
        <w:t>203.</w:t>
      </w:r>
      <w:r w:rsidRPr="005907C9">
        <w:tab/>
        <w:t>Schuffenhauer S, Lichtner P, Peykar-Derakhshandeh P, Murken J, Haas OA, Back E, Wolff G, Zabel B, Barisic I, Rauch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eletion mapping on chromosome 10p and definition of a critical region for the second DiGeorge syndrome locus (DGS2)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1998, </w:t>
      </w:r>
      <w:r w:rsidRPr="005907C9">
        <w:rPr>
          <w:b/>
        </w:rPr>
        <w:t>6</w:t>
      </w:r>
      <w:r w:rsidRPr="005907C9">
        <w:t xml:space="preserve">(3):213-225 </w:t>
      </w:r>
      <w:hyperlink r:id="rId211" w:history="1">
        <w:r w:rsidRPr="005907C9">
          <w:rPr>
            <w:rStyle w:val="Hyperlink"/>
          </w:rPr>
          <w:t>https://doi.org/10.1038/sj.ejhg.5200183</w:t>
        </w:r>
      </w:hyperlink>
      <w:r w:rsidRPr="005907C9">
        <w:t>.</w:t>
      </w:r>
      <w:bookmarkEnd w:id="340"/>
    </w:p>
    <w:p w14:paraId="77421B57" w14:textId="082263FA" w:rsidR="005907C9" w:rsidRPr="005907C9" w:rsidRDefault="005907C9" w:rsidP="005907C9">
      <w:pPr>
        <w:pStyle w:val="EndNoteBibliography"/>
        <w:ind w:left="720" w:hanging="720"/>
      </w:pPr>
      <w:bookmarkStart w:id="341" w:name="_ENREF_204"/>
      <w:r w:rsidRPr="005907C9">
        <w:t>204.</w:t>
      </w:r>
      <w:r w:rsidRPr="005907C9">
        <w:tab/>
        <w:t xml:space="preserve">Lichtner P, König R, Hasegawa T, Van Esch H, Meitinger T, Schuffenhauer S: </w:t>
      </w:r>
      <w:r w:rsidRPr="005907C9">
        <w:rPr>
          <w:b/>
        </w:rPr>
        <w:t>An HDR (hypoparathyroidism, deafness, renal dysplasia) syndrome locus maps distal to the DiGeorge syndrome region on 10p13/14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0, </w:t>
      </w:r>
      <w:r w:rsidRPr="005907C9">
        <w:rPr>
          <w:b/>
        </w:rPr>
        <w:t>37</w:t>
      </w:r>
      <w:r w:rsidRPr="005907C9">
        <w:t xml:space="preserve">(1):33-37 </w:t>
      </w:r>
      <w:hyperlink r:id="rId212" w:history="1">
        <w:r w:rsidRPr="005907C9">
          <w:rPr>
            <w:rStyle w:val="Hyperlink"/>
          </w:rPr>
          <w:t>https://doi.org/10.1136/jmg.37.1.33</w:t>
        </w:r>
      </w:hyperlink>
      <w:r w:rsidRPr="005907C9">
        <w:t>.</w:t>
      </w:r>
      <w:bookmarkEnd w:id="341"/>
    </w:p>
    <w:p w14:paraId="28B57D5A" w14:textId="2DA621A6" w:rsidR="005907C9" w:rsidRPr="005907C9" w:rsidRDefault="005907C9" w:rsidP="005907C9">
      <w:pPr>
        <w:pStyle w:val="EndNoteBibliography"/>
        <w:ind w:left="720" w:hanging="720"/>
      </w:pPr>
      <w:bookmarkStart w:id="342" w:name="_ENREF_205"/>
      <w:r w:rsidRPr="005907C9">
        <w:t>205.</w:t>
      </w:r>
      <w:r w:rsidRPr="005907C9">
        <w:tab/>
        <w:t xml:space="preserve">Skrypnyk C, Goecke TO, Majewski F, Bartsch O: </w:t>
      </w:r>
      <w:r w:rsidRPr="005907C9">
        <w:rPr>
          <w:b/>
        </w:rPr>
        <w:t>Molecular cytogenetic characterization of a 10p14 deletion that includes the DGS2 region in a patient with multiple anomalies</w:t>
      </w:r>
      <w:r w:rsidRPr="005907C9">
        <w:t xml:space="preserve">. </w:t>
      </w:r>
      <w:r w:rsidRPr="005907C9">
        <w:rPr>
          <w:i/>
        </w:rPr>
        <w:t xml:space="preserve">American journal of medical genetics </w:t>
      </w:r>
      <w:r w:rsidRPr="005907C9">
        <w:t xml:space="preserve">2002, </w:t>
      </w:r>
      <w:r w:rsidRPr="005907C9">
        <w:rPr>
          <w:b/>
        </w:rPr>
        <w:t>113</w:t>
      </w:r>
      <w:r w:rsidRPr="005907C9">
        <w:t xml:space="preserve">(2):207-212 </w:t>
      </w:r>
      <w:hyperlink r:id="rId213" w:history="1">
        <w:r w:rsidRPr="005907C9">
          <w:rPr>
            <w:rStyle w:val="Hyperlink"/>
          </w:rPr>
          <w:t>https://doi.org/10.1002/ajmg.10764</w:t>
        </w:r>
      </w:hyperlink>
      <w:r w:rsidRPr="005907C9">
        <w:t>.</w:t>
      </w:r>
      <w:bookmarkEnd w:id="342"/>
    </w:p>
    <w:p w14:paraId="59D72E24" w14:textId="7860BF6F" w:rsidR="005907C9" w:rsidRPr="005907C9" w:rsidRDefault="005907C9" w:rsidP="005907C9">
      <w:pPr>
        <w:pStyle w:val="EndNoteBibliography"/>
        <w:ind w:left="720" w:hanging="720"/>
      </w:pPr>
      <w:bookmarkStart w:id="343" w:name="_ENREF_206"/>
      <w:r w:rsidRPr="005907C9">
        <w:t>206.</w:t>
      </w:r>
      <w:r w:rsidRPr="005907C9">
        <w:tab/>
        <w:t xml:space="preserve">Yatsenko SA, Yatsenko AN, Szigeti K, Craigen WJ, Stankiewicz P, Cheung SW, Lupski JR: </w:t>
      </w:r>
      <w:r w:rsidRPr="005907C9">
        <w:rPr>
          <w:b/>
        </w:rPr>
        <w:t>Interstitial deletion of 10p and atrial septal defect in DiGeorge 2 syndrome</w:t>
      </w:r>
      <w:r w:rsidRPr="005907C9">
        <w:t xml:space="preserve">. </w:t>
      </w:r>
      <w:r w:rsidRPr="005907C9">
        <w:rPr>
          <w:i/>
        </w:rPr>
        <w:t xml:space="preserve">Clin Genet </w:t>
      </w:r>
      <w:r w:rsidRPr="005907C9">
        <w:t xml:space="preserve">2004, </w:t>
      </w:r>
      <w:r w:rsidRPr="005907C9">
        <w:rPr>
          <w:b/>
        </w:rPr>
        <w:t>66</w:t>
      </w:r>
      <w:r w:rsidRPr="005907C9">
        <w:t xml:space="preserve">(2):128-136 </w:t>
      </w:r>
      <w:hyperlink r:id="rId214" w:history="1">
        <w:r w:rsidRPr="005907C9">
          <w:rPr>
            <w:rStyle w:val="Hyperlink"/>
          </w:rPr>
          <w:t>https://doi.org/10.1111/j.1399-0004.2004.00290.x</w:t>
        </w:r>
      </w:hyperlink>
      <w:r w:rsidRPr="005907C9">
        <w:t>.</w:t>
      </w:r>
      <w:bookmarkEnd w:id="343"/>
    </w:p>
    <w:p w14:paraId="0FB8A3F3" w14:textId="2179C8AC" w:rsidR="005907C9" w:rsidRPr="005907C9" w:rsidRDefault="005907C9" w:rsidP="005907C9">
      <w:pPr>
        <w:pStyle w:val="EndNoteBibliography"/>
        <w:ind w:left="720" w:hanging="720"/>
      </w:pPr>
      <w:bookmarkStart w:id="344" w:name="_ENREF_207"/>
      <w:r w:rsidRPr="005907C9">
        <w:t>207.</w:t>
      </w:r>
      <w:r w:rsidRPr="005907C9">
        <w:tab/>
        <w:t xml:space="preserve">Lindstrand A, Malmgren H, Verri A, Benetti E, Eriksson M, Nordgren A, Anderlid BM, Golovleva I, Schoumans J, Blennow E: </w:t>
      </w:r>
      <w:r w:rsidRPr="005907C9">
        <w:rPr>
          <w:b/>
        </w:rPr>
        <w:t>Molecular and clinical characterization of patients with overlapping 10p deletion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0, </w:t>
      </w:r>
      <w:r w:rsidRPr="005907C9">
        <w:rPr>
          <w:b/>
        </w:rPr>
        <w:t>152a</w:t>
      </w:r>
      <w:r w:rsidRPr="005907C9">
        <w:t xml:space="preserve">(5):1233-1243 </w:t>
      </w:r>
      <w:hyperlink r:id="rId215" w:history="1">
        <w:r w:rsidRPr="005907C9">
          <w:rPr>
            <w:rStyle w:val="Hyperlink"/>
          </w:rPr>
          <w:t>https://doi.org/10.1002/ajmg.a.33366</w:t>
        </w:r>
      </w:hyperlink>
      <w:r w:rsidRPr="005907C9">
        <w:t>.</w:t>
      </w:r>
      <w:bookmarkEnd w:id="344"/>
    </w:p>
    <w:p w14:paraId="503253D9" w14:textId="6A4939FB" w:rsidR="005907C9" w:rsidRPr="005907C9" w:rsidRDefault="005907C9" w:rsidP="005907C9">
      <w:pPr>
        <w:pStyle w:val="EndNoteBibliography"/>
        <w:ind w:left="720" w:hanging="720"/>
      </w:pPr>
      <w:bookmarkStart w:id="345" w:name="_ENREF_208"/>
      <w:r w:rsidRPr="005907C9">
        <w:t>208.</w:t>
      </w:r>
      <w:r w:rsidRPr="005907C9">
        <w:tab/>
        <w:t>Melis D, Genesio R, Boemio P, Del Giudice E, Cappuccio G, Mormile A, Ronga V, Conti A, Imperati F, Nitsch 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linical description of a patient carrying the smallest reported deletion involving 10p14 reg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4):832-835 </w:t>
      </w:r>
      <w:hyperlink r:id="rId216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4133</w:t>
        </w:r>
      </w:hyperlink>
      <w:r w:rsidRPr="005907C9">
        <w:t>.</w:t>
      </w:r>
      <w:bookmarkEnd w:id="345"/>
    </w:p>
    <w:p w14:paraId="43FDD689" w14:textId="6DBF6E67" w:rsidR="005907C9" w:rsidRPr="005907C9" w:rsidRDefault="005907C9" w:rsidP="005907C9">
      <w:pPr>
        <w:pStyle w:val="EndNoteBibliography"/>
        <w:ind w:left="720" w:hanging="720"/>
      </w:pPr>
      <w:bookmarkStart w:id="346" w:name="_ENREF_209"/>
      <w:r w:rsidRPr="005907C9">
        <w:t>209.</w:t>
      </w:r>
      <w:r w:rsidRPr="005907C9">
        <w:tab/>
        <w:t xml:space="preserve">Kim SB, Kim Y-E, Jung JM, Jin HY, Lim Y-J, Chung ML: </w:t>
      </w:r>
      <w:r w:rsidRPr="005907C9">
        <w:rPr>
          <w:b/>
        </w:rPr>
        <w:t>Clinical description of a neonate carrying the largest reported deletion involving the 10p15.3p13 region</w:t>
      </w:r>
      <w:r w:rsidRPr="005907C9">
        <w:t xml:space="preserve">. </w:t>
      </w:r>
      <w:r w:rsidRPr="005907C9">
        <w:rPr>
          <w:i/>
        </w:rPr>
        <w:t xml:space="preserve">Clin Case Rep </w:t>
      </w:r>
      <w:r w:rsidRPr="005907C9">
        <w:t xml:space="preserve">2017, </w:t>
      </w:r>
      <w:r w:rsidRPr="005907C9">
        <w:rPr>
          <w:b/>
        </w:rPr>
        <w:t>5</w:t>
      </w:r>
      <w:r w:rsidRPr="005907C9">
        <w:t xml:space="preserve">(8):1369-1375 </w:t>
      </w:r>
      <w:hyperlink r:id="rId217" w:history="1">
        <w:r w:rsidRPr="005907C9">
          <w:rPr>
            <w:rStyle w:val="Hyperlink"/>
          </w:rPr>
          <w:t>https://doi.org/10.1002/ccr3.1070</w:t>
        </w:r>
      </w:hyperlink>
      <w:r w:rsidRPr="005907C9">
        <w:t>.</w:t>
      </w:r>
      <w:bookmarkEnd w:id="346"/>
    </w:p>
    <w:p w14:paraId="34F9C942" w14:textId="4C941050" w:rsidR="005907C9" w:rsidRPr="005907C9" w:rsidRDefault="005907C9" w:rsidP="005907C9">
      <w:pPr>
        <w:pStyle w:val="EndNoteBibliography"/>
        <w:ind w:left="720" w:hanging="720"/>
      </w:pPr>
      <w:bookmarkStart w:id="347" w:name="_ENREF_210"/>
      <w:r w:rsidRPr="005907C9">
        <w:t>210.</w:t>
      </w:r>
      <w:r w:rsidRPr="005907C9">
        <w:tab/>
        <w:t xml:space="preserve">Shao Q-Y, Wu P-L, Lin B-Y, Chen S-J, Liu J, Chen S-Q: </w:t>
      </w:r>
      <w:r w:rsidRPr="005907C9">
        <w:rPr>
          <w:b/>
        </w:rPr>
        <w:t>Clinical report of a neonate carrying a large deletion in the 10p15.3p13 region and review of the literature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21, </w:t>
      </w:r>
      <w:r w:rsidRPr="005907C9">
        <w:rPr>
          <w:b/>
        </w:rPr>
        <w:t>14</w:t>
      </w:r>
      <w:r w:rsidRPr="005907C9">
        <w:t xml:space="preserve">(1):29 </w:t>
      </w:r>
      <w:hyperlink r:id="rId218" w:history="1">
        <w:r w:rsidRPr="005907C9">
          <w:rPr>
            <w:rStyle w:val="Hyperlink"/>
          </w:rPr>
          <w:t>https://doi.org/10.1186/s13039-021-00546-1</w:t>
        </w:r>
      </w:hyperlink>
      <w:r w:rsidRPr="005907C9">
        <w:t>.</w:t>
      </w:r>
      <w:bookmarkEnd w:id="347"/>
    </w:p>
    <w:p w14:paraId="1A5F185B" w14:textId="00069AAA" w:rsidR="005907C9" w:rsidRPr="005907C9" w:rsidRDefault="005907C9" w:rsidP="005907C9">
      <w:pPr>
        <w:pStyle w:val="EndNoteBibliography"/>
        <w:ind w:left="720" w:hanging="720"/>
      </w:pPr>
      <w:bookmarkStart w:id="348" w:name="_ENREF_211"/>
      <w:r w:rsidRPr="005907C9">
        <w:lastRenderedPageBreak/>
        <w:t>211.</w:t>
      </w:r>
      <w:r w:rsidRPr="005907C9">
        <w:tab/>
        <w:t>DeScipio C, Conlin L, Rosenfeld J, Tepperberg J, Pasion R, Patel A, McDonald MT, Aradhya S, Ho D, Goldstein 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Subtelomeric deletion of chromosome 10p15.3: Clinical findings and molecular cytogenetic characteriza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9):2152-2161 </w:t>
      </w:r>
      <w:hyperlink r:id="rId219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5574</w:t>
        </w:r>
      </w:hyperlink>
      <w:r w:rsidRPr="005907C9">
        <w:t>.</w:t>
      </w:r>
      <w:bookmarkEnd w:id="348"/>
    </w:p>
    <w:p w14:paraId="58BCBE44" w14:textId="4EE15E22" w:rsidR="005907C9" w:rsidRPr="005907C9" w:rsidRDefault="005907C9" w:rsidP="005907C9">
      <w:pPr>
        <w:pStyle w:val="EndNoteBibliography"/>
        <w:ind w:left="720" w:hanging="720"/>
      </w:pPr>
      <w:bookmarkStart w:id="349" w:name="_ENREF_212"/>
      <w:r w:rsidRPr="005907C9">
        <w:t>212.</w:t>
      </w:r>
      <w:r w:rsidRPr="005907C9">
        <w:tab/>
        <w:t xml:space="preserve">Poluha A, Bernaciak J, Jaszczuk I, Kędzior M, Nowakowska BA: </w:t>
      </w:r>
      <w:r w:rsidRPr="005907C9">
        <w:rPr>
          <w:b/>
        </w:rPr>
        <w:t>Molecular and clinical characterization of new patient with 1,08 Mb deletion in 10p15.3 region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7, </w:t>
      </w:r>
      <w:r w:rsidRPr="005907C9">
        <w:rPr>
          <w:b/>
        </w:rPr>
        <w:t>10</w:t>
      </w:r>
      <w:r w:rsidRPr="005907C9">
        <w:t xml:space="preserve">(1):34 </w:t>
      </w:r>
      <w:hyperlink r:id="rId220" w:history="1">
        <w:r w:rsidRPr="005907C9">
          <w:rPr>
            <w:rStyle w:val="Hyperlink"/>
          </w:rPr>
          <w:t>https://doi.org/10.1186/s13039-017-0336-2</w:t>
        </w:r>
      </w:hyperlink>
      <w:r w:rsidRPr="005907C9">
        <w:t>.</w:t>
      </w:r>
      <w:bookmarkEnd w:id="349"/>
    </w:p>
    <w:p w14:paraId="5D02E206" w14:textId="24D2E218" w:rsidR="005907C9" w:rsidRPr="005907C9" w:rsidRDefault="005907C9" w:rsidP="005907C9">
      <w:pPr>
        <w:pStyle w:val="EndNoteBibliography"/>
        <w:ind w:left="720" w:hanging="720"/>
      </w:pPr>
      <w:bookmarkStart w:id="350" w:name="_ENREF_213"/>
      <w:r w:rsidRPr="005907C9">
        <w:t>213.</w:t>
      </w:r>
      <w:r w:rsidRPr="005907C9">
        <w:tab/>
        <w:t>Van Esch H, Groenen P, Nesbit MA, Schuffenhauer S, Lichtner P, Vanderlinden G, Harding B, Beetz R, Bilous RW, Holdaway I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ATA3 haplo-insufficiency causes human HDR syndrome</w:t>
      </w:r>
      <w:r w:rsidRPr="005907C9">
        <w:t xml:space="preserve">. </w:t>
      </w:r>
      <w:r w:rsidRPr="005907C9">
        <w:rPr>
          <w:i/>
        </w:rPr>
        <w:t xml:space="preserve">Nature </w:t>
      </w:r>
      <w:r w:rsidRPr="005907C9">
        <w:t xml:space="preserve">2000, </w:t>
      </w:r>
      <w:r w:rsidRPr="005907C9">
        <w:rPr>
          <w:b/>
        </w:rPr>
        <w:t>406</w:t>
      </w:r>
      <w:r w:rsidRPr="005907C9">
        <w:t xml:space="preserve">(6794):419-422 </w:t>
      </w:r>
      <w:hyperlink r:id="rId221" w:history="1">
        <w:r w:rsidRPr="005907C9">
          <w:rPr>
            <w:rStyle w:val="Hyperlink"/>
          </w:rPr>
          <w:t>https://doi.org/10.1038/35019088</w:t>
        </w:r>
      </w:hyperlink>
      <w:r w:rsidRPr="005907C9">
        <w:t>.</w:t>
      </w:r>
      <w:bookmarkEnd w:id="350"/>
    </w:p>
    <w:p w14:paraId="194FB3D9" w14:textId="750B4636" w:rsidR="005907C9" w:rsidRPr="005907C9" w:rsidRDefault="005907C9" w:rsidP="005907C9">
      <w:pPr>
        <w:pStyle w:val="EndNoteBibliography"/>
        <w:ind w:left="720" w:hanging="720"/>
      </w:pPr>
      <w:bookmarkStart w:id="351" w:name="_ENREF_214"/>
      <w:r w:rsidRPr="005907C9">
        <w:t>214.</w:t>
      </w:r>
      <w:r w:rsidRPr="005907C9">
        <w:tab/>
        <w:t>Fukami M, Muroya K, Miyake T, Iso M, Kato F, Yokoi H, Suzuki Y, Tsubouchi K, Nakagomi Y, Kikuchi N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&lt;i&gt;GATA3&lt;/i&gt; abnormalities in six patients with HDR syndrome</w:t>
      </w:r>
      <w:r w:rsidRPr="005907C9">
        <w:t xml:space="preserve">. </w:t>
      </w:r>
      <w:r w:rsidRPr="005907C9">
        <w:rPr>
          <w:i/>
        </w:rPr>
        <w:t xml:space="preserve">Endocrine Journal </w:t>
      </w:r>
      <w:r w:rsidRPr="005907C9">
        <w:t xml:space="preserve">2011, </w:t>
      </w:r>
      <w:r w:rsidRPr="005907C9">
        <w:rPr>
          <w:b/>
        </w:rPr>
        <w:t>58</w:t>
      </w:r>
      <w:r w:rsidRPr="005907C9">
        <w:t xml:space="preserve">(2):117-121 </w:t>
      </w:r>
      <w:hyperlink r:id="rId222" w:history="1">
        <w:r w:rsidRPr="005907C9">
          <w:rPr>
            <w:rStyle w:val="Hyperlink"/>
          </w:rPr>
          <w:t>https://doi.org/10.1507/endocrj.K10E-234</w:t>
        </w:r>
      </w:hyperlink>
      <w:r w:rsidRPr="005907C9">
        <w:t>.</w:t>
      </w:r>
      <w:bookmarkEnd w:id="351"/>
    </w:p>
    <w:p w14:paraId="51FD8806" w14:textId="3899A836" w:rsidR="005907C9" w:rsidRPr="005907C9" w:rsidRDefault="005907C9" w:rsidP="005907C9">
      <w:pPr>
        <w:pStyle w:val="EndNoteBibliography"/>
        <w:ind w:left="720" w:hanging="720"/>
      </w:pPr>
      <w:bookmarkStart w:id="352" w:name="_ENREF_215"/>
      <w:r w:rsidRPr="005907C9">
        <w:t>215.</w:t>
      </w:r>
      <w:r w:rsidRPr="005907C9">
        <w:tab/>
        <w:t xml:space="preserve">Lichtner P, Attié-Bitach T, Schuffenhauer S, Henwood J, Bouvagnet P, Scambler PJ, Meitinger T, Vekemans M: </w:t>
      </w:r>
      <w:r w:rsidRPr="005907C9">
        <w:rPr>
          <w:b/>
        </w:rPr>
        <w:t>Expression and mutation analysis of BRUNOL3, a candidate gene for heart and thymus developmental defects associated with partial monosomy 10p</w:t>
      </w:r>
      <w:r w:rsidRPr="005907C9">
        <w:t xml:space="preserve">. </w:t>
      </w:r>
      <w:r w:rsidRPr="005907C9">
        <w:rPr>
          <w:i/>
        </w:rPr>
        <w:t xml:space="preserve">Journal of molecular medicine (Berlin, Germany) </w:t>
      </w:r>
      <w:r w:rsidRPr="005907C9">
        <w:t xml:space="preserve">2002, </w:t>
      </w:r>
      <w:r w:rsidRPr="005907C9">
        <w:rPr>
          <w:b/>
        </w:rPr>
        <w:t>80</w:t>
      </w:r>
      <w:r w:rsidRPr="005907C9">
        <w:t xml:space="preserve">(7):431-442 </w:t>
      </w:r>
      <w:hyperlink r:id="rId223" w:history="1">
        <w:r w:rsidRPr="005907C9">
          <w:rPr>
            <w:rStyle w:val="Hyperlink"/>
          </w:rPr>
          <w:t>https://doi.org/10.1007/s00109-002-0331-9</w:t>
        </w:r>
      </w:hyperlink>
      <w:r w:rsidRPr="005907C9">
        <w:t>.</w:t>
      </w:r>
      <w:bookmarkEnd w:id="352"/>
    </w:p>
    <w:p w14:paraId="00EAF44D" w14:textId="19CD26F9" w:rsidR="005907C9" w:rsidRPr="005907C9" w:rsidRDefault="005907C9" w:rsidP="005907C9">
      <w:pPr>
        <w:pStyle w:val="EndNoteBibliography"/>
        <w:ind w:left="720" w:hanging="720"/>
      </w:pPr>
      <w:bookmarkStart w:id="353" w:name="_ENREF_216"/>
      <w:r w:rsidRPr="005907C9">
        <w:t>216.</w:t>
      </w:r>
      <w:r w:rsidRPr="005907C9">
        <w:tab/>
        <w:t>Alliman S, Coppinger J, Marcadier J, Thiese H, Brock P, Shafer S, Weaver C, Asamoah A, Leppig K, Dyack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linical and molecular characterization of individuals with recurrent genomic disorder at 10q22.3q23.2</w:t>
      </w:r>
      <w:r w:rsidRPr="005907C9">
        <w:t xml:space="preserve">. </w:t>
      </w:r>
      <w:r w:rsidRPr="005907C9">
        <w:rPr>
          <w:i/>
        </w:rPr>
        <w:t xml:space="preserve">Clin Genet </w:t>
      </w:r>
      <w:r w:rsidRPr="005907C9">
        <w:t xml:space="preserve">2010, </w:t>
      </w:r>
      <w:r w:rsidRPr="005907C9">
        <w:rPr>
          <w:b/>
        </w:rPr>
        <w:t>78</w:t>
      </w:r>
      <w:r w:rsidRPr="005907C9">
        <w:t xml:space="preserve">(2):162-168 </w:t>
      </w:r>
      <w:hyperlink r:id="rId224" w:history="1">
        <w:r w:rsidRPr="005907C9">
          <w:rPr>
            <w:rStyle w:val="Hyperlink"/>
          </w:rPr>
          <w:t>https://doi.org/10.1111/j.1399-0004.2010.01373.x</w:t>
        </w:r>
      </w:hyperlink>
      <w:r w:rsidRPr="005907C9">
        <w:t>.</w:t>
      </w:r>
      <w:bookmarkEnd w:id="353"/>
    </w:p>
    <w:p w14:paraId="3AB00BF8" w14:textId="3D907689" w:rsidR="005907C9" w:rsidRPr="005907C9" w:rsidRDefault="005907C9" w:rsidP="005907C9">
      <w:pPr>
        <w:pStyle w:val="EndNoteBibliography"/>
        <w:ind w:left="720" w:hanging="720"/>
      </w:pPr>
      <w:bookmarkStart w:id="354" w:name="_ENREF_217"/>
      <w:r w:rsidRPr="005907C9">
        <w:t>217.</w:t>
      </w:r>
      <w:r w:rsidRPr="005907C9">
        <w:tab/>
        <w:t>van Bon BW, Balciuniene J, Fruhman G, Nagamani SC, Broome DL, Cameron E, Martinet D, Roulet E, Jacquemont S, Beckmann J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he phenotype of recurrent 10q22q23 deletions and duplication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1, </w:t>
      </w:r>
      <w:r w:rsidRPr="005907C9">
        <w:rPr>
          <w:b/>
        </w:rPr>
        <w:t>19</w:t>
      </w:r>
      <w:r w:rsidRPr="005907C9">
        <w:t xml:space="preserve">(4):400-408 </w:t>
      </w:r>
      <w:hyperlink r:id="rId225" w:history="1">
        <w:r w:rsidRPr="005907C9">
          <w:rPr>
            <w:rStyle w:val="Hyperlink"/>
          </w:rPr>
          <w:t>https://doi.org/10.1038/ejhg.2010.211</w:t>
        </w:r>
      </w:hyperlink>
      <w:r w:rsidRPr="005907C9">
        <w:t>.</w:t>
      </w:r>
      <w:bookmarkEnd w:id="354"/>
    </w:p>
    <w:p w14:paraId="76ACA116" w14:textId="22C5C78B" w:rsidR="005907C9" w:rsidRPr="005907C9" w:rsidRDefault="005907C9" w:rsidP="005907C9">
      <w:pPr>
        <w:pStyle w:val="EndNoteBibliography"/>
        <w:ind w:left="720" w:hanging="720"/>
      </w:pPr>
      <w:bookmarkStart w:id="355" w:name="_ENREF_218"/>
      <w:r w:rsidRPr="005907C9">
        <w:t>218.</w:t>
      </w:r>
      <w:r w:rsidRPr="005907C9">
        <w:tab/>
        <w:t xml:space="preserve">Dimitrov BI, de Ravel T, Van Driessche J, de Die-Smulders C, Toutain A, Vermeesch JR, Fryns JP, Devriendt K, Debeer P: </w:t>
      </w:r>
      <w:r w:rsidRPr="005907C9">
        <w:rPr>
          <w:b/>
        </w:rPr>
        <w:t>Distal limb deficiencies, micrognathia syndrome, and syndromic forms of split hand foot malformation (SHFM) are caused by chromosome 10q genomic rearrangements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0, </w:t>
      </w:r>
      <w:r w:rsidRPr="005907C9">
        <w:rPr>
          <w:b/>
        </w:rPr>
        <w:t>47</w:t>
      </w:r>
      <w:r w:rsidRPr="005907C9">
        <w:t xml:space="preserve">(2):103-111 </w:t>
      </w:r>
      <w:hyperlink r:id="rId226" w:history="1">
        <w:r w:rsidRPr="005907C9">
          <w:rPr>
            <w:rStyle w:val="Hyperlink"/>
          </w:rPr>
          <w:t>https://doi.org/10.1136/jmg.2008.065888</w:t>
        </w:r>
      </w:hyperlink>
      <w:r w:rsidRPr="005907C9">
        <w:t>.</w:t>
      </w:r>
      <w:bookmarkEnd w:id="355"/>
    </w:p>
    <w:p w14:paraId="2E3D78EF" w14:textId="4216555F" w:rsidR="005907C9" w:rsidRPr="005907C9" w:rsidRDefault="005907C9" w:rsidP="005907C9">
      <w:pPr>
        <w:pStyle w:val="EndNoteBibliography"/>
        <w:ind w:left="720" w:hanging="720"/>
      </w:pPr>
      <w:bookmarkStart w:id="356" w:name="_ENREF_219"/>
      <w:r w:rsidRPr="005907C9">
        <w:t>219.</w:t>
      </w:r>
      <w:r w:rsidRPr="005907C9">
        <w:tab/>
        <w:t>Holder-Espinasse M, Jamsheer A, Escande F, Andrieux J, Petit F, Sowinska-Seidler A, Socha M, Jakubiuk-Tomaszuk A, Gerard M, Mathieu-Dramard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uplication of 10q24 locus: broadening the clinical and radiological spectrum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19, </w:t>
      </w:r>
      <w:r w:rsidRPr="005907C9">
        <w:rPr>
          <w:b/>
        </w:rPr>
        <w:t>27</w:t>
      </w:r>
      <w:r w:rsidRPr="005907C9">
        <w:t xml:space="preserve">(4):525-534 </w:t>
      </w:r>
      <w:hyperlink r:id="rId227" w:history="1">
        <w:r w:rsidRPr="005907C9">
          <w:rPr>
            <w:rStyle w:val="Hyperlink"/>
          </w:rPr>
          <w:t>https://doi.org/10.1038/s41431-018-0326-9</w:t>
        </w:r>
      </w:hyperlink>
      <w:r w:rsidRPr="005907C9">
        <w:t>.</w:t>
      </w:r>
      <w:bookmarkEnd w:id="356"/>
    </w:p>
    <w:p w14:paraId="032CEB03" w14:textId="57C0E873" w:rsidR="005907C9" w:rsidRPr="005907C9" w:rsidRDefault="005907C9" w:rsidP="005907C9">
      <w:pPr>
        <w:pStyle w:val="EndNoteBibliography"/>
        <w:ind w:left="720" w:hanging="720"/>
      </w:pPr>
      <w:bookmarkStart w:id="357" w:name="_ENREF_220"/>
      <w:r w:rsidRPr="005907C9">
        <w:t>220.</w:t>
      </w:r>
      <w:r w:rsidRPr="005907C9">
        <w:tab/>
        <w:t xml:space="preserve">Choucair N, Abou Ghoch J, Fawaz A, Mégarbané A, Chouery E: </w:t>
      </w:r>
      <w:r w:rsidRPr="005907C9">
        <w:rPr>
          <w:b/>
        </w:rPr>
        <w:t>10q26.1 Microdeletion: Redefining the critical regions for microcephaly and genital anomali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a</w:t>
      </w:r>
      <w:r w:rsidRPr="005907C9">
        <w:t xml:space="preserve">(11):2707-2713 </w:t>
      </w:r>
      <w:hyperlink r:id="rId228" w:history="1">
        <w:r w:rsidRPr="005907C9">
          <w:rPr>
            <w:rStyle w:val="Hyperlink"/>
          </w:rPr>
          <w:t>https://doi.org/10.1002/ajmg.a.37211</w:t>
        </w:r>
      </w:hyperlink>
      <w:r w:rsidRPr="005907C9">
        <w:t>.</w:t>
      </w:r>
      <w:bookmarkEnd w:id="357"/>
    </w:p>
    <w:p w14:paraId="67E7D24A" w14:textId="1858E5EF" w:rsidR="005907C9" w:rsidRPr="005907C9" w:rsidRDefault="005907C9" w:rsidP="005907C9">
      <w:pPr>
        <w:pStyle w:val="EndNoteBibliography"/>
        <w:ind w:left="720" w:hanging="720"/>
      </w:pPr>
      <w:bookmarkStart w:id="358" w:name="_ENREF_221"/>
      <w:r w:rsidRPr="005907C9">
        <w:t>221.</w:t>
      </w:r>
      <w:r w:rsidRPr="005907C9">
        <w:tab/>
        <w:t>Faria ÁC, Rabbi-Bortolini E, Rebouças MRGO, de S. Thiago Pereira ALA, Frasson MGT, Atique R, Lourenço NCV, Rosenberg C, Kobayashi GS, Passos-Bueno MR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raniosynostosis in 10q26 deletion patients: A consequence of brain underdevelopment or altered suture biology?</w:t>
      </w:r>
      <w:r w:rsidRPr="005907C9">
        <w:t xml:space="preserve">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</w:t>
      </w:r>
      <w:r w:rsidRPr="005907C9">
        <w:t xml:space="preserve">(2):403-409 </w:t>
      </w:r>
      <w:hyperlink r:id="rId229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448</w:t>
        </w:r>
      </w:hyperlink>
      <w:r w:rsidRPr="005907C9">
        <w:t>.</w:t>
      </w:r>
      <w:bookmarkEnd w:id="358"/>
    </w:p>
    <w:p w14:paraId="3693E4A3" w14:textId="0319A228" w:rsidR="005907C9" w:rsidRPr="005907C9" w:rsidRDefault="005907C9" w:rsidP="005907C9">
      <w:pPr>
        <w:pStyle w:val="EndNoteBibliography"/>
        <w:ind w:left="720" w:hanging="720"/>
      </w:pPr>
      <w:bookmarkStart w:id="359" w:name="_ENREF_222"/>
      <w:r w:rsidRPr="005907C9">
        <w:t>222.</w:t>
      </w:r>
      <w:r w:rsidRPr="005907C9">
        <w:tab/>
        <w:t xml:space="preserve">Lin S, Zhou Y, Fang Q, Wu J, Zhang Z, Ji Y, Luo Y: </w:t>
      </w:r>
      <w:r w:rsidRPr="005907C9">
        <w:rPr>
          <w:b/>
        </w:rPr>
        <w:t>Chromosome 10q26 deletion syndrome: Two new cases and a review of the literature</w:t>
      </w:r>
      <w:r w:rsidRPr="005907C9">
        <w:t xml:space="preserve">. </w:t>
      </w:r>
      <w:r w:rsidRPr="005907C9">
        <w:rPr>
          <w:i/>
        </w:rPr>
        <w:t xml:space="preserve">Molecular medicine reports </w:t>
      </w:r>
      <w:r w:rsidRPr="005907C9">
        <w:t xml:space="preserve">2016, </w:t>
      </w:r>
      <w:r w:rsidRPr="005907C9">
        <w:rPr>
          <w:b/>
        </w:rPr>
        <w:t>14</w:t>
      </w:r>
      <w:r w:rsidRPr="005907C9">
        <w:t xml:space="preserve">(6):5134-5140 </w:t>
      </w:r>
      <w:hyperlink r:id="rId230" w:history="1">
        <w:r w:rsidRPr="005907C9">
          <w:rPr>
            <w:rStyle w:val="Hyperlink"/>
          </w:rPr>
          <w:t>https://doi.org/10.3892/mmr.2016.5864</w:t>
        </w:r>
      </w:hyperlink>
      <w:r w:rsidRPr="005907C9">
        <w:t>.</w:t>
      </w:r>
      <w:bookmarkEnd w:id="359"/>
    </w:p>
    <w:p w14:paraId="00102336" w14:textId="3BCF446C" w:rsidR="005907C9" w:rsidRPr="005907C9" w:rsidRDefault="005907C9" w:rsidP="005907C9">
      <w:pPr>
        <w:pStyle w:val="EndNoteBibliography"/>
        <w:ind w:left="720" w:hanging="720"/>
      </w:pPr>
      <w:bookmarkStart w:id="360" w:name="_ENREF_223"/>
      <w:r w:rsidRPr="005907C9">
        <w:t>223.</w:t>
      </w:r>
      <w:r w:rsidRPr="005907C9">
        <w:tab/>
        <w:t>Yatsenko SA, Kruer MC, Bader PI, Corzo D, Schuette J, Keegan CE, Nowakowska B, Peacock S, Cai WW, Peiffer D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dentification of critical regions for clinical features of distal 10q deletion syndrome</w:t>
      </w:r>
      <w:r w:rsidRPr="005907C9">
        <w:t xml:space="preserve">. </w:t>
      </w:r>
      <w:r w:rsidRPr="005907C9">
        <w:rPr>
          <w:i/>
        </w:rPr>
        <w:t xml:space="preserve">Clinical Genetics </w:t>
      </w:r>
      <w:r w:rsidRPr="005907C9">
        <w:t xml:space="preserve">2009, </w:t>
      </w:r>
      <w:r w:rsidRPr="005907C9">
        <w:rPr>
          <w:b/>
        </w:rPr>
        <w:t>76</w:t>
      </w:r>
      <w:r w:rsidRPr="005907C9">
        <w:t xml:space="preserve">(1):54-62 </w:t>
      </w:r>
      <w:hyperlink r:id="rId23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111/j.1399-0004.2008.01115.x</w:t>
        </w:r>
      </w:hyperlink>
      <w:r w:rsidRPr="005907C9">
        <w:t>.</w:t>
      </w:r>
      <w:bookmarkEnd w:id="360"/>
    </w:p>
    <w:p w14:paraId="43172E0C" w14:textId="0A309A7C" w:rsidR="005907C9" w:rsidRPr="005907C9" w:rsidRDefault="005907C9" w:rsidP="005907C9">
      <w:pPr>
        <w:pStyle w:val="EndNoteBibliography"/>
        <w:ind w:left="720" w:hanging="720"/>
      </w:pPr>
      <w:bookmarkStart w:id="361" w:name="_ENREF_224"/>
      <w:r w:rsidRPr="005907C9">
        <w:t>224.</w:t>
      </w:r>
      <w:r w:rsidRPr="005907C9">
        <w:tab/>
        <w:t>Chiesa N, De Crescenzo A, Mishra K, Perone L, Carella M, Palumbo O, Mussa A, Sparago A, Cerrato F, Russo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he KCNQ1OT1 imprinting control region and non-coding RNA: new properties derived from the study of Beckwith-Wiedemann syndrome and Silver-Russell syndrome cases</w:t>
      </w:r>
      <w:r w:rsidRPr="005907C9">
        <w:t xml:space="preserve">. </w:t>
      </w:r>
      <w:r w:rsidRPr="005907C9">
        <w:rPr>
          <w:i/>
        </w:rPr>
        <w:t xml:space="preserve">Hum Mol Genet </w:t>
      </w:r>
      <w:r w:rsidRPr="005907C9">
        <w:t xml:space="preserve">2012, </w:t>
      </w:r>
      <w:r w:rsidRPr="005907C9">
        <w:rPr>
          <w:b/>
        </w:rPr>
        <w:t>21</w:t>
      </w:r>
      <w:r w:rsidRPr="005907C9">
        <w:t xml:space="preserve">(1):10-25 </w:t>
      </w:r>
      <w:hyperlink r:id="rId232" w:history="1">
        <w:r w:rsidRPr="005907C9">
          <w:rPr>
            <w:rStyle w:val="Hyperlink"/>
          </w:rPr>
          <w:t>https://doi.org/10.1093/hmg/ddr419</w:t>
        </w:r>
      </w:hyperlink>
      <w:r w:rsidRPr="005907C9">
        <w:t>.</w:t>
      </w:r>
      <w:bookmarkEnd w:id="361"/>
    </w:p>
    <w:p w14:paraId="745B0682" w14:textId="2D788AA4" w:rsidR="005907C9" w:rsidRPr="005907C9" w:rsidRDefault="005907C9" w:rsidP="005907C9">
      <w:pPr>
        <w:pStyle w:val="EndNoteBibliography"/>
        <w:ind w:left="720" w:hanging="720"/>
      </w:pPr>
      <w:bookmarkStart w:id="362" w:name="_ENREF_225"/>
      <w:r w:rsidRPr="005907C9">
        <w:t>225.</w:t>
      </w:r>
      <w:r w:rsidRPr="005907C9">
        <w:tab/>
        <w:t>Addis L, Ahn JW, Dobson R, Dixit A, Ogilvie CM, Pinto D, Vaags AK, Coon H, Chaste P, Wilson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icrodeletions of ELP4 Are Associated with Language Impairment, Autism Spectrum Disorder, and Mental Retardation</w:t>
      </w:r>
      <w:r w:rsidRPr="005907C9">
        <w:t xml:space="preserve">. </w:t>
      </w:r>
      <w:r w:rsidRPr="005907C9">
        <w:rPr>
          <w:i/>
        </w:rPr>
        <w:t xml:space="preserve">Human mutation </w:t>
      </w:r>
      <w:r w:rsidRPr="005907C9">
        <w:t xml:space="preserve">2015, </w:t>
      </w:r>
      <w:r w:rsidRPr="005907C9">
        <w:rPr>
          <w:b/>
        </w:rPr>
        <w:t>36</w:t>
      </w:r>
      <w:r w:rsidRPr="005907C9">
        <w:t xml:space="preserve">(9):842-850 </w:t>
      </w:r>
      <w:hyperlink r:id="rId233" w:history="1">
        <w:r w:rsidRPr="005907C9">
          <w:rPr>
            <w:rStyle w:val="Hyperlink"/>
          </w:rPr>
          <w:t>https://doi.org/10.1002/humu.22816</w:t>
        </w:r>
      </w:hyperlink>
      <w:r w:rsidRPr="005907C9">
        <w:t>.</w:t>
      </w:r>
      <w:bookmarkEnd w:id="362"/>
    </w:p>
    <w:p w14:paraId="3A92F498" w14:textId="35FAD141" w:rsidR="005907C9" w:rsidRPr="005907C9" w:rsidRDefault="005907C9" w:rsidP="005907C9">
      <w:pPr>
        <w:pStyle w:val="EndNoteBibliography"/>
        <w:ind w:left="720" w:hanging="720"/>
      </w:pPr>
      <w:bookmarkStart w:id="363" w:name="_ENREF_226"/>
      <w:r w:rsidRPr="005907C9">
        <w:t>226.</w:t>
      </w:r>
      <w:r w:rsidRPr="005907C9">
        <w:tab/>
        <w:t>Han JC, Liu Q-R, Jones M, Levinn RL, Menzie CM, Jefferson-George KS, Adler-Wailes DC, Sanford EL, Lacbawan FL, Uhl GR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Brain-Derived Neurotrophic Factor and Obesity in the WAGR Syndrome</w:t>
      </w:r>
      <w:r w:rsidRPr="005907C9">
        <w:t xml:space="preserve">. </w:t>
      </w:r>
      <w:r w:rsidRPr="005907C9">
        <w:rPr>
          <w:i/>
        </w:rPr>
        <w:t xml:space="preserve">New England Journal of Medicine </w:t>
      </w:r>
      <w:r w:rsidRPr="005907C9">
        <w:t xml:space="preserve">2008, </w:t>
      </w:r>
      <w:r w:rsidRPr="005907C9">
        <w:rPr>
          <w:b/>
        </w:rPr>
        <w:t>359</w:t>
      </w:r>
      <w:r w:rsidRPr="005907C9">
        <w:t xml:space="preserve">(9):918-927 </w:t>
      </w:r>
      <w:hyperlink r:id="rId234" w:history="1">
        <w:r w:rsidRPr="005907C9">
          <w:rPr>
            <w:rStyle w:val="Hyperlink"/>
          </w:rPr>
          <w:t>https://doi.org/10.1056/NEJMoa0801119</w:t>
        </w:r>
      </w:hyperlink>
      <w:r w:rsidRPr="005907C9">
        <w:t>.</w:t>
      </w:r>
      <w:bookmarkEnd w:id="363"/>
    </w:p>
    <w:p w14:paraId="2293B23C" w14:textId="3A982DDC" w:rsidR="005907C9" w:rsidRPr="005907C9" w:rsidRDefault="005907C9" w:rsidP="005907C9">
      <w:pPr>
        <w:pStyle w:val="EndNoteBibliography"/>
        <w:ind w:left="720" w:hanging="720"/>
      </w:pPr>
      <w:bookmarkStart w:id="364" w:name="_ENREF_227"/>
      <w:r w:rsidRPr="005907C9">
        <w:t>227.</w:t>
      </w:r>
      <w:r w:rsidRPr="005907C9">
        <w:tab/>
        <w:t>Han JC, Thurm A, Golden Williams C, Joseph LA, Zein WM, Brooks BP, Butman JA, Brady SM, Fuhr SR, Hicks MD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ssociation of brain-derived neurotrophic factor (BDNF) haploinsufficiency with lower adaptive behaviour and reduced cognitive functioning in WAGR/11p13 deletion syndrome</w:t>
      </w:r>
      <w:r w:rsidRPr="005907C9">
        <w:t xml:space="preserve">. </w:t>
      </w:r>
      <w:r w:rsidRPr="005907C9">
        <w:rPr>
          <w:i/>
        </w:rPr>
        <w:t xml:space="preserve">Cortex </w:t>
      </w:r>
      <w:r w:rsidRPr="005907C9">
        <w:t xml:space="preserve">2013, </w:t>
      </w:r>
      <w:r w:rsidRPr="005907C9">
        <w:rPr>
          <w:b/>
        </w:rPr>
        <w:t>49</w:t>
      </w:r>
      <w:r w:rsidRPr="005907C9">
        <w:t xml:space="preserve">(10):2700-2710 </w:t>
      </w:r>
      <w:hyperlink r:id="rId235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cortex.2013.02.009</w:t>
        </w:r>
      </w:hyperlink>
      <w:r w:rsidRPr="005907C9">
        <w:t>.</w:t>
      </w:r>
      <w:bookmarkEnd w:id="364"/>
    </w:p>
    <w:p w14:paraId="182D07B1" w14:textId="1D5C9B65" w:rsidR="005907C9" w:rsidRPr="005907C9" w:rsidRDefault="005907C9" w:rsidP="005907C9">
      <w:pPr>
        <w:pStyle w:val="EndNoteBibliography"/>
        <w:ind w:left="720" w:hanging="720"/>
      </w:pPr>
      <w:bookmarkStart w:id="365" w:name="_ENREF_228"/>
      <w:r w:rsidRPr="005907C9">
        <w:t>228.</w:t>
      </w:r>
      <w:r w:rsidRPr="005907C9">
        <w:tab/>
        <w:t xml:space="preserve">Ferreira MAT, Almeida Júnior IG, Kuratani DK, Rosa RFM, Gonzales JFO, Telles LEB, Ferrão YA, Zen PRG: </w:t>
      </w:r>
      <w:r w:rsidRPr="005907C9">
        <w:rPr>
          <w:b/>
        </w:rPr>
        <w:t>WAGRO syndrome: a rare genetic condition associated with aniridia and additional ophthalmologic abnormalities</w:t>
      </w:r>
      <w:r w:rsidRPr="005907C9">
        <w:t xml:space="preserve">. </w:t>
      </w:r>
      <w:r w:rsidRPr="005907C9">
        <w:rPr>
          <w:i/>
        </w:rPr>
        <w:t xml:space="preserve">Arquivos brasileiros de oftalmologia </w:t>
      </w:r>
      <w:r w:rsidRPr="005907C9">
        <w:t xml:space="preserve">2019, </w:t>
      </w:r>
      <w:r w:rsidRPr="005907C9">
        <w:rPr>
          <w:b/>
        </w:rPr>
        <w:t>82</w:t>
      </w:r>
      <w:r w:rsidRPr="005907C9">
        <w:t xml:space="preserve">(4):336-338 </w:t>
      </w:r>
      <w:hyperlink r:id="rId236" w:history="1">
        <w:r w:rsidRPr="005907C9">
          <w:rPr>
            <w:rStyle w:val="Hyperlink"/>
          </w:rPr>
          <w:t>https://doi.org/10.5935/0004-2749.20190065</w:t>
        </w:r>
      </w:hyperlink>
      <w:r w:rsidRPr="005907C9">
        <w:t>.</w:t>
      </w:r>
      <w:bookmarkEnd w:id="365"/>
    </w:p>
    <w:p w14:paraId="0920F94B" w14:textId="591E44C0" w:rsidR="005907C9" w:rsidRPr="005907C9" w:rsidRDefault="005907C9" w:rsidP="005907C9">
      <w:pPr>
        <w:pStyle w:val="EndNoteBibliography"/>
        <w:ind w:left="720" w:hanging="720"/>
      </w:pPr>
      <w:bookmarkStart w:id="366" w:name="_ENREF_229"/>
      <w:r w:rsidRPr="005907C9">
        <w:t>229.</w:t>
      </w:r>
      <w:r w:rsidRPr="005907C9">
        <w:tab/>
        <w:t xml:space="preserve">Hall HN, Williamson KA, FitzPatrick DR: </w:t>
      </w:r>
      <w:r w:rsidRPr="005907C9">
        <w:rPr>
          <w:b/>
        </w:rPr>
        <w:t>The genetic architecture of aniridia and Gillespie syndrome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9, </w:t>
      </w:r>
      <w:r w:rsidRPr="005907C9">
        <w:rPr>
          <w:b/>
        </w:rPr>
        <w:t>138</w:t>
      </w:r>
      <w:r w:rsidRPr="005907C9">
        <w:t xml:space="preserve">(8-9):881-898 </w:t>
      </w:r>
      <w:hyperlink r:id="rId237" w:history="1">
        <w:r w:rsidRPr="005907C9">
          <w:rPr>
            <w:rStyle w:val="Hyperlink"/>
          </w:rPr>
          <w:t>https://doi.org/10.1007/s00439-018-1934-8</w:t>
        </w:r>
      </w:hyperlink>
      <w:r w:rsidRPr="005907C9">
        <w:t>.</w:t>
      </w:r>
      <w:bookmarkEnd w:id="366"/>
    </w:p>
    <w:p w14:paraId="7CDCB0F2" w14:textId="79D264D9" w:rsidR="005907C9" w:rsidRPr="005907C9" w:rsidRDefault="005907C9" w:rsidP="005907C9">
      <w:pPr>
        <w:pStyle w:val="EndNoteBibliography"/>
        <w:ind w:left="720" w:hanging="720"/>
      </w:pPr>
      <w:bookmarkStart w:id="367" w:name="_ENREF_230"/>
      <w:r w:rsidRPr="005907C9">
        <w:t>230.</w:t>
      </w:r>
      <w:r w:rsidRPr="005907C9">
        <w:tab/>
        <w:t xml:space="preserve">Fischbach BV, Trout KL, Lewis J, Luis CA, Sika M: </w:t>
      </w:r>
      <w:r w:rsidRPr="005907C9">
        <w:rPr>
          <w:b/>
        </w:rPr>
        <w:t>WAGR Syndrome: A Clinical Review of 54 Cases</w:t>
      </w:r>
      <w:r w:rsidRPr="005907C9">
        <w:t xml:space="preserve">. </w:t>
      </w:r>
      <w:r w:rsidRPr="005907C9">
        <w:rPr>
          <w:i/>
        </w:rPr>
        <w:t xml:space="preserve">Pediatrics </w:t>
      </w:r>
      <w:r w:rsidRPr="005907C9">
        <w:t xml:space="preserve">2005, </w:t>
      </w:r>
      <w:r w:rsidRPr="005907C9">
        <w:rPr>
          <w:b/>
        </w:rPr>
        <w:t>116</w:t>
      </w:r>
      <w:r w:rsidRPr="005907C9">
        <w:t xml:space="preserve">(4):984 </w:t>
      </w:r>
      <w:hyperlink r:id="rId238" w:history="1">
        <w:r w:rsidRPr="005907C9">
          <w:rPr>
            <w:rStyle w:val="Hyperlink"/>
          </w:rPr>
          <w:t>https://doi.org/10.1542/peds.2004-0467</w:t>
        </w:r>
      </w:hyperlink>
      <w:r w:rsidRPr="005907C9">
        <w:t>.</w:t>
      </w:r>
      <w:bookmarkEnd w:id="367"/>
    </w:p>
    <w:p w14:paraId="1E436571" w14:textId="639CC930" w:rsidR="005907C9" w:rsidRPr="005907C9" w:rsidRDefault="005907C9" w:rsidP="005907C9">
      <w:pPr>
        <w:pStyle w:val="EndNoteBibliography"/>
        <w:ind w:left="720" w:hanging="720"/>
      </w:pPr>
      <w:bookmarkStart w:id="368" w:name="_ENREF_231"/>
      <w:r w:rsidRPr="005907C9">
        <w:t>231.</w:t>
      </w:r>
      <w:r w:rsidRPr="005907C9">
        <w:tab/>
        <w:t xml:space="preserve">Yamamoto T, Togawa M, Shimada S, Sangu N, Shimojima K, Okamoto N: </w:t>
      </w:r>
      <w:r w:rsidRPr="005907C9">
        <w:rPr>
          <w:b/>
        </w:rPr>
        <w:t>Narrowing of the responsible region for severe developmental delay and autistic behaviors in WAGR syndrome down to 1.6 Mb including PAX6, WT1, and PRRG4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3):634-638 </w:t>
      </w:r>
      <w:hyperlink r:id="rId239" w:history="1">
        <w:r w:rsidRPr="005907C9">
          <w:rPr>
            <w:rStyle w:val="Hyperlink"/>
          </w:rPr>
          <w:t>https://doi.org/10.1002/ajmg.a.36325</w:t>
        </w:r>
      </w:hyperlink>
      <w:r w:rsidRPr="005907C9">
        <w:t>.</w:t>
      </w:r>
      <w:bookmarkEnd w:id="368"/>
    </w:p>
    <w:p w14:paraId="6B6622E9" w14:textId="35DE318E" w:rsidR="005907C9" w:rsidRPr="005907C9" w:rsidRDefault="005907C9" w:rsidP="005907C9">
      <w:pPr>
        <w:pStyle w:val="EndNoteBibliography"/>
        <w:ind w:left="720" w:hanging="720"/>
      </w:pPr>
      <w:bookmarkStart w:id="369" w:name="_ENREF_232"/>
      <w:r w:rsidRPr="005907C9">
        <w:lastRenderedPageBreak/>
        <w:t>232.</w:t>
      </w:r>
      <w:r w:rsidRPr="005907C9">
        <w:tab/>
        <w:t xml:space="preserve">Swarr DT, Bloom D, Lewis RA, Elenberg E, Friedman EM, Glotzbach C, Wissman SD, Shaffer LG, Potocki L: </w:t>
      </w:r>
      <w:r w:rsidRPr="005907C9">
        <w:rPr>
          <w:b/>
        </w:rPr>
        <w:t>Potocki-Shaffer syndrome: comprehensive clinical assessment, review of the literature, and proposals for medical management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0, </w:t>
      </w:r>
      <w:r w:rsidRPr="005907C9">
        <w:rPr>
          <w:b/>
        </w:rPr>
        <w:t>152a</w:t>
      </w:r>
      <w:r w:rsidRPr="005907C9">
        <w:t xml:space="preserve">(3):565-572 </w:t>
      </w:r>
      <w:hyperlink r:id="rId240" w:history="1">
        <w:r w:rsidRPr="005907C9">
          <w:rPr>
            <w:rStyle w:val="Hyperlink"/>
          </w:rPr>
          <w:t>https://doi.org/10.1002/ajmg.a.33245</w:t>
        </w:r>
      </w:hyperlink>
      <w:r w:rsidRPr="005907C9">
        <w:t>.</w:t>
      </w:r>
      <w:bookmarkEnd w:id="369"/>
    </w:p>
    <w:p w14:paraId="4A5D5E88" w14:textId="553B67E1" w:rsidR="005907C9" w:rsidRPr="005907C9" w:rsidRDefault="005907C9" w:rsidP="005907C9">
      <w:pPr>
        <w:pStyle w:val="EndNoteBibliography"/>
        <w:ind w:left="720" w:hanging="720"/>
      </w:pPr>
      <w:bookmarkStart w:id="370" w:name="_ENREF_233"/>
      <w:r w:rsidRPr="005907C9">
        <w:t>233.</w:t>
      </w:r>
      <w:r w:rsidRPr="005907C9">
        <w:tab/>
        <w:t>Kim H-G, Kim H-T, Leach NT, Lan F, Ullmann R, Silahtaroglu A, Kurth I, Nowka A, Seong IS, Shen Y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ranslocations disrupting PHF21A in the Potocki-Shaffer-syndrome region are associated with intellectual disability and craniofacial anomalie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2, </w:t>
      </w:r>
      <w:r w:rsidRPr="005907C9">
        <w:rPr>
          <w:b/>
        </w:rPr>
        <w:t>91</w:t>
      </w:r>
      <w:r w:rsidRPr="005907C9">
        <w:t xml:space="preserve">(1):56-72 </w:t>
      </w:r>
      <w:hyperlink r:id="rId241" w:history="1">
        <w:r w:rsidRPr="005907C9">
          <w:rPr>
            <w:rStyle w:val="Hyperlink"/>
          </w:rPr>
          <w:t>https://doi.org/10.1016/j.ajhg.2012.05.005</w:t>
        </w:r>
      </w:hyperlink>
      <w:r w:rsidRPr="005907C9">
        <w:t>.</w:t>
      </w:r>
      <w:bookmarkEnd w:id="370"/>
    </w:p>
    <w:p w14:paraId="40B4A5BF" w14:textId="4672401C" w:rsidR="005907C9" w:rsidRPr="005907C9" w:rsidRDefault="005907C9" w:rsidP="005907C9">
      <w:pPr>
        <w:pStyle w:val="EndNoteBibliography"/>
        <w:ind w:left="720" w:hanging="720"/>
      </w:pPr>
      <w:bookmarkStart w:id="371" w:name="_ENREF_234"/>
      <w:r w:rsidRPr="005907C9">
        <w:t>234.</w:t>
      </w:r>
      <w:r w:rsidRPr="005907C9">
        <w:tab/>
        <w:t>Kim HG, Rosenfeld JA, Scott DA, Bénédicte G, Labonne JD, Brown J, McGuire M, Mahida S, Naidu S, Gutierrez 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isruption of PHF21A causes syndromic intellectual disability with craniofacial anomalies, epilepsy, hypotonia, and neurobehavioral problems including autism</w:t>
      </w:r>
      <w:r w:rsidRPr="005907C9">
        <w:t xml:space="preserve">. </w:t>
      </w:r>
      <w:r w:rsidRPr="005907C9">
        <w:rPr>
          <w:i/>
        </w:rPr>
        <w:t xml:space="preserve">Molecular autism </w:t>
      </w:r>
      <w:r w:rsidRPr="005907C9">
        <w:t xml:space="preserve">2019, </w:t>
      </w:r>
      <w:r w:rsidRPr="005907C9">
        <w:rPr>
          <w:b/>
        </w:rPr>
        <w:t>10</w:t>
      </w:r>
      <w:r w:rsidRPr="005907C9">
        <w:t xml:space="preserve">:35 </w:t>
      </w:r>
      <w:hyperlink r:id="rId242" w:history="1">
        <w:r w:rsidRPr="005907C9">
          <w:rPr>
            <w:rStyle w:val="Hyperlink"/>
          </w:rPr>
          <w:t>https://doi.org/10.1186/s13229-019-0286-0</w:t>
        </w:r>
      </w:hyperlink>
      <w:r w:rsidRPr="005907C9">
        <w:t>.</w:t>
      </w:r>
      <w:bookmarkEnd w:id="371"/>
    </w:p>
    <w:p w14:paraId="5F9C81E6" w14:textId="472B582D" w:rsidR="005907C9" w:rsidRPr="005907C9" w:rsidRDefault="005907C9" w:rsidP="005907C9">
      <w:pPr>
        <w:pStyle w:val="EndNoteBibliography"/>
        <w:ind w:left="720" w:hanging="720"/>
      </w:pPr>
      <w:bookmarkStart w:id="372" w:name="_ENREF_235"/>
      <w:r w:rsidRPr="005907C9">
        <w:t>235.</w:t>
      </w:r>
      <w:r w:rsidRPr="005907C9">
        <w:tab/>
        <w:t xml:space="preserve">Trajkova S, Di Gregorio E, Ferrero GB, Carli D, Pavinato L, Delplancq G, Kuentz P, Brusco A: </w:t>
      </w:r>
      <w:r w:rsidRPr="005907C9">
        <w:rPr>
          <w:b/>
        </w:rPr>
        <w:t>New Insights into Potocki-Shaffer Syndrome: Report of Two Novel Cases and Literature Review</w:t>
      </w:r>
      <w:r w:rsidRPr="005907C9">
        <w:t xml:space="preserve">. </w:t>
      </w:r>
      <w:r w:rsidRPr="005907C9">
        <w:rPr>
          <w:i/>
        </w:rPr>
        <w:t xml:space="preserve">Brain sciences </w:t>
      </w:r>
      <w:r w:rsidRPr="005907C9">
        <w:t xml:space="preserve">2020, </w:t>
      </w:r>
      <w:r w:rsidRPr="005907C9">
        <w:rPr>
          <w:b/>
        </w:rPr>
        <w:t>10</w:t>
      </w:r>
      <w:r w:rsidRPr="005907C9">
        <w:t xml:space="preserve">(11) </w:t>
      </w:r>
      <w:hyperlink r:id="rId243" w:history="1">
        <w:r w:rsidRPr="005907C9">
          <w:rPr>
            <w:rStyle w:val="Hyperlink"/>
          </w:rPr>
          <w:t>https://doi.org/10.3390/brainsci10110788</w:t>
        </w:r>
      </w:hyperlink>
      <w:r w:rsidRPr="005907C9">
        <w:t>.</w:t>
      </w:r>
      <w:bookmarkEnd w:id="372"/>
    </w:p>
    <w:p w14:paraId="781075BA" w14:textId="003EDA45" w:rsidR="005907C9" w:rsidRPr="005907C9" w:rsidRDefault="005907C9" w:rsidP="005907C9">
      <w:pPr>
        <w:pStyle w:val="EndNoteBibliography"/>
        <w:ind w:left="720" w:hanging="720"/>
      </w:pPr>
      <w:bookmarkStart w:id="373" w:name="_ENREF_236"/>
      <w:r w:rsidRPr="005907C9">
        <w:t>236.</w:t>
      </w:r>
      <w:r w:rsidRPr="005907C9">
        <w:tab/>
        <w:t>Gregory-Evans CY, Moosajee M, Hodges MD, Mackay DS, Game L, Vargesson N, Bloch-Zupan A, Rüschendorf F, Santos-Pinto L, Wackens G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SNP genome scanning localizes oto-dental syndrome to chromosome 11q13 and microdeletions at this locus implicate FGF3 in dental and inner-ear disease and FADD in ocular coloboma</w:t>
      </w:r>
      <w:r w:rsidRPr="005907C9">
        <w:t xml:space="preserve">. </w:t>
      </w:r>
      <w:r w:rsidRPr="005907C9">
        <w:rPr>
          <w:i/>
        </w:rPr>
        <w:t xml:space="preserve">Hum Mol Genet </w:t>
      </w:r>
      <w:r w:rsidRPr="005907C9">
        <w:t xml:space="preserve">2007, </w:t>
      </w:r>
      <w:r w:rsidRPr="005907C9">
        <w:rPr>
          <w:b/>
        </w:rPr>
        <w:t>16</w:t>
      </w:r>
      <w:r w:rsidRPr="005907C9">
        <w:t xml:space="preserve">(20):2482-2493 </w:t>
      </w:r>
      <w:hyperlink r:id="rId244" w:history="1">
        <w:r w:rsidRPr="005907C9">
          <w:rPr>
            <w:rStyle w:val="Hyperlink"/>
          </w:rPr>
          <w:t>https://doi.org/10.1093/hmg/ddm204</w:t>
        </w:r>
      </w:hyperlink>
      <w:r w:rsidRPr="005907C9">
        <w:t>.</w:t>
      </w:r>
      <w:bookmarkEnd w:id="373"/>
    </w:p>
    <w:p w14:paraId="3F36CB71" w14:textId="72958E23" w:rsidR="005907C9" w:rsidRPr="005907C9" w:rsidRDefault="005907C9" w:rsidP="005907C9">
      <w:pPr>
        <w:pStyle w:val="EndNoteBibliography"/>
        <w:ind w:left="720" w:hanging="720"/>
      </w:pPr>
      <w:bookmarkStart w:id="374" w:name="_ENREF_237"/>
      <w:r w:rsidRPr="005907C9">
        <w:t>237.</w:t>
      </w:r>
      <w:r w:rsidRPr="005907C9">
        <w:tab/>
        <w:t xml:space="preserve">Kim Y-S, Kim G-H, Byeon JH, Eun S-H, Eun B-L: </w:t>
      </w:r>
      <w:r w:rsidRPr="005907C9">
        <w:rPr>
          <w:b/>
        </w:rPr>
        <w:t>Chromosome 11q13 deletion syndrome</w:t>
      </w:r>
      <w:r w:rsidRPr="005907C9">
        <w:t xml:space="preserve">. </w:t>
      </w:r>
      <w:r w:rsidRPr="005907C9">
        <w:rPr>
          <w:i/>
        </w:rPr>
        <w:t xml:space="preserve">Korean J Pediatr </w:t>
      </w:r>
      <w:r w:rsidRPr="005907C9">
        <w:t xml:space="preserve">2016, </w:t>
      </w:r>
      <w:r w:rsidRPr="005907C9">
        <w:rPr>
          <w:b/>
        </w:rPr>
        <w:t>59</w:t>
      </w:r>
      <w:r w:rsidRPr="005907C9">
        <w:t xml:space="preserve">(Suppl 1):S10-S13 </w:t>
      </w:r>
      <w:hyperlink r:id="rId245" w:history="1">
        <w:r w:rsidRPr="005907C9">
          <w:rPr>
            <w:rStyle w:val="Hyperlink"/>
          </w:rPr>
          <w:t>https://doi.org/10.3345/kjp.2016.59.11.S10</w:t>
        </w:r>
      </w:hyperlink>
      <w:r w:rsidRPr="005907C9">
        <w:t>.</w:t>
      </w:r>
      <w:bookmarkEnd w:id="374"/>
    </w:p>
    <w:p w14:paraId="0409FD53" w14:textId="6AC6FC2A" w:rsidR="005907C9" w:rsidRPr="005907C9" w:rsidRDefault="005907C9" w:rsidP="005907C9">
      <w:pPr>
        <w:pStyle w:val="EndNoteBibliography"/>
        <w:ind w:left="720" w:hanging="720"/>
      </w:pPr>
      <w:bookmarkStart w:id="375" w:name="_ENREF_238"/>
      <w:r w:rsidRPr="005907C9">
        <w:t>238.</w:t>
      </w:r>
      <w:r w:rsidRPr="005907C9">
        <w:tab/>
        <w:t xml:space="preserve">Ziebart T, Draenert FG, Galetzka D, Babaryka G, Schmidseder R, Wagner W, Bartsch O: </w:t>
      </w:r>
      <w:r w:rsidRPr="005907C9">
        <w:rPr>
          <w:b/>
        </w:rPr>
        <w:t>The original family revisited after 37 years: odontoma–dysphagia syndrome is most likely caused by a microduplication of chromosome 11q13.3, including the FGF3 and FGF4 genes</w:t>
      </w:r>
      <w:r w:rsidRPr="005907C9">
        <w:t xml:space="preserve">. </w:t>
      </w:r>
      <w:r w:rsidRPr="005907C9">
        <w:rPr>
          <w:i/>
        </w:rPr>
        <w:t xml:space="preserve">Clinical Oral Investigations </w:t>
      </w:r>
      <w:r w:rsidRPr="005907C9">
        <w:t xml:space="preserve">2013, </w:t>
      </w:r>
      <w:r w:rsidRPr="005907C9">
        <w:rPr>
          <w:b/>
        </w:rPr>
        <w:t>17</w:t>
      </w:r>
      <w:r w:rsidRPr="005907C9">
        <w:t xml:space="preserve">(1):123-130 </w:t>
      </w:r>
      <w:hyperlink r:id="rId246" w:history="1">
        <w:r w:rsidRPr="005907C9">
          <w:rPr>
            <w:rStyle w:val="Hyperlink"/>
          </w:rPr>
          <w:t>https://doi.org/10.1007/s00784-012-0676-6</w:t>
        </w:r>
      </w:hyperlink>
      <w:r w:rsidRPr="005907C9">
        <w:t>.</w:t>
      </w:r>
      <w:bookmarkEnd w:id="375"/>
    </w:p>
    <w:p w14:paraId="7CDCF0DF" w14:textId="5F4143C7" w:rsidR="005907C9" w:rsidRPr="005907C9" w:rsidRDefault="005907C9" w:rsidP="005907C9">
      <w:pPr>
        <w:pStyle w:val="EndNoteBibliography"/>
        <w:ind w:left="720" w:hanging="720"/>
      </w:pPr>
      <w:bookmarkStart w:id="376" w:name="_ENREF_239"/>
      <w:r w:rsidRPr="005907C9">
        <w:t>239.</w:t>
      </w:r>
      <w:r w:rsidRPr="005907C9">
        <w:tab/>
        <w:t xml:space="preserve">Kim YS, Kim GH, Byeon JH, Eun SH, Eun BL: </w:t>
      </w:r>
      <w:r w:rsidRPr="005907C9">
        <w:rPr>
          <w:b/>
        </w:rPr>
        <w:t>Chromosome 11q13 deletion syndrome</w:t>
      </w:r>
      <w:r w:rsidRPr="005907C9">
        <w:t xml:space="preserve">. </w:t>
      </w:r>
      <w:r w:rsidRPr="005907C9">
        <w:rPr>
          <w:i/>
        </w:rPr>
        <w:t xml:space="preserve">Korean J Pediatr </w:t>
      </w:r>
      <w:r w:rsidRPr="005907C9">
        <w:t xml:space="preserve">2016, </w:t>
      </w:r>
      <w:r w:rsidRPr="005907C9">
        <w:rPr>
          <w:b/>
        </w:rPr>
        <w:t>59</w:t>
      </w:r>
      <w:r w:rsidRPr="005907C9">
        <w:t xml:space="preserve">(Suppl 1):S10-s13 </w:t>
      </w:r>
      <w:hyperlink r:id="rId247" w:history="1">
        <w:r w:rsidRPr="005907C9">
          <w:rPr>
            <w:rStyle w:val="Hyperlink"/>
          </w:rPr>
          <w:t>https://doi.org/10.3345/kjp.2016.59.11.S10</w:t>
        </w:r>
      </w:hyperlink>
      <w:r w:rsidRPr="005907C9">
        <w:t>.</w:t>
      </w:r>
      <w:bookmarkEnd w:id="376"/>
    </w:p>
    <w:p w14:paraId="37A9BA64" w14:textId="614C0142" w:rsidR="005907C9" w:rsidRPr="005907C9" w:rsidRDefault="005907C9" w:rsidP="005907C9">
      <w:pPr>
        <w:pStyle w:val="EndNoteBibliography"/>
        <w:ind w:left="720" w:hanging="720"/>
      </w:pPr>
      <w:bookmarkStart w:id="377" w:name="_ENREF_240"/>
      <w:r w:rsidRPr="005907C9">
        <w:t>240.</w:t>
      </w:r>
      <w:r w:rsidRPr="005907C9">
        <w:tab/>
        <w:t xml:space="preserve">Grossfeld PD, Mattina T, Lai Z, Favier R, Jones KL, Cotter F, Jones C, the 11q C: </w:t>
      </w:r>
      <w:r w:rsidRPr="005907C9">
        <w:rPr>
          <w:b/>
        </w:rPr>
        <w:t>The 11q terminal deletion disorder: A prospective study of 110 cas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4, </w:t>
      </w:r>
      <w:r w:rsidRPr="005907C9">
        <w:rPr>
          <w:b/>
        </w:rPr>
        <w:t>129A</w:t>
      </w:r>
      <w:r w:rsidRPr="005907C9">
        <w:t xml:space="preserve">(1):51-61 </w:t>
      </w:r>
      <w:hyperlink r:id="rId248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0090</w:t>
        </w:r>
      </w:hyperlink>
      <w:r w:rsidRPr="005907C9">
        <w:t>.</w:t>
      </w:r>
      <w:bookmarkEnd w:id="377"/>
    </w:p>
    <w:p w14:paraId="175CB3ED" w14:textId="2F3793C4" w:rsidR="005907C9" w:rsidRPr="005907C9" w:rsidRDefault="005907C9" w:rsidP="005907C9">
      <w:pPr>
        <w:pStyle w:val="EndNoteBibliography"/>
        <w:ind w:left="720" w:hanging="720"/>
      </w:pPr>
      <w:bookmarkStart w:id="378" w:name="_ENREF_241"/>
      <w:r w:rsidRPr="005907C9">
        <w:t>241.</w:t>
      </w:r>
      <w:r w:rsidRPr="005907C9">
        <w:tab/>
        <w:t>Coldren CD, Lai Z, Shragg P, Rossi E, Glidewell SC, Zuffardi O, Mattina T, Ivy DD, Curfs LM, Mattson SN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hromosomal microarray mapping suggests a role for BSX and Neurogranin in neurocognitive and behavioral defects in the 11q terminal deletion disorder (Jacobsen syndrome)</w:t>
      </w:r>
      <w:r w:rsidRPr="005907C9">
        <w:t xml:space="preserve">. </w:t>
      </w:r>
      <w:r w:rsidRPr="005907C9">
        <w:rPr>
          <w:i/>
        </w:rPr>
        <w:t xml:space="preserve">neurogenetics </w:t>
      </w:r>
      <w:r w:rsidRPr="005907C9">
        <w:t xml:space="preserve">2008, </w:t>
      </w:r>
      <w:r w:rsidRPr="005907C9">
        <w:rPr>
          <w:b/>
        </w:rPr>
        <w:t>10</w:t>
      </w:r>
      <w:r w:rsidRPr="005907C9">
        <w:t xml:space="preserve">(2):89 </w:t>
      </w:r>
      <w:hyperlink r:id="rId249" w:history="1">
        <w:r w:rsidRPr="005907C9">
          <w:rPr>
            <w:rStyle w:val="Hyperlink"/>
          </w:rPr>
          <w:t>https://doi.org/10.1007/s10048-008-0157-x</w:t>
        </w:r>
      </w:hyperlink>
      <w:r w:rsidRPr="005907C9">
        <w:t>.</w:t>
      </w:r>
      <w:bookmarkEnd w:id="378"/>
    </w:p>
    <w:p w14:paraId="37CF9DF5" w14:textId="6AF16D2B" w:rsidR="005907C9" w:rsidRPr="005907C9" w:rsidRDefault="005907C9" w:rsidP="005907C9">
      <w:pPr>
        <w:pStyle w:val="EndNoteBibliography"/>
        <w:ind w:left="720" w:hanging="720"/>
      </w:pPr>
      <w:bookmarkStart w:id="379" w:name="_ENREF_242"/>
      <w:r w:rsidRPr="005907C9">
        <w:t>242.</w:t>
      </w:r>
      <w:r w:rsidRPr="005907C9">
        <w:tab/>
        <w:t xml:space="preserve">Ji T, Wu Y, Wang H, Wang J, Jiang Y: </w:t>
      </w:r>
      <w:r w:rsidRPr="005907C9">
        <w:rPr>
          <w:b/>
        </w:rPr>
        <w:t>Diagnosis and fine mapping of a deletion in distal 11q in two Chinese patients with developmental delay</w:t>
      </w:r>
      <w:r w:rsidRPr="005907C9">
        <w:t xml:space="preserve">. </w:t>
      </w:r>
      <w:r w:rsidRPr="005907C9">
        <w:rPr>
          <w:i/>
        </w:rPr>
        <w:t xml:space="preserve">Journal of Human Genetics </w:t>
      </w:r>
      <w:r w:rsidRPr="005907C9">
        <w:t xml:space="preserve">2010, </w:t>
      </w:r>
      <w:r w:rsidRPr="005907C9">
        <w:rPr>
          <w:b/>
        </w:rPr>
        <w:t>55</w:t>
      </w:r>
      <w:r w:rsidRPr="005907C9">
        <w:t xml:space="preserve">(8):486-489 </w:t>
      </w:r>
      <w:hyperlink r:id="rId250" w:history="1">
        <w:r w:rsidRPr="005907C9">
          <w:rPr>
            <w:rStyle w:val="Hyperlink"/>
          </w:rPr>
          <w:t>https://doi.org/10.1038/jhg.2010.51</w:t>
        </w:r>
      </w:hyperlink>
      <w:r w:rsidRPr="005907C9">
        <w:t>.</w:t>
      </w:r>
      <w:bookmarkEnd w:id="379"/>
    </w:p>
    <w:p w14:paraId="455A9798" w14:textId="7DCB5832" w:rsidR="005907C9" w:rsidRPr="005907C9" w:rsidRDefault="005907C9" w:rsidP="005907C9">
      <w:pPr>
        <w:pStyle w:val="EndNoteBibliography"/>
        <w:ind w:left="720" w:hanging="720"/>
      </w:pPr>
      <w:bookmarkStart w:id="380" w:name="_ENREF_243"/>
      <w:r w:rsidRPr="005907C9">
        <w:t>243.</w:t>
      </w:r>
      <w:r w:rsidRPr="005907C9">
        <w:tab/>
        <w:t xml:space="preserve">Ye M, Coldren C, Liang X, Mattina T, Goldmuntz E, Benson DW, Ivy D, Perryman MB, Garrett-Sinha LA, Grossfeld P: </w:t>
      </w:r>
      <w:r w:rsidRPr="005907C9">
        <w:rPr>
          <w:b/>
        </w:rPr>
        <w:t>Deletion of ETS-1, a gene in the Jacobsen syndrome critical region, causes ventricular septal defects and abnormal ventricular morphology in mice</w:t>
      </w:r>
      <w:r w:rsidRPr="005907C9">
        <w:t xml:space="preserve">. </w:t>
      </w:r>
      <w:r w:rsidRPr="005907C9">
        <w:rPr>
          <w:i/>
        </w:rPr>
        <w:t xml:space="preserve">Hum Mol Genet </w:t>
      </w:r>
      <w:r w:rsidRPr="005907C9">
        <w:t xml:space="preserve">2010, </w:t>
      </w:r>
      <w:r w:rsidRPr="005907C9">
        <w:rPr>
          <w:b/>
        </w:rPr>
        <w:t>19</w:t>
      </w:r>
      <w:r w:rsidRPr="005907C9">
        <w:t xml:space="preserve">(4):648-656 </w:t>
      </w:r>
      <w:hyperlink r:id="rId251" w:history="1">
        <w:r w:rsidRPr="005907C9">
          <w:rPr>
            <w:rStyle w:val="Hyperlink"/>
          </w:rPr>
          <w:t>https://doi.org/10.1093/hmg/ddp532</w:t>
        </w:r>
      </w:hyperlink>
      <w:r w:rsidRPr="005907C9">
        <w:t>.</w:t>
      </w:r>
      <w:bookmarkEnd w:id="380"/>
    </w:p>
    <w:p w14:paraId="4C06D33D" w14:textId="4C4E8459" w:rsidR="005907C9" w:rsidRPr="005907C9" w:rsidRDefault="005907C9" w:rsidP="005907C9">
      <w:pPr>
        <w:pStyle w:val="EndNoteBibliography"/>
        <w:ind w:left="720" w:hanging="720"/>
      </w:pPr>
      <w:bookmarkStart w:id="381" w:name="_ENREF_244"/>
      <w:r w:rsidRPr="005907C9">
        <w:t>244.</w:t>
      </w:r>
      <w:r w:rsidRPr="005907C9">
        <w:tab/>
        <w:t xml:space="preserve">Rooryck C, Stef M, Burgelin I, Simon D, Souakri N, Thambo JB, Chateil JF, Lacombe D, Arveiler B: </w:t>
      </w:r>
      <w:r w:rsidRPr="005907C9">
        <w:rPr>
          <w:b/>
        </w:rPr>
        <w:t>2.3 Mb terminal deletion in 12p13.33 associated with oculoauriculovertebral spectrum and evaluation of WNT5B as a candidate gen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09, </w:t>
      </w:r>
      <w:r w:rsidRPr="005907C9">
        <w:rPr>
          <w:b/>
        </w:rPr>
        <w:t>52</w:t>
      </w:r>
      <w:r w:rsidRPr="005907C9">
        <w:t xml:space="preserve">(6):446-449 </w:t>
      </w:r>
      <w:hyperlink r:id="rId252" w:history="1">
        <w:r w:rsidRPr="005907C9">
          <w:rPr>
            <w:rStyle w:val="Hyperlink"/>
          </w:rPr>
          <w:t>https://doi.org/10.1016/j.ejmg.2009.08.005</w:t>
        </w:r>
      </w:hyperlink>
      <w:r w:rsidRPr="005907C9">
        <w:t>.</w:t>
      </w:r>
      <w:bookmarkEnd w:id="381"/>
    </w:p>
    <w:p w14:paraId="1A9A3560" w14:textId="31931E81" w:rsidR="005907C9" w:rsidRPr="005907C9" w:rsidRDefault="005907C9" w:rsidP="005907C9">
      <w:pPr>
        <w:pStyle w:val="EndNoteBibliography"/>
        <w:ind w:left="720" w:hanging="720"/>
      </w:pPr>
      <w:bookmarkStart w:id="382" w:name="_ENREF_245"/>
      <w:r w:rsidRPr="005907C9">
        <w:t>245.</w:t>
      </w:r>
      <w:r w:rsidRPr="005907C9">
        <w:tab/>
        <w:t>Thevenon J, Callier P, Andrieux J, Delobel B, David A, Sukno S, Minot D, Mosca Anne L, Marle N, Sanlaville D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12p13.33 microdeletion including ELKS/ERC1, a new locus associated with childhood apraxia of speech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3, </w:t>
      </w:r>
      <w:r w:rsidRPr="005907C9">
        <w:rPr>
          <w:b/>
        </w:rPr>
        <w:t>21</w:t>
      </w:r>
      <w:r w:rsidRPr="005907C9">
        <w:t xml:space="preserve">(1):82-88 </w:t>
      </w:r>
      <w:hyperlink r:id="rId253" w:history="1">
        <w:r w:rsidRPr="005907C9">
          <w:rPr>
            <w:rStyle w:val="Hyperlink"/>
          </w:rPr>
          <w:t>https://doi.org/10.1038/ejhg.2012.116</w:t>
        </w:r>
      </w:hyperlink>
      <w:r w:rsidRPr="005907C9">
        <w:t>.</w:t>
      </w:r>
      <w:bookmarkEnd w:id="382"/>
    </w:p>
    <w:p w14:paraId="44D6766A" w14:textId="2807BA90" w:rsidR="005907C9" w:rsidRPr="005907C9" w:rsidRDefault="005907C9" w:rsidP="005907C9">
      <w:pPr>
        <w:pStyle w:val="EndNoteBibliography"/>
        <w:ind w:left="720" w:hanging="720"/>
      </w:pPr>
      <w:bookmarkStart w:id="383" w:name="_ENREF_246"/>
      <w:r w:rsidRPr="005907C9">
        <w:t>246.</w:t>
      </w:r>
      <w:r w:rsidRPr="005907C9">
        <w:tab/>
        <w:t xml:space="preserve">Silva IM, Rosenfeld J, Antoniuk SA, Raskin S, Sotomaior VS: </w:t>
      </w:r>
      <w:r w:rsidRPr="005907C9">
        <w:rPr>
          <w:b/>
        </w:rPr>
        <w:t>A 1.5Mb terminal deletion of 12p associated with autism spectrum disorder</w:t>
      </w:r>
      <w:r w:rsidRPr="005907C9">
        <w:t xml:space="preserve">. </w:t>
      </w:r>
      <w:r w:rsidRPr="005907C9">
        <w:rPr>
          <w:i/>
        </w:rPr>
        <w:t xml:space="preserve">Gene </w:t>
      </w:r>
      <w:r w:rsidRPr="005907C9">
        <w:t xml:space="preserve">2014, </w:t>
      </w:r>
      <w:r w:rsidRPr="005907C9">
        <w:rPr>
          <w:b/>
        </w:rPr>
        <w:t>542</w:t>
      </w:r>
      <w:r w:rsidRPr="005907C9">
        <w:t xml:space="preserve">(1):83-86 </w:t>
      </w:r>
      <w:hyperlink r:id="rId254" w:history="1">
        <w:r w:rsidRPr="005907C9">
          <w:rPr>
            <w:rStyle w:val="Hyperlink"/>
          </w:rPr>
          <w:t>https://doi.org/10.1016/j.gene.2014.02.058</w:t>
        </w:r>
      </w:hyperlink>
      <w:r w:rsidRPr="005907C9">
        <w:t>.</w:t>
      </w:r>
      <w:bookmarkEnd w:id="383"/>
    </w:p>
    <w:p w14:paraId="28EA4CB6" w14:textId="05F71E86" w:rsidR="005907C9" w:rsidRPr="005907C9" w:rsidRDefault="005907C9" w:rsidP="005907C9">
      <w:pPr>
        <w:pStyle w:val="EndNoteBibliography"/>
        <w:ind w:left="720" w:hanging="720"/>
      </w:pPr>
      <w:bookmarkStart w:id="384" w:name="_ENREF_247"/>
      <w:r w:rsidRPr="005907C9">
        <w:t>247.</w:t>
      </w:r>
      <w:r w:rsidRPr="005907C9">
        <w:tab/>
        <w:t xml:space="preserve">Mio C, Passon N, Baldan F, Bregant E, Monaco E, Mancini L, Demori E, Damante G: </w:t>
      </w:r>
      <w:r w:rsidRPr="005907C9">
        <w:rPr>
          <w:b/>
        </w:rPr>
        <w:t>CACNA1C haploinsufficiency accounts for the common features of interstitial 12p13.33 deletion carriers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20, </w:t>
      </w:r>
      <w:r w:rsidRPr="005907C9">
        <w:rPr>
          <w:b/>
        </w:rPr>
        <w:t>63</w:t>
      </w:r>
      <w:r w:rsidRPr="005907C9">
        <w:t xml:space="preserve">(4):103843 </w:t>
      </w:r>
      <w:hyperlink r:id="rId255" w:history="1">
        <w:r w:rsidRPr="005907C9">
          <w:rPr>
            <w:rStyle w:val="Hyperlink"/>
          </w:rPr>
          <w:t>https://doi.org/10.1016/j.ejmg.2020.103843</w:t>
        </w:r>
      </w:hyperlink>
      <w:r w:rsidRPr="005907C9">
        <w:t>.</w:t>
      </w:r>
      <w:bookmarkEnd w:id="384"/>
    </w:p>
    <w:p w14:paraId="2038FF1C" w14:textId="66433234" w:rsidR="005907C9" w:rsidRPr="005907C9" w:rsidRDefault="005907C9" w:rsidP="005907C9">
      <w:pPr>
        <w:pStyle w:val="EndNoteBibliography"/>
        <w:ind w:left="720" w:hanging="720"/>
      </w:pPr>
      <w:bookmarkStart w:id="385" w:name="_ENREF_248"/>
      <w:r w:rsidRPr="005907C9">
        <w:t>248.</w:t>
      </w:r>
      <w:r w:rsidRPr="005907C9">
        <w:tab/>
        <w:t>Menten B, Buysse K, Zahir F, Hellemans J, Hamilton SJ, Costa T, Fagerstrom C, Anadiotis G, Kingsbury D, McGillivray B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Osteopoikilosis, short stature and mental retardation as key features of a new microdeletion syndrome on 12q14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7, </w:t>
      </w:r>
      <w:r w:rsidRPr="005907C9">
        <w:rPr>
          <w:b/>
        </w:rPr>
        <w:t>44</w:t>
      </w:r>
      <w:r w:rsidRPr="005907C9">
        <w:t xml:space="preserve">(4):264-268 </w:t>
      </w:r>
      <w:hyperlink r:id="rId256" w:history="1">
        <w:r w:rsidRPr="005907C9">
          <w:rPr>
            <w:rStyle w:val="Hyperlink"/>
          </w:rPr>
          <w:t>https://doi.org/10.1136/jmg.2006.047860</w:t>
        </w:r>
      </w:hyperlink>
      <w:r w:rsidRPr="005907C9">
        <w:t>.</w:t>
      </w:r>
      <w:bookmarkEnd w:id="385"/>
    </w:p>
    <w:p w14:paraId="02F88236" w14:textId="09C3FE23" w:rsidR="005907C9" w:rsidRPr="005907C9" w:rsidRDefault="005907C9" w:rsidP="005907C9">
      <w:pPr>
        <w:pStyle w:val="EndNoteBibliography"/>
        <w:ind w:left="720" w:hanging="720"/>
      </w:pPr>
      <w:bookmarkStart w:id="386" w:name="_ENREF_249"/>
      <w:r w:rsidRPr="005907C9">
        <w:t>249.</w:t>
      </w:r>
      <w:r w:rsidRPr="005907C9">
        <w:tab/>
        <w:t>Buysse K, Reardon W, Mehta L, Costa T, Fagerstrom C, Kingsbury DJ, Anadiotis G, McGillivray BC, Hellemans J, de Leeuw N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he 12q14 microdeletion syndrome: additional patients and further evidence that HMGA2 is an important genetic determinant for human height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09, </w:t>
      </w:r>
      <w:r w:rsidRPr="005907C9">
        <w:rPr>
          <w:b/>
        </w:rPr>
        <w:t>52</w:t>
      </w:r>
      <w:r w:rsidRPr="005907C9">
        <w:t xml:space="preserve">(2-3):101-107 </w:t>
      </w:r>
      <w:hyperlink r:id="rId257" w:history="1">
        <w:r w:rsidRPr="005907C9">
          <w:rPr>
            <w:rStyle w:val="Hyperlink"/>
          </w:rPr>
          <w:t>https://doi.org/10.1016/j.ejmg.2009.03.001</w:t>
        </w:r>
      </w:hyperlink>
      <w:r w:rsidRPr="005907C9">
        <w:t>.</w:t>
      </w:r>
      <w:bookmarkEnd w:id="386"/>
    </w:p>
    <w:p w14:paraId="0F07779B" w14:textId="535215A6" w:rsidR="005907C9" w:rsidRPr="005907C9" w:rsidRDefault="005907C9" w:rsidP="005907C9">
      <w:pPr>
        <w:pStyle w:val="EndNoteBibliography"/>
        <w:ind w:left="720" w:hanging="720"/>
      </w:pPr>
      <w:bookmarkStart w:id="387" w:name="_ENREF_250"/>
      <w:r w:rsidRPr="005907C9">
        <w:t>250.</w:t>
      </w:r>
      <w:r w:rsidRPr="005907C9">
        <w:tab/>
        <w:t>Lynch SA, Foulds N, Thuresson AC, Collins AL, Annerén G, Hedberg BO, Delaney CA, Iremonger J, Murray CM, Crolla J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he 12q14 microdeletion syndrome: six new cases confirming the role of HMGA2 in growth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1, </w:t>
      </w:r>
      <w:r w:rsidRPr="005907C9">
        <w:rPr>
          <w:b/>
        </w:rPr>
        <w:t>19</w:t>
      </w:r>
      <w:r w:rsidRPr="005907C9">
        <w:t xml:space="preserve">(5):534-539 </w:t>
      </w:r>
      <w:hyperlink r:id="rId258" w:history="1">
        <w:r w:rsidRPr="005907C9">
          <w:rPr>
            <w:rStyle w:val="Hyperlink"/>
          </w:rPr>
          <w:t>https://doi.org/10.1038/ejhg.2010.215</w:t>
        </w:r>
      </w:hyperlink>
      <w:r w:rsidRPr="005907C9">
        <w:t>.</w:t>
      </w:r>
      <w:bookmarkEnd w:id="387"/>
    </w:p>
    <w:p w14:paraId="31A36A4B" w14:textId="7E48C371" w:rsidR="005907C9" w:rsidRPr="005907C9" w:rsidRDefault="005907C9" w:rsidP="005907C9">
      <w:pPr>
        <w:pStyle w:val="EndNoteBibliography"/>
        <w:ind w:left="720" w:hanging="720"/>
      </w:pPr>
      <w:bookmarkStart w:id="388" w:name="_ENREF_251"/>
      <w:r w:rsidRPr="005907C9">
        <w:t>251.</w:t>
      </w:r>
      <w:r w:rsidRPr="005907C9">
        <w:tab/>
        <w:t xml:space="preserve">Fischetto R, Palumbo O, Ortolani F, Palumbo P, Leone MP, Causio FA, Pesce S, Digilio MC, Carella M, Papadia F: </w:t>
      </w:r>
      <w:r w:rsidRPr="005907C9">
        <w:rPr>
          <w:b/>
        </w:rPr>
        <w:t>Clinical and molecular characterization of a second family with the 12q14 microdeletion syndrome and review of the literatur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7, </w:t>
      </w:r>
      <w:r w:rsidRPr="005907C9">
        <w:rPr>
          <w:b/>
        </w:rPr>
        <w:t>173</w:t>
      </w:r>
      <w:r w:rsidRPr="005907C9">
        <w:t xml:space="preserve">(7):1922-1930 </w:t>
      </w:r>
      <w:hyperlink r:id="rId259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8253</w:t>
        </w:r>
      </w:hyperlink>
      <w:r w:rsidRPr="005907C9">
        <w:t>.</w:t>
      </w:r>
      <w:bookmarkEnd w:id="388"/>
    </w:p>
    <w:p w14:paraId="38FE6843" w14:textId="4ED71C62" w:rsidR="005907C9" w:rsidRPr="005907C9" w:rsidRDefault="005907C9" w:rsidP="005907C9">
      <w:pPr>
        <w:pStyle w:val="EndNoteBibliography"/>
        <w:ind w:left="720" w:hanging="720"/>
      </w:pPr>
      <w:bookmarkStart w:id="389" w:name="_ENREF_252"/>
      <w:r w:rsidRPr="005907C9">
        <w:t>252.</w:t>
      </w:r>
      <w:r w:rsidRPr="005907C9">
        <w:tab/>
        <w:t xml:space="preserve">Dória S, Alves D, Pinho MJ, Pinto J, Leão M: </w:t>
      </w:r>
      <w:r w:rsidRPr="005907C9">
        <w:rPr>
          <w:b/>
        </w:rPr>
        <w:t>12q14 microduplication: a new clinical entity reciprocal to the microdeletion syndrome?</w:t>
      </w:r>
      <w:r w:rsidRPr="005907C9">
        <w:t xml:space="preserve"> </w:t>
      </w:r>
      <w:r w:rsidRPr="005907C9">
        <w:rPr>
          <w:i/>
        </w:rPr>
        <w:t xml:space="preserve">BMC Medical Genomics </w:t>
      </w:r>
      <w:r w:rsidRPr="005907C9">
        <w:t xml:space="preserve">2020, </w:t>
      </w:r>
      <w:r w:rsidRPr="005907C9">
        <w:rPr>
          <w:b/>
        </w:rPr>
        <w:t>13</w:t>
      </w:r>
      <w:r w:rsidRPr="005907C9">
        <w:t xml:space="preserve">(1):2 </w:t>
      </w:r>
      <w:hyperlink r:id="rId260" w:history="1">
        <w:r w:rsidRPr="005907C9">
          <w:rPr>
            <w:rStyle w:val="Hyperlink"/>
          </w:rPr>
          <w:t>https://doi.org/10.1186/s12920-019-0653-x</w:t>
        </w:r>
      </w:hyperlink>
      <w:r w:rsidRPr="005907C9">
        <w:t>.</w:t>
      </w:r>
      <w:bookmarkEnd w:id="389"/>
    </w:p>
    <w:p w14:paraId="78960592" w14:textId="3FFFE305" w:rsidR="005907C9" w:rsidRPr="005907C9" w:rsidRDefault="005907C9" w:rsidP="005907C9">
      <w:pPr>
        <w:pStyle w:val="EndNoteBibliography"/>
        <w:ind w:left="720" w:hanging="720"/>
      </w:pPr>
      <w:bookmarkStart w:id="390" w:name="_ENREF_253"/>
      <w:r w:rsidRPr="005907C9">
        <w:t>253.</w:t>
      </w:r>
      <w:r w:rsidRPr="005907C9">
        <w:tab/>
        <w:t>Aldave AJ, Rosenwasser GO, Yellore VS, Papp JC, Sobel EM, Pham MN, Chen MC, Dandekar S, Sripracha R, Rayner S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 xml:space="preserve">Linkage of posterior amorphous corneal dystrophy to chromosome 12q21.33 and exclusion of coding </w:t>
      </w:r>
      <w:r w:rsidRPr="005907C9">
        <w:rPr>
          <w:b/>
        </w:rPr>
        <w:lastRenderedPageBreak/>
        <w:t>region mutations in KERA, LUM, DCN, and EPYC</w:t>
      </w:r>
      <w:r w:rsidRPr="005907C9">
        <w:t xml:space="preserve">. </w:t>
      </w:r>
      <w:r w:rsidRPr="005907C9">
        <w:rPr>
          <w:i/>
        </w:rPr>
        <w:t xml:space="preserve">Investigative ophthalmology &amp; visual science </w:t>
      </w:r>
      <w:r w:rsidRPr="005907C9">
        <w:t xml:space="preserve">2010, </w:t>
      </w:r>
      <w:r w:rsidRPr="005907C9">
        <w:rPr>
          <w:b/>
        </w:rPr>
        <w:t>51</w:t>
      </w:r>
      <w:r w:rsidRPr="005907C9">
        <w:t xml:space="preserve">(8):4006-4012 </w:t>
      </w:r>
      <w:hyperlink r:id="rId261" w:history="1">
        <w:r w:rsidRPr="005907C9">
          <w:rPr>
            <w:rStyle w:val="Hyperlink"/>
          </w:rPr>
          <w:t>https://doi.org/10.1167/iovs.09-4067</w:t>
        </w:r>
      </w:hyperlink>
      <w:r w:rsidRPr="005907C9">
        <w:t>.</w:t>
      </w:r>
      <w:bookmarkEnd w:id="390"/>
    </w:p>
    <w:p w14:paraId="3410DD45" w14:textId="2B036764" w:rsidR="005907C9" w:rsidRPr="005907C9" w:rsidRDefault="005907C9" w:rsidP="005907C9">
      <w:pPr>
        <w:pStyle w:val="EndNoteBibliography"/>
        <w:ind w:left="720" w:hanging="720"/>
      </w:pPr>
      <w:bookmarkStart w:id="391" w:name="_ENREF_254"/>
      <w:r w:rsidRPr="005907C9">
        <w:t>254.</w:t>
      </w:r>
      <w:r w:rsidRPr="005907C9">
        <w:tab/>
        <w:t xml:space="preserve">Kim MJ, Frausto RF, Rosenwasser GO, Bui T, Le DJ, Stone EM, Aldave AJ: </w:t>
      </w:r>
      <w:r w:rsidRPr="005907C9">
        <w:rPr>
          <w:b/>
        </w:rPr>
        <w:t>Posterior amorphous corneal dystrophy is associated with a deletion of small leucine-rich proteoglycans on chromosome 12</w:t>
      </w:r>
      <w:r w:rsidRPr="005907C9">
        <w:t xml:space="preserve">. </w:t>
      </w:r>
      <w:r w:rsidRPr="005907C9">
        <w:rPr>
          <w:i/>
        </w:rPr>
        <w:t xml:space="preserve">PLoS One </w:t>
      </w:r>
      <w:r w:rsidRPr="005907C9">
        <w:t xml:space="preserve">2014, </w:t>
      </w:r>
      <w:r w:rsidRPr="005907C9">
        <w:rPr>
          <w:b/>
        </w:rPr>
        <w:t>9</w:t>
      </w:r>
      <w:r w:rsidRPr="005907C9">
        <w:t xml:space="preserve">(4):e95037 </w:t>
      </w:r>
      <w:hyperlink r:id="rId262" w:history="1">
        <w:r w:rsidRPr="005907C9">
          <w:rPr>
            <w:rStyle w:val="Hyperlink"/>
          </w:rPr>
          <w:t>https://doi.org/10.1371/journal.pone.0095037</w:t>
        </w:r>
      </w:hyperlink>
      <w:r w:rsidRPr="005907C9">
        <w:t>.</w:t>
      </w:r>
      <w:bookmarkEnd w:id="391"/>
    </w:p>
    <w:p w14:paraId="79B94637" w14:textId="2DF24083" w:rsidR="005907C9" w:rsidRPr="005907C9" w:rsidRDefault="005907C9" w:rsidP="005907C9">
      <w:pPr>
        <w:pStyle w:val="EndNoteBibliography"/>
        <w:ind w:left="720" w:hanging="720"/>
      </w:pPr>
      <w:bookmarkStart w:id="392" w:name="_ENREF_255"/>
      <w:r w:rsidRPr="005907C9">
        <w:t>255.</w:t>
      </w:r>
      <w:r w:rsidRPr="005907C9">
        <w:tab/>
        <w:t xml:space="preserve">Odent S, Casteels I, Cassiman C, Dieltiëns M, Hua MT, Devriendt K: </w:t>
      </w:r>
      <w:r w:rsidRPr="005907C9">
        <w:rPr>
          <w:b/>
        </w:rPr>
        <w:t>Posterior amorphous corneal dystrophy caused by a de novo deletion</w:t>
      </w:r>
      <w:r w:rsidRPr="005907C9">
        <w:t xml:space="preserve">. </w:t>
      </w:r>
      <w:r w:rsidRPr="005907C9">
        <w:rPr>
          <w:i/>
        </w:rPr>
        <w:t xml:space="preserve">Ophthalmic genetics </w:t>
      </w:r>
      <w:r w:rsidRPr="005907C9">
        <w:t xml:space="preserve">2017, </w:t>
      </w:r>
      <w:r w:rsidRPr="005907C9">
        <w:rPr>
          <w:b/>
        </w:rPr>
        <w:t>38</w:t>
      </w:r>
      <w:r w:rsidRPr="005907C9">
        <w:t xml:space="preserve">(2):167-170 </w:t>
      </w:r>
      <w:hyperlink r:id="rId263" w:history="1">
        <w:r w:rsidRPr="005907C9">
          <w:rPr>
            <w:rStyle w:val="Hyperlink"/>
          </w:rPr>
          <w:t>https://doi.org/10.3109/13816810.2016.1164194</w:t>
        </w:r>
      </w:hyperlink>
      <w:r w:rsidRPr="005907C9">
        <w:t>.</w:t>
      </w:r>
      <w:bookmarkEnd w:id="392"/>
    </w:p>
    <w:p w14:paraId="11A6F6A9" w14:textId="5C79C736" w:rsidR="005907C9" w:rsidRPr="005907C9" w:rsidRDefault="005907C9" w:rsidP="005907C9">
      <w:pPr>
        <w:pStyle w:val="EndNoteBibliography"/>
        <w:ind w:left="720" w:hanging="720"/>
      </w:pPr>
      <w:bookmarkStart w:id="393" w:name="_ENREF_256"/>
      <w:r w:rsidRPr="005907C9">
        <w:t>256.</w:t>
      </w:r>
      <w:r w:rsidRPr="005907C9">
        <w:tab/>
        <w:t xml:space="preserve">Baple E, Palmer R, Hennekam RCM: </w:t>
      </w:r>
      <w:r w:rsidRPr="005907C9">
        <w:rPr>
          <w:b/>
        </w:rPr>
        <w:t>A microdeletion at 12q24.31 can mimic beckwith-wiedemann syndrome neonatally</w:t>
      </w:r>
      <w:r w:rsidRPr="005907C9">
        <w:t xml:space="preserve">. </w:t>
      </w:r>
      <w:r w:rsidRPr="005907C9">
        <w:rPr>
          <w:i/>
        </w:rPr>
        <w:t xml:space="preserve">Molecular syndromology </w:t>
      </w:r>
      <w:r w:rsidRPr="005907C9">
        <w:t xml:space="preserve">2010, </w:t>
      </w:r>
      <w:r w:rsidRPr="005907C9">
        <w:rPr>
          <w:b/>
        </w:rPr>
        <w:t>1</w:t>
      </w:r>
      <w:r w:rsidRPr="005907C9">
        <w:t xml:space="preserve">(1):42-45 </w:t>
      </w:r>
      <w:hyperlink r:id="rId264" w:history="1">
        <w:r w:rsidRPr="005907C9">
          <w:rPr>
            <w:rStyle w:val="Hyperlink"/>
          </w:rPr>
          <w:t>https://doi.org/10.1159/000275671</w:t>
        </w:r>
      </w:hyperlink>
      <w:r w:rsidRPr="005907C9">
        <w:t>.</w:t>
      </w:r>
      <w:bookmarkEnd w:id="393"/>
    </w:p>
    <w:p w14:paraId="68BE3B5F" w14:textId="35C69C5C" w:rsidR="005907C9" w:rsidRPr="005907C9" w:rsidRDefault="005907C9" w:rsidP="005907C9">
      <w:pPr>
        <w:pStyle w:val="EndNoteBibliography"/>
        <w:ind w:left="720" w:hanging="720"/>
      </w:pPr>
      <w:bookmarkStart w:id="394" w:name="_ENREF_257"/>
      <w:r w:rsidRPr="005907C9">
        <w:t>257.</w:t>
      </w:r>
      <w:r w:rsidRPr="005907C9">
        <w:tab/>
        <w:t>Qiao Y, Tyson C, Hrynchak M, Lopez-Rangel E, Hildebrand J, Martell S, Fawcett C, Kasmara L, Calli K, Harvard 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linical application of 2.7M Cytogenetics array for CNV detection in subjects with idiopathic autism and/or intellectual disability</w:t>
      </w:r>
      <w:r w:rsidRPr="005907C9">
        <w:t xml:space="preserve">. </w:t>
      </w:r>
      <w:r w:rsidRPr="005907C9">
        <w:rPr>
          <w:i/>
        </w:rPr>
        <w:t xml:space="preserve">Clin Genet </w:t>
      </w:r>
      <w:r w:rsidRPr="005907C9">
        <w:t xml:space="preserve">2013, </w:t>
      </w:r>
      <w:r w:rsidRPr="005907C9">
        <w:rPr>
          <w:b/>
        </w:rPr>
        <w:t>83</w:t>
      </w:r>
      <w:r w:rsidRPr="005907C9">
        <w:t xml:space="preserve">(2):145-154 </w:t>
      </w:r>
      <w:hyperlink r:id="rId265" w:history="1">
        <w:r w:rsidRPr="005907C9">
          <w:rPr>
            <w:rStyle w:val="Hyperlink"/>
          </w:rPr>
          <w:t>https://doi.org/10.1111/j.1399-0004.2012.01860.x</w:t>
        </w:r>
      </w:hyperlink>
      <w:r w:rsidRPr="005907C9">
        <w:t>.</w:t>
      </w:r>
      <w:bookmarkEnd w:id="394"/>
    </w:p>
    <w:p w14:paraId="60B3CF89" w14:textId="35E5ADD2" w:rsidR="005907C9" w:rsidRPr="005907C9" w:rsidRDefault="005907C9" w:rsidP="005907C9">
      <w:pPr>
        <w:pStyle w:val="EndNoteBibliography"/>
        <w:ind w:left="720" w:hanging="720"/>
      </w:pPr>
      <w:bookmarkStart w:id="395" w:name="_ENREF_258"/>
      <w:r w:rsidRPr="005907C9">
        <w:t>258.</w:t>
      </w:r>
      <w:r w:rsidRPr="005907C9">
        <w:tab/>
        <w:t xml:space="preserve">Chouery E, Choucair N, Abou Ghoch J, El Sabbagh S, Corbani S, Mégarbané A: </w:t>
      </w:r>
      <w:r w:rsidRPr="005907C9">
        <w:rPr>
          <w:b/>
        </w:rPr>
        <w:t>Report on a patient with a 12q24.31 microdeletion inherited from an insulin-dependent diabetes mellitus father</w:t>
      </w:r>
      <w:r w:rsidRPr="005907C9">
        <w:t xml:space="preserve">. </w:t>
      </w:r>
      <w:r w:rsidRPr="005907C9">
        <w:rPr>
          <w:i/>
        </w:rPr>
        <w:t xml:space="preserve">Molecular syndromology </w:t>
      </w:r>
      <w:r w:rsidRPr="005907C9">
        <w:t xml:space="preserve">2013, </w:t>
      </w:r>
      <w:r w:rsidRPr="005907C9">
        <w:rPr>
          <w:b/>
        </w:rPr>
        <w:t>4</w:t>
      </w:r>
      <w:r w:rsidRPr="005907C9">
        <w:t xml:space="preserve">(3):136-142 </w:t>
      </w:r>
      <w:hyperlink r:id="rId266" w:history="1">
        <w:r w:rsidRPr="005907C9">
          <w:rPr>
            <w:rStyle w:val="Hyperlink"/>
          </w:rPr>
          <w:t>https://doi.org/10.1159/000346473</w:t>
        </w:r>
      </w:hyperlink>
      <w:r w:rsidRPr="005907C9">
        <w:t>.</w:t>
      </w:r>
      <w:bookmarkEnd w:id="395"/>
    </w:p>
    <w:p w14:paraId="64558363" w14:textId="1C3166A1" w:rsidR="005907C9" w:rsidRPr="005907C9" w:rsidRDefault="005907C9" w:rsidP="005907C9">
      <w:pPr>
        <w:pStyle w:val="EndNoteBibliography"/>
        <w:ind w:left="720" w:hanging="720"/>
      </w:pPr>
      <w:bookmarkStart w:id="396" w:name="_ENREF_259"/>
      <w:r w:rsidRPr="005907C9">
        <w:t>259.</w:t>
      </w:r>
      <w:r w:rsidRPr="005907C9">
        <w:tab/>
        <w:t xml:space="preserve">Palumbo O, Palumbo P, Delvecchio M, Palladino T, Stallone R, Crisetti M, Zelante L, Carella M: </w:t>
      </w:r>
      <w:r w:rsidRPr="005907C9">
        <w:rPr>
          <w:b/>
        </w:rPr>
        <w:t>Microdeletion of 12q24.31: report of a girl with intellectual disability, stereotypies, seizures and facial dysmorphism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a</w:t>
      </w:r>
      <w:r w:rsidRPr="005907C9">
        <w:t xml:space="preserve">(2):438-444 </w:t>
      </w:r>
      <w:hyperlink r:id="rId267" w:history="1">
        <w:r w:rsidRPr="005907C9">
          <w:rPr>
            <w:rStyle w:val="Hyperlink"/>
          </w:rPr>
          <w:t>https://doi.org/10.1002/ajmg.a.36872</w:t>
        </w:r>
      </w:hyperlink>
      <w:r w:rsidRPr="005907C9">
        <w:t>.</w:t>
      </w:r>
      <w:bookmarkEnd w:id="396"/>
    </w:p>
    <w:p w14:paraId="673D16A3" w14:textId="63006DF2" w:rsidR="005907C9" w:rsidRPr="005907C9" w:rsidRDefault="005907C9" w:rsidP="005907C9">
      <w:pPr>
        <w:pStyle w:val="EndNoteBibliography"/>
        <w:ind w:left="720" w:hanging="720"/>
      </w:pPr>
      <w:bookmarkStart w:id="397" w:name="_ENREF_260"/>
      <w:r w:rsidRPr="005907C9">
        <w:t>260.</w:t>
      </w:r>
      <w:r w:rsidRPr="005907C9">
        <w:tab/>
        <w:t xml:space="preserve">Labonne JDJ, Lee K-H, Iwase S, Kong I-K, Diamond MP, Layman LC, Kim C-H, Kim H-G: </w:t>
      </w:r>
      <w:r w:rsidRPr="005907C9">
        <w:rPr>
          <w:b/>
        </w:rPr>
        <w:t>An atypical 12q24.31 microdeletion implicates six genes including a histone demethylase KDM2B and a histone methyltransferase SETD1B in syndromic intellectual disability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6, </w:t>
      </w:r>
      <w:r w:rsidRPr="005907C9">
        <w:rPr>
          <w:b/>
        </w:rPr>
        <w:t>135</w:t>
      </w:r>
      <w:r w:rsidRPr="005907C9">
        <w:t xml:space="preserve">(7):757-771 </w:t>
      </w:r>
      <w:hyperlink r:id="rId268" w:history="1">
        <w:r w:rsidRPr="005907C9">
          <w:rPr>
            <w:rStyle w:val="Hyperlink"/>
          </w:rPr>
          <w:t>https://doi.org/10.1007/s00439-016-1668-4</w:t>
        </w:r>
      </w:hyperlink>
      <w:r w:rsidRPr="005907C9">
        <w:t>.</w:t>
      </w:r>
      <w:bookmarkEnd w:id="397"/>
    </w:p>
    <w:p w14:paraId="7D6AD62A" w14:textId="7C1B4E8E" w:rsidR="005907C9" w:rsidRPr="005907C9" w:rsidRDefault="005907C9" w:rsidP="005907C9">
      <w:pPr>
        <w:pStyle w:val="EndNoteBibliography"/>
        <w:ind w:left="720" w:hanging="720"/>
      </w:pPr>
      <w:bookmarkStart w:id="398" w:name="_ENREF_261"/>
      <w:r w:rsidRPr="005907C9">
        <w:t>261.</w:t>
      </w:r>
      <w:r w:rsidRPr="005907C9">
        <w:tab/>
        <w:t xml:space="preserve">Der Kaloustian VM, Russell L, Aradhya S, Richard G, Rosenblatt B, Melançon S: </w:t>
      </w:r>
      <w:r w:rsidRPr="005907C9">
        <w:rPr>
          <w:b/>
        </w:rPr>
        <w:t>A de novo 2.1-Mb deletion of 13q12.11 in a child with developmental delay and minor dysmorphic featur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a</w:t>
      </w:r>
      <w:r w:rsidRPr="005907C9">
        <w:t xml:space="preserve">(10):2538-2542 </w:t>
      </w:r>
      <w:hyperlink r:id="rId269" w:history="1">
        <w:r w:rsidRPr="005907C9">
          <w:rPr>
            <w:rStyle w:val="Hyperlink"/>
          </w:rPr>
          <w:t>https://doi.org/10.1002/ajmg.a.34198</w:t>
        </w:r>
      </w:hyperlink>
      <w:r w:rsidRPr="005907C9">
        <w:t>.</w:t>
      </w:r>
      <w:bookmarkEnd w:id="398"/>
    </w:p>
    <w:p w14:paraId="39B9BBD7" w14:textId="73DC48D2" w:rsidR="005907C9" w:rsidRPr="005907C9" w:rsidRDefault="005907C9" w:rsidP="005907C9">
      <w:pPr>
        <w:pStyle w:val="EndNoteBibliography"/>
        <w:ind w:left="720" w:hanging="720"/>
      </w:pPr>
      <w:bookmarkStart w:id="399" w:name="_ENREF_262"/>
      <w:r w:rsidRPr="005907C9">
        <w:t>262.</w:t>
      </w:r>
      <w:r w:rsidRPr="005907C9">
        <w:tab/>
        <w:t xml:space="preserve">Tanteles GA, Dixit A, Smith N, Martin K, Suri M: </w:t>
      </w:r>
      <w:r w:rsidRPr="005907C9">
        <w:rPr>
          <w:b/>
        </w:rPr>
        <w:t>Mild phenotype in a patient with a de-novo 2.9-Mb interstitial deletion at 13q12.11</w:t>
      </w:r>
      <w:r w:rsidRPr="005907C9">
        <w:t xml:space="preserve">. </w:t>
      </w:r>
      <w:r w:rsidRPr="005907C9">
        <w:rPr>
          <w:i/>
        </w:rPr>
        <w:t xml:space="preserve">Clinical dysmorphology </w:t>
      </w:r>
      <w:r w:rsidRPr="005907C9">
        <w:t xml:space="preserve">2011, </w:t>
      </w:r>
      <w:r w:rsidRPr="005907C9">
        <w:rPr>
          <w:b/>
        </w:rPr>
        <w:t>20</w:t>
      </w:r>
      <w:r w:rsidRPr="005907C9">
        <w:t xml:space="preserve">(2):61-65 </w:t>
      </w:r>
      <w:hyperlink r:id="rId270" w:history="1">
        <w:r w:rsidRPr="005907C9">
          <w:rPr>
            <w:rStyle w:val="Hyperlink"/>
          </w:rPr>
          <w:t>https://doi.org/10.1097/MCD.0b013e3283448498</w:t>
        </w:r>
      </w:hyperlink>
      <w:r w:rsidRPr="005907C9">
        <w:t>.</w:t>
      </w:r>
      <w:bookmarkEnd w:id="399"/>
    </w:p>
    <w:p w14:paraId="46E05907" w14:textId="7E5F7FA2" w:rsidR="005907C9" w:rsidRPr="005907C9" w:rsidRDefault="005907C9" w:rsidP="005907C9">
      <w:pPr>
        <w:pStyle w:val="EndNoteBibliography"/>
        <w:ind w:left="720" w:hanging="720"/>
      </w:pPr>
      <w:bookmarkStart w:id="400" w:name="_ENREF_263"/>
      <w:r w:rsidRPr="005907C9">
        <w:t>263.</w:t>
      </w:r>
      <w:r w:rsidRPr="005907C9">
        <w:tab/>
        <w:t>Lagou M, Papoulidis I, Orru S, Papadopoulos V, Daskalakis G, Kontodiou M, Anastasakis E, Petersen MB, Kitsos G, Thomaidis 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de novo 2.9 Mb interstitial deletion at 13q12.11 in a child with developmental delay accompanied by mild dysmorphic characteristics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4, </w:t>
      </w:r>
      <w:r w:rsidRPr="005907C9">
        <w:rPr>
          <w:b/>
        </w:rPr>
        <w:t>7</w:t>
      </w:r>
      <w:r w:rsidRPr="005907C9">
        <w:t xml:space="preserve">(1):92-92 </w:t>
      </w:r>
      <w:hyperlink r:id="rId271" w:history="1">
        <w:r w:rsidRPr="005907C9">
          <w:rPr>
            <w:rStyle w:val="Hyperlink"/>
          </w:rPr>
          <w:t>https://doi.org/10.1186/s13039-014-0092-5</w:t>
        </w:r>
      </w:hyperlink>
      <w:r w:rsidRPr="005907C9">
        <w:t>.</w:t>
      </w:r>
      <w:bookmarkEnd w:id="400"/>
    </w:p>
    <w:p w14:paraId="4FA51278" w14:textId="46FEAC6C" w:rsidR="005907C9" w:rsidRPr="005907C9" w:rsidRDefault="005907C9" w:rsidP="005907C9">
      <w:pPr>
        <w:pStyle w:val="EndNoteBibliography"/>
        <w:ind w:left="720" w:hanging="720"/>
      </w:pPr>
      <w:bookmarkStart w:id="401" w:name="_ENREF_264"/>
      <w:r w:rsidRPr="005907C9">
        <w:t>264.</w:t>
      </w:r>
      <w:r w:rsidRPr="005907C9">
        <w:tab/>
        <w:t xml:space="preserve">Pavone P, Briuglia S, Falsaperla R, Warm A, Pavone V, Bernardini L, Novelli A, Praticò AD, Salpietro V, Ruggieri M: </w:t>
      </w:r>
      <w:r w:rsidRPr="005907C9">
        <w:rPr>
          <w:b/>
        </w:rPr>
        <w:t>Wide spectrum of congenital anomalies including choanal atresia, malformed extremities, and brain and spinal malformations in a girl with a de novo 5.6-Mb deletion of 13q12.11-13q12.13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7):1734-1743 </w:t>
      </w:r>
      <w:hyperlink r:id="rId272" w:history="1">
        <w:r w:rsidRPr="005907C9">
          <w:rPr>
            <w:rStyle w:val="Hyperlink"/>
          </w:rPr>
          <w:t>https://doi.org/10.1002/ajmg.a.36391</w:t>
        </w:r>
      </w:hyperlink>
      <w:r w:rsidRPr="005907C9">
        <w:t>.</w:t>
      </w:r>
      <w:bookmarkEnd w:id="401"/>
    </w:p>
    <w:p w14:paraId="25EFA712" w14:textId="0F5CBDF9" w:rsidR="005907C9" w:rsidRPr="005907C9" w:rsidRDefault="005907C9" w:rsidP="005907C9">
      <w:pPr>
        <w:pStyle w:val="EndNoteBibliography"/>
        <w:ind w:left="720" w:hanging="720"/>
      </w:pPr>
      <w:bookmarkStart w:id="402" w:name="_ENREF_265"/>
      <w:r w:rsidRPr="005907C9">
        <w:t>265.</w:t>
      </w:r>
      <w:r w:rsidRPr="005907C9">
        <w:tab/>
        <w:t xml:space="preserve">Tominaga M, Saito T, Masuno M, Umeda Y, Kurosawa K: </w:t>
      </w:r>
      <w:r w:rsidRPr="005907C9">
        <w:rPr>
          <w:b/>
        </w:rPr>
        <w:t>Developmental delay and dysmorphic features in a girl with a de novo 5.4 Mb deletion of 13q12.11-q12.13</w:t>
      </w:r>
      <w:r w:rsidRPr="005907C9">
        <w:t xml:space="preserve">. </w:t>
      </w:r>
      <w:r w:rsidRPr="005907C9">
        <w:rPr>
          <w:i/>
        </w:rPr>
        <w:t xml:space="preserve">Congenital anomalies </w:t>
      </w:r>
      <w:r w:rsidRPr="005907C9">
        <w:t xml:space="preserve">2019 </w:t>
      </w:r>
      <w:hyperlink r:id="rId273" w:history="1">
        <w:r w:rsidRPr="005907C9">
          <w:rPr>
            <w:rStyle w:val="Hyperlink"/>
          </w:rPr>
          <w:t>https://doi.org/10.1111/cga.12346</w:t>
        </w:r>
      </w:hyperlink>
      <w:r w:rsidRPr="005907C9">
        <w:t>.</w:t>
      </w:r>
      <w:bookmarkEnd w:id="402"/>
    </w:p>
    <w:p w14:paraId="0D7D6D5E" w14:textId="5E1FD65F" w:rsidR="005907C9" w:rsidRPr="005907C9" w:rsidRDefault="005907C9" w:rsidP="005907C9">
      <w:pPr>
        <w:pStyle w:val="EndNoteBibliography"/>
        <w:ind w:left="720" w:hanging="720"/>
      </w:pPr>
      <w:bookmarkStart w:id="403" w:name="_ENREF_266"/>
      <w:r w:rsidRPr="005907C9">
        <w:t>266.</w:t>
      </w:r>
      <w:r w:rsidRPr="005907C9">
        <w:tab/>
        <w:t xml:space="preserve">Bartholdi D, Stray-Pedersen A, Azzarello-Burri S, Kibaek M, Kirchhoff M, Oneda B, Rødningen O, Schmitt-Mechelke T, Rauch A, Kjaergaard S: </w:t>
      </w:r>
      <w:r w:rsidRPr="005907C9">
        <w:rPr>
          <w:b/>
        </w:rPr>
        <w:t>A newly recognized 13q12.3 microdeletion syndrome characterized by intellectual disability, microcephaly, and eczema/atopic dermatitis encompassing the HMGB1 and KATNAL1 gen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5):1277-1283 </w:t>
      </w:r>
      <w:hyperlink r:id="rId274" w:history="1">
        <w:r w:rsidRPr="005907C9">
          <w:rPr>
            <w:rStyle w:val="Hyperlink"/>
          </w:rPr>
          <w:t>https://doi.org/10.1002/ajmg.a.36439</w:t>
        </w:r>
      </w:hyperlink>
      <w:r w:rsidRPr="005907C9">
        <w:t>.</w:t>
      </w:r>
      <w:bookmarkEnd w:id="403"/>
    </w:p>
    <w:p w14:paraId="3B57680F" w14:textId="06F5A533" w:rsidR="005907C9" w:rsidRPr="005907C9" w:rsidRDefault="005907C9" w:rsidP="005907C9">
      <w:pPr>
        <w:pStyle w:val="EndNoteBibliography"/>
        <w:ind w:left="720" w:hanging="720"/>
      </w:pPr>
      <w:bookmarkStart w:id="404" w:name="_ENREF_267"/>
      <w:r w:rsidRPr="005907C9">
        <w:t>267.</w:t>
      </w:r>
      <w:r w:rsidRPr="005907C9">
        <w:tab/>
        <w:t xml:space="preserve">Mandrile G, Di Gregorio E, Calcia A, Brussino A, Grosso E, Savin E, Giachino DF, Brusco A: </w:t>
      </w:r>
      <w:r w:rsidRPr="005907C9">
        <w:rPr>
          <w:b/>
        </w:rPr>
        <w:t>A New Case of 13q12.2q13.1 Microdeletion Syndrome Contributes to Phenotype Delineation</w:t>
      </w:r>
      <w:r w:rsidRPr="005907C9">
        <w:t xml:space="preserve">. </w:t>
      </w:r>
      <w:r w:rsidRPr="005907C9">
        <w:rPr>
          <w:i/>
        </w:rPr>
        <w:t xml:space="preserve">Case Reports in Genetics </w:t>
      </w:r>
      <w:r w:rsidRPr="005907C9">
        <w:t xml:space="preserve">2014, </w:t>
      </w:r>
      <w:r w:rsidRPr="005907C9">
        <w:rPr>
          <w:b/>
        </w:rPr>
        <w:t>2014</w:t>
      </w:r>
      <w:r w:rsidRPr="005907C9">
        <w:t xml:space="preserve">:470830 </w:t>
      </w:r>
      <w:hyperlink r:id="rId275" w:history="1">
        <w:r w:rsidRPr="005907C9">
          <w:rPr>
            <w:rStyle w:val="Hyperlink"/>
          </w:rPr>
          <w:t>https://doi.org/10.1155/2014/470830</w:t>
        </w:r>
      </w:hyperlink>
      <w:r w:rsidRPr="005907C9">
        <w:t>.</w:t>
      </w:r>
      <w:bookmarkEnd w:id="404"/>
    </w:p>
    <w:p w14:paraId="3C9E16A9" w14:textId="7129A4FC" w:rsidR="005907C9" w:rsidRPr="005907C9" w:rsidRDefault="005907C9" w:rsidP="005907C9">
      <w:pPr>
        <w:pStyle w:val="EndNoteBibliography"/>
        <w:ind w:left="720" w:hanging="720"/>
      </w:pPr>
      <w:bookmarkStart w:id="405" w:name="_ENREF_268"/>
      <w:r w:rsidRPr="005907C9">
        <w:t>268.</w:t>
      </w:r>
      <w:r w:rsidRPr="005907C9">
        <w:tab/>
        <w:t xml:space="preserve">Wang M, Li B, Liao Z, Jia Y, Fu Y: </w:t>
      </w:r>
      <w:r w:rsidRPr="005907C9">
        <w:rPr>
          <w:b/>
        </w:rPr>
        <w:t>A novel phenotype of 13q12.3 microdeletion characterized by epilepsy in an Asian child: a case report</w:t>
      </w:r>
      <w:r w:rsidRPr="005907C9">
        <w:t xml:space="preserve">. </w:t>
      </w:r>
      <w:r w:rsidRPr="005907C9">
        <w:rPr>
          <w:i/>
        </w:rPr>
        <w:t xml:space="preserve">BMC Medical Genomics </w:t>
      </w:r>
      <w:r w:rsidRPr="005907C9">
        <w:t xml:space="preserve">2020, </w:t>
      </w:r>
      <w:r w:rsidRPr="005907C9">
        <w:rPr>
          <w:b/>
        </w:rPr>
        <w:t>13</w:t>
      </w:r>
      <w:r w:rsidRPr="005907C9">
        <w:t xml:space="preserve">(1):144 </w:t>
      </w:r>
      <w:hyperlink r:id="rId276" w:history="1">
        <w:r w:rsidRPr="005907C9">
          <w:rPr>
            <w:rStyle w:val="Hyperlink"/>
          </w:rPr>
          <w:t>https://doi.org/10.1186/s12920-020-00801-1</w:t>
        </w:r>
      </w:hyperlink>
      <w:r w:rsidRPr="005907C9">
        <w:t>.</w:t>
      </w:r>
      <w:bookmarkEnd w:id="405"/>
    </w:p>
    <w:p w14:paraId="4227168E" w14:textId="5AAB2D3F" w:rsidR="005907C9" w:rsidRPr="005907C9" w:rsidRDefault="005907C9" w:rsidP="005907C9">
      <w:pPr>
        <w:pStyle w:val="EndNoteBibliography"/>
        <w:ind w:left="720" w:hanging="720"/>
      </w:pPr>
      <w:bookmarkStart w:id="406" w:name="_ENREF_269"/>
      <w:r w:rsidRPr="005907C9">
        <w:t>269.</w:t>
      </w:r>
      <w:r w:rsidRPr="005907C9">
        <w:tab/>
        <w:t>Uguen K, Krysiak K, Audebert-Bellanger S, Redon S, Benech C, Viora-Dupont E, Tran Mau-Them F, Rondeau S, Elsharkawi I, Granadillo J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Heterozygous HMGB1 loss-of-function variants are associated with developmental delay and microcephaly</w:t>
      </w:r>
      <w:r w:rsidRPr="005907C9">
        <w:t xml:space="preserve">. </w:t>
      </w:r>
      <w:r w:rsidRPr="005907C9">
        <w:rPr>
          <w:i/>
        </w:rPr>
        <w:t xml:space="preserve">Clinical Genetics </w:t>
      </w:r>
      <w:r w:rsidRPr="005907C9">
        <w:t xml:space="preserve">2021, </w:t>
      </w:r>
      <w:r w:rsidRPr="005907C9">
        <w:rPr>
          <w:b/>
        </w:rPr>
        <w:t>n/a</w:t>
      </w:r>
      <w:r w:rsidRPr="005907C9">
        <w:t xml:space="preserve">(n/a) </w:t>
      </w:r>
      <w:hyperlink r:id="rId277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111/cge.14015</w:t>
        </w:r>
      </w:hyperlink>
      <w:r w:rsidRPr="005907C9">
        <w:t>.</w:t>
      </w:r>
      <w:bookmarkEnd w:id="406"/>
    </w:p>
    <w:p w14:paraId="32289EBD" w14:textId="058A4059" w:rsidR="005907C9" w:rsidRPr="005907C9" w:rsidRDefault="005907C9" w:rsidP="005907C9">
      <w:pPr>
        <w:pStyle w:val="EndNoteBibliography"/>
        <w:ind w:left="720" w:hanging="720"/>
      </w:pPr>
      <w:bookmarkStart w:id="407" w:name="_ENREF_270"/>
      <w:r w:rsidRPr="005907C9">
        <w:t>270.</w:t>
      </w:r>
      <w:r w:rsidRPr="005907C9">
        <w:tab/>
        <w:t>Caselli R, Speciale C, Pescucci C, Uliana V, Sampieri K, Bruttini M, Longo I, De Francesco S, Pramparo T, Zuffardi O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tinoblastoma and mental retardation microdeletion syndrome: clinical characterization and molecular dissection using array CGH</w:t>
      </w:r>
      <w:r w:rsidRPr="005907C9">
        <w:t xml:space="preserve">. </w:t>
      </w:r>
      <w:r w:rsidRPr="005907C9">
        <w:rPr>
          <w:i/>
        </w:rPr>
        <w:t xml:space="preserve">J Hum Genet </w:t>
      </w:r>
      <w:r w:rsidRPr="005907C9">
        <w:t xml:space="preserve">2007, </w:t>
      </w:r>
      <w:r w:rsidRPr="005907C9">
        <w:rPr>
          <w:b/>
        </w:rPr>
        <w:t>52</w:t>
      </w:r>
      <w:r w:rsidRPr="005907C9">
        <w:t xml:space="preserve">(6):535-542 </w:t>
      </w:r>
      <w:hyperlink r:id="rId278" w:history="1">
        <w:r w:rsidRPr="005907C9">
          <w:rPr>
            <w:rStyle w:val="Hyperlink"/>
          </w:rPr>
          <w:t>https://doi.org/10.1007/s10038-007-0151-4</w:t>
        </w:r>
      </w:hyperlink>
      <w:r w:rsidRPr="005907C9">
        <w:t>.</w:t>
      </w:r>
      <w:bookmarkEnd w:id="407"/>
    </w:p>
    <w:p w14:paraId="17C04329" w14:textId="65934A32" w:rsidR="005907C9" w:rsidRPr="005907C9" w:rsidRDefault="005907C9" w:rsidP="005907C9">
      <w:pPr>
        <w:pStyle w:val="EndNoteBibliography"/>
        <w:ind w:left="720" w:hanging="720"/>
      </w:pPr>
      <w:bookmarkStart w:id="408" w:name="_ENREF_271"/>
      <w:r w:rsidRPr="005907C9">
        <w:t>271.</w:t>
      </w:r>
      <w:r w:rsidRPr="005907C9">
        <w:tab/>
        <w:t xml:space="preserve">Mitter D, Ullmann R, Muradyan A, Klein-Hitpass L, Kanber D, Ounap K, Kaulisch M, Lohmann D: </w:t>
      </w:r>
      <w:r w:rsidRPr="005907C9">
        <w:rPr>
          <w:b/>
        </w:rPr>
        <w:t>Genotype-phenotype correlations in patients with retinoblastoma and interstitial 13q deletion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1, </w:t>
      </w:r>
      <w:r w:rsidRPr="005907C9">
        <w:rPr>
          <w:b/>
        </w:rPr>
        <w:t>19</w:t>
      </w:r>
      <w:r w:rsidRPr="005907C9">
        <w:t xml:space="preserve">(9):947-958 </w:t>
      </w:r>
      <w:hyperlink r:id="rId279" w:history="1">
        <w:r w:rsidRPr="005907C9">
          <w:rPr>
            <w:rStyle w:val="Hyperlink"/>
          </w:rPr>
          <w:t>https://doi.org/10.1038/ejhg.2011.58</w:t>
        </w:r>
      </w:hyperlink>
      <w:r w:rsidRPr="005907C9">
        <w:t>.</w:t>
      </w:r>
      <w:bookmarkEnd w:id="408"/>
    </w:p>
    <w:p w14:paraId="1710D36B" w14:textId="5815D4FF" w:rsidR="005907C9" w:rsidRPr="005907C9" w:rsidRDefault="005907C9" w:rsidP="005907C9">
      <w:pPr>
        <w:pStyle w:val="EndNoteBibliography"/>
        <w:ind w:left="720" w:hanging="720"/>
      </w:pPr>
      <w:bookmarkStart w:id="409" w:name="_ENREF_272"/>
      <w:r w:rsidRPr="005907C9">
        <w:t>272.</w:t>
      </w:r>
      <w:r w:rsidRPr="005907C9">
        <w:tab/>
        <w:t>Castéra L, Dehainault C, Michaux D, Lumbroso-Le Rouic L, Aerts I, Doz F, Pelet A, Couturier J, Stoppa-Lyonnet D, Gauthier-Villars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Fine mapping of whole RB1 gene deletions in retinoblastoma patients confirms PCDH8 as a candidate gene for psychomotor delay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13, </w:t>
      </w:r>
      <w:r w:rsidRPr="005907C9">
        <w:rPr>
          <w:b/>
        </w:rPr>
        <w:t>21</w:t>
      </w:r>
      <w:r w:rsidRPr="005907C9">
        <w:t xml:space="preserve">(4):460-464 </w:t>
      </w:r>
      <w:hyperlink r:id="rId280" w:history="1">
        <w:r w:rsidRPr="005907C9">
          <w:rPr>
            <w:rStyle w:val="Hyperlink"/>
          </w:rPr>
          <w:t>https://doi.org/10.1038/ejhg.2012.186</w:t>
        </w:r>
      </w:hyperlink>
      <w:r w:rsidRPr="005907C9">
        <w:t>.</w:t>
      </w:r>
      <w:bookmarkEnd w:id="409"/>
    </w:p>
    <w:p w14:paraId="557CEE25" w14:textId="3B652C8A" w:rsidR="005907C9" w:rsidRPr="005907C9" w:rsidRDefault="005907C9" w:rsidP="005907C9">
      <w:pPr>
        <w:pStyle w:val="EndNoteBibliography"/>
        <w:ind w:left="720" w:hanging="720"/>
      </w:pPr>
      <w:bookmarkStart w:id="410" w:name="_ENREF_273"/>
      <w:r w:rsidRPr="005907C9">
        <w:t>273.</w:t>
      </w:r>
      <w:r w:rsidRPr="005907C9">
        <w:tab/>
        <w:t>de Pontual L, Yao E, Callier P, Faivre L, Drouin V, Cariou S, Van Haeringen A, Geneviève D, Goldenberg A, Oufadem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ermline deletion of the miR-17</w:t>
      </w:r>
      <w:r w:rsidRPr="005907C9">
        <w:rPr>
          <w:rFonts w:ascii="Cambria Math" w:hAnsi="Cambria Math" w:cs="Cambria Math"/>
          <w:b/>
        </w:rPr>
        <w:t>∼</w:t>
      </w:r>
      <w:r w:rsidRPr="005907C9">
        <w:rPr>
          <w:b/>
        </w:rPr>
        <w:t>92 cluster causes skeletal and growth defects in humans</w:t>
      </w:r>
      <w:r w:rsidRPr="005907C9">
        <w:t xml:space="preserve">. </w:t>
      </w:r>
      <w:r w:rsidRPr="005907C9">
        <w:rPr>
          <w:i/>
        </w:rPr>
        <w:t xml:space="preserve">Nature genetics </w:t>
      </w:r>
      <w:r w:rsidRPr="005907C9">
        <w:t xml:space="preserve">2011, </w:t>
      </w:r>
      <w:r w:rsidRPr="005907C9">
        <w:rPr>
          <w:b/>
        </w:rPr>
        <w:t>43</w:t>
      </w:r>
      <w:r w:rsidRPr="005907C9">
        <w:t xml:space="preserve">(10):1026-1030 </w:t>
      </w:r>
      <w:hyperlink r:id="rId281" w:history="1">
        <w:r w:rsidRPr="005907C9">
          <w:rPr>
            <w:rStyle w:val="Hyperlink"/>
          </w:rPr>
          <w:t>https://doi.org/10.1038/ng.915</w:t>
        </w:r>
      </w:hyperlink>
      <w:r w:rsidRPr="005907C9">
        <w:t>.</w:t>
      </w:r>
      <w:bookmarkEnd w:id="410"/>
    </w:p>
    <w:p w14:paraId="18B96905" w14:textId="06E7FDE1" w:rsidR="005907C9" w:rsidRPr="005907C9" w:rsidRDefault="005907C9" w:rsidP="005907C9">
      <w:pPr>
        <w:pStyle w:val="EndNoteBibliography"/>
        <w:ind w:left="720" w:hanging="720"/>
      </w:pPr>
      <w:bookmarkStart w:id="411" w:name="_ENREF_274"/>
      <w:r w:rsidRPr="005907C9">
        <w:t>274.</w:t>
      </w:r>
      <w:r w:rsidRPr="005907C9">
        <w:tab/>
        <w:t xml:space="preserve">Ganjavi H, Siu VM, Speevak M, MacDonald PA: </w:t>
      </w:r>
      <w:r w:rsidRPr="005907C9">
        <w:rPr>
          <w:b/>
        </w:rPr>
        <w:t>A fourth case of Feingold syndrome type 2: psychiatric presentation and management</w:t>
      </w:r>
      <w:r w:rsidRPr="005907C9">
        <w:t xml:space="preserve">. </w:t>
      </w:r>
      <w:r w:rsidRPr="005907C9">
        <w:rPr>
          <w:i/>
        </w:rPr>
        <w:t xml:space="preserve">BMJ case reports </w:t>
      </w:r>
      <w:r w:rsidRPr="005907C9">
        <w:t xml:space="preserve">2014, </w:t>
      </w:r>
      <w:r w:rsidRPr="005907C9">
        <w:rPr>
          <w:b/>
        </w:rPr>
        <w:t>2014</w:t>
      </w:r>
      <w:r w:rsidRPr="005907C9">
        <w:t xml:space="preserve"> </w:t>
      </w:r>
      <w:hyperlink r:id="rId282" w:history="1">
        <w:r w:rsidRPr="005907C9">
          <w:rPr>
            <w:rStyle w:val="Hyperlink"/>
          </w:rPr>
          <w:t>https://doi.org/10.1136/bcr-2014-207501</w:t>
        </w:r>
      </w:hyperlink>
      <w:r w:rsidRPr="005907C9">
        <w:t>.</w:t>
      </w:r>
      <w:bookmarkEnd w:id="411"/>
    </w:p>
    <w:p w14:paraId="04DF7F5B" w14:textId="6A860E48" w:rsidR="005907C9" w:rsidRPr="005907C9" w:rsidRDefault="005907C9" w:rsidP="005907C9">
      <w:pPr>
        <w:pStyle w:val="EndNoteBibliography"/>
        <w:ind w:left="720" w:hanging="720"/>
      </w:pPr>
      <w:bookmarkStart w:id="412" w:name="_ENREF_275"/>
      <w:r w:rsidRPr="005907C9">
        <w:lastRenderedPageBreak/>
        <w:t>275.</w:t>
      </w:r>
      <w:r w:rsidRPr="005907C9">
        <w:tab/>
        <w:t xml:space="preserve">Valdes-Miranda JM, Soto-Alvarez JR, Toral-Lopez J, González-Huerta L, Perez-Cabrera A, Gonzalez-Monfil G, Messina-Bass O, Cuevas-Covarrubias S: </w:t>
      </w:r>
      <w:r w:rsidRPr="005907C9">
        <w:rPr>
          <w:b/>
        </w:rPr>
        <w:t>A novel microdeletion involving the 13q31.3-q32.1 region in a patient with normal intelligenc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4, </w:t>
      </w:r>
      <w:r w:rsidRPr="005907C9">
        <w:rPr>
          <w:b/>
        </w:rPr>
        <w:t>57</w:t>
      </w:r>
      <w:r w:rsidRPr="005907C9">
        <w:t xml:space="preserve">(2-3):60-64 </w:t>
      </w:r>
      <w:hyperlink r:id="rId283" w:history="1">
        <w:r w:rsidRPr="005907C9">
          <w:rPr>
            <w:rStyle w:val="Hyperlink"/>
          </w:rPr>
          <w:t>https://doi.org/10.1016/j.ejmg.2014.01.006</w:t>
        </w:r>
      </w:hyperlink>
      <w:r w:rsidRPr="005907C9">
        <w:t>.</w:t>
      </w:r>
      <w:bookmarkEnd w:id="412"/>
    </w:p>
    <w:p w14:paraId="627DFDE0" w14:textId="73224754" w:rsidR="005907C9" w:rsidRPr="005907C9" w:rsidRDefault="005907C9" w:rsidP="005907C9">
      <w:pPr>
        <w:pStyle w:val="EndNoteBibliography"/>
        <w:ind w:left="720" w:hanging="720"/>
      </w:pPr>
      <w:bookmarkStart w:id="413" w:name="_ENREF_276"/>
      <w:r w:rsidRPr="005907C9">
        <w:t>276.</w:t>
      </w:r>
      <w:r w:rsidRPr="005907C9">
        <w:tab/>
        <w:t xml:space="preserve">Muriello M, Kim AY, Sondergaard Schatz K, Beck N, Gunay-Aygun M, Hoover-Fong JE: </w:t>
      </w:r>
      <w:r w:rsidRPr="005907C9">
        <w:rPr>
          <w:b/>
        </w:rPr>
        <w:t>Growth hormone deficiency, aortic dilation, and neurocognitive issues in Feingold syndrome 2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9, </w:t>
      </w:r>
      <w:r w:rsidRPr="005907C9">
        <w:rPr>
          <w:b/>
        </w:rPr>
        <w:t>179</w:t>
      </w:r>
      <w:r w:rsidRPr="005907C9">
        <w:t xml:space="preserve">(3):410-416 </w:t>
      </w:r>
      <w:hyperlink r:id="rId284" w:history="1">
        <w:r w:rsidRPr="005907C9">
          <w:rPr>
            <w:rStyle w:val="Hyperlink"/>
          </w:rPr>
          <w:t>https://doi.org/10.1002/ajmg.a.61037</w:t>
        </w:r>
      </w:hyperlink>
      <w:r w:rsidRPr="005907C9">
        <w:t>.</w:t>
      </w:r>
      <w:bookmarkEnd w:id="413"/>
    </w:p>
    <w:p w14:paraId="2588B917" w14:textId="10336FF9" w:rsidR="005907C9" w:rsidRPr="005907C9" w:rsidRDefault="005907C9" w:rsidP="005907C9">
      <w:pPr>
        <w:pStyle w:val="EndNoteBibliography"/>
        <w:ind w:left="720" w:hanging="720"/>
      </w:pPr>
      <w:bookmarkStart w:id="414" w:name="_ENREF_277"/>
      <w:r w:rsidRPr="005907C9">
        <w:t>277.</w:t>
      </w:r>
      <w:r w:rsidRPr="005907C9">
        <w:tab/>
        <w:t>Fares-Taie L, Gerber S, Tawara A, Ramirez-Miranda A, Douet JY, Verdin H, Guilloux A, Zenteno JC, Kondo H, Moisset 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Submicroscopic deletions at 13q32.1 cause congenital microcoria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5, </w:t>
      </w:r>
      <w:r w:rsidRPr="005907C9">
        <w:rPr>
          <w:b/>
        </w:rPr>
        <w:t>96</w:t>
      </w:r>
      <w:r w:rsidRPr="005907C9">
        <w:t xml:space="preserve">(4):631-639 </w:t>
      </w:r>
      <w:hyperlink r:id="rId285" w:history="1">
        <w:r w:rsidRPr="005907C9">
          <w:rPr>
            <w:rStyle w:val="Hyperlink"/>
          </w:rPr>
          <w:t>https://doi.org/10.1016/j.ajhg.2015.01.014</w:t>
        </w:r>
      </w:hyperlink>
      <w:r w:rsidRPr="005907C9">
        <w:t>.</w:t>
      </w:r>
      <w:bookmarkEnd w:id="414"/>
    </w:p>
    <w:p w14:paraId="66C86E21" w14:textId="57753E65" w:rsidR="005907C9" w:rsidRPr="005907C9" w:rsidRDefault="005907C9" w:rsidP="005907C9">
      <w:pPr>
        <w:pStyle w:val="EndNoteBibliography"/>
        <w:ind w:left="720" w:hanging="720"/>
      </w:pPr>
      <w:bookmarkStart w:id="415" w:name="_ENREF_278"/>
      <w:r w:rsidRPr="005907C9">
        <w:t>278.</w:t>
      </w:r>
      <w:r w:rsidRPr="005907C9">
        <w:tab/>
        <w:t xml:space="preserve">Al-Owaid A, Alarfaj M, Al-Qahtani A, Al-Arfaj K: </w:t>
      </w:r>
      <w:r w:rsidRPr="005907C9">
        <w:rPr>
          <w:b/>
        </w:rPr>
        <w:t>Congenital microcoria in a Saudi family</w:t>
      </w:r>
      <w:r w:rsidRPr="005907C9">
        <w:t xml:space="preserve">. </w:t>
      </w:r>
      <w:r w:rsidRPr="005907C9">
        <w:rPr>
          <w:i/>
        </w:rPr>
        <w:t xml:space="preserve">Ophthalmic genetics </w:t>
      </w:r>
      <w:r w:rsidRPr="005907C9">
        <w:t xml:space="preserve">2019, </w:t>
      </w:r>
      <w:r w:rsidRPr="005907C9">
        <w:rPr>
          <w:b/>
        </w:rPr>
        <w:t>40</w:t>
      </w:r>
      <w:r w:rsidRPr="005907C9">
        <w:t xml:space="preserve">(6):578-580 </w:t>
      </w:r>
      <w:hyperlink r:id="rId286" w:history="1">
        <w:r w:rsidRPr="005907C9">
          <w:rPr>
            <w:rStyle w:val="Hyperlink"/>
          </w:rPr>
          <w:t>https://doi.org/10.1080/13816810.2019.1692360</w:t>
        </w:r>
      </w:hyperlink>
      <w:r w:rsidRPr="005907C9">
        <w:t>.</w:t>
      </w:r>
      <w:bookmarkEnd w:id="415"/>
    </w:p>
    <w:p w14:paraId="237C8E49" w14:textId="57138E9D" w:rsidR="005907C9" w:rsidRPr="005907C9" w:rsidRDefault="005907C9" w:rsidP="005907C9">
      <w:pPr>
        <w:pStyle w:val="EndNoteBibliography"/>
        <w:ind w:left="720" w:hanging="720"/>
      </w:pPr>
      <w:bookmarkStart w:id="416" w:name="_ENREF_279"/>
      <w:r w:rsidRPr="005907C9">
        <w:t>279.</w:t>
      </w:r>
      <w:r w:rsidRPr="005907C9">
        <w:tab/>
        <w:t xml:space="preserve">Pozza E, Verdin H, Deconinck H, Dheedene A, Menten B, De Baere E, Balikova I: </w:t>
      </w:r>
      <w:r w:rsidRPr="005907C9">
        <w:rPr>
          <w:b/>
        </w:rPr>
        <w:t>Microcoria due to first duplication of 13q32.1 including the GPR180 gene and maternal mosaicism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20, </w:t>
      </w:r>
      <w:r w:rsidRPr="005907C9">
        <w:rPr>
          <w:b/>
        </w:rPr>
        <w:t>63</w:t>
      </w:r>
      <w:r w:rsidRPr="005907C9">
        <w:t xml:space="preserve">(5):103918 </w:t>
      </w:r>
      <w:hyperlink r:id="rId287" w:history="1">
        <w:r w:rsidRPr="005907C9">
          <w:rPr>
            <w:rStyle w:val="Hyperlink"/>
          </w:rPr>
          <w:t>https://doi.org/10.1016/j.ejmg.2020.103918</w:t>
        </w:r>
      </w:hyperlink>
      <w:r w:rsidRPr="005907C9">
        <w:t>.</w:t>
      </w:r>
      <w:bookmarkEnd w:id="416"/>
    </w:p>
    <w:p w14:paraId="38F2F96E" w14:textId="5D0AA48A" w:rsidR="005907C9" w:rsidRPr="005907C9" w:rsidRDefault="005907C9" w:rsidP="005907C9">
      <w:pPr>
        <w:pStyle w:val="EndNoteBibliography"/>
        <w:ind w:left="720" w:hanging="720"/>
      </w:pPr>
      <w:bookmarkStart w:id="417" w:name="_ENREF_280"/>
      <w:r w:rsidRPr="005907C9">
        <w:t>280.</w:t>
      </w:r>
      <w:r w:rsidRPr="005907C9">
        <w:tab/>
        <w:t xml:space="preserve">Angée C, Nedelec B, Erjavec E, Rozet J-M, Fares Taie L: </w:t>
      </w:r>
      <w:r w:rsidRPr="005907C9">
        <w:rPr>
          <w:b/>
        </w:rPr>
        <w:t>Congenital Microcoria: Clinical Features and Molecular Genetics</w:t>
      </w:r>
      <w:r w:rsidRPr="005907C9">
        <w:t xml:space="preserve">. </w:t>
      </w:r>
      <w:r w:rsidRPr="005907C9">
        <w:rPr>
          <w:i/>
        </w:rPr>
        <w:t xml:space="preserve">Genes </w:t>
      </w:r>
      <w:r w:rsidRPr="005907C9">
        <w:t xml:space="preserve">2021, </w:t>
      </w:r>
      <w:r w:rsidRPr="005907C9">
        <w:rPr>
          <w:b/>
        </w:rPr>
        <w:t>12</w:t>
      </w:r>
      <w:r w:rsidRPr="005907C9">
        <w:t xml:space="preserve">(5):624 </w:t>
      </w:r>
      <w:hyperlink r:id="rId288" w:history="1">
        <w:r w:rsidRPr="005907C9">
          <w:rPr>
            <w:rStyle w:val="Hyperlink"/>
          </w:rPr>
          <w:t>https://doi.org/10.3390/genes12050624</w:t>
        </w:r>
      </w:hyperlink>
      <w:r w:rsidRPr="005907C9">
        <w:t>.</w:t>
      </w:r>
      <w:bookmarkEnd w:id="417"/>
    </w:p>
    <w:p w14:paraId="7185C145" w14:textId="689D1863" w:rsidR="005907C9" w:rsidRPr="005907C9" w:rsidRDefault="005907C9" w:rsidP="005907C9">
      <w:pPr>
        <w:pStyle w:val="EndNoteBibliography"/>
        <w:ind w:left="720" w:hanging="720"/>
      </w:pPr>
      <w:bookmarkStart w:id="418" w:name="_ENREF_281"/>
      <w:r w:rsidRPr="005907C9">
        <w:t>281.</w:t>
      </w:r>
      <w:r w:rsidRPr="005907C9">
        <w:tab/>
        <w:t>Kirchhoff M, Bisgaard AM, Stoeva R, Dimitrov B, Gillessen-Kaesbach G, Fryns JP, Rose H, Grozdanova L, Ivanov I, Keymolen K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Phenotype and 244k array-CGH characterization of chromosome 13q deletions: an update of the phenotypic map of 13q21.1-qter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5):894-905 </w:t>
      </w:r>
      <w:hyperlink r:id="rId289" w:history="1">
        <w:r w:rsidRPr="005907C9">
          <w:rPr>
            <w:rStyle w:val="Hyperlink"/>
          </w:rPr>
          <w:t>https://doi.org/10.1002/ajmg.a.32814</w:t>
        </w:r>
      </w:hyperlink>
      <w:r w:rsidRPr="005907C9">
        <w:t>.</w:t>
      </w:r>
      <w:bookmarkEnd w:id="418"/>
    </w:p>
    <w:p w14:paraId="0BF6339B" w14:textId="66C63596" w:rsidR="005907C9" w:rsidRPr="005907C9" w:rsidRDefault="005907C9" w:rsidP="005907C9">
      <w:pPr>
        <w:pStyle w:val="EndNoteBibliography"/>
        <w:ind w:left="720" w:hanging="720"/>
      </w:pPr>
      <w:bookmarkStart w:id="419" w:name="_ENREF_282"/>
      <w:r w:rsidRPr="005907C9">
        <w:t>282.</w:t>
      </w:r>
      <w:r w:rsidRPr="005907C9">
        <w:tab/>
        <w:t>Sagi-Dain L, Goldberg Y, Peleg A, Sukenik-Halevy R, Sofrin-Drucker E, Appelman Z, Josefsberg BYS, Ben-Shachar S, Vinkler C, Basel-Salmon 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he rare 13q33–q34 microdeletions: eight new patients and review of the literature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9, </w:t>
      </w:r>
      <w:r w:rsidRPr="005907C9">
        <w:rPr>
          <w:b/>
        </w:rPr>
        <w:t>138</w:t>
      </w:r>
      <w:r w:rsidRPr="005907C9">
        <w:t xml:space="preserve">(10):1145-1153 </w:t>
      </w:r>
      <w:hyperlink r:id="rId290" w:history="1">
        <w:r w:rsidRPr="005907C9">
          <w:rPr>
            <w:rStyle w:val="Hyperlink"/>
          </w:rPr>
          <w:t>https://doi.org/10.1007/s00439-019-02048-y</w:t>
        </w:r>
      </w:hyperlink>
      <w:r w:rsidRPr="005907C9">
        <w:t>.</w:t>
      </w:r>
      <w:bookmarkEnd w:id="419"/>
    </w:p>
    <w:p w14:paraId="128E1119" w14:textId="35E9EE8F" w:rsidR="005907C9" w:rsidRPr="005907C9" w:rsidRDefault="005907C9" w:rsidP="005907C9">
      <w:pPr>
        <w:pStyle w:val="EndNoteBibliography"/>
        <w:ind w:left="720" w:hanging="720"/>
      </w:pPr>
      <w:bookmarkStart w:id="420" w:name="_ENREF_283"/>
      <w:r w:rsidRPr="005907C9">
        <w:t>283.</w:t>
      </w:r>
      <w:r w:rsidRPr="005907C9">
        <w:tab/>
        <w:t>Shimojima K, Komoike Y, Tohyama J, Takahashi S, Páez MT, Nakagawa E, Goto Y, Ohno K, Ohtsu M, Oguni 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ULIP1 (RALGAPA1) haploinsufficiency with brain development delay</w:t>
      </w:r>
      <w:r w:rsidRPr="005907C9">
        <w:t xml:space="preserve">. </w:t>
      </w:r>
      <w:r w:rsidRPr="005907C9">
        <w:rPr>
          <w:i/>
        </w:rPr>
        <w:t xml:space="preserve">Genomics </w:t>
      </w:r>
      <w:r w:rsidRPr="005907C9">
        <w:t xml:space="preserve">2009, </w:t>
      </w:r>
      <w:r w:rsidRPr="005907C9">
        <w:rPr>
          <w:b/>
        </w:rPr>
        <w:t>94</w:t>
      </w:r>
      <w:r w:rsidRPr="005907C9">
        <w:t xml:space="preserve">(6):414-422 </w:t>
      </w:r>
      <w:hyperlink r:id="rId291" w:history="1">
        <w:r w:rsidRPr="005907C9">
          <w:rPr>
            <w:rStyle w:val="Hyperlink"/>
          </w:rPr>
          <w:t>https://doi.org/10.1016/j.ygeno.2009.08.015</w:t>
        </w:r>
      </w:hyperlink>
      <w:r w:rsidRPr="005907C9">
        <w:t>.</w:t>
      </w:r>
      <w:bookmarkEnd w:id="420"/>
    </w:p>
    <w:p w14:paraId="6E2ABB18" w14:textId="52D8750F" w:rsidR="005907C9" w:rsidRPr="005907C9" w:rsidRDefault="005907C9" w:rsidP="005907C9">
      <w:pPr>
        <w:pStyle w:val="EndNoteBibliography"/>
        <w:ind w:left="720" w:hanging="720"/>
      </w:pPr>
      <w:bookmarkStart w:id="421" w:name="_ENREF_284"/>
      <w:r w:rsidRPr="005907C9">
        <w:t>284.</w:t>
      </w:r>
      <w:r w:rsidRPr="005907C9">
        <w:tab/>
        <w:t xml:space="preserve">Torgyekes E, Shanske AL, Anyane-Yeboa K, Nahum O, Pirzadeh S, Blumfield E, Jobanputra V, Warburton D, Levy B: </w:t>
      </w:r>
      <w:r w:rsidRPr="005907C9">
        <w:rPr>
          <w:b/>
        </w:rPr>
        <w:t>The proximal chromosome 14q microdeletion syndrome: delineation of the phenotype using high resolution SNP oligonucleotide microarray analysis (SOMA) and review of the literatur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a</w:t>
      </w:r>
      <w:r w:rsidRPr="005907C9">
        <w:t xml:space="preserve">(8):1884-1896 </w:t>
      </w:r>
      <w:hyperlink r:id="rId292" w:history="1">
        <w:r w:rsidRPr="005907C9">
          <w:rPr>
            <w:rStyle w:val="Hyperlink"/>
          </w:rPr>
          <w:t>https://doi.org/10.1002/ajmg.a.34090</w:t>
        </w:r>
      </w:hyperlink>
      <w:r w:rsidRPr="005907C9">
        <w:t>.</w:t>
      </w:r>
      <w:bookmarkEnd w:id="421"/>
    </w:p>
    <w:p w14:paraId="52C41B5B" w14:textId="0C2898E7" w:rsidR="005907C9" w:rsidRPr="005907C9" w:rsidRDefault="005907C9" w:rsidP="005907C9">
      <w:pPr>
        <w:pStyle w:val="EndNoteBibliography"/>
        <w:ind w:left="720" w:hanging="720"/>
      </w:pPr>
      <w:bookmarkStart w:id="422" w:name="_ENREF_285"/>
      <w:r w:rsidRPr="005907C9">
        <w:t>285.</w:t>
      </w:r>
      <w:r w:rsidRPr="005907C9">
        <w:tab/>
        <w:t xml:space="preserve">Fonseca DJ, Prada CF, Siza LM, Angel D, Gomez YM, Restrepo CM, Douben H, Rivadeneira F, de Klein A, Laissue P: </w:t>
      </w:r>
      <w:r w:rsidRPr="005907C9">
        <w:rPr>
          <w:b/>
        </w:rPr>
        <w:t>A de novo 14q12q13.3 interstitial deletion in a patient affected by a severe neurodevelopmental disorder of unknown origi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3):689-693 </w:t>
      </w:r>
      <w:hyperlink r:id="rId293" w:history="1">
        <w:r w:rsidRPr="005907C9">
          <w:rPr>
            <w:rStyle w:val="Hyperlink"/>
          </w:rPr>
          <w:t>https://doi.org/10.1002/ajmg.a.35215</w:t>
        </w:r>
      </w:hyperlink>
      <w:r w:rsidRPr="005907C9">
        <w:t>.</w:t>
      </w:r>
      <w:bookmarkEnd w:id="422"/>
    </w:p>
    <w:p w14:paraId="776353B3" w14:textId="0BB2383B" w:rsidR="005907C9" w:rsidRPr="005907C9" w:rsidRDefault="005907C9" w:rsidP="005907C9">
      <w:pPr>
        <w:pStyle w:val="EndNoteBibliography"/>
        <w:ind w:left="720" w:hanging="720"/>
      </w:pPr>
      <w:bookmarkStart w:id="423" w:name="_ENREF_286"/>
      <w:r w:rsidRPr="005907C9">
        <w:t>286.</w:t>
      </w:r>
      <w:r w:rsidRPr="005907C9">
        <w:tab/>
        <w:t>Santen GW, Sun Y, Gijsbers AC, Carré A, Holvoet M, Haeringen A, Lesnik Oberstein SA, Tomoda A, Mabe H, Polak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Further delineation of the phenotype of chromosome 14q13 deletions: (positional) involvement of FOXG1 appears the main determinant of phenotype severity, with no evidence for a holoprosencephaly locus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2, </w:t>
      </w:r>
      <w:r w:rsidRPr="005907C9">
        <w:rPr>
          <w:b/>
        </w:rPr>
        <w:t>49</w:t>
      </w:r>
      <w:r w:rsidRPr="005907C9">
        <w:t xml:space="preserve">(6):366-372 </w:t>
      </w:r>
      <w:hyperlink r:id="rId294" w:history="1">
        <w:r w:rsidRPr="005907C9">
          <w:rPr>
            <w:rStyle w:val="Hyperlink"/>
          </w:rPr>
          <w:t>https://doi.org/10.1136/jmedgenet-2011-100721</w:t>
        </w:r>
      </w:hyperlink>
      <w:r w:rsidRPr="005907C9">
        <w:t>.</w:t>
      </w:r>
      <w:bookmarkEnd w:id="423"/>
    </w:p>
    <w:p w14:paraId="16A55390" w14:textId="2AFF62AB" w:rsidR="005907C9" w:rsidRPr="005907C9" w:rsidRDefault="005907C9" w:rsidP="005907C9">
      <w:pPr>
        <w:pStyle w:val="EndNoteBibliography"/>
        <w:ind w:left="720" w:hanging="720"/>
      </w:pPr>
      <w:bookmarkStart w:id="424" w:name="_ENREF_287"/>
      <w:r w:rsidRPr="005907C9">
        <w:t>287.</w:t>
      </w:r>
      <w:r w:rsidRPr="005907C9">
        <w:tab/>
        <w:t xml:space="preserve">Gentile M, De Mattia D, Pansini A, Schettini F, Buonadonna AL, Capozza M, Ficarella R, Laforgia N: </w:t>
      </w:r>
      <w:r w:rsidRPr="005907C9">
        <w:rPr>
          <w:b/>
        </w:rPr>
        <w:t>14q13 distal microdeletion encompassing NKX2-1 and PAX9: Patient report and refinement of the associated phenotyp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</w:t>
      </w:r>
      <w:r w:rsidRPr="005907C9">
        <w:t xml:space="preserve">(7):1884-1888 </w:t>
      </w:r>
      <w:hyperlink r:id="rId295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691</w:t>
        </w:r>
      </w:hyperlink>
      <w:r w:rsidRPr="005907C9">
        <w:t>.</w:t>
      </w:r>
      <w:bookmarkEnd w:id="424"/>
    </w:p>
    <w:p w14:paraId="5C2C83F0" w14:textId="1E18C668" w:rsidR="005907C9" w:rsidRPr="005907C9" w:rsidRDefault="005907C9" w:rsidP="005907C9">
      <w:pPr>
        <w:pStyle w:val="EndNoteBibliography"/>
        <w:ind w:left="720" w:hanging="720"/>
      </w:pPr>
      <w:bookmarkStart w:id="425" w:name="_ENREF_288"/>
      <w:r w:rsidRPr="005907C9">
        <w:t>288.</w:t>
      </w:r>
      <w:r w:rsidRPr="005907C9">
        <w:tab/>
        <w:t>Brisset S, Slamova Z, Dusatkova P, Briand-Suleau A, Milcent K, Metay C, Simandlova M, Sumnik Z, Tosca L, Goossens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nophthalmia, hearing loss, abnormal pituitary development and response to growth hormone therapy in three children with microdeletions of 14q22q23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4, </w:t>
      </w:r>
      <w:r w:rsidRPr="005907C9">
        <w:rPr>
          <w:b/>
        </w:rPr>
        <w:t>7</w:t>
      </w:r>
      <w:r w:rsidRPr="005907C9">
        <w:t xml:space="preserve">(1):17 </w:t>
      </w:r>
      <w:hyperlink r:id="rId296" w:history="1">
        <w:r w:rsidRPr="005907C9">
          <w:rPr>
            <w:rStyle w:val="Hyperlink"/>
          </w:rPr>
          <w:t>https://doi.org/10.1186/1755-8166-7-17</w:t>
        </w:r>
      </w:hyperlink>
      <w:r w:rsidRPr="005907C9">
        <w:t>.</w:t>
      </w:r>
      <w:bookmarkEnd w:id="425"/>
    </w:p>
    <w:p w14:paraId="0161685E" w14:textId="0498B6D9" w:rsidR="005907C9" w:rsidRPr="005907C9" w:rsidRDefault="005907C9" w:rsidP="005907C9">
      <w:pPr>
        <w:pStyle w:val="EndNoteBibliography"/>
        <w:ind w:left="720" w:hanging="720"/>
      </w:pPr>
      <w:bookmarkStart w:id="426" w:name="_ENREF_289"/>
      <w:r w:rsidRPr="005907C9">
        <w:t>289.</w:t>
      </w:r>
      <w:r w:rsidRPr="005907C9">
        <w:tab/>
        <w:t xml:space="preserve">Martínez-Fernández ML, Bermejo-Sánchez E, Fernández B, MacDonald A, Fernández-Toral J, Martínez-Frías ML: </w:t>
      </w:r>
      <w:r w:rsidRPr="005907C9">
        <w:rPr>
          <w:b/>
        </w:rPr>
        <w:t>Haploinsufficiency of BMP4 gene may be the underlying cause of Frías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2):338-345 </w:t>
      </w:r>
      <w:hyperlink r:id="rId297" w:history="1">
        <w:r w:rsidRPr="005907C9">
          <w:rPr>
            <w:rStyle w:val="Hyperlink"/>
          </w:rPr>
          <w:t>https://doi.org/10.1002/ajmg.a.36224</w:t>
        </w:r>
      </w:hyperlink>
      <w:r w:rsidRPr="005907C9">
        <w:t>.</w:t>
      </w:r>
      <w:bookmarkEnd w:id="426"/>
    </w:p>
    <w:p w14:paraId="37605A9D" w14:textId="12DB1311" w:rsidR="005907C9" w:rsidRPr="005907C9" w:rsidRDefault="005907C9" w:rsidP="005907C9">
      <w:pPr>
        <w:pStyle w:val="EndNoteBibliography"/>
        <w:ind w:left="720" w:hanging="720"/>
      </w:pPr>
      <w:bookmarkStart w:id="427" w:name="_ENREF_290"/>
      <w:r w:rsidRPr="005907C9">
        <w:t>290.</w:t>
      </w:r>
      <w:r w:rsidRPr="005907C9">
        <w:tab/>
        <w:t>Blackburn PR, Zepeda-Mendoza CJ, Kruisselbrink TM, Schimmenti LA, García-Miñaur S, Palomares M, Nevado J, Mori MA, Le Meur G, Klee EW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Variable expressivity of syndromic BMP4-related eye, brain, and digital anomalies: A review of the literature and description of three new cases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19, </w:t>
      </w:r>
      <w:r w:rsidRPr="005907C9">
        <w:rPr>
          <w:b/>
        </w:rPr>
        <w:t>27</w:t>
      </w:r>
      <w:r w:rsidRPr="005907C9">
        <w:t xml:space="preserve">(9):1379-1388 </w:t>
      </w:r>
      <w:hyperlink r:id="rId298" w:history="1">
        <w:r w:rsidRPr="005907C9">
          <w:rPr>
            <w:rStyle w:val="Hyperlink"/>
          </w:rPr>
          <w:t>https://doi.org/10.1038/s41431-019-0423-4</w:t>
        </w:r>
      </w:hyperlink>
      <w:r w:rsidRPr="005907C9">
        <w:t>.</w:t>
      </w:r>
      <w:bookmarkEnd w:id="427"/>
    </w:p>
    <w:p w14:paraId="5EBFE7A1" w14:textId="3428754C" w:rsidR="005907C9" w:rsidRPr="005907C9" w:rsidRDefault="005907C9" w:rsidP="005907C9">
      <w:pPr>
        <w:pStyle w:val="EndNoteBibliography"/>
        <w:ind w:left="720" w:hanging="720"/>
      </w:pPr>
      <w:bookmarkStart w:id="428" w:name="_ENREF_291"/>
      <w:r w:rsidRPr="005907C9">
        <w:t>291.</w:t>
      </w:r>
      <w:r w:rsidRPr="005907C9">
        <w:tab/>
        <w:t xml:space="preserve">Kagami M, Nishimura G, Okuyama T, Hayashidani M, Takeuchi T, Tanaka S, Ishino F, Kurosawa K, Ogata T: </w:t>
      </w:r>
      <w:r w:rsidRPr="005907C9">
        <w:rPr>
          <w:b/>
        </w:rPr>
        <w:t>Segmental and full paternal isodisomy for chromosome 14 in three patients: narrowing the critical region and implication for the clinical featur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5, </w:t>
      </w:r>
      <w:r w:rsidRPr="005907C9">
        <w:rPr>
          <w:b/>
        </w:rPr>
        <w:t>138a</w:t>
      </w:r>
      <w:r w:rsidRPr="005907C9">
        <w:t xml:space="preserve">(2):127-132 </w:t>
      </w:r>
      <w:hyperlink r:id="rId299" w:history="1">
        <w:r w:rsidRPr="005907C9">
          <w:rPr>
            <w:rStyle w:val="Hyperlink"/>
          </w:rPr>
          <w:t>https://doi.org/10.1002/ajmg.a.30941</w:t>
        </w:r>
      </w:hyperlink>
      <w:r w:rsidRPr="005907C9">
        <w:t>.</w:t>
      </w:r>
      <w:bookmarkEnd w:id="428"/>
    </w:p>
    <w:p w14:paraId="61AD443C" w14:textId="3A6E4374" w:rsidR="005907C9" w:rsidRPr="005907C9" w:rsidRDefault="005907C9" w:rsidP="005907C9">
      <w:pPr>
        <w:pStyle w:val="EndNoteBibliography"/>
        <w:ind w:left="720" w:hanging="720"/>
      </w:pPr>
      <w:bookmarkStart w:id="429" w:name="_ENREF_292"/>
      <w:r w:rsidRPr="005907C9">
        <w:t>292.</w:t>
      </w:r>
      <w:r w:rsidRPr="005907C9">
        <w:tab/>
        <w:t xml:space="preserve">Béna F, Gimelli S, Migliavacca E, Brun-Druc N, Buiting K, Antonarakis SE, Sharp AJ: </w:t>
      </w:r>
      <w:r w:rsidRPr="005907C9">
        <w:rPr>
          <w:b/>
        </w:rPr>
        <w:t>A recurrent 14q32.2 microdeletion mediated by expanded TGG repeats</w:t>
      </w:r>
      <w:r w:rsidRPr="005907C9">
        <w:t xml:space="preserve">. </w:t>
      </w:r>
      <w:r w:rsidRPr="005907C9">
        <w:rPr>
          <w:i/>
        </w:rPr>
        <w:t xml:space="preserve">Hum Mol Genet </w:t>
      </w:r>
      <w:r w:rsidRPr="005907C9">
        <w:t xml:space="preserve">2010, </w:t>
      </w:r>
      <w:r w:rsidRPr="005907C9">
        <w:rPr>
          <w:b/>
        </w:rPr>
        <w:t>19</w:t>
      </w:r>
      <w:r w:rsidRPr="005907C9">
        <w:t xml:space="preserve">(10):1967-1973 </w:t>
      </w:r>
      <w:hyperlink r:id="rId300" w:history="1">
        <w:r w:rsidRPr="005907C9">
          <w:rPr>
            <w:rStyle w:val="Hyperlink"/>
          </w:rPr>
          <w:t>https://doi.org/10.1093/hmg/ddq075</w:t>
        </w:r>
      </w:hyperlink>
      <w:r w:rsidRPr="005907C9">
        <w:t>.</w:t>
      </w:r>
      <w:bookmarkEnd w:id="429"/>
    </w:p>
    <w:p w14:paraId="5E1A470C" w14:textId="2EF31FB8" w:rsidR="005907C9" w:rsidRPr="005907C9" w:rsidRDefault="005907C9" w:rsidP="005907C9">
      <w:pPr>
        <w:pStyle w:val="EndNoteBibliography"/>
        <w:ind w:left="720" w:hanging="720"/>
      </w:pPr>
      <w:bookmarkStart w:id="430" w:name="_ENREF_293"/>
      <w:r w:rsidRPr="005907C9">
        <w:t>293.</w:t>
      </w:r>
      <w:r w:rsidRPr="005907C9">
        <w:tab/>
        <w:t xml:space="preserve">Zada A, Mundhofir FE, Pfundt R, Leijsten N, Nillesen W, Faradz SM, de Leeuw N: </w:t>
      </w:r>
      <w:r w:rsidRPr="005907C9">
        <w:rPr>
          <w:b/>
        </w:rPr>
        <w:t>A Rare, Recurrent, De Novo 14q32.2q32.31 Microdeletion of 1.1 Mb in a 20-Year-Old Female Patient with a Maternal UPD(14)-Like Phenotype and Intellectual Disability</w:t>
      </w:r>
      <w:r w:rsidRPr="005907C9">
        <w:t xml:space="preserve">. </w:t>
      </w:r>
      <w:r w:rsidRPr="005907C9">
        <w:rPr>
          <w:i/>
        </w:rPr>
        <w:t xml:space="preserve">Case Rep Genet </w:t>
      </w:r>
      <w:r w:rsidRPr="005907C9">
        <w:t xml:space="preserve">2014, </w:t>
      </w:r>
      <w:r w:rsidRPr="005907C9">
        <w:rPr>
          <w:b/>
        </w:rPr>
        <w:t>2014</w:t>
      </w:r>
      <w:r w:rsidRPr="005907C9">
        <w:t xml:space="preserve">:530134 </w:t>
      </w:r>
      <w:hyperlink r:id="rId301" w:history="1">
        <w:r w:rsidRPr="005907C9">
          <w:rPr>
            <w:rStyle w:val="Hyperlink"/>
          </w:rPr>
          <w:t>https://doi.org/10.1155/2014/530134</w:t>
        </w:r>
      </w:hyperlink>
      <w:r w:rsidRPr="005907C9">
        <w:t>.</w:t>
      </w:r>
      <w:bookmarkEnd w:id="430"/>
    </w:p>
    <w:p w14:paraId="05FE85C8" w14:textId="6C9DE9B5" w:rsidR="005907C9" w:rsidRPr="005907C9" w:rsidRDefault="005907C9" w:rsidP="005907C9">
      <w:pPr>
        <w:pStyle w:val="EndNoteBibliography"/>
        <w:ind w:left="720" w:hanging="720"/>
      </w:pPr>
      <w:bookmarkStart w:id="431" w:name="_ENREF_294"/>
      <w:r w:rsidRPr="005907C9">
        <w:t>294.</w:t>
      </w:r>
      <w:r w:rsidRPr="005907C9">
        <w:tab/>
        <w:t>Severi G, Bernardini L, Briuglia S, Bigoni S, Buldrini B, Magini P, Dentici ML, Cordelli DM, Arrigo T, Franzoni E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New patients with Temple syndrome caused by 14q32 deletion: Genotype-phenotype correlations and risk of thyroid cancer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</w:t>
      </w:r>
      <w:r w:rsidRPr="005907C9">
        <w:t xml:space="preserve">(1):162-169 </w:t>
      </w:r>
      <w:hyperlink r:id="rId302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346</w:t>
        </w:r>
      </w:hyperlink>
      <w:r w:rsidRPr="005907C9">
        <w:t>.</w:t>
      </w:r>
      <w:bookmarkEnd w:id="431"/>
    </w:p>
    <w:p w14:paraId="4DAA7DD2" w14:textId="51F2B1C1" w:rsidR="005907C9" w:rsidRPr="005907C9" w:rsidRDefault="005907C9" w:rsidP="005907C9">
      <w:pPr>
        <w:pStyle w:val="EndNoteBibliography"/>
        <w:ind w:left="720" w:hanging="720"/>
      </w:pPr>
      <w:bookmarkStart w:id="432" w:name="_ENREF_295"/>
      <w:r w:rsidRPr="005907C9">
        <w:lastRenderedPageBreak/>
        <w:t>295.</w:t>
      </w:r>
      <w:r w:rsidRPr="005907C9">
        <w:tab/>
        <w:t>Kagami M, Nagasaki K, Kosaki R, Horikawa R, Naiki Y, Saitoh S, Tajima T, Yorifuji T, Numakura C, Mizuno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emple syndrome: comprehensive molecular and clinical findings in 32 Japanese patients</w:t>
      </w:r>
      <w:r w:rsidRPr="005907C9">
        <w:t xml:space="preserve">. </w:t>
      </w:r>
      <w:r w:rsidRPr="005907C9">
        <w:rPr>
          <w:i/>
        </w:rPr>
        <w:t xml:space="preserve">Genetics in Medicine </w:t>
      </w:r>
      <w:r w:rsidRPr="005907C9">
        <w:t xml:space="preserve">2017, </w:t>
      </w:r>
      <w:r w:rsidRPr="005907C9">
        <w:rPr>
          <w:b/>
        </w:rPr>
        <w:t>19</w:t>
      </w:r>
      <w:r w:rsidRPr="005907C9">
        <w:t xml:space="preserve">(12):1356-1366 </w:t>
      </w:r>
      <w:hyperlink r:id="rId303" w:history="1">
        <w:r w:rsidRPr="005907C9">
          <w:rPr>
            <w:rStyle w:val="Hyperlink"/>
          </w:rPr>
          <w:t>https://doi.org/10.1038/gim.2017.53</w:t>
        </w:r>
      </w:hyperlink>
      <w:r w:rsidRPr="005907C9">
        <w:t>.</w:t>
      </w:r>
      <w:bookmarkEnd w:id="432"/>
    </w:p>
    <w:p w14:paraId="16422E00" w14:textId="66E9EED0" w:rsidR="005907C9" w:rsidRPr="005907C9" w:rsidRDefault="005907C9" w:rsidP="005907C9">
      <w:pPr>
        <w:pStyle w:val="EndNoteBibliography"/>
        <w:ind w:left="720" w:hanging="720"/>
      </w:pPr>
      <w:bookmarkStart w:id="433" w:name="_ENREF_296"/>
      <w:r w:rsidRPr="005907C9">
        <w:t>296.</w:t>
      </w:r>
      <w:r w:rsidRPr="005907C9">
        <w:tab/>
        <w:t xml:space="preserve">Prasasya R, Grotheer KV, Siracusa LD, Bartolomei MS: </w:t>
      </w:r>
      <w:r w:rsidRPr="005907C9">
        <w:rPr>
          <w:b/>
        </w:rPr>
        <w:t>Temple syndrome and Kagami-Ogata syndrome: clinical presentations, genotypes, models and mechanisms</w:t>
      </w:r>
      <w:r w:rsidRPr="005907C9">
        <w:t xml:space="preserve">. </w:t>
      </w:r>
      <w:r w:rsidRPr="005907C9">
        <w:rPr>
          <w:i/>
        </w:rPr>
        <w:t xml:space="preserve">Hum Mol Genet </w:t>
      </w:r>
      <w:r w:rsidRPr="005907C9">
        <w:t xml:space="preserve">2020, </w:t>
      </w:r>
      <w:r w:rsidRPr="005907C9">
        <w:rPr>
          <w:b/>
        </w:rPr>
        <w:t>29</w:t>
      </w:r>
      <w:r w:rsidRPr="005907C9">
        <w:t xml:space="preserve">(R1):R107-r116 </w:t>
      </w:r>
      <w:hyperlink r:id="rId304" w:history="1">
        <w:r w:rsidRPr="005907C9">
          <w:rPr>
            <w:rStyle w:val="Hyperlink"/>
          </w:rPr>
          <w:t>https://doi.org/10.1093/hmg/ddaa133</w:t>
        </w:r>
      </w:hyperlink>
      <w:r w:rsidRPr="005907C9">
        <w:t>.</w:t>
      </w:r>
      <w:bookmarkEnd w:id="433"/>
    </w:p>
    <w:p w14:paraId="1B3676A3" w14:textId="77777777" w:rsidR="005907C9" w:rsidRPr="005907C9" w:rsidRDefault="005907C9" w:rsidP="005907C9">
      <w:pPr>
        <w:pStyle w:val="EndNoteBibliography"/>
        <w:ind w:left="720" w:hanging="720"/>
      </w:pPr>
      <w:bookmarkStart w:id="434" w:name="_ENREF_297"/>
      <w:r w:rsidRPr="005907C9">
        <w:t>297.</w:t>
      </w:r>
      <w:r w:rsidRPr="005907C9">
        <w:tab/>
        <w:t xml:space="preserve">Christian SL, Robinson WP, Huang B, Mutirangura A, Line MR, Nakao M, Surti U, Chakravarti A, Ledbetter DH: </w:t>
      </w:r>
      <w:r w:rsidRPr="005907C9">
        <w:rPr>
          <w:b/>
        </w:rPr>
        <w:t>Molecular characterization of two proximal deletion breakpoint regions in both Prader-Willi and Angelman syndrome patient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1995, </w:t>
      </w:r>
      <w:r w:rsidRPr="005907C9">
        <w:rPr>
          <w:b/>
        </w:rPr>
        <w:t>57</w:t>
      </w:r>
      <w:r w:rsidRPr="005907C9">
        <w:t xml:space="preserve">(1):40-48 </w:t>
      </w:r>
      <w:bookmarkEnd w:id="434"/>
    </w:p>
    <w:p w14:paraId="7B54A289" w14:textId="5A3C3EE4" w:rsidR="005907C9" w:rsidRPr="005907C9" w:rsidRDefault="005907C9" w:rsidP="005907C9">
      <w:pPr>
        <w:pStyle w:val="EndNoteBibliography"/>
        <w:ind w:left="720" w:hanging="720"/>
      </w:pPr>
      <w:bookmarkStart w:id="435" w:name="_ENREF_298"/>
      <w:r w:rsidRPr="005907C9">
        <w:t>298.</w:t>
      </w:r>
      <w:r w:rsidRPr="005907C9">
        <w:tab/>
        <w:t>Tan WH, Bacino CA, Skinner SA, Anselm I, Barbieri-Welge R, Bauer-Carlin A, Beaudet AL, Bichell TJ, Gentile JK, Glaze DG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ngelman syndrome: Mutations influence features in early childhood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a</w:t>
      </w:r>
      <w:r w:rsidRPr="005907C9">
        <w:t xml:space="preserve">(1):81-90 </w:t>
      </w:r>
      <w:hyperlink r:id="rId305" w:history="1">
        <w:r w:rsidRPr="005907C9">
          <w:rPr>
            <w:rStyle w:val="Hyperlink"/>
          </w:rPr>
          <w:t>https://doi.org/10.1002/ajmg.a.33775</w:t>
        </w:r>
      </w:hyperlink>
      <w:r w:rsidRPr="005907C9">
        <w:t>.</w:t>
      </w:r>
      <w:bookmarkEnd w:id="435"/>
    </w:p>
    <w:p w14:paraId="209897D6" w14:textId="240125DA" w:rsidR="005907C9" w:rsidRPr="005907C9" w:rsidRDefault="005907C9" w:rsidP="005907C9">
      <w:pPr>
        <w:pStyle w:val="EndNoteBibliography"/>
        <w:ind w:left="720" w:hanging="720"/>
      </w:pPr>
      <w:bookmarkStart w:id="436" w:name="_ENREF_299"/>
      <w:r w:rsidRPr="005907C9">
        <w:t>299.</w:t>
      </w:r>
      <w:r w:rsidRPr="005907C9">
        <w:tab/>
        <w:t xml:space="preserve">Kim SJ, Miller JL, Kuipers PJ, German JR, Beaudet AL, Sahoo T, Driscoll DJ: </w:t>
      </w:r>
      <w:r w:rsidRPr="005907C9">
        <w:rPr>
          <w:b/>
        </w:rPr>
        <w:t>Unique and atypical deletions in Prader-Willi syndrome reveal distinct phenotype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2, </w:t>
      </w:r>
      <w:r w:rsidRPr="005907C9">
        <w:rPr>
          <w:b/>
        </w:rPr>
        <w:t>20</w:t>
      </w:r>
      <w:r w:rsidRPr="005907C9">
        <w:t xml:space="preserve">(3):283-290 </w:t>
      </w:r>
      <w:hyperlink r:id="rId306" w:history="1">
        <w:r w:rsidRPr="005907C9">
          <w:rPr>
            <w:rStyle w:val="Hyperlink"/>
          </w:rPr>
          <w:t>https://doi.org/10.1038/ejhg.2011.187</w:t>
        </w:r>
      </w:hyperlink>
      <w:r w:rsidRPr="005907C9">
        <w:t>.</w:t>
      </w:r>
      <w:bookmarkEnd w:id="436"/>
    </w:p>
    <w:p w14:paraId="110AD295" w14:textId="664581A4" w:rsidR="005907C9" w:rsidRPr="005907C9" w:rsidRDefault="005907C9" w:rsidP="005907C9">
      <w:pPr>
        <w:pStyle w:val="EndNoteBibliography"/>
        <w:ind w:left="720" w:hanging="720"/>
      </w:pPr>
      <w:bookmarkStart w:id="437" w:name="_ENREF_300"/>
      <w:r w:rsidRPr="005907C9">
        <w:t>300.</w:t>
      </w:r>
      <w:r w:rsidRPr="005907C9">
        <w:tab/>
        <w:t xml:space="preserve">Cox DM, Butler MG: </w:t>
      </w:r>
      <w:r w:rsidRPr="005907C9">
        <w:rPr>
          <w:b/>
        </w:rPr>
        <w:t>The 15q11.2 BP1-BP2 microdeletion syndrome: a review</w:t>
      </w:r>
      <w:r w:rsidRPr="005907C9">
        <w:t xml:space="preserve">. </w:t>
      </w:r>
      <w:r w:rsidRPr="005907C9">
        <w:rPr>
          <w:i/>
        </w:rPr>
        <w:t xml:space="preserve">Int J Mol Sci </w:t>
      </w:r>
      <w:r w:rsidRPr="005907C9">
        <w:t xml:space="preserve">2015, </w:t>
      </w:r>
      <w:r w:rsidRPr="005907C9">
        <w:rPr>
          <w:b/>
        </w:rPr>
        <w:t>16</w:t>
      </w:r>
      <w:r w:rsidRPr="005907C9">
        <w:t xml:space="preserve">(2):4068-4082 </w:t>
      </w:r>
      <w:hyperlink r:id="rId307" w:history="1">
        <w:r w:rsidRPr="005907C9">
          <w:rPr>
            <w:rStyle w:val="Hyperlink"/>
          </w:rPr>
          <w:t>https://doi.org/10.3390/ijms16024068</w:t>
        </w:r>
      </w:hyperlink>
      <w:r w:rsidRPr="005907C9">
        <w:t>.</w:t>
      </w:r>
      <w:bookmarkEnd w:id="437"/>
    </w:p>
    <w:p w14:paraId="4EDE9A33" w14:textId="5A297293" w:rsidR="005907C9" w:rsidRPr="005907C9" w:rsidRDefault="005907C9" w:rsidP="005907C9">
      <w:pPr>
        <w:pStyle w:val="EndNoteBibliography"/>
        <w:ind w:left="720" w:hanging="720"/>
      </w:pPr>
      <w:bookmarkStart w:id="438" w:name="_ENREF_301"/>
      <w:r w:rsidRPr="005907C9">
        <w:t>301.</w:t>
      </w:r>
      <w:r w:rsidRPr="005907C9">
        <w:tab/>
        <w:t>Burnside RD, Pasion R, Mikhail FM, Carroll AJ, Robin NH, Youngs EL, Gadi IK, Keitges E, Jaswaney VL, Papenhausen PR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icrodeletion/microduplication of proximal 15q11.2 between BP1 and BP2: a susceptibility region for neurological dysfunction including developmental and language delay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1, </w:t>
      </w:r>
      <w:r w:rsidRPr="005907C9">
        <w:rPr>
          <w:b/>
        </w:rPr>
        <w:t>130</w:t>
      </w:r>
      <w:r w:rsidRPr="005907C9">
        <w:t xml:space="preserve">(4):517-528 </w:t>
      </w:r>
      <w:hyperlink r:id="rId308" w:history="1">
        <w:r w:rsidRPr="005907C9">
          <w:rPr>
            <w:rStyle w:val="Hyperlink"/>
          </w:rPr>
          <w:t>https://doi.org/10.1007/s00439-011-0970-4</w:t>
        </w:r>
      </w:hyperlink>
      <w:r w:rsidRPr="005907C9">
        <w:t>.</w:t>
      </w:r>
      <w:bookmarkEnd w:id="438"/>
    </w:p>
    <w:p w14:paraId="1B62C9C3" w14:textId="5447E7D8" w:rsidR="005907C9" w:rsidRPr="005907C9" w:rsidRDefault="005907C9" w:rsidP="005907C9">
      <w:pPr>
        <w:pStyle w:val="EndNoteBibliography"/>
        <w:ind w:left="720" w:hanging="720"/>
      </w:pPr>
      <w:bookmarkStart w:id="439" w:name="_ENREF_302"/>
      <w:r w:rsidRPr="005907C9">
        <w:t>302.</w:t>
      </w:r>
      <w:r w:rsidRPr="005907C9">
        <w:tab/>
        <w:t xml:space="preserve">von der Lippe C, Rustad C, Heimdal K, Rødningen OK: </w:t>
      </w:r>
      <w:r w:rsidRPr="005907C9">
        <w:rPr>
          <w:b/>
        </w:rPr>
        <w:t>15q11.2 microdeletion - seven new patients with delayed development and/or behavioural problems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1, </w:t>
      </w:r>
      <w:r w:rsidRPr="005907C9">
        <w:rPr>
          <w:b/>
        </w:rPr>
        <w:t>54</w:t>
      </w:r>
      <w:r w:rsidRPr="005907C9">
        <w:t xml:space="preserve">(3):357-360 </w:t>
      </w:r>
      <w:hyperlink r:id="rId309" w:history="1">
        <w:r w:rsidRPr="005907C9">
          <w:rPr>
            <w:rStyle w:val="Hyperlink"/>
          </w:rPr>
          <w:t>https://doi.org/10.1016/j.ejmg.2010.12.008</w:t>
        </w:r>
      </w:hyperlink>
      <w:r w:rsidRPr="005907C9">
        <w:t>.</w:t>
      </w:r>
      <w:bookmarkEnd w:id="439"/>
    </w:p>
    <w:p w14:paraId="52C42860" w14:textId="78AA0AE2" w:rsidR="005907C9" w:rsidRPr="005907C9" w:rsidRDefault="005907C9" w:rsidP="005907C9">
      <w:pPr>
        <w:pStyle w:val="EndNoteBibliography"/>
        <w:ind w:left="720" w:hanging="720"/>
      </w:pPr>
      <w:bookmarkStart w:id="440" w:name="_ENREF_303"/>
      <w:r w:rsidRPr="005907C9">
        <w:t>303.</w:t>
      </w:r>
      <w:r w:rsidRPr="005907C9">
        <w:tab/>
        <w:t>Sahoo T, Theisen A, Rosenfeld JA, Lamb AN, Ravnan JB, Schultz RA, Torchia BS, Neill N, Casci I, Bejjani B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opy number variants of schizophrenia susceptibility loci are associated with a spectrum of speech and developmental delays and behavior problems</w:t>
      </w:r>
      <w:r w:rsidRPr="005907C9">
        <w:t xml:space="preserve">. </w:t>
      </w:r>
      <w:r w:rsidRPr="005907C9">
        <w:rPr>
          <w:i/>
        </w:rPr>
        <w:t xml:space="preserve">Genet Med </w:t>
      </w:r>
      <w:r w:rsidRPr="005907C9">
        <w:t xml:space="preserve">2011, </w:t>
      </w:r>
      <w:r w:rsidRPr="005907C9">
        <w:rPr>
          <w:b/>
        </w:rPr>
        <w:t>13</w:t>
      </w:r>
      <w:r w:rsidRPr="005907C9">
        <w:t xml:space="preserve">(10):868-880 </w:t>
      </w:r>
      <w:hyperlink r:id="rId310" w:history="1">
        <w:r w:rsidRPr="005907C9">
          <w:rPr>
            <w:rStyle w:val="Hyperlink"/>
          </w:rPr>
          <w:t>https://doi.org/10.1097/GIM.0b013e3182217a06</w:t>
        </w:r>
      </w:hyperlink>
      <w:r w:rsidRPr="005907C9">
        <w:t>.</w:t>
      </w:r>
      <w:bookmarkEnd w:id="440"/>
    </w:p>
    <w:p w14:paraId="17CFF3F8" w14:textId="3F0E27E9" w:rsidR="005907C9" w:rsidRPr="005907C9" w:rsidRDefault="005907C9" w:rsidP="005907C9">
      <w:pPr>
        <w:pStyle w:val="EndNoteBibliography"/>
        <w:ind w:left="720" w:hanging="720"/>
      </w:pPr>
      <w:bookmarkStart w:id="441" w:name="_ENREF_304"/>
      <w:r w:rsidRPr="005907C9">
        <w:t>304.</w:t>
      </w:r>
      <w:r w:rsidRPr="005907C9">
        <w:tab/>
        <w:t>Sharp AJ, Mefford HC, Li K, Baker C, Skinner C, Stevenson RE, Schroer RJ, Novara F, De Gregori M, Ciccone R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recurrent 15q13.3 microdeletion syndrome associated with mental retardation and seizures</w:t>
      </w:r>
      <w:r w:rsidRPr="005907C9">
        <w:t xml:space="preserve">. </w:t>
      </w:r>
      <w:r w:rsidRPr="005907C9">
        <w:rPr>
          <w:i/>
        </w:rPr>
        <w:t xml:space="preserve">Nature genetics </w:t>
      </w:r>
      <w:r w:rsidRPr="005907C9">
        <w:t xml:space="preserve">2008, </w:t>
      </w:r>
      <w:r w:rsidRPr="005907C9">
        <w:rPr>
          <w:b/>
        </w:rPr>
        <w:t>40</w:t>
      </w:r>
      <w:r w:rsidRPr="005907C9">
        <w:t xml:space="preserve">(3):322-328 </w:t>
      </w:r>
      <w:hyperlink r:id="rId311" w:history="1">
        <w:r w:rsidRPr="005907C9">
          <w:rPr>
            <w:rStyle w:val="Hyperlink"/>
          </w:rPr>
          <w:t>https://doi.org/10.1038/ng.93</w:t>
        </w:r>
      </w:hyperlink>
      <w:r w:rsidRPr="005907C9">
        <w:t>.</w:t>
      </w:r>
      <w:bookmarkEnd w:id="441"/>
    </w:p>
    <w:p w14:paraId="698B2A81" w14:textId="0253929E" w:rsidR="005907C9" w:rsidRPr="005907C9" w:rsidRDefault="005907C9" w:rsidP="005907C9">
      <w:pPr>
        <w:pStyle w:val="EndNoteBibliography"/>
        <w:ind w:left="720" w:hanging="720"/>
      </w:pPr>
      <w:bookmarkStart w:id="442" w:name="_ENREF_305"/>
      <w:r w:rsidRPr="005907C9">
        <w:t>305.</w:t>
      </w:r>
      <w:r w:rsidRPr="005907C9">
        <w:tab/>
        <w:t>van Bon BW, Mefford HC, Menten B, Koolen DA, Sharp AJ, Nillesen WM, Innis JW, de Ravel TJ, Mercer CL, Fichera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Further delineation of the 15q13 microdeletion and duplication syndromes: a clinical spectrum varying from non-pathogenic to a severe outcome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9, </w:t>
      </w:r>
      <w:r w:rsidRPr="005907C9">
        <w:rPr>
          <w:b/>
        </w:rPr>
        <w:t>46</w:t>
      </w:r>
      <w:r w:rsidRPr="005907C9">
        <w:t xml:space="preserve">(8):511-523 </w:t>
      </w:r>
      <w:hyperlink r:id="rId312" w:history="1">
        <w:r w:rsidRPr="005907C9">
          <w:rPr>
            <w:rStyle w:val="Hyperlink"/>
          </w:rPr>
          <w:t>https://doi.org/10.1136/jmg.2008.063412</w:t>
        </w:r>
      </w:hyperlink>
      <w:r w:rsidRPr="005907C9">
        <w:t>.</w:t>
      </w:r>
      <w:bookmarkEnd w:id="442"/>
    </w:p>
    <w:p w14:paraId="6A040A15" w14:textId="12B00E3C" w:rsidR="005907C9" w:rsidRPr="005907C9" w:rsidRDefault="005907C9" w:rsidP="005907C9">
      <w:pPr>
        <w:pStyle w:val="EndNoteBibliography"/>
        <w:ind w:left="720" w:hanging="720"/>
      </w:pPr>
      <w:bookmarkStart w:id="443" w:name="_ENREF_306"/>
      <w:r w:rsidRPr="005907C9">
        <w:t>306.</w:t>
      </w:r>
      <w:r w:rsidRPr="005907C9">
        <w:tab/>
        <w:t>Rosenfeld JA, Stephens LE, Coppinger J, Ballif BC, Hoo JJ, French BN, Banks VC, Smith WE, Manchester D, Tsai AC-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eletions flanked by breakpoints 3 and 4 on 15q13 may contribute to abnormal phenotype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1, </w:t>
      </w:r>
      <w:r w:rsidRPr="005907C9">
        <w:rPr>
          <w:b/>
        </w:rPr>
        <w:t>19</w:t>
      </w:r>
      <w:r w:rsidRPr="005907C9">
        <w:t xml:space="preserve">(5):547-554 </w:t>
      </w:r>
      <w:hyperlink r:id="rId313" w:history="1">
        <w:r w:rsidRPr="005907C9">
          <w:rPr>
            <w:rStyle w:val="Hyperlink"/>
          </w:rPr>
          <w:t>https://doi.org/10.1038/ejhg.2010.237</w:t>
        </w:r>
      </w:hyperlink>
      <w:r w:rsidRPr="005907C9">
        <w:t>.</w:t>
      </w:r>
      <w:bookmarkEnd w:id="443"/>
    </w:p>
    <w:p w14:paraId="3CB8663F" w14:textId="4FA626B7" w:rsidR="005907C9" w:rsidRPr="005907C9" w:rsidRDefault="005907C9" w:rsidP="005907C9">
      <w:pPr>
        <w:pStyle w:val="EndNoteBibliography"/>
        <w:ind w:left="720" w:hanging="720"/>
      </w:pPr>
      <w:bookmarkStart w:id="444" w:name="_ENREF_307"/>
      <w:r w:rsidRPr="005907C9">
        <w:t>307.</w:t>
      </w:r>
      <w:r w:rsidRPr="005907C9">
        <w:tab/>
        <w:t>Miller DT, Shen Y, Weiss LA, Korn J, Anselm I, Bridgemohan C, Cox GF, Dickinson H, Gentile J, Harris D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icrodeletion/duplication at 15q13.2q13.3 among individuals with features of autism and other neuropsychiatric disorders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9, </w:t>
      </w:r>
      <w:r w:rsidRPr="005907C9">
        <w:rPr>
          <w:b/>
        </w:rPr>
        <w:t>46</w:t>
      </w:r>
      <w:r w:rsidRPr="005907C9">
        <w:t xml:space="preserve">(4):242-248 </w:t>
      </w:r>
      <w:hyperlink r:id="rId314" w:history="1">
        <w:r w:rsidRPr="005907C9">
          <w:rPr>
            <w:rStyle w:val="Hyperlink"/>
          </w:rPr>
          <w:t>https://doi.org/10.1136/jmg.2008.059907</w:t>
        </w:r>
      </w:hyperlink>
      <w:r w:rsidRPr="005907C9">
        <w:t>.</w:t>
      </w:r>
      <w:bookmarkEnd w:id="444"/>
    </w:p>
    <w:p w14:paraId="264E7D51" w14:textId="12276B46" w:rsidR="005907C9" w:rsidRPr="005907C9" w:rsidRDefault="005907C9" w:rsidP="005907C9">
      <w:pPr>
        <w:pStyle w:val="EndNoteBibliography"/>
        <w:ind w:left="720" w:hanging="720"/>
      </w:pPr>
      <w:bookmarkStart w:id="445" w:name="_ENREF_308"/>
      <w:r w:rsidRPr="005907C9">
        <w:t>308.</w:t>
      </w:r>
      <w:r w:rsidRPr="005907C9">
        <w:tab/>
        <w:t>Lowther C, Costain G, Stavropoulos DJ, Melvin R, Silversides CK, Andrade DM, So J, Faghfoury H, Lionel AC, Marshall CR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elineating the 15q13.3 microdeletion phenotype: a case series and comprehensive review of the literature</w:t>
      </w:r>
      <w:r w:rsidRPr="005907C9">
        <w:t xml:space="preserve">. </w:t>
      </w:r>
      <w:r w:rsidRPr="005907C9">
        <w:rPr>
          <w:i/>
        </w:rPr>
        <w:t xml:space="preserve">Genet Med </w:t>
      </w:r>
      <w:r w:rsidRPr="005907C9">
        <w:t xml:space="preserve">2015, </w:t>
      </w:r>
      <w:r w:rsidRPr="005907C9">
        <w:rPr>
          <w:b/>
        </w:rPr>
        <w:t>17</w:t>
      </w:r>
      <w:r w:rsidRPr="005907C9">
        <w:t xml:space="preserve">(2):149-157 </w:t>
      </w:r>
      <w:hyperlink r:id="rId315" w:history="1">
        <w:r w:rsidRPr="005907C9">
          <w:rPr>
            <w:rStyle w:val="Hyperlink"/>
          </w:rPr>
          <w:t>https://doi.org/10.1038/gim.2014.83</w:t>
        </w:r>
      </w:hyperlink>
      <w:r w:rsidRPr="005907C9">
        <w:t>.</w:t>
      </w:r>
      <w:bookmarkEnd w:id="445"/>
    </w:p>
    <w:p w14:paraId="27427D3C" w14:textId="0BECE1A0" w:rsidR="005907C9" w:rsidRPr="005907C9" w:rsidRDefault="005907C9" w:rsidP="005907C9">
      <w:pPr>
        <w:pStyle w:val="EndNoteBibliography"/>
        <w:ind w:left="720" w:hanging="720"/>
      </w:pPr>
      <w:bookmarkStart w:id="446" w:name="_ENREF_309"/>
      <w:r w:rsidRPr="005907C9">
        <w:t>309.</w:t>
      </w:r>
      <w:r w:rsidRPr="005907C9">
        <w:tab/>
        <w:t>Uddin M, Unda BK, Kwan V, Holzapfel NT, White SH, Chalil L, Woodbury-Smith M, Ho KS, Harward E, Murtaza N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OTUD7A Regulates Neurodevelopmental Phenotypes in the 15q13.3 Microdeletion Syndrome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8, </w:t>
      </w:r>
      <w:r w:rsidRPr="005907C9">
        <w:rPr>
          <w:b/>
        </w:rPr>
        <w:t>102</w:t>
      </w:r>
      <w:r w:rsidRPr="005907C9">
        <w:t xml:space="preserve">(2):278-295 </w:t>
      </w:r>
      <w:hyperlink r:id="rId316" w:history="1">
        <w:r w:rsidRPr="005907C9">
          <w:rPr>
            <w:rStyle w:val="Hyperlink"/>
          </w:rPr>
          <w:t>https://doi.org/10.1016/j.ajhg.2018.01.006</w:t>
        </w:r>
      </w:hyperlink>
      <w:r w:rsidRPr="005907C9">
        <w:t>.</w:t>
      </w:r>
      <w:bookmarkEnd w:id="446"/>
    </w:p>
    <w:p w14:paraId="04F1DBBB" w14:textId="52C9BEFD" w:rsidR="005907C9" w:rsidRPr="005907C9" w:rsidRDefault="005907C9" w:rsidP="005907C9">
      <w:pPr>
        <w:pStyle w:val="EndNoteBibliography"/>
        <w:ind w:left="720" w:hanging="720"/>
      </w:pPr>
      <w:bookmarkStart w:id="447" w:name="_ENREF_310"/>
      <w:r w:rsidRPr="005907C9">
        <w:t>310.</w:t>
      </w:r>
      <w:r w:rsidRPr="005907C9">
        <w:tab/>
        <w:t xml:space="preserve">Hoppman-Chaney N, Wain K, Seger PR, Superneau DW, Hodge JC: </w:t>
      </w:r>
      <w:r w:rsidRPr="005907C9">
        <w:rPr>
          <w:b/>
        </w:rPr>
        <w:t>Identification of single gene deletions at 15q13.3: further evidence that CHRNA7 causes the 15q13.3 microdeletion syndrome phenotype</w:t>
      </w:r>
      <w:r w:rsidRPr="005907C9">
        <w:t xml:space="preserve">. </w:t>
      </w:r>
      <w:r w:rsidRPr="005907C9">
        <w:rPr>
          <w:i/>
        </w:rPr>
        <w:t xml:space="preserve">Clin Genet </w:t>
      </w:r>
      <w:r w:rsidRPr="005907C9">
        <w:t xml:space="preserve">2013, </w:t>
      </w:r>
      <w:r w:rsidRPr="005907C9">
        <w:rPr>
          <w:b/>
        </w:rPr>
        <w:t>83</w:t>
      </w:r>
      <w:r w:rsidRPr="005907C9">
        <w:t xml:space="preserve">(4):345-351 </w:t>
      </w:r>
      <w:hyperlink r:id="rId317" w:history="1">
        <w:r w:rsidRPr="005907C9">
          <w:rPr>
            <w:rStyle w:val="Hyperlink"/>
          </w:rPr>
          <w:t>https://doi.org/10.1111/j.1399-0004.2012.01925.x</w:t>
        </w:r>
      </w:hyperlink>
      <w:r w:rsidRPr="005907C9">
        <w:t>.</w:t>
      </w:r>
      <w:bookmarkEnd w:id="447"/>
    </w:p>
    <w:p w14:paraId="1B09BD0C" w14:textId="4064CAB2" w:rsidR="005907C9" w:rsidRPr="005907C9" w:rsidRDefault="005907C9" w:rsidP="005907C9">
      <w:pPr>
        <w:pStyle w:val="EndNoteBibliography"/>
        <w:ind w:left="720" w:hanging="720"/>
      </w:pPr>
      <w:bookmarkStart w:id="448" w:name="_ENREF_311"/>
      <w:r w:rsidRPr="005907C9">
        <w:t>311.</w:t>
      </w:r>
      <w:r w:rsidRPr="005907C9">
        <w:tab/>
        <w:t>Johansson S, Berland S, Gradek GA, Bongers E, de Leeuw N, Pfundt R, Fannemel M, Rødningen O, Brendehaug A, Haukanes BI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Haploinsufficiency of MEIS2 is associated with orofacial clefting and learning disability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7):1622-1626 </w:t>
      </w:r>
      <w:hyperlink r:id="rId318" w:history="1">
        <w:r w:rsidRPr="005907C9">
          <w:rPr>
            <w:rStyle w:val="Hyperlink"/>
          </w:rPr>
          <w:t>https://doi.org/10.1002/ajmg.a.36498</w:t>
        </w:r>
      </w:hyperlink>
      <w:r w:rsidRPr="005907C9">
        <w:t>.</w:t>
      </w:r>
      <w:bookmarkEnd w:id="448"/>
    </w:p>
    <w:p w14:paraId="022D2A0A" w14:textId="4AF06083" w:rsidR="005907C9" w:rsidRPr="005907C9" w:rsidRDefault="005907C9" w:rsidP="005907C9">
      <w:pPr>
        <w:pStyle w:val="EndNoteBibliography"/>
        <w:ind w:left="720" w:hanging="720"/>
      </w:pPr>
      <w:bookmarkStart w:id="449" w:name="_ENREF_312"/>
      <w:r w:rsidRPr="005907C9">
        <w:t>312.</w:t>
      </w:r>
      <w:r w:rsidRPr="005907C9">
        <w:tab/>
        <w:t xml:space="preserve">Chen C-P, Chen C-Y, Chern S-R, Wu P-S, Chen Y-N, Chen S-W, Chen L-F, Yang C-W, Wang W: </w:t>
      </w:r>
      <w:r w:rsidRPr="005907C9">
        <w:rPr>
          <w:b/>
        </w:rPr>
        <w:t>Prenatal diagnosis and molecular cytogenetic characterization of a de novo 4.858-Mb microdeletion in 15q14 associated with ACTC1 and MEIS2 haploinsufficiency and tetralogy of Fallot</w:t>
      </w:r>
      <w:r w:rsidRPr="005907C9">
        <w:t xml:space="preserve">. </w:t>
      </w:r>
      <w:r w:rsidRPr="005907C9">
        <w:rPr>
          <w:i/>
        </w:rPr>
        <w:t xml:space="preserve">Taiwanese Journal of Obstetrics and Gynecology </w:t>
      </w:r>
      <w:r w:rsidRPr="005907C9">
        <w:t xml:space="preserve">2016, </w:t>
      </w:r>
      <w:r w:rsidRPr="005907C9">
        <w:rPr>
          <w:b/>
        </w:rPr>
        <w:t>55</w:t>
      </w:r>
      <w:r w:rsidRPr="005907C9">
        <w:t xml:space="preserve">(2):270-274 </w:t>
      </w:r>
      <w:hyperlink r:id="rId319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tjog.2016.02.013</w:t>
        </w:r>
      </w:hyperlink>
      <w:r w:rsidRPr="005907C9">
        <w:t>.</w:t>
      </w:r>
      <w:bookmarkEnd w:id="449"/>
    </w:p>
    <w:p w14:paraId="3CDAB986" w14:textId="3D6FF449" w:rsidR="005907C9" w:rsidRPr="005907C9" w:rsidRDefault="005907C9" w:rsidP="005907C9">
      <w:pPr>
        <w:pStyle w:val="EndNoteBibliography"/>
        <w:ind w:left="720" w:hanging="720"/>
      </w:pPr>
      <w:bookmarkStart w:id="450" w:name="_ENREF_313"/>
      <w:r w:rsidRPr="005907C9">
        <w:t>313.</w:t>
      </w:r>
      <w:r w:rsidRPr="005907C9">
        <w:tab/>
        <w:t>Gambin T, Yuan B, Bi W, Liu P, Rosenfeld JA, Coban-Akdemir Z, Pursley AN, Nagamani SCS, Marom R, Golla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dentification of novel candidate disease genes from de novo exonic copy number variants</w:t>
      </w:r>
      <w:r w:rsidRPr="005907C9">
        <w:t xml:space="preserve">. </w:t>
      </w:r>
      <w:r w:rsidRPr="005907C9">
        <w:rPr>
          <w:i/>
        </w:rPr>
        <w:t xml:space="preserve">Genome Medicine </w:t>
      </w:r>
      <w:r w:rsidRPr="005907C9">
        <w:t xml:space="preserve">2017, </w:t>
      </w:r>
      <w:r w:rsidRPr="005907C9">
        <w:rPr>
          <w:b/>
        </w:rPr>
        <w:t>9</w:t>
      </w:r>
      <w:r w:rsidRPr="005907C9">
        <w:t xml:space="preserve">(1):83 </w:t>
      </w:r>
      <w:hyperlink r:id="rId320" w:history="1">
        <w:r w:rsidRPr="005907C9">
          <w:rPr>
            <w:rStyle w:val="Hyperlink"/>
          </w:rPr>
          <w:t>https://doi.org/10.1186/s13073-017-0472-7</w:t>
        </w:r>
      </w:hyperlink>
      <w:r w:rsidRPr="005907C9">
        <w:t>.</w:t>
      </w:r>
      <w:bookmarkEnd w:id="450"/>
    </w:p>
    <w:p w14:paraId="3C67D48B" w14:textId="19DBA05B" w:rsidR="005907C9" w:rsidRPr="005907C9" w:rsidRDefault="005907C9" w:rsidP="005907C9">
      <w:pPr>
        <w:pStyle w:val="EndNoteBibliography"/>
        <w:ind w:left="720" w:hanging="720"/>
      </w:pPr>
      <w:bookmarkStart w:id="451" w:name="_ENREF_314"/>
      <w:r w:rsidRPr="005907C9">
        <w:t>314.</w:t>
      </w:r>
      <w:r w:rsidRPr="005907C9">
        <w:tab/>
        <w:t xml:space="preserve">Shimojima K, Ondo Y, Okamoto N, Yamamoto T: </w:t>
      </w:r>
      <w:r w:rsidRPr="005907C9">
        <w:rPr>
          <w:b/>
        </w:rPr>
        <w:t>A 15q14 microdeletion involving MEIS2 identified in a patient with autism spectrum disorder</w:t>
      </w:r>
      <w:r w:rsidRPr="005907C9">
        <w:t xml:space="preserve">. </w:t>
      </w:r>
      <w:r w:rsidRPr="005907C9">
        <w:rPr>
          <w:i/>
        </w:rPr>
        <w:t xml:space="preserve">Human Genome Variation </w:t>
      </w:r>
      <w:r w:rsidRPr="005907C9">
        <w:t xml:space="preserve">2017, </w:t>
      </w:r>
      <w:r w:rsidRPr="005907C9">
        <w:rPr>
          <w:b/>
        </w:rPr>
        <w:t>4</w:t>
      </w:r>
      <w:r w:rsidRPr="005907C9">
        <w:t xml:space="preserve">(1):17029 </w:t>
      </w:r>
      <w:hyperlink r:id="rId321" w:history="1">
        <w:r w:rsidRPr="005907C9">
          <w:rPr>
            <w:rStyle w:val="Hyperlink"/>
          </w:rPr>
          <w:t>https://doi.org/10.1038/hgv.2017.29</w:t>
        </w:r>
      </w:hyperlink>
      <w:r w:rsidRPr="005907C9">
        <w:t>.</w:t>
      </w:r>
      <w:bookmarkEnd w:id="451"/>
    </w:p>
    <w:p w14:paraId="0BC683AE" w14:textId="496A0B0D" w:rsidR="005907C9" w:rsidRPr="005907C9" w:rsidRDefault="005907C9" w:rsidP="005907C9">
      <w:pPr>
        <w:pStyle w:val="EndNoteBibliography"/>
        <w:ind w:left="720" w:hanging="720"/>
      </w:pPr>
      <w:bookmarkStart w:id="452" w:name="_ENREF_315"/>
      <w:r w:rsidRPr="005907C9">
        <w:t>315.</w:t>
      </w:r>
      <w:r w:rsidRPr="005907C9">
        <w:tab/>
        <w:t>Zhang Y, Malekpour M, Al-Madani N, Kahrizi K, Zanganeh M, Lohr NJ, Mohseni M, Mojahedi F, Daneshi A, Najmabadi 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Sensorineural deafness and male infertility: a contiguous gene deletion syndrome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7, </w:t>
      </w:r>
      <w:r w:rsidRPr="005907C9">
        <w:rPr>
          <w:b/>
        </w:rPr>
        <w:t>44</w:t>
      </w:r>
      <w:r w:rsidRPr="005907C9">
        <w:t xml:space="preserve">(4):233-240 </w:t>
      </w:r>
      <w:hyperlink r:id="rId322" w:history="1">
        <w:r w:rsidRPr="005907C9">
          <w:rPr>
            <w:rStyle w:val="Hyperlink"/>
          </w:rPr>
          <w:t>https://doi.org/10.1136/jmg.2006.045765</w:t>
        </w:r>
      </w:hyperlink>
      <w:r w:rsidRPr="005907C9">
        <w:t>.</w:t>
      </w:r>
      <w:bookmarkEnd w:id="452"/>
    </w:p>
    <w:p w14:paraId="5950A6DA" w14:textId="646DC08D" w:rsidR="005907C9" w:rsidRPr="005907C9" w:rsidRDefault="005907C9" w:rsidP="005907C9">
      <w:pPr>
        <w:pStyle w:val="EndNoteBibliography"/>
        <w:ind w:left="720" w:hanging="720"/>
      </w:pPr>
      <w:bookmarkStart w:id="453" w:name="_ENREF_316"/>
      <w:r w:rsidRPr="005907C9">
        <w:t>316.</w:t>
      </w:r>
      <w:r w:rsidRPr="005907C9">
        <w:tab/>
        <w:t xml:space="preserve">Knijnenburg J, Oberstein SAJL, Frei K, Lucas T, Gijsbers ACJ, Ruivenkamp CAL, Tanke HJ, Szuhai K: </w:t>
      </w:r>
      <w:r w:rsidRPr="005907C9">
        <w:rPr>
          <w:b/>
        </w:rPr>
        <w:t>A homozygous deletion of a normal variation locus in a patient with hearing loss from non-consanguineous parents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9, </w:t>
      </w:r>
      <w:r w:rsidRPr="005907C9">
        <w:rPr>
          <w:b/>
        </w:rPr>
        <w:t>46</w:t>
      </w:r>
      <w:r w:rsidRPr="005907C9">
        <w:t xml:space="preserve">(6):412 </w:t>
      </w:r>
      <w:hyperlink r:id="rId323" w:history="1">
        <w:r w:rsidRPr="005907C9">
          <w:rPr>
            <w:rStyle w:val="Hyperlink"/>
          </w:rPr>
          <w:t>https://doi.org/10.1136/jmg.2008.063685</w:t>
        </w:r>
      </w:hyperlink>
      <w:r w:rsidRPr="005907C9">
        <w:t>.</w:t>
      </w:r>
      <w:bookmarkEnd w:id="453"/>
    </w:p>
    <w:p w14:paraId="46B55C5D" w14:textId="70DBB7D7" w:rsidR="005907C9" w:rsidRPr="005907C9" w:rsidRDefault="005907C9" w:rsidP="005907C9">
      <w:pPr>
        <w:pStyle w:val="EndNoteBibliography"/>
        <w:ind w:left="720" w:hanging="720"/>
      </w:pPr>
      <w:bookmarkStart w:id="454" w:name="_ENREF_317"/>
      <w:r w:rsidRPr="005907C9">
        <w:lastRenderedPageBreak/>
        <w:t>317.</w:t>
      </w:r>
      <w:r w:rsidRPr="005907C9">
        <w:tab/>
        <w:t>Vona B, Hofrichter MA, Neuner C, Schröder J, Gehrig A, Hennermann JB, Kraus F, Shehata-Dieler W, Klopocki E, Nanda I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FNB16 is a frequent cause of congenital hearing impairment: implementation of STRC mutation analysis in routine diagnostics</w:t>
      </w:r>
      <w:r w:rsidRPr="005907C9">
        <w:t xml:space="preserve">. </w:t>
      </w:r>
      <w:r w:rsidRPr="005907C9">
        <w:rPr>
          <w:i/>
        </w:rPr>
        <w:t xml:space="preserve">Clin Genet </w:t>
      </w:r>
      <w:r w:rsidRPr="005907C9">
        <w:t xml:space="preserve">2015, </w:t>
      </w:r>
      <w:r w:rsidRPr="005907C9">
        <w:rPr>
          <w:b/>
        </w:rPr>
        <w:t>87</w:t>
      </w:r>
      <w:r w:rsidRPr="005907C9">
        <w:t xml:space="preserve">(1):49-55 </w:t>
      </w:r>
      <w:hyperlink r:id="rId324" w:history="1">
        <w:r w:rsidRPr="005907C9">
          <w:rPr>
            <w:rStyle w:val="Hyperlink"/>
          </w:rPr>
          <w:t>https://doi.org/10.1111/cge.12332</w:t>
        </w:r>
      </w:hyperlink>
      <w:r w:rsidRPr="005907C9">
        <w:t>.</w:t>
      </w:r>
      <w:bookmarkEnd w:id="454"/>
    </w:p>
    <w:p w14:paraId="5AE61FFD" w14:textId="4896E8FD" w:rsidR="005907C9" w:rsidRPr="005907C9" w:rsidRDefault="005907C9" w:rsidP="005907C9">
      <w:pPr>
        <w:pStyle w:val="EndNoteBibliography"/>
        <w:ind w:left="720" w:hanging="720"/>
      </w:pPr>
      <w:bookmarkStart w:id="455" w:name="_ENREF_318"/>
      <w:r w:rsidRPr="005907C9">
        <w:t>318.</w:t>
      </w:r>
      <w:r w:rsidRPr="005907C9">
        <w:tab/>
        <w:t xml:space="preserve">Mátyás G, Alonso S, Patrignani A, Marti M, Arnold E, Magyar I, Henggeler C, Carrel T, Steinmann B, Berger W: </w:t>
      </w:r>
      <w:r w:rsidRPr="005907C9">
        <w:rPr>
          <w:b/>
        </w:rPr>
        <w:t>Large genomic fibrillin-1 (FBN1) gene deletions provide evidence for true haploinsufficiency in Marfan syndrome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07, </w:t>
      </w:r>
      <w:r w:rsidRPr="005907C9">
        <w:rPr>
          <w:b/>
        </w:rPr>
        <w:t>122</w:t>
      </w:r>
      <w:r w:rsidRPr="005907C9">
        <w:t xml:space="preserve">(1):23-32 </w:t>
      </w:r>
      <w:hyperlink r:id="rId325" w:history="1">
        <w:r w:rsidRPr="005907C9">
          <w:rPr>
            <w:rStyle w:val="Hyperlink"/>
          </w:rPr>
          <w:t>https://doi.org/10.1007/s00439-007-0371-x</w:t>
        </w:r>
      </w:hyperlink>
      <w:r w:rsidRPr="005907C9">
        <w:t>.</w:t>
      </w:r>
      <w:bookmarkEnd w:id="455"/>
    </w:p>
    <w:p w14:paraId="6F3BF8FA" w14:textId="203D4290" w:rsidR="005907C9" w:rsidRPr="005907C9" w:rsidRDefault="005907C9" w:rsidP="005907C9">
      <w:pPr>
        <w:pStyle w:val="EndNoteBibliography"/>
        <w:ind w:left="720" w:hanging="720"/>
      </w:pPr>
      <w:bookmarkStart w:id="456" w:name="_ENREF_319"/>
      <w:r w:rsidRPr="005907C9">
        <w:t>319.</w:t>
      </w:r>
      <w:r w:rsidRPr="005907C9">
        <w:tab/>
        <w:t xml:space="preserve">Furtado LV, Wooderchak-Donahue W, Rope AF, Yetman AT, Lewis T, Plant P, Bayrak-Toydemir P: </w:t>
      </w:r>
      <w:r w:rsidRPr="005907C9">
        <w:rPr>
          <w:b/>
        </w:rPr>
        <w:t>Characterization of large genomic deletions in the FBN1 gene using multiplex ligation-dependent probe amplification</w:t>
      </w:r>
      <w:r w:rsidRPr="005907C9">
        <w:t xml:space="preserve">. </w:t>
      </w:r>
      <w:r w:rsidRPr="005907C9">
        <w:rPr>
          <w:i/>
        </w:rPr>
        <w:t xml:space="preserve">BMC Medical Genetics </w:t>
      </w:r>
      <w:r w:rsidRPr="005907C9">
        <w:t xml:space="preserve">2011, </w:t>
      </w:r>
      <w:r w:rsidRPr="005907C9">
        <w:rPr>
          <w:b/>
        </w:rPr>
        <w:t>12</w:t>
      </w:r>
      <w:r w:rsidRPr="005907C9">
        <w:t xml:space="preserve">(1):119 </w:t>
      </w:r>
      <w:hyperlink r:id="rId326" w:history="1">
        <w:r w:rsidRPr="005907C9">
          <w:rPr>
            <w:rStyle w:val="Hyperlink"/>
          </w:rPr>
          <w:t>https://doi.org/10.1186/1471-2350-12-119</w:t>
        </w:r>
      </w:hyperlink>
      <w:r w:rsidRPr="005907C9">
        <w:t>.</w:t>
      </w:r>
      <w:bookmarkEnd w:id="456"/>
    </w:p>
    <w:p w14:paraId="1B36F815" w14:textId="2D34BD4D" w:rsidR="005907C9" w:rsidRPr="005907C9" w:rsidRDefault="005907C9" w:rsidP="005907C9">
      <w:pPr>
        <w:pStyle w:val="EndNoteBibliography"/>
        <w:ind w:left="720" w:hanging="720"/>
      </w:pPr>
      <w:bookmarkStart w:id="457" w:name="_ENREF_320"/>
      <w:r w:rsidRPr="005907C9">
        <w:t>320.</w:t>
      </w:r>
      <w:r w:rsidRPr="005907C9">
        <w:tab/>
        <w:t>Hilhorst-Hofstee Y, Hamel BC, Verheij JB, Rijlaarsdam ME, Mancini GM, Cobben JM, Giroth C, Ruivenkamp CA, Hansson KB, Timmermans 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he clinical spectrum of complete FBN1 allele deletion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1, </w:t>
      </w:r>
      <w:r w:rsidRPr="005907C9">
        <w:rPr>
          <w:b/>
        </w:rPr>
        <w:t>19</w:t>
      </w:r>
      <w:r w:rsidRPr="005907C9">
        <w:t xml:space="preserve">(3):247-252 </w:t>
      </w:r>
      <w:hyperlink r:id="rId327" w:history="1">
        <w:r w:rsidRPr="005907C9">
          <w:rPr>
            <w:rStyle w:val="Hyperlink"/>
          </w:rPr>
          <w:t>https://doi.org/10.1038/ejhg.2010.174</w:t>
        </w:r>
      </w:hyperlink>
      <w:r w:rsidRPr="005907C9">
        <w:t>.</w:t>
      </w:r>
      <w:bookmarkEnd w:id="457"/>
    </w:p>
    <w:p w14:paraId="070D9CB0" w14:textId="66357E89" w:rsidR="005907C9" w:rsidRPr="005907C9" w:rsidRDefault="005907C9" w:rsidP="005907C9">
      <w:pPr>
        <w:pStyle w:val="EndNoteBibliography"/>
        <w:ind w:left="720" w:hanging="720"/>
      </w:pPr>
      <w:bookmarkStart w:id="458" w:name="_ENREF_321"/>
      <w:r w:rsidRPr="005907C9">
        <w:t>321.</w:t>
      </w:r>
      <w:r w:rsidRPr="005907C9">
        <w:tab/>
        <w:t xml:space="preserve">Dordoni C, Ciaccio C, Santoro G, Venturini M, Cavallari U, Ritelli M, Colombi M: </w:t>
      </w:r>
      <w:r w:rsidRPr="005907C9">
        <w:rPr>
          <w:b/>
        </w:rPr>
        <w:t>Marfan syndrome: Report of a complex phenotype due to a 15q21.1 contiguos gene deletion encompassing FBN1, and literature review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7, </w:t>
      </w:r>
      <w:r w:rsidRPr="005907C9">
        <w:rPr>
          <w:b/>
        </w:rPr>
        <w:t>173</w:t>
      </w:r>
      <w:r w:rsidRPr="005907C9">
        <w:t xml:space="preserve">(1):200-206 </w:t>
      </w:r>
      <w:hyperlink r:id="rId328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975</w:t>
        </w:r>
      </w:hyperlink>
      <w:r w:rsidRPr="005907C9">
        <w:t>.</w:t>
      </w:r>
      <w:bookmarkEnd w:id="458"/>
    </w:p>
    <w:p w14:paraId="68121919" w14:textId="1458F5CB" w:rsidR="005907C9" w:rsidRPr="005907C9" w:rsidRDefault="005907C9" w:rsidP="005907C9">
      <w:pPr>
        <w:pStyle w:val="EndNoteBibliography"/>
        <w:ind w:left="720" w:hanging="720"/>
      </w:pPr>
      <w:bookmarkStart w:id="459" w:name="_ENREF_322"/>
      <w:r w:rsidRPr="005907C9">
        <w:t>322.</w:t>
      </w:r>
      <w:r w:rsidRPr="005907C9">
        <w:tab/>
        <w:t xml:space="preserve">Magoulas PL, El-Hattab AW: </w:t>
      </w:r>
      <w:r w:rsidRPr="005907C9">
        <w:rPr>
          <w:b/>
        </w:rPr>
        <w:t>Chromosome 15q24 microdeletion syndrome</w:t>
      </w:r>
      <w:r w:rsidRPr="005907C9">
        <w:t xml:space="preserve">. </w:t>
      </w:r>
      <w:r w:rsidRPr="005907C9">
        <w:rPr>
          <w:i/>
        </w:rPr>
        <w:t xml:space="preserve">Orphanet J Rare Dis </w:t>
      </w:r>
      <w:r w:rsidRPr="005907C9">
        <w:t xml:space="preserve">2012, </w:t>
      </w:r>
      <w:r w:rsidRPr="005907C9">
        <w:rPr>
          <w:b/>
        </w:rPr>
        <w:t>7</w:t>
      </w:r>
      <w:r w:rsidRPr="005907C9">
        <w:t xml:space="preserve">:2-2 </w:t>
      </w:r>
      <w:hyperlink r:id="rId329" w:history="1">
        <w:r w:rsidRPr="005907C9">
          <w:rPr>
            <w:rStyle w:val="Hyperlink"/>
          </w:rPr>
          <w:t>https://doi.org/10.1186/1750-1172-7-2</w:t>
        </w:r>
      </w:hyperlink>
      <w:r w:rsidRPr="005907C9">
        <w:t>.</w:t>
      </w:r>
      <w:bookmarkEnd w:id="459"/>
    </w:p>
    <w:p w14:paraId="67BDD998" w14:textId="3A9386BC" w:rsidR="005907C9" w:rsidRPr="005907C9" w:rsidRDefault="005907C9" w:rsidP="005907C9">
      <w:pPr>
        <w:pStyle w:val="EndNoteBibliography"/>
        <w:ind w:left="720" w:hanging="720"/>
      </w:pPr>
      <w:bookmarkStart w:id="460" w:name="_ENREF_323"/>
      <w:r w:rsidRPr="005907C9">
        <w:t>323.</w:t>
      </w:r>
      <w:r w:rsidRPr="005907C9">
        <w:tab/>
        <w:t>Huynh MT, Lambert AS, Tosca L, Petit F, Philippe C, Parisot F, Benoît V, Linglart A, Brisset S, Tran CT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15q24.1 BP4-BP1 microdeletion unmasking paternally inherited functional polymorphisms combined with distal 15q24.2q24.3 duplication in a patient with epilepsy, psychomotor delay, overweight, ventricular arrhythmia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8, </w:t>
      </w:r>
      <w:r w:rsidRPr="005907C9">
        <w:rPr>
          <w:b/>
        </w:rPr>
        <w:t>61</w:t>
      </w:r>
      <w:r w:rsidRPr="005907C9">
        <w:t xml:space="preserve">(8):459-464 </w:t>
      </w:r>
      <w:hyperlink r:id="rId330" w:history="1">
        <w:r w:rsidRPr="005907C9">
          <w:rPr>
            <w:rStyle w:val="Hyperlink"/>
          </w:rPr>
          <w:t>https://doi.org/10.1016/j.ejmg.2018.03.005</w:t>
        </w:r>
      </w:hyperlink>
      <w:r w:rsidRPr="005907C9">
        <w:t>.</w:t>
      </w:r>
      <w:bookmarkEnd w:id="460"/>
    </w:p>
    <w:p w14:paraId="1270BB83" w14:textId="31B37584" w:rsidR="005907C9" w:rsidRPr="005907C9" w:rsidRDefault="005907C9" w:rsidP="005907C9">
      <w:pPr>
        <w:pStyle w:val="EndNoteBibliography"/>
        <w:ind w:left="720" w:hanging="720"/>
      </w:pPr>
      <w:bookmarkStart w:id="461" w:name="_ENREF_324"/>
      <w:r w:rsidRPr="005907C9">
        <w:t>324.</w:t>
      </w:r>
      <w:r w:rsidRPr="005907C9">
        <w:tab/>
        <w:t xml:space="preserve">Liu Y, Zhang Y, Zarrei M, Dong R, Yang X, Zhao D, Scherer SW, Gai Z: </w:t>
      </w:r>
      <w:r w:rsidRPr="005907C9">
        <w:rPr>
          <w:b/>
        </w:rPr>
        <w:t>Refining critical regions in 15q24 microdeletion syndrome pertaining to autism</w:t>
      </w:r>
      <w:r w:rsidRPr="005907C9">
        <w:t xml:space="preserve">. </w:t>
      </w:r>
      <w:r w:rsidRPr="005907C9">
        <w:rPr>
          <w:i/>
        </w:rPr>
        <w:t xml:space="preserve">American Journal of Medical Genetics Part B: Neuropsychiatric Genetics </w:t>
      </w:r>
      <w:r w:rsidRPr="005907C9">
        <w:t xml:space="preserve">2020, </w:t>
      </w:r>
      <w:r w:rsidRPr="005907C9">
        <w:rPr>
          <w:b/>
        </w:rPr>
        <w:t>183</w:t>
      </w:r>
      <w:r w:rsidRPr="005907C9">
        <w:t xml:space="preserve">(4):217-226 </w:t>
      </w:r>
      <w:hyperlink r:id="rId33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b.32778</w:t>
        </w:r>
      </w:hyperlink>
      <w:r w:rsidRPr="005907C9">
        <w:t>.</w:t>
      </w:r>
      <w:bookmarkEnd w:id="461"/>
    </w:p>
    <w:p w14:paraId="4920D6D6" w14:textId="20EF841F" w:rsidR="005907C9" w:rsidRPr="005907C9" w:rsidRDefault="005907C9" w:rsidP="005907C9">
      <w:pPr>
        <w:pStyle w:val="EndNoteBibliography"/>
        <w:ind w:left="720" w:hanging="720"/>
      </w:pPr>
      <w:bookmarkStart w:id="462" w:name="_ENREF_325"/>
      <w:r w:rsidRPr="005907C9">
        <w:t>325.</w:t>
      </w:r>
      <w:r w:rsidRPr="005907C9">
        <w:tab/>
        <w:t>El-Hattab AW, Smolarek TA, Walker ME, Schorry EK, Immken LL, Patel G, Abbott M-A, Lanpher BC, Ou Z, Kang S-H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defined genomic architecture in 15q24 directed by patient deletion/duplication breakpoint mapping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09, </w:t>
      </w:r>
      <w:r w:rsidRPr="005907C9">
        <w:rPr>
          <w:b/>
        </w:rPr>
        <w:t>126</w:t>
      </w:r>
      <w:r w:rsidRPr="005907C9">
        <w:t xml:space="preserve">(4):589-602 </w:t>
      </w:r>
      <w:hyperlink r:id="rId332" w:history="1">
        <w:r w:rsidRPr="005907C9">
          <w:rPr>
            <w:rStyle w:val="Hyperlink"/>
          </w:rPr>
          <w:t>https://doi.org/10.1007/s00439-009-0706-x</w:t>
        </w:r>
      </w:hyperlink>
      <w:r w:rsidRPr="005907C9">
        <w:t>.</w:t>
      </w:r>
      <w:bookmarkEnd w:id="462"/>
    </w:p>
    <w:p w14:paraId="453648DB" w14:textId="5C0C33F6" w:rsidR="005907C9" w:rsidRPr="005907C9" w:rsidRDefault="005907C9" w:rsidP="005907C9">
      <w:pPr>
        <w:pStyle w:val="EndNoteBibliography"/>
        <w:ind w:left="720" w:hanging="720"/>
      </w:pPr>
      <w:bookmarkStart w:id="463" w:name="_ENREF_326"/>
      <w:r w:rsidRPr="005907C9">
        <w:t>326.</w:t>
      </w:r>
      <w:r w:rsidRPr="005907C9">
        <w:tab/>
        <w:t xml:space="preserve">El-Hattab AW, Zhang F, Maxim R, Christensen KM, Ward JC, Hines-Dowell S, Scaglia F, Lupski JR, Cheung SW: </w:t>
      </w:r>
      <w:r w:rsidRPr="005907C9">
        <w:rPr>
          <w:b/>
        </w:rPr>
        <w:t>Deletion and duplication of 15q24: Molecular mechanisms and potential modification by additional copy number variants</w:t>
      </w:r>
      <w:r w:rsidRPr="005907C9">
        <w:t xml:space="preserve">. </w:t>
      </w:r>
      <w:r w:rsidRPr="005907C9">
        <w:rPr>
          <w:i/>
        </w:rPr>
        <w:t xml:space="preserve">Genetics in Medicine </w:t>
      </w:r>
      <w:r w:rsidRPr="005907C9">
        <w:t xml:space="preserve">2010, </w:t>
      </w:r>
      <w:r w:rsidRPr="005907C9">
        <w:rPr>
          <w:b/>
        </w:rPr>
        <w:t>12</w:t>
      </w:r>
      <w:r w:rsidRPr="005907C9">
        <w:t xml:space="preserve">(9):573-586 </w:t>
      </w:r>
      <w:hyperlink r:id="rId333" w:history="1">
        <w:r w:rsidRPr="005907C9">
          <w:rPr>
            <w:rStyle w:val="Hyperlink"/>
          </w:rPr>
          <w:t>https://doi.org/10.1097/GIM.0b013e3181eb9b4a</w:t>
        </w:r>
      </w:hyperlink>
      <w:r w:rsidRPr="005907C9">
        <w:t>.</w:t>
      </w:r>
      <w:bookmarkEnd w:id="463"/>
    </w:p>
    <w:p w14:paraId="18E29BCE" w14:textId="2082AC9C" w:rsidR="005907C9" w:rsidRPr="005907C9" w:rsidRDefault="005907C9" w:rsidP="005907C9">
      <w:pPr>
        <w:pStyle w:val="EndNoteBibliography"/>
        <w:ind w:left="720" w:hanging="720"/>
      </w:pPr>
      <w:bookmarkStart w:id="464" w:name="_ENREF_327"/>
      <w:r w:rsidRPr="005907C9">
        <w:t>327.</w:t>
      </w:r>
      <w:r w:rsidRPr="005907C9">
        <w:tab/>
        <w:t>Mefford HC, Rosenfeld JA, Shur N, Slavotinek AM, Cox VA, Hennekam RC, Firth HV, Willatt L, Wheeler P, Morrow E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Further clinical and molecular delineation of the 15q24 microdeletion syndrome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2, </w:t>
      </w:r>
      <w:r w:rsidRPr="005907C9">
        <w:rPr>
          <w:b/>
        </w:rPr>
        <w:t>49</w:t>
      </w:r>
      <w:r w:rsidRPr="005907C9">
        <w:t xml:space="preserve">(2):110 </w:t>
      </w:r>
      <w:hyperlink r:id="rId334" w:history="1">
        <w:r w:rsidRPr="005907C9">
          <w:rPr>
            <w:rStyle w:val="Hyperlink"/>
          </w:rPr>
          <w:t>https://doi.org/10.1136/jmedgenet-2011-100499</w:t>
        </w:r>
      </w:hyperlink>
      <w:r w:rsidRPr="005907C9">
        <w:t>.</w:t>
      </w:r>
      <w:bookmarkEnd w:id="464"/>
    </w:p>
    <w:p w14:paraId="6AE9FF4E" w14:textId="3BFB4A8F" w:rsidR="005907C9" w:rsidRPr="005907C9" w:rsidRDefault="005907C9" w:rsidP="005907C9">
      <w:pPr>
        <w:pStyle w:val="EndNoteBibliography"/>
        <w:ind w:left="720" w:hanging="720"/>
      </w:pPr>
      <w:bookmarkStart w:id="465" w:name="_ENREF_328"/>
      <w:r w:rsidRPr="005907C9">
        <w:t>328.</w:t>
      </w:r>
      <w:r w:rsidRPr="005907C9">
        <w:tab/>
        <w:t>Witteveen JS, Willemsen MH, Dombroski TC, van Bakel NH, Nillesen WM, van Hulten JA, Jansen EJ, Verkaik D, Veenstra-Knol HE, van Ravenswaaij-Arts C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Haploinsufficiency of MeCP2-interacting transcriptional co-repressor SIN3A causes mild intellectual disability by affecting the development of cortical integrity</w:t>
      </w:r>
      <w:r w:rsidRPr="005907C9">
        <w:t xml:space="preserve">. </w:t>
      </w:r>
      <w:r w:rsidRPr="005907C9">
        <w:rPr>
          <w:i/>
        </w:rPr>
        <w:t xml:space="preserve">Nature genetics </w:t>
      </w:r>
      <w:r w:rsidRPr="005907C9">
        <w:t xml:space="preserve">2016, </w:t>
      </w:r>
      <w:r w:rsidRPr="005907C9">
        <w:rPr>
          <w:b/>
        </w:rPr>
        <w:t>48</w:t>
      </w:r>
      <w:r w:rsidRPr="005907C9">
        <w:t xml:space="preserve">(8):877-887 </w:t>
      </w:r>
      <w:hyperlink r:id="rId335" w:history="1">
        <w:r w:rsidRPr="005907C9">
          <w:rPr>
            <w:rStyle w:val="Hyperlink"/>
          </w:rPr>
          <w:t>https://doi.org/10.1038/ng.3619</w:t>
        </w:r>
      </w:hyperlink>
      <w:r w:rsidRPr="005907C9">
        <w:t>.</w:t>
      </w:r>
      <w:bookmarkEnd w:id="465"/>
    </w:p>
    <w:p w14:paraId="3F6CFA6F" w14:textId="6C3BBBFE" w:rsidR="005907C9" w:rsidRPr="005907C9" w:rsidRDefault="005907C9" w:rsidP="005907C9">
      <w:pPr>
        <w:pStyle w:val="EndNoteBibliography"/>
        <w:ind w:left="720" w:hanging="720"/>
      </w:pPr>
      <w:bookmarkStart w:id="466" w:name="_ENREF_329"/>
      <w:r w:rsidRPr="005907C9">
        <w:t>329.</w:t>
      </w:r>
      <w:r w:rsidRPr="005907C9">
        <w:tab/>
        <w:t>Wat MJ, Enciso VB, Wiszniewski W, Resnick T, Bader P, Roeder ER, Freedenberg D, Brown C, Stankiewicz P, Cheung SW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current microdeletions of 15q25.2 are associated with increased risk of congenital diaphragmatic hernia, cognitive deficits and possibly Diamond--Blackfan anaemia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0, </w:t>
      </w:r>
      <w:r w:rsidRPr="005907C9">
        <w:rPr>
          <w:b/>
        </w:rPr>
        <w:t>47</w:t>
      </w:r>
      <w:r w:rsidRPr="005907C9">
        <w:t xml:space="preserve">(11):777-781 </w:t>
      </w:r>
      <w:hyperlink r:id="rId336" w:history="1">
        <w:r w:rsidRPr="005907C9">
          <w:rPr>
            <w:rStyle w:val="Hyperlink"/>
          </w:rPr>
          <w:t>https://doi.org/10.1136/jmg.2009.075903</w:t>
        </w:r>
      </w:hyperlink>
      <w:r w:rsidRPr="005907C9">
        <w:t>.</w:t>
      </w:r>
      <w:bookmarkEnd w:id="466"/>
    </w:p>
    <w:p w14:paraId="469AD4E4" w14:textId="0AEA0EA2" w:rsidR="005907C9" w:rsidRPr="005907C9" w:rsidRDefault="005907C9" w:rsidP="005907C9">
      <w:pPr>
        <w:pStyle w:val="EndNoteBibliography"/>
        <w:ind w:left="720" w:hanging="720"/>
      </w:pPr>
      <w:bookmarkStart w:id="467" w:name="_ENREF_330"/>
      <w:r w:rsidRPr="005907C9">
        <w:t>330.</w:t>
      </w:r>
      <w:r w:rsidRPr="005907C9">
        <w:tab/>
        <w:t xml:space="preserve">Palumbo O, Palumbo P, Palladino T, Stallone R, Miroballo M, Piemontese MR, Zelante L, Carella M: </w:t>
      </w:r>
      <w:r w:rsidRPr="005907C9">
        <w:rPr>
          <w:b/>
        </w:rPr>
        <w:t>An emerging phenotype of interstitial 15q25.2 microdeletions: clinical report and review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12):3182-3189 </w:t>
      </w:r>
      <w:hyperlink r:id="rId337" w:history="1">
        <w:r w:rsidRPr="005907C9">
          <w:rPr>
            <w:rStyle w:val="Hyperlink"/>
          </w:rPr>
          <w:t>https://doi.org/10.1002/ajmg.a.35631</w:t>
        </w:r>
      </w:hyperlink>
      <w:r w:rsidRPr="005907C9">
        <w:t>.</w:t>
      </w:r>
      <w:bookmarkEnd w:id="467"/>
    </w:p>
    <w:p w14:paraId="54B8DCE7" w14:textId="2D6479D8" w:rsidR="005907C9" w:rsidRPr="005907C9" w:rsidRDefault="005907C9" w:rsidP="005907C9">
      <w:pPr>
        <w:pStyle w:val="EndNoteBibliography"/>
        <w:ind w:left="720" w:hanging="720"/>
      </w:pPr>
      <w:bookmarkStart w:id="468" w:name="_ENREF_331"/>
      <w:r w:rsidRPr="005907C9">
        <w:t>331.</w:t>
      </w:r>
      <w:r w:rsidRPr="005907C9">
        <w:tab/>
        <w:t xml:space="preserve">Doelken SC, Seeger K, Hundsdoerfer P, Weber-Ferro W, Klopocki E, Graul-Neumann L: </w:t>
      </w:r>
      <w:r w:rsidRPr="005907C9">
        <w:rPr>
          <w:b/>
        </w:rPr>
        <w:t>Proximal and distal 15q25.2 microdeletions-genotype-phenotype delineation of two neurodevelopmental susceptibility loci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a</w:t>
      </w:r>
      <w:r w:rsidRPr="005907C9">
        <w:t xml:space="preserve">(1):218-224 </w:t>
      </w:r>
      <w:hyperlink r:id="rId338" w:history="1">
        <w:r w:rsidRPr="005907C9">
          <w:rPr>
            <w:rStyle w:val="Hyperlink"/>
          </w:rPr>
          <w:t>https://doi.org/10.1002/ajmg.a.35695</w:t>
        </w:r>
      </w:hyperlink>
      <w:r w:rsidRPr="005907C9">
        <w:t>.</w:t>
      </w:r>
      <w:bookmarkEnd w:id="468"/>
    </w:p>
    <w:p w14:paraId="57F08F62" w14:textId="423E4B1B" w:rsidR="005907C9" w:rsidRPr="005907C9" w:rsidRDefault="005907C9" w:rsidP="005907C9">
      <w:pPr>
        <w:pStyle w:val="EndNoteBibliography"/>
        <w:ind w:left="720" w:hanging="720"/>
      </w:pPr>
      <w:bookmarkStart w:id="469" w:name="_ENREF_332"/>
      <w:r w:rsidRPr="005907C9">
        <w:t>332.</w:t>
      </w:r>
      <w:r w:rsidRPr="005907C9">
        <w:tab/>
        <w:t>Tatton-Brown K, Pilz DT, Örstavik KH, Patton M, Barber JCK, Collinson MN, Maloney VK, Huang S, Crolla JA, Marks K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15q overgrowth syndrome: A newly recognized phenotype associated with overgrowth, learning difficulties, characteristic facial appearance, renal anomalies and increased dosage of distal chromosome 15q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2):147-154 </w:t>
      </w:r>
      <w:hyperlink r:id="rId339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2534</w:t>
        </w:r>
      </w:hyperlink>
      <w:r w:rsidRPr="005907C9">
        <w:t>.</w:t>
      </w:r>
      <w:bookmarkEnd w:id="469"/>
    </w:p>
    <w:p w14:paraId="1F9BDAC3" w14:textId="541C3E73" w:rsidR="005907C9" w:rsidRPr="005907C9" w:rsidRDefault="005907C9" w:rsidP="005907C9">
      <w:pPr>
        <w:pStyle w:val="EndNoteBibliography"/>
        <w:ind w:left="720" w:hanging="720"/>
      </w:pPr>
      <w:bookmarkStart w:id="470" w:name="_ENREF_333"/>
      <w:r w:rsidRPr="005907C9">
        <w:t>333.</w:t>
      </w:r>
      <w:r w:rsidRPr="005907C9">
        <w:tab/>
        <w:t>Levy B, Tegay D, Papenhausen P, Tepperberg J, Nahum O, Tsuchida T, Pletcher BA, Ala-Kokko L, Baker S, Frederick B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etrasomy 15q26: a distinct syndrome or Shprintzen-Goldberg syndrome phenocopy?</w:t>
      </w:r>
      <w:r w:rsidRPr="005907C9">
        <w:t xml:space="preserve"> </w:t>
      </w:r>
      <w:r w:rsidRPr="005907C9">
        <w:rPr>
          <w:i/>
        </w:rPr>
        <w:t xml:space="preserve">Genet Med </w:t>
      </w:r>
      <w:r w:rsidRPr="005907C9">
        <w:t xml:space="preserve">2012, </w:t>
      </w:r>
      <w:r w:rsidRPr="005907C9">
        <w:rPr>
          <w:b/>
        </w:rPr>
        <w:t>14</w:t>
      </w:r>
      <w:r w:rsidRPr="005907C9">
        <w:t xml:space="preserve">(9):811-818 </w:t>
      </w:r>
      <w:hyperlink r:id="rId340" w:history="1">
        <w:r w:rsidRPr="005907C9">
          <w:rPr>
            <w:rStyle w:val="Hyperlink"/>
          </w:rPr>
          <w:t>https://doi.org/10.1038/gim.2012.54</w:t>
        </w:r>
      </w:hyperlink>
      <w:r w:rsidRPr="005907C9">
        <w:t>.</w:t>
      </w:r>
      <w:bookmarkEnd w:id="470"/>
    </w:p>
    <w:p w14:paraId="475A1F39" w14:textId="37E3D0C3" w:rsidR="005907C9" w:rsidRPr="005907C9" w:rsidRDefault="005907C9" w:rsidP="005907C9">
      <w:pPr>
        <w:pStyle w:val="EndNoteBibliography"/>
        <w:ind w:left="720" w:hanging="720"/>
      </w:pPr>
      <w:bookmarkStart w:id="471" w:name="_ENREF_334"/>
      <w:r w:rsidRPr="005907C9">
        <w:t>334.</w:t>
      </w:r>
      <w:r w:rsidRPr="005907C9">
        <w:tab/>
        <w:t xml:space="preserve">Poot M, Verrijn Stuart AA, van Daalen E, van Iperen A, van Binsbergen E, Hochstenbach R: </w:t>
      </w:r>
      <w:r w:rsidRPr="005907C9">
        <w:rPr>
          <w:b/>
        </w:rPr>
        <w:t>Variable behavioural phenotypes of patients with monosomies of 15q26 and a review of 16 cases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3, </w:t>
      </w:r>
      <w:r w:rsidRPr="005907C9">
        <w:rPr>
          <w:b/>
        </w:rPr>
        <w:t>56</w:t>
      </w:r>
      <w:r w:rsidRPr="005907C9">
        <w:t xml:space="preserve">(7):346-350 </w:t>
      </w:r>
      <w:hyperlink r:id="rId341" w:history="1">
        <w:r w:rsidRPr="005907C9">
          <w:rPr>
            <w:rStyle w:val="Hyperlink"/>
          </w:rPr>
          <w:t>https://doi.org/10.1016/j.ejmg.2013.04.001</w:t>
        </w:r>
      </w:hyperlink>
      <w:r w:rsidRPr="005907C9">
        <w:t>.</w:t>
      </w:r>
      <w:bookmarkEnd w:id="471"/>
    </w:p>
    <w:p w14:paraId="17160F6C" w14:textId="63F5FF38" w:rsidR="005907C9" w:rsidRPr="005907C9" w:rsidRDefault="005907C9" w:rsidP="005907C9">
      <w:pPr>
        <w:pStyle w:val="EndNoteBibliography"/>
        <w:ind w:left="720" w:hanging="720"/>
      </w:pPr>
      <w:bookmarkStart w:id="472" w:name="_ENREF_335"/>
      <w:r w:rsidRPr="005907C9">
        <w:t>335.</w:t>
      </w:r>
      <w:r w:rsidRPr="005907C9">
        <w:tab/>
        <w:t xml:space="preserve">Leffler M, Puusepp S, Žilina O, Zhu Y, Kuuse K, Bain N, Burgess T, Õunap K, Field M: </w:t>
      </w:r>
      <w:r w:rsidRPr="005907C9">
        <w:rPr>
          <w:b/>
        </w:rPr>
        <w:t>Two familial microduplications of 15q26.3 causing overgrowth and variable intellectual disability with normal copy number of IGF1R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6, </w:t>
      </w:r>
      <w:r w:rsidRPr="005907C9">
        <w:rPr>
          <w:b/>
        </w:rPr>
        <w:t>59</w:t>
      </w:r>
      <w:r w:rsidRPr="005907C9">
        <w:t xml:space="preserve">(4):257-262 </w:t>
      </w:r>
      <w:hyperlink r:id="rId342" w:history="1">
        <w:r w:rsidRPr="005907C9">
          <w:rPr>
            <w:rStyle w:val="Hyperlink"/>
          </w:rPr>
          <w:t>https://doi.org/10.1016/j.ejmg.2015.12.002</w:t>
        </w:r>
      </w:hyperlink>
      <w:r w:rsidRPr="005907C9">
        <w:t>.</w:t>
      </w:r>
      <w:bookmarkEnd w:id="472"/>
    </w:p>
    <w:p w14:paraId="71FEE1D8" w14:textId="77777777" w:rsidR="005907C9" w:rsidRPr="005907C9" w:rsidRDefault="005907C9" w:rsidP="005907C9">
      <w:pPr>
        <w:pStyle w:val="EndNoteBibliography"/>
        <w:ind w:left="720" w:hanging="720"/>
      </w:pPr>
      <w:bookmarkStart w:id="473" w:name="_ENREF_336"/>
      <w:r w:rsidRPr="005907C9">
        <w:t>336.</w:t>
      </w:r>
      <w:r w:rsidRPr="005907C9">
        <w:tab/>
        <w:t xml:space="preserve">Oyazato Y, Iijima K, Emi M, Sekine T, Kamei K, Takanashi J, Nakao H, Namai Y, Nozu K, Matsuo M: </w:t>
      </w:r>
      <w:r w:rsidRPr="005907C9">
        <w:rPr>
          <w:b/>
        </w:rPr>
        <w:t>Molecular analysis of TSC2/PKD1 contiguous gene deletion syndrome</w:t>
      </w:r>
      <w:r w:rsidRPr="005907C9">
        <w:t xml:space="preserve">. </w:t>
      </w:r>
      <w:r w:rsidRPr="005907C9">
        <w:rPr>
          <w:i/>
        </w:rPr>
        <w:t xml:space="preserve">The Kobe journal of medical sciences </w:t>
      </w:r>
      <w:r w:rsidRPr="005907C9">
        <w:t xml:space="preserve">2011, </w:t>
      </w:r>
      <w:r w:rsidRPr="005907C9">
        <w:rPr>
          <w:b/>
        </w:rPr>
        <w:t>57</w:t>
      </w:r>
      <w:r w:rsidRPr="005907C9">
        <w:t xml:space="preserve">(1):E1-10 </w:t>
      </w:r>
      <w:bookmarkEnd w:id="473"/>
    </w:p>
    <w:p w14:paraId="7A7E2521" w14:textId="6BA5EC17" w:rsidR="005907C9" w:rsidRPr="005907C9" w:rsidRDefault="005907C9" w:rsidP="005907C9">
      <w:pPr>
        <w:pStyle w:val="EndNoteBibliography"/>
        <w:ind w:left="720" w:hanging="720"/>
      </w:pPr>
      <w:bookmarkStart w:id="474" w:name="_ENREF_337"/>
      <w:r w:rsidRPr="005907C9">
        <w:t>337.</w:t>
      </w:r>
      <w:r w:rsidRPr="005907C9">
        <w:tab/>
        <w:t>Osumi K, Suga K, Ono A, Goji A, Mori T, Kinoshita Y, Sugano M, Toda Y, Urushihara M, Nakagawa R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olecular diagnosis of an infant with TSC2/PKD1 contiguous gene syndrome</w:t>
      </w:r>
      <w:r w:rsidRPr="005907C9">
        <w:t xml:space="preserve">. </w:t>
      </w:r>
      <w:r w:rsidRPr="005907C9">
        <w:rPr>
          <w:i/>
        </w:rPr>
        <w:t xml:space="preserve">Human Genome Variation </w:t>
      </w:r>
      <w:r w:rsidRPr="005907C9">
        <w:t xml:space="preserve">2020, </w:t>
      </w:r>
      <w:r w:rsidRPr="005907C9">
        <w:rPr>
          <w:b/>
        </w:rPr>
        <w:t>7</w:t>
      </w:r>
      <w:r w:rsidRPr="005907C9">
        <w:t xml:space="preserve">(1):21 </w:t>
      </w:r>
      <w:hyperlink r:id="rId343" w:history="1">
        <w:r w:rsidRPr="005907C9">
          <w:rPr>
            <w:rStyle w:val="Hyperlink"/>
          </w:rPr>
          <w:t>https://doi.org/10.1038/s41439-020-0108-0</w:t>
        </w:r>
      </w:hyperlink>
      <w:r w:rsidRPr="005907C9">
        <w:t>.</w:t>
      </w:r>
      <w:bookmarkEnd w:id="474"/>
    </w:p>
    <w:p w14:paraId="19F771E8" w14:textId="56FACA9E" w:rsidR="005907C9" w:rsidRPr="005907C9" w:rsidRDefault="005907C9" w:rsidP="005907C9">
      <w:pPr>
        <w:pStyle w:val="EndNoteBibliography"/>
        <w:ind w:left="720" w:hanging="720"/>
      </w:pPr>
      <w:bookmarkStart w:id="475" w:name="_ENREF_338"/>
      <w:r w:rsidRPr="005907C9">
        <w:t>338.</w:t>
      </w:r>
      <w:r w:rsidRPr="005907C9">
        <w:tab/>
        <w:t>Hao YH, Fountain MD, Jr., Fon Tacer K, Xia F, Bi W, Kang SH, Patel A, Rosenfeld JA, Le Caignec C, Isidor B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 xml:space="preserve">USP7 Acts as a Molecular Rheostat to Promote WASH-Dependent Endosomal Protein Recycling and Is Mutated in </w:t>
      </w:r>
      <w:r w:rsidRPr="005907C9">
        <w:rPr>
          <w:b/>
        </w:rPr>
        <w:lastRenderedPageBreak/>
        <w:t>a Human Neurodevelopmental Disorder</w:t>
      </w:r>
      <w:r w:rsidRPr="005907C9">
        <w:t xml:space="preserve">. </w:t>
      </w:r>
      <w:r w:rsidRPr="005907C9">
        <w:rPr>
          <w:i/>
        </w:rPr>
        <w:t xml:space="preserve">Molecular cell </w:t>
      </w:r>
      <w:r w:rsidRPr="005907C9">
        <w:t xml:space="preserve">2015, </w:t>
      </w:r>
      <w:r w:rsidRPr="005907C9">
        <w:rPr>
          <w:b/>
        </w:rPr>
        <w:t>59</w:t>
      </w:r>
      <w:r w:rsidRPr="005907C9">
        <w:t xml:space="preserve">(6):956-969 </w:t>
      </w:r>
      <w:hyperlink r:id="rId344" w:history="1">
        <w:r w:rsidRPr="005907C9">
          <w:rPr>
            <w:rStyle w:val="Hyperlink"/>
          </w:rPr>
          <w:t>https://doi.org/10.1016/j.molcel.2015.07.033</w:t>
        </w:r>
      </w:hyperlink>
      <w:r w:rsidRPr="005907C9">
        <w:t>.</w:t>
      </w:r>
      <w:bookmarkEnd w:id="475"/>
    </w:p>
    <w:p w14:paraId="4BF3CCDD" w14:textId="6A1DA3BF" w:rsidR="005907C9" w:rsidRPr="005907C9" w:rsidRDefault="005907C9" w:rsidP="005907C9">
      <w:pPr>
        <w:pStyle w:val="EndNoteBibliography"/>
        <w:ind w:left="720" w:hanging="720"/>
      </w:pPr>
      <w:bookmarkStart w:id="476" w:name="_ENREF_339"/>
      <w:r w:rsidRPr="005907C9">
        <w:t>339.</w:t>
      </w:r>
      <w:r w:rsidRPr="005907C9">
        <w:tab/>
        <w:t>Fountain MD, Oleson DS, Rech ME, Segebrecht L, Hunter JV, McCarthy JM, Lupo PJ, Holtgrewe M, Moran R, Rosenfeld J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Pathogenic variants in USP7 cause a neurodevelopmental disorder with speech delays, altered behavior, and neurologic anomalies</w:t>
      </w:r>
      <w:r w:rsidRPr="005907C9">
        <w:t xml:space="preserve">. </w:t>
      </w:r>
      <w:r w:rsidRPr="005907C9">
        <w:rPr>
          <w:i/>
        </w:rPr>
        <w:t xml:space="preserve">Genet Med </w:t>
      </w:r>
      <w:r w:rsidRPr="005907C9">
        <w:t xml:space="preserve">2019, </w:t>
      </w:r>
      <w:r w:rsidRPr="005907C9">
        <w:rPr>
          <w:b/>
        </w:rPr>
        <w:t>21</w:t>
      </w:r>
      <w:r w:rsidRPr="005907C9">
        <w:t xml:space="preserve">(8):1797-1807 </w:t>
      </w:r>
      <w:hyperlink r:id="rId345" w:history="1">
        <w:r w:rsidRPr="005907C9">
          <w:rPr>
            <w:rStyle w:val="Hyperlink"/>
          </w:rPr>
          <w:t>https://doi.org/10.1038/s41436-019-0433-1</w:t>
        </w:r>
      </w:hyperlink>
      <w:r w:rsidRPr="005907C9">
        <w:t>.</w:t>
      </w:r>
      <w:bookmarkEnd w:id="476"/>
    </w:p>
    <w:p w14:paraId="405CA74F" w14:textId="1DB43CAA" w:rsidR="005907C9" w:rsidRPr="005907C9" w:rsidRDefault="005907C9" w:rsidP="005907C9">
      <w:pPr>
        <w:pStyle w:val="EndNoteBibliography"/>
        <w:ind w:left="720" w:hanging="720"/>
      </w:pPr>
      <w:bookmarkStart w:id="477" w:name="_ENREF_340"/>
      <w:r w:rsidRPr="005907C9">
        <w:t>340.</w:t>
      </w:r>
      <w:r w:rsidRPr="005907C9">
        <w:tab/>
        <w:t>Ullmann R, Turner G, Kirchhoff M, Chen W, Tonge B, Rosenberg C, Field M, Vianna-Morgante AM, Christie L, Krepischi-Santos A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rray CGH identifies reciprocal 16p13.1 duplications and deletions that predispose to autism and/or mental retardation</w:t>
      </w:r>
      <w:r w:rsidRPr="005907C9">
        <w:t xml:space="preserve">. </w:t>
      </w:r>
      <w:r w:rsidRPr="005907C9">
        <w:rPr>
          <w:i/>
        </w:rPr>
        <w:t xml:space="preserve">Human mutation </w:t>
      </w:r>
      <w:r w:rsidRPr="005907C9">
        <w:t xml:space="preserve">2007, </w:t>
      </w:r>
      <w:r w:rsidRPr="005907C9">
        <w:rPr>
          <w:b/>
        </w:rPr>
        <w:t>28</w:t>
      </w:r>
      <w:r w:rsidRPr="005907C9">
        <w:t xml:space="preserve">(7):674-682 </w:t>
      </w:r>
      <w:hyperlink r:id="rId346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humu.20546</w:t>
        </w:r>
      </w:hyperlink>
      <w:r w:rsidRPr="005907C9">
        <w:t>.</w:t>
      </w:r>
      <w:bookmarkEnd w:id="477"/>
    </w:p>
    <w:p w14:paraId="1AE13BA8" w14:textId="0329FEF8" w:rsidR="005907C9" w:rsidRPr="005907C9" w:rsidRDefault="005907C9" w:rsidP="005907C9">
      <w:pPr>
        <w:pStyle w:val="EndNoteBibliography"/>
        <w:ind w:left="720" w:hanging="720"/>
      </w:pPr>
      <w:bookmarkStart w:id="478" w:name="_ENREF_341"/>
      <w:r w:rsidRPr="005907C9">
        <w:t>341.</w:t>
      </w:r>
      <w:r w:rsidRPr="005907C9">
        <w:tab/>
        <w:t>Hannes FD, Sharp AJ, Mefford HC, de Ravel T, Ruivenkamp CA, Breuning MH, Fryns JP, Devriendt K, Van Buggenhout G, Vogels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current reciprocal deletions and duplications of 16p13.11: the deletion is a risk factor for MR/MCA while the duplication may be a rare benign variant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9, </w:t>
      </w:r>
      <w:r w:rsidRPr="005907C9">
        <w:rPr>
          <w:b/>
        </w:rPr>
        <w:t>46</w:t>
      </w:r>
      <w:r w:rsidRPr="005907C9">
        <w:t xml:space="preserve">(4):223-232 </w:t>
      </w:r>
      <w:hyperlink r:id="rId347" w:history="1">
        <w:r w:rsidRPr="005907C9">
          <w:rPr>
            <w:rStyle w:val="Hyperlink"/>
          </w:rPr>
          <w:t>https://doi.org/10.1136/jmg.2007.055202</w:t>
        </w:r>
      </w:hyperlink>
      <w:r w:rsidRPr="005907C9">
        <w:t>.</w:t>
      </w:r>
      <w:bookmarkEnd w:id="478"/>
    </w:p>
    <w:p w14:paraId="339DFA73" w14:textId="691CD393" w:rsidR="005907C9" w:rsidRPr="005907C9" w:rsidRDefault="005907C9" w:rsidP="005907C9">
      <w:pPr>
        <w:pStyle w:val="EndNoteBibliography"/>
        <w:ind w:left="720" w:hanging="720"/>
      </w:pPr>
      <w:bookmarkStart w:id="479" w:name="_ENREF_342"/>
      <w:r w:rsidRPr="005907C9">
        <w:t>342.</w:t>
      </w:r>
      <w:r w:rsidRPr="005907C9">
        <w:tab/>
        <w:t>de Kovel CG, Trucks H, Helbig I, Mefford HC, Baker C, Leu C, Kluck C, Muhle H, von Spiczak S, Ostertag P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current microdeletions at 15q11.2 and 16p13.11 predispose to idiopathic generalized epilepsies</w:t>
      </w:r>
      <w:r w:rsidRPr="005907C9">
        <w:t xml:space="preserve">. </w:t>
      </w:r>
      <w:r w:rsidRPr="005907C9">
        <w:rPr>
          <w:i/>
        </w:rPr>
        <w:t xml:space="preserve">Brain </w:t>
      </w:r>
      <w:r w:rsidRPr="005907C9">
        <w:t xml:space="preserve">2010, </w:t>
      </w:r>
      <w:r w:rsidRPr="005907C9">
        <w:rPr>
          <w:b/>
        </w:rPr>
        <w:t>133</w:t>
      </w:r>
      <w:r w:rsidRPr="005907C9">
        <w:t xml:space="preserve">(Pt 1):23-32 </w:t>
      </w:r>
      <w:hyperlink r:id="rId348" w:history="1">
        <w:r w:rsidRPr="005907C9">
          <w:rPr>
            <w:rStyle w:val="Hyperlink"/>
          </w:rPr>
          <w:t>https://doi.org/10.1093/brain/awp262</w:t>
        </w:r>
      </w:hyperlink>
      <w:r w:rsidRPr="005907C9">
        <w:t>.</w:t>
      </w:r>
      <w:bookmarkEnd w:id="479"/>
    </w:p>
    <w:p w14:paraId="591BE22D" w14:textId="794E2541" w:rsidR="005907C9" w:rsidRPr="005907C9" w:rsidRDefault="005907C9" w:rsidP="005907C9">
      <w:pPr>
        <w:pStyle w:val="EndNoteBibliography"/>
        <w:ind w:left="720" w:hanging="720"/>
      </w:pPr>
      <w:bookmarkStart w:id="480" w:name="_ENREF_343"/>
      <w:r w:rsidRPr="005907C9">
        <w:t>343.</w:t>
      </w:r>
      <w:r w:rsidRPr="005907C9">
        <w:tab/>
        <w:t>Ingason A, Rujescu D, Cichon S, Sigurdsson E, Sigmundsson T, Pietiläinen OPH, Buizer-Voskamp JE, Strengman E, Francks C, Muglia P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opy number variations of chromosome 16p13.1 region associated with schizophrenia</w:t>
      </w:r>
      <w:r w:rsidRPr="005907C9">
        <w:t xml:space="preserve">. </w:t>
      </w:r>
      <w:r w:rsidRPr="005907C9">
        <w:rPr>
          <w:i/>
        </w:rPr>
        <w:t xml:space="preserve">Molecular Psychiatry </w:t>
      </w:r>
      <w:r w:rsidRPr="005907C9">
        <w:t xml:space="preserve">2011, </w:t>
      </w:r>
      <w:r w:rsidRPr="005907C9">
        <w:rPr>
          <w:b/>
        </w:rPr>
        <w:t>16</w:t>
      </w:r>
      <w:r w:rsidRPr="005907C9">
        <w:t xml:space="preserve">(1):17-25 </w:t>
      </w:r>
      <w:hyperlink r:id="rId349" w:history="1">
        <w:r w:rsidRPr="005907C9">
          <w:rPr>
            <w:rStyle w:val="Hyperlink"/>
          </w:rPr>
          <w:t>https://doi.org/10.1038/mp.2009.101</w:t>
        </w:r>
      </w:hyperlink>
      <w:r w:rsidRPr="005907C9">
        <w:t>.</w:t>
      </w:r>
      <w:bookmarkEnd w:id="480"/>
    </w:p>
    <w:p w14:paraId="5D8FE812" w14:textId="6F02F439" w:rsidR="005907C9" w:rsidRPr="005907C9" w:rsidRDefault="005907C9" w:rsidP="005907C9">
      <w:pPr>
        <w:pStyle w:val="EndNoteBibliography"/>
        <w:ind w:left="720" w:hanging="720"/>
      </w:pPr>
      <w:bookmarkStart w:id="481" w:name="_ENREF_344"/>
      <w:r w:rsidRPr="005907C9">
        <w:t>344.</w:t>
      </w:r>
      <w:r w:rsidRPr="005907C9">
        <w:tab/>
        <w:t>Ballif BC, Hornor SA, Jenkins E, Madan-Khetarpal S, Surti U, Jackson KE, Asamoah A, Brock PL, Gowans GC, Conway R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iscovery of a previously unrecognized microdeletion syndrome of 16p11.2-p12.2</w:t>
      </w:r>
      <w:r w:rsidRPr="005907C9">
        <w:t xml:space="preserve">. </w:t>
      </w:r>
      <w:r w:rsidRPr="005907C9">
        <w:rPr>
          <w:i/>
        </w:rPr>
        <w:t xml:space="preserve">Nature genetics </w:t>
      </w:r>
      <w:r w:rsidRPr="005907C9">
        <w:t xml:space="preserve">2007, </w:t>
      </w:r>
      <w:r w:rsidRPr="005907C9">
        <w:rPr>
          <w:b/>
        </w:rPr>
        <w:t>39</w:t>
      </w:r>
      <w:r w:rsidRPr="005907C9">
        <w:t xml:space="preserve">(9):1071-1073 </w:t>
      </w:r>
      <w:hyperlink r:id="rId350" w:history="1">
        <w:r w:rsidRPr="005907C9">
          <w:rPr>
            <w:rStyle w:val="Hyperlink"/>
          </w:rPr>
          <w:t>https://doi.org/10.1038/ng2107</w:t>
        </w:r>
      </w:hyperlink>
      <w:r w:rsidRPr="005907C9">
        <w:t>.</w:t>
      </w:r>
      <w:bookmarkEnd w:id="481"/>
    </w:p>
    <w:p w14:paraId="1D7B6E96" w14:textId="11A39F13" w:rsidR="005907C9" w:rsidRPr="005907C9" w:rsidRDefault="005907C9" w:rsidP="005907C9">
      <w:pPr>
        <w:pStyle w:val="EndNoteBibliography"/>
        <w:ind w:left="720" w:hanging="720"/>
      </w:pPr>
      <w:bookmarkStart w:id="482" w:name="_ENREF_345"/>
      <w:r w:rsidRPr="005907C9">
        <w:t>345.</w:t>
      </w:r>
      <w:r w:rsidRPr="005907C9">
        <w:tab/>
        <w:t xml:space="preserve">Battaglia A, Novelli A, Bernardini L, Igliozzi R, Parrini B: </w:t>
      </w:r>
      <w:r w:rsidRPr="005907C9">
        <w:rPr>
          <w:b/>
        </w:rPr>
        <w:t>Further characterization of the new microdeletion syndrome of 16p11.2-p12.2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6):1200-1204 </w:t>
      </w:r>
      <w:hyperlink r:id="rId351" w:history="1">
        <w:r w:rsidRPr="005907C9">
          <w:rPr>
            <w:rStyle w:val="Hyperlink"/>
          </w:rPr>
          <w:t>https://doi.org/10.1002/ajmg.a.32847</w:t>
        </w:r>
      </w:hyperlink>
      <w:r w:rsidRPr="005907C9">
        <w:t>.</w:t>
      </w:r>
      <w:bookmarkEnd w:id="482"/>
    </w:p>
    <w:p w14:paraId="35B13C34" w14:textId="4C87E9A2" w:rsidR="005907C9" w:rsidRPr="005907C9" w:rsidRDefault="005907C9" w:rsidP="005907C9">
      <w:pPr>
        <w:pStyle w:val="EndNoteBibliography"/>
        <w:ind w:left="720" w:hanging="720"/>
      </w:pPr>
      <w:bookmarkStart w:id="483" w:name="_ENREF_346"/>
      <w:r w:rsidRPr="005907C9">
        <w:t>346.</w:t>
      </w:r>
      <w:r w:rsidRPr="005907C9">
        <w:tab/>
        <w:t xml:space="preserve">Hempel M, Rivera Brugués N, Wagenstaller J, Lederer G, Weitensteiner A, Seidel H, Meitinger T, Strom TM: </w:t>
      </w:r>
      <w:r w:rsidRPr="005907C9">
        <w:rPr>
          <w:b/>
        </w:rPr>
        <w:t>Microdeletion syndrome 16p11.2-p12.2: clinical and molecular characteriza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10):2106-2112 </w:t>
      </w:r>
      <w:hyperlink r:id="rId352" w:history="1">
        <w:r w:rsidRPr="005907C9">
          <w:rPr>
            <w:rStyle w:val="Hyperlink"/>
          </w:rPr>
          <w:t>https://doi.org/10.1002/ajmg.a.33042</w:t>
        </w:r>
      </w:hyperlink>
      <w:r w:rsidRPr="005907C9">
        <w:t>.</w:t>
      </w:r>
      <w:bookmarkEnd w:id="483"/>
    </w:p>
    <w:p w14:paraId="047EC1D7" w14:textId="010D2C85" w:rsidR="005907C9" w:rsidRPr="005907C9" w:rsidRDefault="005907C9" w:rsidP="005907C9">
      <w:pPr>
        <w:pStyle w:val="EndNoteBibliography"/>
        <w:ind w:left="720" w:hanging="720"/>
      </w:pPr>
      <w:bookmarkStart w:id="484" w:name="_ENREF_347"/>
      <w:r w:rsidRPr="005907C9">
        <w:t>347.</w:t>
      </w:r>
      <w:r w:rsidRPr="005907C9">
        <w:tab/>
        <w:t xml:space="preserve">Tabet A-C, Pilorge M, Delorme R, Amsellem F, Pinard J-M, Leboyer M, Verloes A, Benzacken B, Betancur C: </w:t>
      </w:r>
      <w:r w:rsidRPr="005907C9">
        <w:rPr>
          <w:b/>
        </w:rPr>
        <w:t>Autism multiplex family with 16p11.2p12.2 microduplication syndrome in monozygotic twins and distal 16p11.2 deletion in their brother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12, </w:t>
      </w:r>
      <w:r w:rsidRPr="005907C9">
        <w:rPr>
          <w:b/>
        </w:rPr>
        <w:t>20</w:t>
      </w:r>
      <w:r w:rsidRPr="005907C9">
        <w:t xml:space="preserve">(5):540-546 </w:t>
      </w:r>
      <w:hyperlink r:id="rId353" w:history="1">
        <w:r w:rsidRPr="005907C9">
          <w:rPr>
            <w:rStyle w:val="Hyperlink"/>
          </w:rPr>
          <w:t>https://doi.org/10.1038/ejhg.2011.244</w:t>
        </w:r>
      </w:hyperlink>
      <w:r w:rsidRPr="005907C9">
        <w:t>.</w:t>
      </w:r>
      <w:bookmarkEnd w:id="484"/>
    </w:p>
    <w:p w14:paraId="7C5FA478" w14:textId="09EA439D" w:rsidR="005907C9" w:rsidRPr="005907C9" w:rsidRDefault="005907C9" w:rsidP="005907C9">
      <w:pPr>
        <w:pStyle w:val="EndNoteBibliography"/>
        <w:ind w:left="720" w:hanging="720"/>
      </w:pPr>
      <w:bookmarkStart w:id="485" w:name="_ENREF_348"/>
      <w:r w:rsidRPr="005907C9">
        <w:t>348.</w:t>
      </w:r>
      <w:r w:rsidRPr="005907C9">
        <w:tab/>
        <w:t>Barber JC, Hall V, Maloney VK, Huang S, Roberts AM, Brady AF, Foulds N, Bewes B, Volleth M, Liehr T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16p11.2-p12.2 duplication syndrome; a genomic condition differentiated from euchromatic variation of 16p11.2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3, </w:t>
      </w:r>
      <w:r w:rsidRPr="005907C9">
        <w:rPr>
          <w:b/>
        </w:rPr>
        <w:t>21</w:t>
      </w:r>
      <w:r w:rsidRPr="005907C9">
        <w:t xml:space="preserve">(2):182-189 </w:t>
      </w:r>
      <w:hyperlink r:id="rId354" w:history="1">
        <w:r w:rsidRPr="005907C9">
          <w:rPr>
            <w:rStyle w:val="Hyperlink"/>
          </w:rPr>
          <w:t>https://doi.org/10.1038/ejhg.2012.144</w:t>
        </w:r>
      </w:hyperlink>
      <w:r w:rsidRPr="005907C9">
        <w:t>.</w:t>
      </w:r>
      <w:bookmarkEnd w:id="485"/>
    </w:p>
    <w:p w14:paraId="7F997375" w14:textId="1C4C7D3C" w:rsidR="005907C9" w:rsidRPr="005907C9" w:rsidRDefault="005907C9" w:rsidP="005907C9">
      <w:pPr>
        <w:pStyle w:val="EndNoteBibliography"/>
        <w:ind w:left="720" w:hanging="720"/>
      </w:pPr>
      <w:bookmarkStart w:id="486" w:name="_ENREF_349"/>
      <w:r w:rsidRPr="005907C9">
        <w:t>349.</w:t>
      </w:r>
      <w:r w:rsidRPr="005907C9">
        <w:tab/>
        <w:t xml:space="preserve">Ghebranious N, Giampietro PF, Wesbrook FP, Rezkalla SH: </w:t>
      </w:r>
      <w:r w:rsidRPr="005907C9">
        <w:rPr>
          <w:b/>
        </w:rPr>
        <w:t>A novel microdeletion at 16p11.2 harbors candidate genes for aortic valve development, seizure disorder, and mild mental retarda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7, </w:t>
      </w:r>
      <w:r w:rsidRPr="005907C9">
        <w:rPr>
          <w:b/>
        </w:rPr>
        <w:t>143a</w:t>
      </w:r>
      <w:r w:rsidRPr="005907C9">
        <w:t xml:space="preserve">(13):1462-1471 </w:t>
      </w:r>
      <w:hyperlink r:id="rId355" w:history="1">
        <w:r w:rsidRPr="005907C9">
          <w:rPr>
            <w:rStyle w:val="Hyperlink"/>
          </w:rPr>
          <w:t>https://doi.org/10.1002/ajmg.a.31837</w:t>
        </w:r>
      </w:hyperlink>
      <w:r w:rsidRPr="005907C9">
        <w:t>.</w:t>
      </w:r>
      <w:bookmarkEnd w:id="486"/>
    </w:p>
    <w:p w14:paraId="0BF99BE4" w14:textId="1FCD28F2" w:rsidR="005907C9" w:rsidRPr="005907C9" w:rsidRDefault="005907C9" w:rsidP="005907C9">
      <w:pPr>
        <w:pStyle w:val="EndNoteBibliography"/>
        <w:ind w:left="720" w:hanging="720"/>
      </w:pPr>
      <w:bookmarkStart w:id="487" w:name="_ENREF_350"/>
      <w:r w:rsidRPr="005907C9">
        <w:t>350.</w:t>
      </w:r>
      <w:r w:rsidRPr="005907C9">
        <w:tab/>
        <w:t>Weiss LA, Shen Y, Korn JM, Arking DE, Miller DT, Fossdal R, Saemundsen E, Stefansson H, Ferreira MA, Green T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ssociation between microdeletion and microduplication at 16p11.2 and autism</w:t>
      </w:r>
      <w:r w:rsidRPr="005907C9">
        <w:t xml:space="preserve">. </w:t>
      </w:r>
      <w:r w:rsidRPr="005907C9">
        <w:rPr>
          <w:i/>
        </w:rPr>
        <w:t xml:space="preserve">The New England journal of medicine </w:t>
      </w:r>
      <w:r w:rsidRPr="005907C9">
        <w:t xml:space="preserve">2008, </w:t>
      </w:r>
      <w:r w:rsidRPr="005907C9">
        <w:rPr>
          <w:b/>
        </w:rPr>
        <w:t>358</w:t>
      </w:r>
      <w:r w:rsidRPr="005907C9">
        <w:t xml:space="preserve">(7):667-675 </w:t>
      </w:r>
      <w:hyperlink r:id="rId356" w:history="1">
        <w:r w:rsidRPr="005907C9">
          <w:rPr>
            <w:rStyle w:val="Hyperlink"/>
          </w:rPr>
          <w:t>https://doi.org/10.1056/NEJMoa075974</w:t>
        </w:r>
      </w:hyperlink>
      <w:r w:rsidRPr="005907C9">
        <w:t>.</w:t>
      </w:r>
      <w:bookmarkEnd w:id="487"/>
    </w:p>
    <w:p w14:paraId="2BB87D3F" w14:textId="3DCF5648" w:rsidR="005907C9" w:rsidRPr="005907C9" w:rsidRDefault="005907C9" w:rsidP="005907C9">
      <w:pPr>
        <w:pStyle w:val="EndNoteBibliography"/>
        <w:ind w:left="720" w:hanging="720"/>
      </w:pPr>
      <w:bookmarkStart w:id="488" w:name="_ENREF_351"/>
      <w:r w:rsidRPr="005907C9">
        <w:t>351.</w:t>
      </w:r>
      <w:r w:rsidRPr="005907C9">
        <w:tab/>
        <w:t>Bachmann-Gagescu R, Mefford HC, Cowan C, Glew GM, Hing AV, Wallace S, Bader PI, Hamati A, Reitnauer PJ, Smith R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current 200-kb deletions of 16p11.2 that include the SH2B1 gene are associated with developmental delay and obesity</w:t>
      </w:r>
      <w:r w:rsidRPr="005907C9">
        <w:t xml:space="preserve">. </w:t>
      </w:r>
      <w:r w:rsidRPr="005907C9">
        <w:rPr>
          <w:i/>
        </w:rPr>
        <w:t xml:space="preserve">Genet Med </w:t>
      </w:r>
      <w:r w:rsidRPr="005907C9">
        <w:t xml:space="preserve">2010, </w:t>
      </w:r>
      <w:r w:rsidRPr="005907C9">
        <w:rPr>
          <w:b/>
        </w:rPr>
        <w:t>12</w:t>
      </w:r>
      <w:r w:rsidRPr="005907C9">
        <w:t xml:space="preserve">(10):641-647 </w:t>
      </w:r>
      <w:hyperlink r:id="rId357" w:history="1">
        <w:r w:rsidRPr="005907C9">
          <w:rPr>
            <w:rStyle w:val="Hyperlink"/>
          </w:rPr>
          <w:t>https://doi.org/10.1097/GIM.0b013e3181ef4286</w:t>
        </w:r>
      </w:hyperlink>
      <w:r w:rsidRPr="005907C9">
        <w:t>.</w:t>
      </w:r>
      <w:bookmarkEnd w:id="488"/>
    </w:p>
    <w:p w14:paraId="7588FBE9" w14:textId="296621E9" w:rsidR="005907C9" w:rsidRPr="005907C9" w:rsidRDefault="005907C9" w:rsidP="005907C9">
      <w:pPr>
        <w:pStyle w:val="EndNoteBibliography"/>
        <w:ind w:left="720" w:hanging="720"/>
      </w:pPr>
      <w:bookmarkStart w:id="489" w:name="_ENREF_352"/>
      <w:r w:rsidRPr="005907C9">
        <w:t>352.</w:t>
      </w:r>
      <w:r w:rsidRPr="005907C9">
        <w:tab/>
        <w:t>Bochukova EG, Huang N, Keogh J, Henning E, Purmann C, Blaszczyk K, Saeed S, Hamilton-Shield J, Clayton-Smith J, O'Rahilly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Large, rare chromosomal deletions associated with severe early-onset obesity</w:t>
      </w:r>
      <w:r w:rsidRPr="005907C9">
        <w:t xml:space="preserve">. </w:t>
      </w:r>
      <w:r w:rsidRPr="005907C9">
        <w:rPr>
          <w:i/>
        </w:rPr>
        <w:t xml:space="preserve">Nature </w:t>
      </w:r>
      <w:r w:rsidRPr="005907C9">
        <w:t xml:space="preserve">2010, </w:t>
      </w:r>
      <w:r w:rsidRPr="005907C9">
        <w:rPr>
          <w:b/>
        </w:rPr>
        <w:t>463</w:t>
      </w:r>
      <w:r w:rsidRPr="005907C9">
        <w:t xml:space="preserve">(7281):666-670 </w:t>
      </w:r>
      <w:hyperlink r:id="rId358" w:history="1">
        <w:r w:rsidRPr="005907C9">
          <w:rPr>
            <w:rStyle w:val="Hyperlink"/>
          </w:rPr>
          <w:t>https://doi.org/10.1038/nature08689</w:t>
        </w:r>
      </w:hyperlink>
      <w:r w:rsidRPr="005907C9">
        <w:t>.</w:t>
      </w:r>
      <w:bookmarkEnd w:id="489"/>
    </w:p>
    <w:p w14:paraId="6FDFF033" w14:textId="60EFAD6D" w:rsidR="005907C9" w:rsidRPr="005907C9" w:rsidRDefault="005907C9" w:rsidP="005907C9">
      <w:pPr>
        <w:pStyle w:val="EndNoteBibliography"/>
        <w:ind w:left="720" w:hanging="720"/>
      </w:pPr>
      <w:bookmarkStart w:id="490" w:name="_ENREF_353"/>
      <w:r w:rsidRPr="005907C9">
        <w:t>353.</w:t>
      </w:r>
      <w:r w:rsidRPr="005907C9">
        <w:tab/>
        <w:t xml:space="preserve">Rosenfeld JA, Coppinger J, Bejjani BA, Girirajan S, Eichler EE, Shaffer LG, Ballif BC: </w:t>
      </w:r>
      <w:r w:rsidRPr="005907C9">
        <w:rPr>
          <w:b/>
        </w:rPr>
        <w:t>Speech delays and behavioral problems are the predominant features in individuals with developmental delays and 16p11.2 microdeletions and microduplications</w:t>
      </w:r>
      <w:r w:rsidRPr="005907C9">
        <w:t xml:space="preserve">. </w:t>
      </w:r>
      <w:r w:rsidRPr="005907C9">
        <w:rPr>
          <w:i/>
        </w:rPr>
        <w:t xml:space="preserve">J Neurodev Disord </w:t>
      </w:r>
      <w:r w:rsidRPr="005907C9">
        <w:t xml:space="preserve">2010, </w:t>
      </w:r>
      <w:r w:rsidRPr="005907C9">
        <w:rPr>
          <w:b/>
        </w:rPr>
        <w:t>2</w:t>
      </w:r>
      <w:r w:rsidRPr="005907C9">
        <w:t xml:space="preserve">(1):26-38 </w:t>
      </w:r>
      <w:hyperlink r:id="rId359" w:history="1">
        <w:r w:rsidRPr="005907C9">
          <w:rPr>
            <w:rStyle w:val="Hyperlink"/>
          </w:rPr>
          <w:t>https://doi.org/10.1007/s11689-009-9037-4</w:t>
        </w:r>
      </w:hyperlink>
      <w:r w:rsidRPr="005907C9">
        <w:t>.</w:t>
      </w:r>
      <w:bookmarkEnd w:id="490"/>
    </w:p>
    <w:p w14:paraId="0378D043" w14:textId="6E0E5925" w:rsidR="005907C9" w:rsidRPr="005907C9" w:rsidRDefault="005907C9" w:rsidP="005907C9">
      <w:pPr>
        <w:pStyle w:val="EndNoteBibliography"/>
        <w:ind w:left="720" w:hanging="720"/>
      </w:pPr>
      <w:bookmarkStart w:id="491" w:name="_ENREF_354"/>
      <w:r w:rsidRPr="005907C9">
        <w:t>354.</w:t>
      </w:r>
      <w:r w:rsidRPr="005907C9">
        <w:tab/>
        <w:t xml:space="preserve">Sampson MG, Coughlin CR, 2nd, Kaplan P, Conlin LK, Meyers KE, Zackai EH, Spinner NB, Copelovitch L: </w:t>
      </w:r>
      <w:r w:rsidRPr="005907C9">
        <w:rPr>
          <w:b/>
        </w:rPr>
        <w:t>Evidence for a recurrent microdeletion at chromosome 16p11.2 associated with congenital anomalies of the kidney and urinary tract (CAKUT) and Hirschsprung diseas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0, </w:t>
      </w:r>
      <w:r w:rsidRPr="005907C9">
        <w:rPr>
          <w:b/>
        </w:rPr>
        <w:t>152a</w:t>
      </w:r>
      <w:r w:rsidRPr="005907C9">
        <w:t xml:space="preserve">(10):2618-2622 </w:t>
      </w:r>
      <w:hyperlink r:id="rId360" w:history="1">
        <w:r w:rsidRPr="005907C9">
          <w:rPr>
            <w:rStyle w:val="Hyperlink"/>
          </w:rPr>
          <w:t>https://doi.org/10.1002/ajmg.a.33628</w:t>
        </w:r>
      </w:hyperlink>
      <w:r w:rsidRPr="005907C9">
        <w:t>.</w:t>
      </w:r>
      <w:bookmarkEnd w:id="491"/>
    </w:p>
    <w:p w14:paraId="4F6A1838" w14:textId="2A19C5CF" w:rsidR="005907C9" w:rsidRPr="005907C9" w:rsidRDefault="005907C9" w:rsidP="005907C9">
      <w:pPr>
        <w:pStyle w:val="EndNoteBibliography"/>
        <w:ind w:left="720" w:hanging="720"/>
      </w:pPr>
      <w:bookmarkStart w:id="492" w:name="_ENREF_355"/>
      <w:r w:rsidRPr="005907C9">
        <w:t>355.</w:t>
      </w:r>
      <w:r w:rsidRPr="005907C9">
        <w:tab/>
        <w:t xml:space="preserve">Rosenfeld JA, Coe BP, Eichler EE, Cuckle H, Shaffer LG: </w:t>
      </w:r>
      <w:r w:rsidRPr="005907C9">
        <w:rPr>
          <w:b/>
        </w:rPr>
        <w:t>Estimates of penetrance for recurrent pathogenic copy-number variations</w:t>
      </w:r>
      <w:r w:rsidRPr="005907C9">
        <w:t xml:space="preserve">. </w:t>
      </w:r>
      <w:r w:rsidRPr="005907C9">
        <w:rPr>
          <w:i/>
        </w:rPr>
        <w:t xml:space="preserve">Genetics in Medicine </w:t>
      </w:r>
      <w:r w:rsidRPr="005907C9">
        <w:t xml:space="preserve">2013, </w:t>
      </w:r>
      <w:r w:rsidRPr="005907C9">
        <w:rPr>
          <w:b/>
        </w:rPr>
        <w:t>15</w:t>
      </w:r>
      <w:r w:rsidRPr="005907C9">
        <w:t xml:space="preserve">(6):478-481 </w:t>
      </w:r>
      <w:hyperlink r:id="rId361" w:history="1">
        <w:r w:rsidRPr="005907C9">
          <w:rPr>
            <w:rStyle w:val="Hyperlink"/>
          </w:rPr>
          <w:t>https://doi.org/10.1038/gim.2012.164</w:t>
        </w:r>
      </w:hyperlink>
      <w:r w:rsidRPr="005907C9">
        <w:t>.</w:t>
      </w:r>
      <w:bookmarkEnd w:id="492"/>
    </w:p>
    <w:p w14:paraId="24C359E0" w14:textId="00F15560" w:rsidR="005907C9" w:rsidRPr="005907C9" w:rsidRDefault="005907C9" w:rsidP="005907C9">
      <w:pPr>
        <w:pStyle w:val="EndNoteBibliography"/>
        <w:ind w:left="720" w:hanging="720"/>
      </w:pPr>
      <w:bookmarkStart w:id="493" w:name="_ENREF_356"/>
      <w:r w:rsidRPr="005907C9">
        <w:t>356.</w:t>
      </w:r>
      <w:r w:rsidRPr="005907C9">
        <w:tab/>
        <w:t xml:space="preserve">Abdullah S, Helal M, Dupuis L, Stavropoulos DJ, Louro P, Ramos L, Mendoza-Londono R: </w:t>
      </w:r>
      <w:r w:rsidRPr="005907C9">
        <w:rPr>
          <w:b/>
        </w:rPr>
        <w:t>16q22.1 microdeletion and anticipatory guidanc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9, </w:t>
      </w:r>
      <w:r w:rsidRPr="005907C9">
        <w:rPr>
          <w:b/>
        </w:rPr>
        <w:t>179</w:t>
      </w:r>
      <w:r w:rsidRPr="005907C9">
        <w:t xml:space="preserve">(7):1287-1292 </w:t>
      </w:r>
      <w:hyperlink r:id="rId362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61155</w:t>
        </w:r>
      </w:hyperlink>
      <w:r w:rsidRPr="005907C9">
        <w:t>.</w:t>
      </w:r>
      <w:bookmarkEnd w:id="493"/>
    </w:p>
    <w:p w14:paraId="08A2398E" w14:textId="731FAE34" w:rsidR="005907C9" w:rsidRPr="005907C9" w:rsidRDefault="005907C9" w:rsidP="005907C9">
      <w:pPr>
        <w:pStyle w:val="EndNoteBibliography"/>
        <w:ind w:left="720" w:hanging="720"/>
      </w:pPr>
      <w:bookmarkStart w:id="494" w:name="_ENREF_357"/>
      <w:r w:rsidRPr="005907C9">
        <w:t>357.</w:t>
      </w:r>
      <w:r w:rsidRPr="005907C9">
        <w:tab/>
        <w:t>Stankiewicz P, Sen P, Bhatt SS, Storer M, Xia Z, Bejjani BA, Ou Z, Wiszniewska J, Driscoll DJ, Maisenbacher MK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enomic and genic deletions of the FOX gene cluster on 16q24.1 and inactivating mutations of FOXF1 cause alveolar capillary dysplasia and other malformation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09, </w:t>
      </w:r>
      <w:r w:rsidRPr="005907C9">
        <w:rPr>
          <w:b/>
        </w:rPr>
        <w:t>84</w:t>
      </w:r>
      <w:r w:rsidRPr="005907C9">
        <w:t xml:space="preserve">(6):780-791 </w:t>
      </w:r>
      <w:hyperlink r:id="rId363" w:history="1">
        <w:r w:rsidRPr="005907C9">
          <w:rPr>
            <w:rStyle w:val="Hyperlink"/>
          </w:rPr>
          <w:t>https://doi.org/10.1016/j.ajhg.2009.05.005</w:t>
        </w:r>
      </w:hyperlink>
      <w:r w:rsidRPr="005907C9">
        <w:t>.</w:t>
      </w:r>
      <w:bookmarkEnd w:id="494"/>
    </w:p>
    <w:p w14:paraId="5FEB8917" w14:textId="7B351CFD" w:rsidR="005907C9" w:rsidRPr="005907C9" w:rsidRDefault="005907C9" w:rsidP="005907C9">
      <w:pPr>
        <w:pStyle w:val="EndNoteBibliography"/>
        <w:ind w:left="720" w:hanging="720"/>
      </w:pPr>
      <w:bookmarkStart w:id="495" w:name="_ENREF_358"/>
      <w:r w:rsidRPr="005907C9">
        <w:t>358.</w:t>
      </w:r>
      <w:r w:rsidRPr="005907C9">
        <w:tab/>
        <w:t>Alsina Casanova M, Monteagudo-Sánchez A, Rodiguez Guerineau L, Court F, Gazquez Serrano I, Martorell L, Rovira Zurriaga C, Moore GE, Ishida M, Castañon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aternal mutations of FOXF1 cause alveolar capillary dysplasia despite not being imprinted</w:t>
      </w:r>
      <w:r w:rsidRPr="005907C9">
        <w:t xml:space="preserve">. </w:t>
      </w:r>
      <w:r w:rsidRPr="005907C9">
        <w:rPr>
          <w:i/>
        </w:rPr>
        <w:t xml:space="preserve">Human mutation </w:t>
      </w:r>
      <w:r w:rsidRPr="005907C9">
        <w:t xml:space="preserve">2017, </w:t>
      </w:r>
      <w:r w:rsidRPr="005907C9">
        <w:rPr>
          <w:b/>
        </w:rPr>
        <w:t>38</w:t>
      </w:r>
      <w:r w:rsidRPr="005907C9">
        <w:t xml:space="preserve">(6):615-620 </w:t>
      </w:r>
      <w:hyperlink r:id="rId364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humu.23213</w:t>
        </w:r>
      </w:hyperlink>
      <w:r w:rsidRPr="005907C9">
        <w:t>.</w:t>
      </w:r>
      <w:bookmarkEnd w:id="495"/>
    </w:p>
    <w:p w14:paraId="229C03DA" w14:textId="127DB41A" w:rsidR="005907C9" w:rsidRPr="005907C9" w:rsidRDefault="005907C9" w:rsidP="005907C9">
      <w:pPr>
        <w:pStyle w:val="EndNoteBibliography"/>
        <w:ind w:left="720" w:hanging="720"/>
      </w:pPr>
      <w:bookmarkStart w:id="496" w:name="_ENREF_359"/>
      <w:r w:rsidRPr="005907C9">
        <w:lastRenderedPageBreak/>
        <w:t>359.</w:t>
      </w:r>
      <w:r w:rsidRPr="005907C9">
        <w:tab/>
        <w:t>Szafranski P, Kośmider E, Liu Q, Karolak JA, Currie L, Parkash S, Kahler SG, Roeder E, Littlejohn RO, DeNapoli T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LINE- and Alu-containing genomic instability hotspot at 16q24.1 associated with recurrent and nonrecurrent CNV deletions causative for ACDMPV</w:t>
      </w:r>
      <w:r w:rsidRPr="005907C9">
        <w:t xml:space="preserve">. </w:t>
      </w:r>
      <w:r w:rsidRPr="005907C9">
        <w:rPr>
          <w:i/>
        </w:rPr>
        <w:t xml:space="preserve">Human mutation </w:t>
      </w:r>
      <w:r w:rsidRPr="005907C9">
        <w:t xml:space="preserve">2018, </w:t>
      </w:r>
      <w:r w:rsidRPr="005907C9">
        <w:rPr>
          <w:b/>
        </w:rPr>
        <w:t>39</w:t>
      </w:r>
      <w:r w:rsidRPr="005907C9">
        <w:t xml:space="preserve">(12):1916-1925 </w:t>
      </w:r>
      <w:hyperlink r:id="rId365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humu.23608</w:t>
        </w:r>
      </w:hyperlink>
      <w:r w:rsidRPr="005907C9">
        <w:t>.</w:t>
      </w:r>
      <w:bookmarkEnd w:id="496"/>
    </w:p>
    <w:p w14:paraId="39EAB764" w14:textId="21A09CED" w:rsidR="005907C9" w:rsidRPr="005907C9" w:rsidRDefault="005907C9" w:rsidP="005907C9">
      <w:pPr>
        <w:pStyle w:val="EndNoteBibliography"/>
        <w:ind w:left="720" w:hanging="720"/>
      </w:pPr>
      <w:bookmarkStart w:id="497" w:name="_ENREF_360"/>
      <w:r w:rsidRPr="005907C9">
        <w:t>360.</w:t>
      </w:r>
      <w:r w:rsidRPr="005907C9">
        <w:tab/>
        <w:t>Szafranski P, Liu Q, Karolak JA, Song X, de Leeuw N, Faas B, Gerychova R, Janku P, Jezova M, Valaskova I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ssociation of rare non-coding SNVs in the lung-specific FOXF1 enhancer with a mitigation of the lethal ACDMPV phenotype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9, </w:t>
      </w:r>
      <w:r w:rsidRPr="005907C9">
        <w:rPr>
          <w:b/>
        </w:rPr>
        <w:t>138</w:t>
      </w:r>
      <w:r w:rsidRPr="005907C9">
        <w:t xml:space="preserve">(11):1301-1311 </w:t>
      </w:r>
      <w:hyperlink r:id="rId366" w:history="1">
        <w:r w:rsidRPr="005907C9">
          <w:rPr>
            <w:rStyle w:val="Hyperlink"/>
          </w:rPr>
          <w:t>https://doi.org/10.1007/s00439-019-02073-x</w:t>
        </w:r>
      </w:hyperlink>
      <w:r w:rsidRPr="005907C9">
        <w:t>.</w:t>
      </w:r>
      <w:bookmarkEnd w:id="497"/>
    </w:p>
    <w:p w14:paraId="050EDE02" w14:textId="5638EE30" w:rsidR="005907C9" w:rsidRPr="005907C9" w:rsidRDefault="005907C9" w:rsidP="005907C9">
      <w:pPr>
        <w:pStyle w:val="EndNoteBibliography"/>
        <w:ind w:left="720" w:hanging="720"/>
      </w:pPr>
      <w:bookmarkStart w:id="498" w:name="_ENREF_361"/>
      <w:r w:rsidRPr="005907C9">
        <w:t>361.</w:t>
      </w:r>
      <w:r w:rsidRPr="005907C9">
        <w:tab/>
        <w:t>Bi W, Sapir T, Shchelochkov OA, Zhang F, Withers MA, Hunter JV, Levy T, Shinder V, Peiffer DA, Gunderson K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ncreased LIS1 expression affects human and mouse brain development</w:t>
      </w:r>
      <w:r w:rsidRPr="005907C9">
        <w:t xml:space="preserve">. </w:t>
      </w:r>
      <w:r w:rsidRPr="005907C9">
        <w:rPr>
          <w:i/>
        </w:rPr>
        <w:t xml:space="preserve">Nature genetics </w:t>
      </w:r>
      <w:r w:rsidRPr="005907C9">
        <w:t xml:space="preserve">2009, </w:t>
      </w:r>
      <w:r w:rsidRPr="005907C9">
        <w:rPr>
          <w:b/>
        </w:rPr>
        <w:t>41</w:t>
      </w:r>
      <w:r w:rsidRPr="005907C9">
        <w:t xml:space="preserve">(2):168-177 </w:t>
      </w:r>
      <w:hyperlink r:id="rId367" w:history="1">
        <w:r w:rsidRPr="005907C9">
          <w:rPr>
            <w:rStyle w:val="Hyperlink"/>
          </w:rPr>
          <w:t>https://doi.org/10.1038/ng.302</w:t>
        </w:r>
      </w:hyperlink>
      <w:r w:rsidRPr="005907C9">
        <w:t>.</w:t>
      </w:r>
      <w:bookmarkEnd w:id="498"/>
    </w:p>
    <w:p w14:paraId="4F5BEFD6" w14:textId="66CBAC10" w:rsidR="005907C9" w:rsidRPr="005907C9" w:rsidRDefault="005907C9" w:rsidP="005907C9">
      <w:pPr>
        <w:pStyle w:val="EndNoteBibliography"/>
        <w:ind w:left="720" w:hanging="720"/>
      </w:pPr>
      <w:bookmarkStart w:id="499" w:name="_ENREF_362"/>
      <w:r w:rsidRPr="005907C9">
        <w:t>362.</w:t>
      </w:r>
      <w:r w:rsidRPr="005907C9">
        <w:tab/>
        <w:t>Nagamani SC, Zhang F, Shchelochkov OA, Bi W, Ou Z, Scaglia F, Probst FJ, Shinawi M, Eng C, Hunter JV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icrodeletions including YWHAE in the Miller-Dieker syndrome region on chromosome 17p13.3 result in facial dysmorphisms, growth restriction, and cognitive impairment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9, </w:t>
      </w:r>
      <w:r w:rsidRPr="005907C9">
        <w:rPr>
          <w:b/>
        </w:rPr>
        <w:t>46</w:t>
      </w:r>
      <w:r w:rsidRPr="005907C9">
        <w:t xml:space="preserve">(12):825-833 </w:t>
      </w:r>
      <w:hyperlink r:id="rId368" w:history="1">
        <w:r w:rsidRPr="005907C9">
          <w:rPr>
            <w:rStyle w:val="Hyperlink"/>
          </w:rPr>
          <w:t>https://doi.org/10.1136/jmg.2009.067637</w:t>
        </w:r>
      </w:hyperlink>
      <w:r w:rsidRPr="005907C9">
        <w:t>.</w:t>
      </w:r>
      <w:bookmarkEnd w:id="499"/>
    </w:p>
    <w:p w14:paraId="779FE796" w14:textId="11874ABE" w:rsidR="005907C9" w:rsidRPr="005907C9" w:rsidRDefault="005907C9" w:rsidP="005907C9">
      <w:pPr>
        <w:pStyle w:val="EndNoteBibliography"/>
        <w:ind w:left="720" w:hanging="720"/>
      </w:pPr>
      <w:bookmarkStart w:id="500" w:name="_ENREF_363"/>
      <w:r w:rsidRPr="005907C9">
        <w:t>363.</w:t>
      </w:r>
      <w:r w:rsidRPr="005907C9">
        <w:tab/>
        <w:t xml:space="preserve">Roos L, Jønch AE, Kjaergaard S, Taudorf K, Simonsen H, Hamborg-Petersen B, Brøndum-Nielsen K, Kirchhoff M: </w:t>
      </w:r>
      <w:r w:rsidRPr="005907C9">
        <w:rPr>
          <w:b/>
        </w:rPr>
        <w:t>A new microduplication syndrome encompassing the region of the Miller–Dieker (17p13 deletion) syndrome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9, </w:t>
      </w:r>
      <w:r w:rsidRPr="005907C9">
        <w:rPr>
          <w:b/>
        </w:rPr>
        <w:t>46</w:t>
      </w:r>
      <w:r w:rsidRPr="005907C9">
        <w:t xml:space="preserve">(10):703 </w:t>
      </w:r>
      <w:hyperlink r:id="rId369" w:history="1">
        <w:r w:rsidRPr="005907C9">
          <w:rPr>
            <w:rStyle w:val="Hyperlink"/>
          </w:rPr>
          <w:t>https://doi.org/10.1136/jmg.2008.065094</w:t>
        </w:r>
      </w:hyperlink>
      <w:r w:rsidRPr="005907C9">
        <w:t>.</w:t>
      </w:r>
      <w:bookmarkEnd w:id="500"/>
    </w:p>
    <w:p w14:paraId="4F48B421" w14:textId="0F3BB6B4" w:rsidR="005907C9" w:rsidRPr="005907C9" w:rsidRDefault="005907C9" w:rsidP="005907C9">
      <w:pPr>
        <w:pStyle w:val="EndNoteBibliography"/>
        <w:ind w:left="720" w:hanging="720"/>
      </w:pPr>
      <w:bookmarkStart w:id="501" w:name="_ENREF_364"/>
      <w:r w:rsidRPr="005907C9">
        <w:t>364.</w:t>
      </w:r>
      <w:r w:rsidRPr="005907C9">
        <w:tab/>
        <w:t>Bruno DL, Anderlid BM, Lindstrand A, van Ravenswaaij-Arts C, Ganesamoorthy D, Lundin J, Martin CL, Douglas J, Nowak C, Adam MP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Further molecular and clinical delineation of co-locating 17p13.3 microdeletions and microduplications that show distinctive phenotypes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0, </w:t>
      </w:r>
      <w:r w:rsidRPr="005907C9">
        <w:rPr>
          <w:b/>
        </w:rPr>
        <w:t>47</w:t>
      </w:r>
      <w:r w:rsidRPr="005907C9">
        <w:t xml:space="preserve">(5):299-311 </w:t>
      </w:r>
      <w:hyperlink r:id="rId370" w:history="1">
        <w:r w:rsidRPr="005907C9">
          <w:rPr>
            <w:rStyle w:val="Hyperlink"/>
          </w:rPr>
          <w:t>https://doi.org/10.1136/jmg.2009.069906</w:t>
        </w:r>
      </w:hyperlink>
      <w:r w:rsidRPr="005907C9">
        <w:t>.</w:t>
      </w:r>
      <w:bookmarkEnd w:id="501"/>
    </w:p>
    <w:p w14:paraId="2DAFE99A" w14:textId="51C84BDB" w:rsidR="005907C9" w:rsidRPr="005907C9" w:rsidRDefault="005907C9" w:rsidP="005907C9">
      <w:pPr>
        <w:pStyle w:val="EndNoteBibliography"/>
        <w:ind w:left="720" w:hanging="720"/>
      </w:pPr>
      <w:bookmarkStart w:id="502" w:name="_ENREF_365"/>
      <w:r w:rsidRPr="005907C9">
        <w:t>365.</w:t>
      </w:r>
      <w:r w:rsidRPr="005907C9">
        <w:tab/>
        <w:t>Curry CJ, Rosenfeld JA, Grant E, Gripp KW, Anderson C, Aylsworth AS, Saad TB, Chizhikov VV, Dybose G, Fagerberg 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he duplication 17p13.3 phenotype: analysis of 21 families delineates developmental, behavioral and brain abnormalities, and rare variant phenotyp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A</w:t>
      </w:r>
      <w:r w:rsidRPr="005907C9">
        <w:t xml:space="preserve">(8):1833-1852 </w:t>
      </w:r>
      <w:hyperlink r:id="rId371" w:history="1">
        <w:r w:rsidRPr="005907C9">
          <w:rPr>
            <w:rStyle w:val="Hyperlink"/>
          </w:rPr>
          <w:t>https://doi.org/10.1002/ajmg.a.35996</w:t>
        </w:r>
      </w:hyperlink>
      <w:r w:rsidRPr="005907C9">
        <w:t>.</w:t>
      </w:r>
      <w:bookmarkEnd w:id="502"/>
    </w:p>
    <w:p w14:paraId="16F3A3D5" w14:textId="67D9EFD5" w:rsidR="005907C9" w:rsidRPr="005907C9" w:rsidRDefault="005907C9" w:rsidP="005907C9">
      <w:pPr>
        <w:pStyle w:val="EndNoteBibliography"/>
        <w:ind w:left="720" w:hanging="720"/>
      </w:pPr>
      <w:bookmarkStart w:id="503" w:name="_ENREF_366"/>
      <w:r w:rsidRPr="005907C9">
        <w:t>366.</w:t>
      </w:r>
      <w:r w:rsidRPr="005907C9">
        <w:tab/>
        <w:t xml:space="preserve">Barros Fontes MI, Dos Santos AP, Rossi Torres F, Lopes-Cendes I, Cendes F, Appenzeller S, Kawasaki de Araujo T, Lopes Monlleó I, Gil-da-Silva-Lopes VL: </w:t>
      </w:r>
      <w:r w:rsidRPr="005907C9">
        <w:rPr>
          <w:b/>
        </w:rPr>
        <w:t>17p13.3 Microdeletion: Insights on Genotype-Phenotype Correlation</w:t>
      </w:r>
      <w:r w:rsidRPr="005907C9">
        <w:t xml:space="preserve">. </w:t>
      </w:r>
      <w:r w:rsidRPr="005907C9">
        <w:rPr>
          <w:i/>
        </w:rPr>
        <w:t xml:space="preserve">Mol Syndromol </w:t>
      </w:r>
      <w:r w:rsidRPr="005907C9">
        <w:t xml:space="preserve">2017, </w:t>
      </w:r>
      <w:r w:rsidRPr="005907C9">
        <w:rPr>
          <w:b/>
        </w:rPr>
        <w:t>8</w:t>
      </w:r>
      <w:r w:rsidRPr="005907C9">
        <w:t xml:space="preserve">(1):36-41 </w:t>
      </w:r>
      <w:hyperlink r:id="rId372" w:history="1">
        <w:r w:rsidRPr="005907C9">
          <w:rPr>
            <w:rStyle w:val="Hyperlink"/>
          </w:rPr>
          <w:t>https://doi.org/10.1159/000452753</w:t>
        </w:r>
      </w:hyperlink>
      <w:r w:rsidRPr="005907C9">
        <w:t>.</w:t>
      </w:r>
      <w:bookmarkEnd w:id="503"/>
    </w:p>
    <w:p w14:paraId="1FC82A92" w14:textId="01B59849" w:rsidR="005907C9" w:rsidRPr="005907C9" w:rsidRDefault="005907C9" w:rsidP="005907C9">
      <w:pPr>
        <w:pStyle w:val="EndNoteBibliography"/>
        <w:ind w:left="720" w:hanging="720"/>
      </w:pPr>
      <w:bookmarkStart w:id="504" w:name="_ENREF_367"/>
      <w:r w:rsidRPr="005907C9">
        <w:t>367.</w:t>
      </w:r>
      <w:r w:rsidRPr="005907C9">
        <w:tab/>
        <w:t>Emrick LT, Rosenfeld JA, Lalani SR, Jain M, Desai NK, Larson A, Kripps K, Vanderver A, Taft RJ, Bluske K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icrodeletions excluding YWHAE and PAFAH1B1 cause a unique leukoencephalopathy: further delineation of the 17p13.3 microdeletion spectrum</w:t>
      </w:r>
      <w:r w:rsidRPr="005907C9">
        <w:t xml:space="preserve">. </w:t>
      </w:r>
      <w:r w:rsidRPr="005907C9">
        <w:rPr>
          <w:i/>
        </w:rPr>
        <w:t xml:space="preserve">Genet Med </w:t>
      </w:r>
      <w:r w:rsidRPr="005907C9">
        <w:t xml:space="preserve">2019, </w:t>
      </w:r>
      <w:r w:rsidRPr="005907C9">
        <w:rPr>
          <w:b/>
        </w:rPr>
        <w:t>21</w:t>
      </w:r>
      <w:r w:rsidRPr="005907C9">
        <w:t xml:space="preserve">(7):1652-1656 </w:t>
      </w:r>
      <w:hyperlink r:id="rId373" w:history="1">
        <w:r w:rsidRPr="005907C9">
          <w:rPr>
            <w:rStyle w:val="Hyperlink"/>
          </w:rPr>
          <w:t>https://doi.org/10.1038/s41436-018-0358-0</w:t>
        </w:r>
      </w:hyperlink>
      <w:r w:rsidRPr="005907C9">
        <w:t>.</w:t>
      </w:r>
      <w:bookmarkEnd w:id="504"/>
    </w:p>
    <w:p w14:paraId="2D3FDE27" w14:textId="633E8A37" w:rsidR="005907C9" w:rsidRPr="005907C9" w:rsidRDefault="005907C9" w:rsidP="005907C9">
      <w:pPr>
        <w:pStyle w:val="EndNoteBibliography"/>
        <w:ind w:left="720" w:hanging="720"/>
      </w:pPr>
      <w:bookmarkStart w:id="505" w:name="_ENREF_368"/>
      <w:r w:rsidRPr="005907C9">
        <w:t>368.</w:t>
      </w:r>
      <w:r w:rsidRPr="005907C9">
        <w:tab/>
        <w:t>Armour CM, Bulman DE, Jarinova O, Rogers RC, Clarkson KB, DuPont BR, Dwivedi A, Bartel FO, McDonell L, Schwartz CE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17p13.3 microduplications are associated with split-hand/foot malformation and long-bone deficiency (SHFLD)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1, </w:t>
      </w:r>
      <w:r w:rsidRPr="005907C9">
        <w:rPr>
          <w:b/>
        </w:rPr>
        <w:t>19</w:t>
      </w:r>
      <w:r w:rsidRPr="005907C9">
        <w:t xml:space="preserve">(11):1144-1151 </w:t>
      </w:r>
      <w:hyperlink r:id="rId374" w:history="1">
        <w:r w:rsidRPr="005907C9">
          <w:rPr>
            <w:rStyle w:val="Hyperlink"/>
          </w:rPr>
          <w:t>https://doi.org/10.1038/ejhg.2011.97</w:t>
        </w:r>
      </w:hyperlink>
      <w:r w:rsidRPr="005907C9">
        <w:t>.</w:t>
      </w:r>
      <w:bookmarkEnd w:id="505"/>
    </w:p>
    <w:p w14:paraId="73D268DA" w14:textId="5C2E93F2" w:rsidR="005907C9" w:rsidRPr="005907C9" w:rsidRDefault="005907C9" w:rsidP="005907C9">
      <w:pPr>
        <w:pStyle w:val="EndNoteBibliography"/>
        <w:ind w:left="720" w:hanging="720"/>
      </w:pPr>
      <w:bookmarkStart w:id="506" w:name="_ENREF_369"/>
      <w:r w:rsidRPr="005907C9">
        <w:t>369.</w:t>
      </w:r>
      <w:r w:rsidRPr="005907C9">
        <w:tab/>
        <w:t>Klopocki E, Lohan S, Doelken SC, Stricker S, Ockeloen CW, Soares Thiele de Aguiar R, Lezirovitz K, Mingroni Netto RC, Jamsheer A, Shah 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uplications of BHLHA9 are associated with ectrodactyly and tibia hemimelia inherited in non-Mendelian fashion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2, </w:t>
      </w:r>
      <w:r w:rsidRPr="005907C9">
        <w:rPr>
          <w:b/>
        </w:rPr>
        <w:t>49</w:t>
      </w:r>
      <w:r w:rsidRPr="005907C9">
        <w:t xml:space="preserve">(2):119-125 </w:t>
      </w:r>
      <w:hyperlink r:id="rId375" w:history="1">
        <w:r w:rsidRPr="005907C9">
          <w:rPr>
            <w:rStyle w:val="Hyperlink"/>
          </w:rPr>
          <w:t>https://doi.org/10.1136/jmedgenet-2011-100409</w:t>
        </w:r>
      </w:hyperlink>
      <w:r w:rsidRPr="005907C9">
        <w:t>.</w:t>
      </w:r>
      <w:bookmarkEnd w:id="506"/>
    </w:p>
    <w:p w14:paraId="0DF6DFDB" w14:textId="4B756DE8" w:rsidR="005907C9" w:rsidRPr="005907C9" w:rsidRDefault="005907C9" w:rsidP="005907C9">
      <w:pPr>
        <w:pStyle w:val="EndNoteBibliography"/>
        <w:ind w:left="720" w:hanging="720"/>
      </w:pPr>
      <w:bookmarkStart w:id="507" w:name="_ENREF_370"/>
      <w:r w:rsidRPr="005907C9">
        <w:t>370.</w:t>
      </w:r>
      <w:r w:rsidRPr="005907C9">
        <w:tab/>
        <w:t>Luk HM, Wong VC, Lo IF, Chan KY, Lau ET, Kan AS, Tang MH, Tang WF, She WM, Chu YW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prenatal case of split-hand malformation associated with 17p13.3 triplication - a dilemma in genetic counseling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4, </w:t>
      </w:r>
      <w:r w:rsidRPr="005907C9">
        <w:rPr>
          <w:b/>
        </w:rPr>
        <w:t>57</w:t>
      </w:r>
      <w:r w:rsidRPr="005907C9">
        <w:t xml:space="preserve">(2-3):81-84 </w:t>
      </w:r>
      <w:hyperlink r:id="rId376" w:history="1">
        <w:r w:rsidRPr="005907C9">
          <w:rPr>
            <w:rStyle w:val="Hyperlink"/>
          </w:rPr>
          <w:t>https://doi.org/10.1016/j.ejmg.2013.12.005</w:t>
        </w:r>
      </w:hyperlink>
      <w:r w:rsidRPr="005907C9">
        <w:t>.</w:t>
      </w:r>
      <w:bookmarkEnd w:id="507"/>
    </w:p>
    <w:p w14:paraId="0A48F558" w14:textId="60352272" w:rsidR="005907C9" w:rsidRPr="005907C9" w:rsidRDefault="005907C9" w:rsidP="005907C9">
      <w:pPr>
        <w:pStyle w:val="EndNoteBibliography"/>
        <w:ind w:left="720" w:hanging="720"/>
      </w:pPr>
      <w:bookmarkStart w:id="508" w:name="_ENREF_371"/>
      <w:r w:rsidRPr="005907C9">
        <w:t>371.</w:t>
      </w:r>
      <w:r w:rsidRPr="005907C9">
        <w:tab/>
        <w:t>Petit F, Jourdain AS, Andrieux J, Baujat G, Baumann C, Beneteau C, David A, Faivre L, Gaillard D, Gilbert-Dussardier B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Split hand/foot malformation with long-bone deficiency and BHLHA9 duplication: report of 13 new families</w:t>
      </w:r>
      <w:r w:rsidRPr="005907C9">
        <w:t xml:space="preserve">. </w:t>
      </w:r>
      <w:r w:rsidRPr="005907C9">
        <w:rPr>
          <w:i/>
        </w:rPr>
        <w:t xml:space="preserve">Clinical Genetics </w:t>
      </w:r>
      <w:r w:rsidRPr="005907C9">
        <w:t xml:space="preserve">2014, </w:t>
      </w:r>
      <w:r w:rsidRPr="005907C9">
        <w:rPr>
          <w:b/>
        </w:rPr>
        <w:t>85</w:t>
      </w:r>
      <w:r w:rsidRPr="005907C9">
        <w:t xml:space="preserve">(5):464-469 </w:t>
      </w:r>
      <w:hyperlink r:id="rId377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111/cge.12219</w:t>
        </w:r>
      </w:hyperlink>
      <w:r w:rsidRPr="005907C9">
        <w:t>.</w:t>
      </w:r>
      <w:bookmarkEnd w:id="508"/>
    </w:p>
    <w:p w14:paraId="4EF209F5" w14:textId="3F339950" w:rsidR="005907C9" w:rsidRPr="005907C9" w:rsidRDefault="005907C9" w:rsidP="005907C9">
      <w:pPr>
        <w:pStyle w:val="EndNoteBibliography"/>
        <w:ind w:left="720" w:hanging="720"/>
      </w:pPr>
      <w:bookmarkStart w:id="509" w:name="_ENREF_372"/>
      <w:r w:rsidRPr="005907C9">
        <w:t>372.</w:t>
      </w:r>
      <w:r w:rsidRPr="005907C9">
        <w:tab/>
        <w:t>Shlien A, Baskin B, Achatz MI, Stavropoulos DJ, Nichols KE, Hudgins L, Morel CF, Adam MP, Zhukova N, Rotin 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common molecular mechanism underlies two phenotypically distinct 17p13.1 microdeletion syndrome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0, </w:t>
      </w:r>
      <w:r w:rsidRPr="005907C9">
        <w:rPr>
          <w:b/>
        </w:rPr>
        <w:t>87</w:t>
      </w:r>
      <w:r w:rsidRPr="005907C9">
        <w:t xml:space="preserve">(5):631-642 </w:t>
      </w:r>
      <w:hyperlink r:id="rId378" w:history="1">
        <w:r w:rsidRPr="005907C9">
          <w:rPr>
            <w:rStyle w:val="Hyperlink"/>
          </w:rPr>
          <w:t>https://doi.org/10.1016/j.ajhg.2010.10.007</w:t>
        </w:r>
      </w:hyperlink>
      <w:r w:rsidRPr="005907C9">
        <w:t>.</w:t>
      </w:r>
      <w:bookmarkEnd w:id="509"/>
    </w:p>
    <w:p w14:paraId="6E9D49C2" w14:textId="5F55FFCA" w:rsidR="005907C9" w:rsidRPr="005907C9" w:rsidRDefault="005907C9" w:rsidP="005907C9">
      <w:pPr>
        <w:pStyle w:val="EndNoteBibliography"/>
        <w:ind w:left="720" w:hanging="720"/>
      </w:pPr>
      <w:bookmarkStart w:id="510" w:name="_ENREF_373"/>
      <w:r w:rsidRPr="005907C9">
        <w:t>373.</w:t>
      </w:r>
      <w:r w:rsidRPr="005907C9">
        <w:tab/>
        <w:t>Carvalho CM, Vasanth S, Shinawi M, Russell C, Ramocki MB, Brown CW, Graakjaer J, Skytte AB, Vianna-Morgante AM, Krepischi A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osage changes of a segment at 17p13.1 lead to intellectual disability and microcephaly as a result of complex genetic interaction of multiple gene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4, </w:t>
      </w:r>
      <w:r w:rsidRPr="005907C9">
        <w:rPr>
          <w:b/>
        </w:rPr>
        <w:t>95</w:t>
      </w:r>
      <w:r w:rsidRPr="005907C9">
        <w:t xml:space="preserve">(5):565-578 </w:t>
      </w:r>
      <w:hyperlink r:id="rId379" w:history="1">
        <w:r w:rsidRPr="005907C9">
          <w:rPr>
            <w:rStyle w:val="Hyperlink"/>
          </w:rPr>
          <w:t>https://doi.org/10.1016/j.ajhg.2014.10.006</w:t>
        </w:r>
      </w:hyperlink>
      <w:r w:rsidRPr="005907C9">
        <w:t>.</w:t>
      </w:r>
      <w:bookmarkEnd w:id="510"/>
    </w:p>
    <w:p w14:paraId="21DE7CC9" w14:textId="755446AA" w:rsidR="005907C9" w:rsidRPr="005907C9" w:rsidRDefault="005907C9" w:rsidP="005907C9">
      <w:pPr>
        <w:pStyle w:val="EndNoteBibliography"/>
        <w:ind w:left="720" w:hanging="720"/>
      </w:pPr>
      <w:bookmarkStart w:id="511" w:name="_ENREF_374"/>
      <w:r w:rsidRPr="005907C9">
        <w:t>374.</w:t>
      </w:r>
      <w:r w:rsidRPr="005907C9">
        <w:tab/>
        <w:t xml:space="preserve">Giordano L, Palestra F, Giuffrida MG, Molinaro A, Iodice A, Bernardini L, La Boria P, Accorsi P, Novelli A: </w:t>
      </w:r>
      <w:r w:rsidRPr="005907C9">
        <w:rPr>
          <w:b/>
        </w:rPr>
        <w:t>17p13.1 microdeletion: genetic and clinical findings in a new patient with epilepsy and comparison with literatur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1):225-230 </w:t>
      </w:r>
      <w:hyperlink r:id="rId380" w:history="1">
        <w:r w:rsidRPr="005907C9">
          <w:rPr>
            <w:rStyle w:val="Hyperlink"/>
          </w:rPr>
          <w:t>https://doi.org/10.1002/ajmg.a.36225</w:t>
        </w:r>
      </w:hyperlink>
      <w:r w:rsidRPr="005907C9">
        <w:t>.</w:t>
      </w:r>
      <w:bookmarkEnd w:id="511"/>
    </w:p>
    <w:p w14:paraId="37E33F37" w14:textId="553CD1B7" w:rsidR="005907C9" w:rsidRPr="005907C9" w:rsidRDefault="005907C9" w:rsidP="005907C9">
      <w:pPr>
        <w:pStyle w:val="EndNoteBibliography"/>
        <w:ind w:left="720" w:hanging="720"/>
      </w:pPr>
      <w:bookmarkStart w:id="512" w:name="_ENREF_375"/>
      <w:r w:rsidRPr="005907C9">
        <w:t>375.</w:t>
      </w:r>
      <w:r w:rsidRPr="005907C9">
        <w:tab/>
        <w:t>Maini I, Ivanovski I, Iodice A, Rosato S, Pollazzon M, Mussini M, Belligni EF, Coutton C, Marinelli M, Barbieri V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Endocrinological Abnormalities Are a Main Feature of 17p13.1 Microduplication Syndrome: A New Case and Literature Review</w:t>
      </w:r>
      <w:r w:rsidRPr="005907C9">
        <w:t xml:space="preserve">. </w:t>
      </w:r>
      <w:r w:rsidRPr="005907C9">
        <w:rPr>
          <w:i/>
        </w:rPr>
        <w:t xml:space="preserve">Mol Syndromol </w:t>
      </w:r>
      <w:r w:rsidRPr="005907C9">
        <w:t xml:space="preserve">2016, </w:t>
      </w:r>
      <w:r w:rsidRPr="005907C9">
        <w:rPr>
          <w:b/>
        </w:rPr>
        <w:t>7</w:t>
      </w:r>
      <w:r w:rsidRPr="005907C9">
        <w:t xml:space="preserve">(6):337-343 </w:t>
      </w:r>
      <w:hyperlink r:id="rId381" w:history="1">
        <w:r w:rsidRPr="005907C9">
          <w:rPr>
            <w:rStyle w:val="Hyperlink"/>
          </w:rPr>
          <w:t>https://doi.org/10.1159/000450718</w:t>
        </w:r>
      </w:hyperlink>
      <w:r w:rsidRPr="005907C9">
        <w:t>.</w:t>
      </w:r>
      <w:bookmarkEnd w:id="512"/>
    </w:p>
    <w:p w14:paraId="3CC3B1FA" w14:textId="1756CD57" w:rsidR="005907C9" w:rsidRPr="005907C9" w:rsidRDefault="005907C9" w:rsidP="005907C9">
      <w:pPr>
        <w:pStyle w:val="EndNoteBibliography"/>
        <w:ind w:left="720" w:hanging="720"/>
      </w:pPr>
      <w:bookmarkStart w:id="513" w:name="_ENREF_376"/>
      <w:r w:rsidRPr="005907C9">
        <w:t>376.</w:t>
      </w:r>
      <w:r w:rsidRPr="005907C9">
        <w:tab/>
        <w:t xml:space="preserve">Leka-Emiri S, Petrou V, Manolakos E, Thomaidis L, Fotinou A, Vlachopapadopoulou E, Michalacos S: </w:t>
      </w:r>
      <w:r w:rsidRPr="005907C9">
        <w:rPr>
          <w:b/>
        </w:rPr>
        <w:t>17p13.1 Microduplication Syndrome in a Child, Familial Short Stature, and Growth Hormone Deficiency: A Case Report and Review of the Literature</w:t>
      </w:r>
      <w:r w:rsidRPr="005907C9">
        <w:t xml:space="preserve">. </w:t>
      </w:r>
      <w:r w:rsidRPr="005907C9">
        <w:rPr>
          <w:i/>
        </w:rPr>
        <w:t xml:space="preserve">Molecular Syndromology </w:t>
      </w:r>
      <w:r w:rsidRPr="005907C9">
        <w:t xml:space="preserve">2018, </w:t>
      </w:r>
      <w:r w:rsidRPr="005907C9">
        <w:rPr>
          <w:b/>
        </w:rPr>
        <w:t>9</w:t>
      </w:r>
      <w:r w:rsidRPr="005907C9">
        <w:t xml:space="preserve">(6):300-305 </w:t>
      </w:r>
      <w:hyperlink r:id="rId382" w:history="1">
        <w:r w:rsidRPr="005907C9">
          <w:rPr>
            <w:rStyle w:val="Hyperlink"/>
          </w:rPr>
          <w:t>https://doi.org/10.1159/000494681</w:t>
        </w:r>
      </w:hyperlink>
      <w:r w:rsidRPr="005907C9">
        <w:t>.</w:t>
      </w:r>
      <w:bookmarkEnd w:id="513"/>
    </w:p>
    <w:p w14:paraId="32B1DB9B" w14:textId="0A050602" w:rsidR="005907C9" w:rsidRPr="005907C9" w:rsidRDefault="005907C9" w:rsidP="005907C9">
      <w:pPr>
        <w:pStyle w:val="EndNoteBibliography"/>
        <w:ind w:left="720" w:hanging="720"/>
      </w:pPr>
      <w:bookmarkStart w:id="514" w:name="_ENREF_377"/>
      <w:r w:rsidRPr="005907C9">
        <w:t>377.</w:t>
      </w:r>
      <w:r w:rsidRPr="005907C9">
        <w:tab/>
        <w:t>Yuan B, Harel T, Gu S, Liu P, Burglen L, Chantot-Bastaraud S, Gelowani V, Beck CR, Carvalho CM, Cheung SW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Nonrecurrent 17p11.2p12 Rearrangement Events that Result in Two Concomitant Genomic Disorders: The PMP22-RAI1 Contiguous Gene Duplication Syndrome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5, </w:t>
      </w:r>
      <w:r w:rsidRPr="005907C9">
        <w:rPr>
          <w:b/>
        </w:rPr>
        <w:t>97</w:t>
      </w:r>
      <w:r w:rsidRPr="005907C9">
        <w:t xml:space="preserve">(5):691-707 </w:t>
      </w:r>
      <w:hyperlink r:id="rId383" w:history="1">
        <w:r w:rsidRPr="005907C9">
          <w:rPr>
            <w:rStyle w:val="Hyperlink"/>
          </w:rPr>
          <w:t>https://doi.org/10.1016/j.ajhg.2015.10.003</w:t>
        </w:r>
      </w:hyperlink>
      <w:r w:rsidRPr="005907C9">
        <w:t>.</w:t>
      </w:r>
      <w:bookmarkEnd w:id="514"/>
    </w:p>
    <w:p w14:paraId="5465A401" w14:textId="2CF77BA9" w:rsidR="005907C9" w:rsidRPr="005907C9" w:rsidRDefault="005907C9" w:rsidP="005907C9">
      <w:pPr>
        <w:pStyle w:val="EndNoteBibliography"/>
        <w:ind w:left="720" w:hanging="720"/>
      </w:pPr>
      <w:bookmarkStart w:id="515" w:name="_ENREF_378"/>
      <w:r w:rsidRPr="005907C9">
        <w:t>378.</w:t>
      </w:r>
      <w:r w:rsidRPr="005907C9">
        <w:tab/>
        <w:t xml:space="preserve">Yuan B, Neira J, Gu S, Harel T, Liu P, Briceño I, Elsea SH, Gómez A, Potocki L, Lupski JR: </w:t>
      </w:r>
      <w:r w:rsidRPr="005907C9">
        <w:rPr>
          <w:b/>
        </w:rPr>
        <w:t xml:space="preserve">Nonrecurrent PMP22-RAI1 contiguous gene deletions arise from replication-based mechanisms and result in Smith–Magenis syndrome with </w:t>
      </w:r>
      <w:r w:rsidRPr="005907C9">
        <w:rPr>
          <w:b/>
        </w:rPr>
        <w:lastRenderedPageBreak/>
        <w:t>evident peripheral neuropathy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6, </w:t>
      </w:r>
      <w:r w:rsidRPr="005907C9">
        <w:rPr>
          <w:b/>
        </w:rPr>
        <w:t>135</w:t>
      </w:r>
      <w:r w:rsidRPr="005907C9">
        <w:t xml:space="preserve">(10):1161-1174 </w:t>
      </w:r>
      <w:hyperlink r:id="rId384" w:history="1">
        <w:r w:rsidRPr="005907C9">
          <w:rPr>
            <w:rStyle w:val="Hyperlink"/>
          </w:rPr>
          <w:t>https://doi.org/10.1007/s00439-016-1703-5</w:t>
        </w:r>
      </w:hyperlink>
      <w:r w:rsidRPr="005907C9">
        <w:t>.</w:t>
      </w:r>
      <w:bookmarkEnd w:id="515"/>
    </w:p>
    <w:p w14:paraId="7F016045" w14:textId="7B3272F8" w:rsidR="005907C9" w:rsidRPr="005907C9" w:rsidRDefault="005907C9" w:rsidP="005907C9">
      <w:pPr>
        <w:pStyle w:val="EndNoteBibliography"/>
        <w:ind w:left="720" w:hanging="720"/>
      </w:pPr>
      <w:bookmarkStart w:id="516" w:name="_ENREF_379"/>
      <w:r w:rsidRPr="005907C9">
        <w:t>379.</w:t>
      </w:r>
      <w:r w:rsidRPr="005907C9">
        <w:tab/>
        <w:t xml:space="preserve">Fernández-Hernández L, Navarro-Cobos MJ, Alcántara-Ortigoza MA, Ramos-Ángeles SE, Molina-Álvarez B, Díaz-Cuéllar S, Asch-Daich B, González-del Angel A: </w:t>
      </w:r>
      <w:r w:rsidRPr="005907C9">
        <w:rPr>
          <w:b/>
        </w:rPr>
        <w:t>Report of a patient with a de novo non-recurrent duplication of 17p11.2p12 and Yq11 deletion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9, </w:t>
      </w:r>
      <w:r w:rsidRPr="005907C9">
        <w:rPr>
          <w:b/>
        </w:rPr>
        <w:t>12</w:t>
      </w:r>
      <w:r w:rsidRPr="005907C9">
        <w:t xml:space="preserve">(1):35 </w:t>
      </w:r>
      <w:hyperlink r:id="rId385" w:history="1">
        <w:r w:rsidRPr="005907C9">
          <w:rPr>
            <w:rStyle w:val="Hyperlink"/>
          </w:rPr>
          <w:t>https://doi.org/10.1186/s13039-019-0438-0</w:t>
        </w:r>
      </w:hyperlink>
      <w:r w:rsidRPr="005907C9">
        <w:t>.</w:t>
      </w:r>
      <w:bookmarkEnd w:id="516"/>
    </w:p>
    <w:p w14:paraId="415B92E2" w14:textId="0DE884DC" w:rsidR="005907C9" w:rsidRPr="005907C9" w:rsidRDefault="005907C9" w:rsidP="005907C9">
      <w:pPr>
        <w:pStyle w:val="EndNoteBibliography"/>
        <w:ind w:left="720" w:hanging="720"/>
      </w:pPr>
      <w:bookmarkStart w:id="517" w:name="_ENREF_380"/>
      <w:r w:rsidRPr="005907C9">
        <w:t>380.</w:t>
      </w:r>
      <w:r w:rsidRPr="005907C9">
        <w:tab/>
        <w:t>Beck CR, Carvalho CMB, Akdemir ZC, Sedlazeck FJ, Song X, Meng Q, Hu J, Doddapaneni H, Chong Z, Chen E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egabase Length Hypermutation Accompanies Human Structural Variation at 17p11.2</w:t>
      </w:r>
      <w:r w:rsidRPr="005907C9">
        <w:t xml:space="preserve">. </w:t>
      </w:r>
      <w:r w:rsidRPr="005907C9">
        <w:rPr>
          <w:i/>
        </w:rPr>
        <w:t xml:space="preserve">Cell </w:t>
      </w:r>
      <w:r w:rsidRPr="005907C9">
        <w:t xml:space="preserve">2019, </w:t>
      </w:r>
      <w:r w:rsidRPr="005907C9">
        <w:rPr>
          <w:b/>
        </w:rPr>
        <w:t>176</w:t>
      </w:r>
      <w:r w:rsidRPr="005907C9">
        <w:t xml:space="preserve">(6):1310-1324.e1310 </w:t>
      </w:r>
      <w:hyperlink r:id="rId386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cell.2019.01.045</w:t>
        </w:r>
      </w:hyperlink>
      <w:r w:rsidRPr="005907C9">
        <w:t>.</w:t>
      </w:r>
      <w:bookmarkEnd w:id="517"/>
    </w:p>
    <w:p w14:paraId="4C1AD67C" w14:textId="3B449CF9" w:rsidR="005907C9" w:rsidRPr="005907C9" w:rsidRDefault="005907C9" w:rsidP="005907C9">
      <w:pPr>
        <w:pStyle w:val="EndNoteBibliography"/>
        <w:ind w:left="720" w:hanging="720"/>
      </w:pPr>
      <w:bookmarkStart w:id="518" w:name="_ENREF_381"/>
      <w:r w:rsidRPr="005907C9">
        <w:t>381.</w:t>
      </w:r>
      <w:r w:rsidRPr="005907C9">
        <w:tab/>
        <w:t>Zhang F, Seeman P, Liu P, Weterman MAJ, Gonzaga-Jauregui C, Towne CF, Batish SD, De Vriendt E, De Jonghe P, Rautenstrauss B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echanisms for Nonrecurrent Genomic Rearrangements Associated with CMT1A or HNPP: Rare CNVs as a Cause for Missing Heritability</w:t>
      </w:r>
      <w:r w:rsidRPr="005907C9">
        <w:t xml:space="preserve">. </w:t>
      </w:r>
      <w:r w:rsidRPr="005907C9">
        <w:rPr>
          <w:i/>
        </w:rPr>
        <w:t xml:space="preserve">The American Journal of Human Genetics </w:t>
      </w:r>
      <w:r w:rsidRPr="005907C9">
        <w:t xml:space="preserve">2010, </w:t>
      </w:r>
      <w:r w:rsidRPr="005907C9">
        <w:rPr>
          <w:b/>
        </w:rPr>
        <w:t>86</w:t>
      </w:r>
      <w:r w:rsidRPr="005907C9">
        <w:t xml:space="preserve">(6):892-903 </w:t>
      </w:r>
      <w:hyperlink r:id="rId387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ajhg.2010.05.001</w:t>
        </w:r>
      </w:hyperlink>
      <w:r w:rsidRPr="005907C9">
        <w:t>.</w:t>
      </w:r>
      <w:bookmarkEnd w:id="518"/>
    </w:p>
    <w:p w14:paraId="2C90DB0E" w14:textId="01377703" w:rsidR="005907C9" w:rsidRPr="005907C9" w:rsidRDefault="005907C9" w:rsidP="005907C9">
      <w:pPr>
        <w:pStyle w:val="EndNoteBibliography"/>
        <w:ind w:left="720" w:hanging="720"/>
      </w:pPr>
      <w:bookmarkStart w:id="519" w:name="_ENREF_382"/>
      <w:r w:rsidRPr="005907C9">
        <w:t>382.</w:t>
      </w:r>
      <w:r w:rsidRPr="005907C9">
        <w:tab/>
        <w:t xml:space="preserve">Shaw CJ, Withers MA, Lupski JR: </w:t>
      </w:r>
      <w:r w:rsidRPr="005907C9">
        <w:rPr>
          <w:b/>
        </w:rPr>
        <w:t>Uncommon Deletions of the Smith-Magenis Syndrome Region Can Be Recurrent When Alternate Low-Copy Repeats Act as Homologous Recombination Substrates</w:t>
      </w:r>
      <w:r w:rsidRPr="005907C9">
        <w:t xml:space="preserve">. </w:t>
      </w:r>
      <w:r w:rsidRPr="005907C9">
        <w:rPr>
          <w:i/>
        </w:rPr>
        <w:t xml:space="preserve">The American Journal of Human Genetics </w:t>
      </w:r>
      <w:r w:rsidRPr="005907C9">
        <w:t xml:space="preserve">2004, </w:t>
      </w:r>
      <w:r w:rsidRPr="005907C9">
        <w:rPr>
          <w:b/>
        </w:rPr>
        <w:t>75</w:t>
      </w:r>
      <w:r w:rsidRPr="005907C9">
        <w:t xml:space="preserve">(1):75-81 </w:t>
      </w:r>
      <w:hyperlink r:id="rId388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86/422016</w:t>
        </w:r>
      </w:hyperlink>
      <w:r w:rsidRPr="005907C9">
        <w:t>.</w:t>
      </w:r>
      <w:bookmarkEnd w:id="519"/>
    </w:p>
    <w:p w14:paraId="4C1F7096" w14:textId="159D06F7" w:rsidR="005907C9" w:rsidRPr="005907C9" w:rsidRDefault="005907C9" w:rsidP="005907C9">
      <w:pPr>
        <w:pStyle w:val="EndNoteBibliography"/>
        <w:ind w:left="720" w:hanging="720"/>
      </w:pPr>
      <w:bookmarkStart w:id="520" w:name="_ENREF_383"/>
      <w:r w:rsidRPr="005907C9">
        <w:t>383.</w:t>
      </w:r>
      <w:r w:rsidRPr="005907C9">
        <w:tab/>
        <w:t>Potocki L, Bi W, Treadwell-Deering D, Carvalho CM, Eifert A, Friedman EM, Glaze D, Krull K, Lee JA, Lewis R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haracterization of Potocki-Lupski syndrome (dup(17)(p11.2p11.2)) and delineation of a dosage-sensitive critical interval that can convey an autism phenotype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07, </w:t>
      </w:r>
      <w:r w:rsidRPr="005907C9">
        <w:rPr>
          <w:b/>
        </w:rPr>
        <w:t>80</w:t>
      </w:r>
      <w:r w:rsidRPr="005907C9">
        <w:t xml:space="preserve">(4):633-649 </w:t>
      </w:r>
      <w:hyperlink r:id="rId389" w:history="1">
        <w:r w:rsidRPr="005907C9">
          <w:rPr>
            <w:rStyle w:val="Hyperlink"/>
          </w:rPr>
          <w:t>https://doi.org/10.1086/512864</w:t>
        </w:r>
      </w:hyperlink>
      <w:r w:rsidRPr="005907C9">
        <w:t>.</w:t>
      </w:r>
      <w:bookmarkEnd w:id="520"/>
    </w:p>
    <w:p w14:paraId="1DE83EAE" w14:textId="322F25D2" w:rsidR="005907C9" w:rsidRPr="005907C9" w:rsidRDefault="005907C9" w:rsidP="005907C9">
      <w:pPr>
        <w:pStyle w:val="EndNoteBibliography"/>
        <w:ind w:left="720" w:hanging="720"/>
      </w:pPr>
      <w:bookmarkStart w:id="521" w:name="_ENREF_384"/>
      <w:r w:rsidRPr="005907C9">
        <w:t>384.</w:t>
      </w:r>
      <w:r w:rsidRPr="005907C9">
        <w:tab/>
        <w:t>Zhang F, Potocki L, Sampson JB, Liu P, Sanchez-Valle A, Robbins-Furman P, Navarro AD, Wheeler PG, Spence JE, Brasington CK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dentification of uncommon recurrent Potocki-Lupski syndrome-associated duplications and the distribution of rearrangement types and mechanisms in PTL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0, </w:t>
      </w:r>
      <w:r w:rsidRPr="005907C9">
        <w:rPr>
          <w:b/>
        </w:rPr>
        <w:t>86</w:t>
      </w:r>
      <w:r w:rsidRPr="005907C9">
        <w:t xml:space="preserve">(3):462-470 </w:t>
      </w:r>
      <w:hyperlink r:id="rId390" w:history="1">
        <w:r w:rsidRPr="005907C9">
          <w:rPr>
            <w:rStyle w:val="Hyperlink"/>
          </w:rPr>
          <w:t>https://doi.org/10.1016/j.ajhg.2010.02.001</w:t>
        </w:r>
      </w:hyperlink>
      <w:r w:rsidRPr="005907C9">
        <w:t>.</w:t>
      </w:r>
      <w:bookmarkEnd w:id="521"/>
    </w:p>
    <w:p w14:paraId="089F379D" w14:textId="13A3D068" w:rsidR="005907C9" w:rsidRPr="005907C9" w:rsidRDefault="005907C9" w:rsidP="005907C9">
      <w:pPr>
        <w:pStyle w:val="EndNoteBibliography"/>
        <w:ind w:left="720" w:hanging="720"/>
      </w:pPr>
      <w:bookmarkStart w:id="522" w:name="_ENREF_385"/>
      <w:r w:rsidRPr="005907C9">
        <w:t>385.</w:t>
      </w:r>
      <w:r w:rsidRPr="005907C9">
        <w:tab/>
        <w:t xml:space="preserve">Franciskovich R, Soler-Alfonso C, Neira-Fresneda J, Lupski JR, McCann-Crosby B, Potocki L: </w:t>
      </w:r>
      <w:r w:rsidRPr="005907C9">
        <w:rPr>
          <w:b/>
        </w:rPr>
        <w:t>Short stature and growth hormone deficiency in a subset of patients with Potocki-Lupski syndrome: Expanding the phenotype of PTL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20, </w:t>
      </w:r>
      <w:r w:rsidRPr="005907C9">
        <w:rPr>
          <w:b/>
        </w:rPr>
        <w:t>182</w:t>
      </w:r>
      <w:r w:rsidRPr="005907C9">
        <w:t xml:space="preserve">(9):2077-2084 </w:t>
      </w:r>
      <w:hyperlink r:id="rId391" w:history="1">
        <w:r w:rsidRPr="005907C9">
          <w:rPr>
            <w:rStyle w:val="Hyperlink"/>
          </w:rPr>
          <w:t>https://doi.org/10.1002/ajmg.a.61741</w:t>
        </w:r>
      </w:hyperlink>
      <w:r w:rsidRPr="005907C9">
        <w:t>.</w:t>
      </w:r>
      <w:bookmarkEnd w:id="522"/>
    </w:p>
    <w:p w14:paraId="357D0B3B" w14:textId="48ADA265" w:rsidR="005907C9" w:rsidRPr="005907C9" w:rsidRDefault="005907C9" w:rsidP="005907C9">
      <w:pPr>
        <w:pStyle w:val="EndNoteBibliography"/>
        <w:ind w:left="720" w:hanging="720"/>
      </w:pPr>
      <w:bookmarkStart w:id="523" w:name="_ENREF_386"/>
      <w:r w:rsidRPr="005907C9">
        <w:t>386.</w:t>
      </w:r>
      <w:r w:rsidRPr="005907C9">
        <w:tab/>
        <w:t xml:space="preserve">Kehrer-Sawatzki H, Mautner V-F, Cooper DN: </w:t>
      </w:r>
      <w:r w:rsidRPr="005907C9">
        <w:rPr>
          <w:b/>
        </w:rPr>
        <w:t>Emerging genotype-phenotype relationships in patients with large NF1 deletions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7, </w:t>
      </w:r>
      <w:r w:rsidRPr="005907C9">
        <w:rPr>
          <w:b/>
        </w:rPr>
        <w:t>136</w:t>
      </w:r>
      <w:r w:rsidRPr="005907C9">
        <w:t xml:space="preserve">(4):349-376 </w:t>
      </w:r>
      <w:hyperlink r:id="rId392" w:history="1">
        <w:r w:rsidRPr="005907C9">
          <w:rPr>
            <w:rStyle w:val="Hyperlink"/>
          </w:rPr>
          <w:t>https://doi.org/10.1007/s00439-017-1766-y</w:t>
        </w:r>
      </w:hyperlink>
      <w:r w:rsidRPr="005907C9">
        <w:t>.</w:t>
      </w:r>
      <w:bookmarkEnd w:id="523"/>
    </w:p>
    <w:p w14:paraId="5B5C5646" w14:textId="3369DD21" w:rsidR="005907C9" w:rsidRPr="005907C9" w:rsidRDefault="005907C9" w:rsidP="005907C9">
      <w:pPr>
        <w:pStyle w:val="EndNoteBibliography"/>
        <w:ind w:left="720" w:hanging="720"/>
      </w:pPr>
      <w:bookmarkStart w:id="524" w:name="_ENREF_387"/>
      <w:r w:rsidRPr="005907C9">
        <w:t>387.</w:t>
      </w:r>
      <w:r w:rsidRPr="005907C9">
        <w:tab/>
        <w:t xml:space="preserve">Moles KJ, Gowans GC, Gedela S, Beversdorf D, Yu A, Seaver LH, Schultz RA, Rosenfeld JA, Torchia BS, Shaffer LG: </w:t>
      </w:r>
      <w:r w:rsidRPr="005907C9">
        <w:rPr>
          <w:b/>
        </w:rPr>
        <w:t>NF1 microduplications: identification of seven nonrelated individuals provides further characterization of the phenotype</w:t>
      </w:r>
      <w:r w:rsidRPr="005907C9">
        <w:t xml:space="preserve">. </w:t>
      </w:r>
      <w:r w:rsidRPr="005907C9">
        <w:rPr>
          <w:i/>
        </w:rPr>
        <w:t xml:space="preserve">Genetics in Medicine </w:t>
      </w:r>
      <w:r w:rsidRPr="005907C9">
        <w:t xml:space="preserve">2012, </w:t>
      </w:r>
      <w:r w:rsidRPr="005907C9">
        <w:rPr>
          <w:b/>
        </w:rPr>
        <w:t>14</w:t>
      </w:r>
      <w:r w:rsidRPr="005907C9">
        <w:t xml:space="preserve">(5):508-514 </w:t>
      </w:r>
      <w:hyperlink r:id="rId393" w:history="1">
        <w:r w:rsidRPr="005907C9">
          <w:rPr>
            <w:rStyle w:val="Hyperlink"/>
          </w:rPr>
          <w:t>https://doi.org/10.1038/gim.2011.46</w:t>
        </w:r>
      </w:hyperlink>
      <w:r w:rsidRPr="005907C9">
        <w:t>.</w:t>
      </w:r>
      <w:bookmarkEnd w:id="524"/>
    </w:p>
    <w:p w14:paraId="15863A49" w14:textId="64A0184C" w:rsidR="005907C9" w:rsidRPr="005907C9" w:rsidRDefault="005907C9" w:rsidP="005907C9">
      <w:pPr>
        <w:pStyle w:val="EndNoteBibliography"/>
        <w:ind w:left="720" w:hanging="720"/>
      </w:pPr>
      <w:bookmarkStart w:id="525" w:name="_ENREF_388"/>
      <w:r w:rsidRPr="005907C9">
        <w:t>388.</w:t>
      </w:r>
      <w:r w:rsidRPr="005907C9">
        <w:tab/>
        <w:t xml:space="preserve">Serra G, Antona V, Corsello G, Zara F, Piro E, Falsaperla R: </w:t>
      </w:r>
      <w:r w:rsidRPr="005907C9">
        <w:rPr>
          <w:b/>
        </w:rPr>
        <w:t>NF1 microdeletion syndrome: case report of two new patients</w:t>
      </w:r>
      <w:r w:rsidRPr="005907C9">
        <w:t xml:space="preserve">. </w:t>
      </w:r>
      <w:r w:rsidRPr="005907C9">
        <w:rPr>
          <w:i/>
        </w:rPr>
        <w:t xml:space="preserve">Ital J Pediatr </w:t>
      </w:r>
      <w:r w:rsidRPr="005907C9">
        <w:t xml:space="preserve">2019, </w:t>
      </w:r>
      <w:r w:rsidRPr="005907C9">
        <w:rPr>
          <w:b/>
        </w:rPr>
        <w:t>45</w:t>
      </w:r>
      <w:r w:rsidRPr="005907C9">
        <w:t xml:space="preserve">(1):138-138 </w:t>
      </w:r>
      <w:hyperlink r:id="rId394" w:history="1">
        <w:r w:rsidRPr="005907C9">
          <w:rPr>
            <w:rStyle w:val="Hyperlink"/>
          </w:rPr>
          <w:t>https://doi.org/10.1186/s13052-019-0718-7</w:t>
        </w:r>
      </w:hyperlink>
      <w:r w:rsidRPr="005907C9">
        <w:t>.</w:t>
      </w:r>
      <w:bookmarkEnd w:id="525"/>
    </w:p>
    <w:p w14:paraId="1DF5C308" w14:textId="1DBAA785" w:rsidR="005907C9" w:rsidRPr="005907C9" w:rsidRDefault="005907C9" w:rsidP="005907C9">
      <w:pPr>
        <w:pStyle w:val="EndNoteBibliography"/>
        <w:ind w:left="720" w:hanging="720"/>
      </w:pPr>
      <w:bookmarkStart w:id="526" w:name="_ENREF_389"/>
      <w:r w:rsidRPr="005907C9">
        <w:t>389.</w:t>
      </w:r>
      <w:r w:rsidRPr="005907C9">
        <w:tab/>
        <w:t xml:space="preserve">Alvarado DM, Aferol H, McCall K, Huang JB, Techy M, Buchan J, Cady J, Gonzales PR, Dobbs MB, Gurnett CA: </w:t>
      </w:r>
      <w:r w:rsidRPr="005907C9">
        <w:rPr>
          <w:b/>
        </w:rPr>
        <w:t>Familial isolated clubfoot is associated with recurrent chromosome 17q23.1q23.2 microduplications containing TBX4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0, </w:t>
      </w:r>
      <w:r w:rsidRPr="005907C9">
        <w:rPr>
          <w:b/>
        </w:rPr>
        <w:t>87</w:t>
      </w:r>
      <w:r w:rsidRPr="005907C9">
        <w:t xml:space="preserve">(1):154-160 </w:t>
      </w:r>
      <w:hyperlink r:id="rId395" w:history="1">
        <w:r w:rsidRPr="005907C9">
          <w:rPr>
            <w:rStyle w:val="Hyperlink"/>
          </w:rPr>
          <w:t>https://doi.org/10.1016/j.ajhg.2010.06.010</w:t>
        </w:r>
      </w:hyperlink>
      <w:r w:rsidRPr="005907C9">
        <w:t>.</w:t>
      </w:r>
      <w:bookmarkEnd w:id="526"/>
    </w:p>
    <w:p w14:paraId="593CEC4D" w14:textId="79E51C45" w:rsidR="005907C9" w:rsidRPr="005907C9" w:rsidRDefault="005907C9" w:rsidP="005907C9">
      <w:pPr>
        <w:pStyle w:val="EndNoteBibliography"/>
        <w:ind w:left="720" w:hanging="720"/>
      </w:pPr>
      <w:bookmarkStart w:id="527" w:name="_ENREF_390"/>
      <w:r w:rsidRPr="005907C9">
        <w:t>390.</w:t>
      </w:r>
      <w:r w:rsidRPr="005907C9">
        <w:tab/>
        <w:t>Ballif BC, Theisen A, Rosenfeld JA, Traylor RN, Gastier-Foster J, Thrush DL, Astbury C, Bartholomew D, McBride KL, Pyatt RE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dentification of a recurrent microdeletion at 17q23.1q23.2 flanked by segmental duplications associated with heart defects and limb abnormalitie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0, </w:t>
      </w:r>
      <w:r w:rsidRPr="005907C9">
        <w:rPr>
          <w:b/>
        </w:rPr>
        <w:t>86</w:t>
      </w:r>
      <w:r w:rsidRPr="005907C9">
        <w:t xml:space="preserve">(3):454-461 </w:t>
      </w:r>
      <w:hyperlink r:id="rId396" w:history="1">
        <w:r w:rsidRPr="005907C9">
          <w:rPr>
            <w:rStyle w:val="Hyperlink"/>
          </w:rPr>
          <w:t>https://doi.org/10.1016/j.ajhg.2010.01.038</w:t>
        </w:r>
      </w:hyperlink>
      <w:r w:rsidRPr="005907C9">
        <w:t>.</w:t>
      </w:r>
      <w:bookmarkEnd w:id="527"/>
    </w:p>
    <w:p w14:paraId="5E443D7F" w14:textId="4795673E" w:rsidR="005907C9" w:rsidRPr="005907C9" w:rsidRDefault="005907C9" w:rsidP="005907C9">
      <w:pPr>
        <w:pStyle w:val="EndNoteBibliography"/>
        <w:ind w:left="720" w:hanging="720"/>
      </w:pPr>
      <w:bookmarkStart w:id="528" w:name="_ENREF_391"/>
      <w:r w:rsidRPr="005907C9">
        <w:t>391.</w:t>
      </w:r>
      <w:r w:rsidRPr="005907C9">
        <w:tab/>
        <w:t xml:space="preserve">Schönewolf-Greulich B, Ronan A, Ravn K, Baekgaard P, Lodahl M, Nielsen K, Rendtorff ND, Tranebjaerg L, Brøndum-Nielsen K, Tümer Z: </w:t>
      </w:r>
      <w:r w:rsidRPr="005907C9">
        <w:rPr>
          <w:b/>
        </w:rPr>
        <w:t>Two new cases with microdeletion of 17q23.2 suggest presence of a candidate gene for sensorineural hearing loss within this reg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a</w:t>
      </w:r>
      <w:r w:rsidRPr="005907C9">
        <w:t xml:space="preserve">(12):2964-2969 </w:t>
      </w:r>
      <w:hyperlink r:id="rId397" w:history="1">
        <w:r w:rsidRPr="005907C9">
          <w:rPr>
            <w:rStyle w:val="Hyperlink"/>
          </w:rPr>
          <w:t>https://doi.org/10.1002/ajmg.a.34302</w:t>
        </w:r>
      </w:hyperlink>
      <w:r w:rsidRPr="005907C9">
        <w:t>.</w:t>
      </w:r>
      <w:bookmarkEnd w:id="528"/>
    </w:p>
    <w:p w14:paraId="7F5107C0" w14:textId="5669A9DC" w:rsidR="005907C9" w:rsidRPr="005907C9" w:rsidRDefault="005907C9" w:rsidP="005907C9">
      <w:pPr>
        <w:pStyle w:val="EndNoteBibliography"/>
        <w:ind w:left="720" w:hanging="720"/>
      </w:pPr>
      <w:bookmarkStart w:id="529" w:name="_ENREF_392"/>
      <w:r w:rsidRPr="005907C9">
        <w:t>392.</w:t>
      </w:r>
      <w:r w:rsidRPr="005907C9">
        <w:tab/>
        <w:t xml:space="preserve">Peterson JF, Ghaloul-Gonzalez L, Madan-Khetarpal S, Hartman J, Surti U, Rajkovic A, Yatsenko SA: </w:t>
      </w:r>
      <w:r w:rsidRPr="005907C9">
        <w:rPr>
          <w:b/>
        </w:rPr>
        <w:t>Familial microduplication of 17q23.1–q23.2 involving TBX4 is associated with congenital clubfoot and reduced penetrance in femal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2):364-369 </w:t>
      </w:r>
      <w:hyperlink r:id="rId398" w:history="1">
        <w:r w:rsidRPr="005907C9">
          <w:rPr>
            <w:rStyle w:val="Hyperlink"/>
          </w:rPr>
          <w:t>https://doi.org/10.1002/ajmg.a.36238</w:t>
        </w:r>
      </w:hyperlink>
      <w:r w:rsidRPr="005907C9">
        <w:t>.</w:t>
      </w:r>
      <w:bookmarkEnd w:id="529"/>
    </w:p>
    <w:p w14:paraId="65207EFE" w14:textId="7D705951" w:rsidR="005907C9" w:rsidRPr="005907C9" w:rsidRDefault="005907C9" w:rsidP="005907C9">
      <w:pPr>
        <w:pStyle w:val="EndNoteBibliography"/>
        <w:ind w:left="720" w:hanging="720"/>
      </w:pPr>
      <w:bookmarkStart w:id="530" w:name="_ENREF_393"/>
      <w:r w:rsidRPr="005907C9">
        <w:t>393.</w:t>
      </w:r>
      <w:r w:rsidRPr="005907C9">
        <w:tab/>
        <w:t>Sun M, Li N, Dong W, Chen Z, Liu Q, Xu Y, He G, Shi Y, Li X, Hao 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opy-number mutations on chromosome 17q24.2-q24.3 in congenital generalized hypertrichosis terminalis with or without gingival hyperplasia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09, </w:t>
      </w:r>
      <w:r w:rsidRPr="005907C9">
        <w:rPr>
          <w:b/>
        </w:rPr>
        <w:t>84</w:t>
      </w:r>
      <w:r w:rsidRPr="005907C9">
        <w:t xml:space="preserve">(6):807-813 </w:t>
      </w:r>
      <w:hyperlink r:id="rId399" w:history="1">
        <w:r w:rsidRPr="005907C9">
          <w:rPr>
            <w:rStyle w:val="Hyperlink"/>
          </w:rPr>
          <w:t>https://doi.org/10.1016/j.ajhg.2009.04.018</w:t>
        </w:r>
      </w:hyperlink>
      <w:r w:rsidRPr="005907C9">
        <w:t>.</w:t>
      </w:r>
      <w:bookmarkEnd w:id="530"/>
    </w:p>
    <w:p w14:paraId="74A119A0" w14:textId="250FAD85" w:rsidR="005907C9" w:rsidRPr="005907C9" w:rsidRDefault="005907C9" w:rsidP="005907C9">
      <w:pPr>
        <w:pStyle w:val="EndNoteBibliography"/>
        <w:ind w:left="720" w:hanging="720"/>
      </w:pPr>
      <w:bookmarkStart w:id="531" w:name="_ENREF_394"/>
      <w:r w:rsidRPr="005907C9">
        <w:t>394.</w:t>
      </w:r>
      <w:r w:rsidRPr="005907C9">
        <w:tab/>
        <w:t>DeStefano GM, Kurban M, Anyane-Yeboa K, Dall'Armi C, Di Paolo G, Feenstra H, Silverberg N, Rohena L, López-Cepeda LD, Jobanputra V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utations in the cholesterol transporter gene ABCA5 are associated with excessive hair overgrowth</w:t>
      </w:r>
      <w:r w:rsidRPr="005907C9">
        <w:t xml:space="preserve">. </w:t>
      </w:r>
      <w:r w:rsidRPr="005907C9">
        <w:rPr>
          <w:i/>
        </w:rPr>
        <w:t xml:space="preserve">PLoS Genet </w:t>
      </w:r>
      <w:r w:rsidRPr="005907C9">
        <w:t xml:space="preserve">2014, </w:t>
      </w:r>
      <w:r w:rsidRPr="005907C9">
        <w:rPr>
          <w:b/>
        </w:rPr>
        <w:t>10</w:t>
      </w:r>
      <w:r w:rsidRPr="005907C9">
        <w:t xml:space="preserve">(5):e1004333 </w:t>
      </w:r>
      <w:hyperlink r:id="rId400" w:history="1">
        <w:r w:rsidRPr="005907C9">
          <w:rPr>
            <w:rStyle w:val="Hyperlink"/>
          </w:rPr>
          <w:t>https://doi.org/10.1371/journal.pgen.1004333</w:t>
        </w:r>
      </w:hyperlink>
      <w:r w:rsidRPr="005907C9">
        <w:t>.</w:t>
      </w:r>
      <w:bookmarkEnd w:id="531"/>
    </w:p>
    <w:p w14:paraId="700E4796" w14:textId="0814904E" w:rsidR="005907C9" w:rsidRPr="005907C9" w:rsidRDefault="005907C9" w:rsidP="005907C9">
      <w:pPr>
        <w:pStyle w:val="EndNoteBibliography"/>
        <w:ind w:left="720" w:hanging="720"/>
      </w:pPr>
      <w:bookmarkStart w:id="532" w:name="_ENREF_395"/>
      <w:r w:rsidRPr="005907C9">
        <w:t>395.</w:t>
      </w:r>
      <w:r w:rsidRPr="005907C9">
        <w:tab/>
        <w:t>Afifi HH, Fukai R, Miyake N, Gamal El Din AA, Eid MM, Eid OM, Thomas MM, El-Badry TH, Tosson AM, Abdel-Salam G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e Novo 17q24.2-q24.3 microdeletion presenting with generalized hypertrichosis terminalis, gingival fibromatous hyperplasia, and distinctive facial featur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a</w:t>
      </w:r>
      <w:r w:rsidRPr="005907C9">
        <w:t xml:space="preserve">(10):2418-2424 </w:t>
      </w:r>
      <w:hyperlink r:id="rId401" w:history="1">
        <w:r w:rsidRPr="005907C9">
          <w:rPr>
            <w:rStyle w:val="Hyperlink"/>
          </w:rPr>
          <w:t>https://doi.org/10.1002/ajmg.a.37185</w:t>
        </w:r>
      </w:hyperlink>
      <w:r w:rsidRPr="005907C9">
        <w:t>.</w:t>
      </w:r>
      <w:bookmarkEnd w:id="532"/>
    </w:p>
    <w:p w14:paraId="6B950265" w14:textId="35318D49" w:rsidR="005907C9" w:rsidRPr="005907C9" w:rsidRDefault="005907C9" w:rsidP="005907C9">
      <w:pPr>
        <w:pStyle w:val="EndNoteBibliography"/>
        <w:ind w:left="720" w:hanging="720"/>
      </w:pPr>
      <w:bookmarkStart w:id="533" w:name="_ENREF_396"/>
      <w:r w:rsidRPr="005907C9">
        <w:t>396.</w:t>
      </w:r>
      <w:r w:rsidRPr="005907C9">
        <w:tab/>
        <w:t xml:space="preserve">Hayashi R, Yoshida K, Abe R, Niizeki H, Shimomura Y: </w:t>
      </w:r>
      <w:r w:rsidRPr="005907C9">
        <w:rPr>
          <w:b/>
        </w:rPr>
        <w:t>First Japanese case of congenital generalized hypertrichosis with a copy number variation on chromosome 17q24</w:t>
      </w:r>
      <w:r w:rsidRPr="005907C9">
        <w:t xml:space="preserve">. </w:t>
      </w:r>
      <w:r w:rsidRPr="005907C9">
        <w:rPr>
          <w:i/>
        </w:rPr>
        <w:t xml:space="preserve">Journal of dermatological science </w:t>
      </w:r>
      <w:r w:rsidRPr="005907C9">
        <w:t xml:space="preserve">2017, </w:t>
      </w:r>
      <w:r w:rsidRPr="005907C9">
        <w:rPr>
          <w:b/>
        </w:rPr>
        <w:t>85</w:t>
      </w:r>
      <w:r w:rsidRPr="005907C9">
        <w:t xml:space="preserve">(1):63-65 </w:t>
      </w:r>
      <w:hyperlink r:id="rId402" w:history="1">
        <w:r w:rsidRPr="005907C9">
          <w:rPr>
            <w:rStyle w:val="Hyperlink"/>
          </w:rPr>
          <w:t>https://doi.org/10.1016/j.jdermsci.2016.10.010</w:t>
        </w:r>
      </w:hyperlink>
      <w:r w:rsidRPr="005907C9">
        <w:t>.</w:t>
      </w:r>
      <w:bookmarkEnd w:id="533"/>
    </w:p>
    <w:p w14:paraId="04421DB7" w14:textId="43C4A8C8" w:rsidR="005907C9" w:rsidRPr="005907C9" w:rsidRDefault="005907C9" w:rsidP="005907C9">
      <w:pPr>
        <w:pStyle w:val="EndNoteBibliography"/>
        <w:ind w:left="720" w:hanging="720"/>
      </w:pPr>
      <w:bookmarkStart w:id="534" w:name="_ENREF_397"/>
      <w:r w:rsidRPr="005907C9">
        <w:t>397.</w:t>
      </w:r>
      <w:r w:rsidRPr="005907C9">
        <w:tab/>
        <w:t>Benko S, Fantes JA, Amiel J, Kleinjan D-J, Thomas S, Ramsay J, Jamshidi N, Essafi A, Heaney S, Gordon CT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Highly conserved non-coding elements on either side of SOX9 associated with Pierre Robin sequence</w:t>
      </w:r>
      <w:r w:rsidRPr="005907C9">
        <w:t xml:space="preserve">. </w:t>
      </w:r>
      <w:r w:rsidRPr="005907C9">
        <w:rPr>
          <w:i/>
        </w:rPr>
        <w:t xml:space="preserve">Nature genetics </w:t>
      </w:r>
      <w:r w:rsidRPr="005907C9">
        <w:t xml:space="preserve">2009, </w:t>
      </w:r>
      <w:r w:rsidRPr="005907C9">
        <w:rPr>
          <w:b/>
        </w:rPr>
        <w:t>41</w:t>
      </w:r>
      <w:r w:rsidRPr="005907C9">
        <w:t xml:space="preserve">(3):359-364 </w:t>
      </w:r>
      <w:hyperlink r:id="rId403" w:history="1">
        <w:r w:rsidRPr="005907C9">
          <w:rPr>
            <w:rStyle w:val="Hyperlink"/>
          </w:rPr>
          <w:t>https://doi.org/10.1038/ng.329</w:t>
        </w:r>
      </w:hyperlink>
      <w:r w:rsidRPr="005907C9">
        <w:t>.</w:t>
      </w:r>
      <w:bookmarkEnd w:id="534"/>
    </w:p>
    <w:p w14:paraId="36B9D2B6" w14:textId="236582B8" w:rsidR="005907C9" w:rsidRPr="005907C9" w:rsidRDefault="005907C9" w:rsidP="005907C9">
      <w:pPr>
        <w:pStyle w:val="EndNoteBibliography"/>
        <w:ind w:left="720" w:hanging="720"/>
      </w:pPr>
      <w:bookmarkStart w:id="535" w:name="_ENREF_398"/>
      <w:r w:rsidRPr="005907C9">
        <w:t>398.</w:t>
      </w:r>
      <w:r w:rsidRPr="005907C9">
        <w:tab/>
        <w:t>Kurth I, Klopocki E, Stricker S, van Oosterwijk J, Vanek S, Altmann J, Santos HG, van Harssel JJT, de Ravel T, Wilkie AO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uplications of noncoding elements 5′ of SOX9 are associated with brachydactyly-anonychia</w:t>
      </w:r>
      <w:r w:rsidRPr="005907C9">
        <w:t xml:space="preserve">. </w:t>
      </w:r>
      <w:r w:rsidRPr="005907C9">
        <w:rPr>
          <w:i/>
        </w:rPr>
        <w:t xml:space="preserve">Nature genetics </w:t>
      </w:r>
      <w:r w:rsidRPr="005907C9">
        <w:t xml:space="preserve">2009, </w:t>
      </w:r>
      <w:r w:rsidRPr="005907C9">
        <w:rPr>
          <w:b/>
        </w:rPr>
        <w:t>41</w:t>
      </w:r>
      <w:r w:rsidRPr="005907C9">
        <w:t xml:space="preserve">(8):862-863 </w:t>
      </w:r>
      <w:hyperlink r:id="rId404" w:history="1">
        <w:r w:rsidRPr="005907C9">
          <w:rPr>
            <w:rStyle w:val="Hyperlink"/>
          </w:rPr>
          <w:t>https://doi.org/10.1038/ng0809-862</w:t>
        </w:r>
      </w:hyperlink>
      <w:r w:rsidRPr="005907C9">
        <w:t>.</w:t>
      </w:r>
      <w:bookmarkEnd w:id="535"/>
    </w:p>
    <w:p w14:paraId="423D6889" w14:textId="4AF1536B" w:rsidR="005907C9" w:rsidRPr="005907C9" w:rsidRDefault="005907C9" w:rsidP="005907C9">
      <w:pPr>
        <w:pStyle w:val="EndNoteBibliography"/>
        <w:ind w:left="720" w:hanging="720"/>
      </w:pPr>
      <w:bookmarkStart w:id="536" w:name="_ENREF_399"/>
      <w:r w:rsidRPr="005907C9">
        <w:lastRenderedPageBreak/>
        <w:t>399.</w:t>
      </w:r>
      <w:r w:rsidRPr="005907C9">
        <w:tab/>
        <w:t>Benko S, Gordon CT, Mallet D, Sreenivasan R, Thauvin-Robinet C, Brendehaug A, Thomas S, Bruland O, David M, Nicolino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isruption of a long distance regulatory region upstream of SOX9 in isolated disorders of sex development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1, </w:t>
      </w:r>
      <w:r w:rsidRPr="005907C9">
        <w:rPr>
          <w:b/>
        </w:rPr>
        <w:t>48</w:t>
      </w:r>
      <w:r w:rsidRPr="005907C9">
        <w:t xml:space="preserve">(12):825-830 </w:t>
      </w:r>
      <w:hyperlink r:id="rId405" w:history="1">
        <w:r w:rsidRPr="005907C9">
          <w:rPr>
            <w:rStyle w:val="Hyperlink"/>
          </w:rPr>
          <w:t>https://doi.org/10.1136/jmedgenet-2011-100255</w:t>
        </w:r>
      </w:hyperlink>
      <w:r w:rsidRPr="005907C9">
        <w:t>.</w:t>
      </w:r>
      <w:bookmarkEnd w:id="536"/>
    </w:p>
    <w:p w14:paraId="7C7235CB" w14:textId="36C68150" w:rsidR="005907C9" w:rsidRPr="005907C9" w:rsidRDefault="005907C9" w:rsidP="005907C9">
      <w:pPr>
        <w:pStyle w:val="EndNoteBibliography"/>
        <w:ind w:left="720" w:hanging="720"/>
      </w:pPr>
      <w:bookmarkStart w:id="537" w:name="_ENREF_400"/>
      <w:r w:rsidRPr="005907C9">
        <w:t>400.</w:t>
      </w:r>
      <w:r w:rsidRPr="005907C9">
        <w:tab/>
        <w:t xml:space="preserve">Vetro A, Ciccone R, Giorda R, Patricelli MG, Della Mina E, Forlino A, Zuffardi O: </w:t>
      </w:r>
      <w:r w:rsidRPr="005907C9">
        <w:rPr>
          <w:b/>
        </w:rPr>
        <w:t>XX males SRY negative: a confirmed cause of infertility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1, </w:t>
      </w:r>
      <w:r w:rsidRPr="005907C9">
        <w:rPr>
          <w:b/>
        </w:rPr>
        <w:t>48</w:t>
      </w:r>
      <w:r w:rsidRPr="005907C9">
        <w:t xml:space="preserve">(10):710-712 </w:t>
      </w:r>
      <w:hyperlink r:id="rId406" w:history="1">
        <w:r w:rsidRPr="005907C9">
          <w:rPr>
            <w:rStyle w:val="Hyperlink"/>
          </w:rPr>
          <w:t>https://doi.org/10.1136/jmedgenet-2011-100036</w:t>
        </w:r>
      </w:hyperlink>
      <w:r w:rsidRPr="005907C9">
        <w:t>.</w:t>
      </w:r>
      <w:bookmarkEnd w:id="537"/>
    </w:p>
    <w:p w14:paraId="4F70B8D0" w14:textId="148B510F" w:rsidR="005907C9" w:rsidRPr="005907C9" w:rsidRDefault="005907C9" w:rsidP="005907C9">
      <w:pPr>
        <w:pStyle w:val="EndNoteBibliography"/>
        <w:ind w:left="720" w:hanging="720"/>
      </w:pPr>
      <w:bookmarkStart w:id="538" w:name="_ENREF_401"/>
      <w:r w:rsidRPr="005907C9">
        <w:t>401.</w:t>
      </w:r>
      <w:r w:rsidRPr="005907C9">
        <w:tab/>
        <w:t>Kim GJ, Sock E, Buchberger A, Just W, Denzer F, Hoepffner W, German J, Cole T, Mann J, Seguin J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opy number variation of two separate regulatory regions upstream of SOX9 causes isolated 46,XY or 46,XX disorder of sex development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5, </w:t>
      </w:r>
      <w:r w:rsidRPr="005907C9">
        <w:rPr>
          <w:b/>
        </w:rPr>
        <w:t>52</w:t>
      </w:r>
      <w:r w:rsidRPr="005907C9">
        <w:t xml:space="preserve">(4):240-247 </w:t>
      </w:r>
      <w:hyperlink r:id="rId407" w:history="1">
        <w:r w:rsidRPr="005907C9">
          <w:rPr>
            <w:rStyle w:val="Hyperlink"/>
          </w:rPr>
          <w:t>https://doi.org/10.1136/jmedgenet-2014-102864</w:t>
        </w:r>
      </w:hyperlink>
      <w:r w:rsidRPr="005907C9">
        <w:t>.</w:t>
      </w:r>
      <w:bookmarkEnd w:id="538"/>
    </w:p>
    <w:p w14:paraId="53AF3F2F" w14:textId="4CED1CB7" w:rsidR="005907C9" w:rsidRPr="005907C9" w:rsidRDefault="005907C9" w:rsidP="005907C9">
      <w:pPr>
        <w:pStyle w:val="EndNoteBibliography"/>
        <w:ind w:left="720" w:hanging="720"/>
      </w:pPr>
      <w:bookmarkStart w:id="539" w:name="_ENREF_402"/>
      <w:r w:rsidRPr="005907C9">
        <w:t>402.</w:t>
      </w:r>
      <w:r w:rsidRPr="005907C9">
        <w:tab/>
        <w:t xml:space="preserve">Wester U, Bondeson ML, Edeby C, Annerén G: </w:t>
      </w:r>
      <w:r w:rsidRPr="005907C9">
        <w:rPr>
          <w:b/>
        </w:rPr>
        <w:t>Clinical and molecular characterization of individuals with 18p deletion: a genotype-phenotype correla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6, </w:t>
      </w:r>
      <w:r w:rsidRPr="005907C9">
        <w:rPr>
          <w:b/>
        </w:rPr>
        <w:t>140</w:t>
      </w:r>
      <w:r w:rsidRPr="005907C9">
        <w:t xml:space="preserve">(11):1164-1171 </w:t>
      </w:r>
      <w:hyperlink r:id="rId408" w:history="1">
        <w:r w:rsidRPr="005907C9">
          <w:rPr>
            <w:rStyle w:val="Hyperlink"/>
          </w:rPr>
          <w:t>https://doi.org/10.1002/ajmg.a.31260</w:t>
        </w:r>
      </w:hyperlink>
      <w:r w:rsidRPr="005907C9">
        <w:t>.</w:t>
      </w:r>
      <w:bookmarkEnd w:id="539"/>
    </w:p>
    <w:p w14:paraId="13903FC0" w14:textId="334C6FBB" w:rsidR="005907C9" w:rsidRPr="005907C9" w:rsidRDefault="005907C9" w:rsidP="005907C9">
      <w:pPr>
        <w:pStyle w:val="EndNoteBibliography"/>
        <w:ind w:left="720" w:hanging="720"/>
      </w:pPr>
      <w:bookmarkStart w:id="540" w:name="_ENREF_403"/>
      <w:r w:rsidRPr="005907C9">
        <w:t>403.</w:t>
      </w:r>
      <w:r w:rsidRPr="005907C9">
        <w:tab/>
        <w:t xml:space="preserve">Turleau C: </w:t>
      </w:r>
      <w:r w:rsidRPr="005907C9">
        <w:rPr>
          <w:b/>
        </w:rPr>
        <w:t>Monosomy 18p</w:t>
      </w:r>
      <w:r w:rsidRPr="005907C9">
        <w:t xml:space="preserve">. </w:t>
      </w:r>
      <w:r w:rsidRPr="005907C9">
        <w:rPr>
          <w:i/>
        </w:rPr>
        <w:t xml:space="preserve">Orphanet J Rare Dis </w:t>
      </w:r>
      <w:r w:rsidRPr="005907C9">
        <w:t xml:space="preserve">2008, </w:t>
      </w:r>
      <w:r w:rsidRPr="005907C9">
        <w:rPr>
          <w:b/>
        </w:rPr>
        <w:t>3</w:t>
      </w:r>
      <w:r w:rsidRPr="005907C9">
        <w:t xml:space="preserve">:4-4 </w:t>
      </w:r>
      <w:hyperlink r:id="rId409" w:history="1">
        <w:r w:rsidRPr="005907C9">
          <w:rPr>
            <w:rStyle w:val="Hyperlink"/>
          </w:rPr>
          <w:t>https://doi.org/10.1186/1750-1172-3-4</w:t>
        </w:r>
      </w:hyperlink>
      <w:r w:rsidRPr="005907C9">
        <w:t>.</w:t>
      </w:r>
      <w:bookmarkEnd w:id="540"/>
    </w:p>
    <w:p w14:paraId="34B499DB" w14:textId="24D7B5FD" w:rsidR="005907C9" w:rsidRPr="005907C9" w:rsidRDefault="005907C9" w:rsidP="005907C9">
      <w:pPr>
        <w:pStyle w:val="EndNoteBibliography"/>
        <w:ind w:left="720" w:hanging="720"/>
      </w:pPr>
      <w:bookmarkStart w:id="541" w:name="_ENREF_404"/>
      <w:r w:rsidRPr="005907C9">
        <w:t>404.</w:t>
      </w:r>
      <w:r w:rsidRPr="005907C9">
        <w:tab/>
        <w:t>Sebold C, Roeder E, Zimmerman M, Soileau B, Heard P, Carter E, Schatz M, White WA, Perry B, Reinker K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etrasomy 18p: report of the molecular and clinical findings of 43 individual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0, </w:t>
      </w:r>
      <w:r w:rsidRPr="005907C9">
        <w:rPr>
          <w:b/>
        </w:rPr>
        <w:t>152a</w:t>
      </w:r>
      <w:r w:rsidRPr="005907C9">
        <w:t xml:space="preserve">(9):2164-2172 </w:t>
      </w:r>
      <w:hyperlink r:id="rId410" w:history="1">
        <w:r w:rsidRPr="005907C9">
          <w:rPr>
            <w:rStyle w:val="Hyperlink"/>
          </w:rPr>
          <w:t>https://doi.org/10.1002/ajmg.a.33597</w:t>
        </w:r>
      </w:hyperlink>
      <w:r w:rsidRPr="005907C9">
        <w:t>.</w:t>
      </w:r>
      <w:bookmarkEnd w:id="541"/>
    </w:p>
    <w:p w14:paraId="54B806FA" w14:textId="0D7F0FCB" w:rsidR="005907C9" w:rsidRPr="005907C9" w:rsidRDefault="005907C9" w:rsidP="005907C9">
      <w:pPr>
        <w:pStyle w:val="EndNoteBibliography"/>
        <w:ind w:left="720" w:hanging="720"/>
      </w:pPr>
      <w:bookmarkStart w:id="542" w:name="_ENREF_405"/>
      <w:r w:rsidRPr="005907C9">
        <w:t>405.</w:t>
      </w:r>
      <w:r w:rsidRPr="005907C9">
        <w:tab/>
        <w:t xml:space="preserve">O'Donnell L, Soileau BT, Sebold C, Gelfond J, Hale DE, Cody JD: </w:t>
      </w:r>
      <w:r w:rsidRPr="005907C9">
        <w:rPr>
          <w:b/>
        </w:rPr>
        <w:t>Tetrasomy 18p: report of cognitive and behavioral characteristic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</w:t>
      </w:r>
      <w:r w:rsidRPr="005907C9">
        <w:t xml:space="preserve">(7):1474-1482 </w:t>
      </w:r>
      <w:hyperlink r:id="rId411" w:history="1">
        <w:r w:rsidRPr="005907C9">
          <w:rPr>
            <w:rStyle w:val="Hyperlink"/>
          </w:rPr>
          <w:t>https://doi.org/10.1002/ajmg.a.37036</w:t>
        </w:r>
      </w:hyperlink>
      <w:r w:rsidRPr="005907C9">
        <w:t>.</w:t>
      </w:r>
      <w:bookmarkEnd w:id="542"/>
    </w:p>
    <w:p w14:paraId="5295D3AD" w14:textId="2B5A2B09" w:rsidR="005907C9" w:rsidRPr="005907C9" w:rsidRDefault="005907C9" w:rsidP="005907C9">
      <w:pPr>
        <w:pStyle w:val="EndNoteBibliography"/>
        <w:ind w:left="720" w:hanging="720"/>
      </w:pPr>
      <w:bookmarkStart w:id="543" w:name="_ENREF_406"/>
      <w:r w:rsidRPr="005907C9">
        <w:t>406.</w:t>
      </w:r>
      <w:r w:rsidRPr="005907C9">
        <w:tab/>
        <w:t>Cody JD, Sebold C, Malik A, Heard P, Carter E, Crandall A, Soileau B, Semrud-Clikeman M, Cody CM, Hardies L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current interstitial deletions of proximal 18q: a new syndrome involving expressive speech delay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7, </w:t>
      </w:r>
      <w:r w:rsidRPr="005907C9">
        <w:rPr>
          <w:b/>
        </w:rPr>
        <w:t>143a</w:t>
      </w:r>
      <w:r w:rsidRPr="005907C9">
        <w:t xml:space="preserve">(11):1181-1190 </w:t>
      </w:r>
      <w:hyperlink r:id="rId412" w:history="1">
        <w:r w:rsidRPr="005907C9">
          <w:rPr>
            <w:rStyle w:val="Hyperlink"/>
          </w:rPr>
          <w:t>https://doi.org/10.1002/ajmg.a.31729</w:t>
        </w:r>
      </w:hyperlink>
      <w:r w:rsidRPr="005907C9">
        <w:t>.</w:t>
      </w:r>
      <w:bookmarkEnd w:id="543"/>
    </w:p>
    <w:p w14:paraId="5021007B" w14:textId="2D85BD3C" w:rsidR="005907C9" w:rsidRPr="005907C9" w:rsidRDefault="005907C9" w:rsidP="005907C9">
      <w:pPr>
        <w:pStyle w:val="EndNoteBibliography"/>
        <w:ind w:left="720" w:hanging="720"/>
      </w:pPr>
      <w:bookmarkStart w:id="544" w:name="_ENREF_407"/>
      <w:r w:rsidRPr="005907C9">
        <w:t>407.</w:t>
      </w:r>
      <w:r w:rsidRPr="005907C9">
        <w:tab/>
        <w:t xml:space="preserve">Feenstra I, Vissers LE, Orsel M, van Kessel AG, Brunner HG, Veltman JA, van Ravenswaaij-Arts CM: </w:t>
      </w:r>
      <w:r w:rsidRPr="005907C9">
        <w:rPr>
          <w:b/>
        </w:rPr>
        <w:t>Genotype-phenotype mapping of chromosome 18q deletions by high-resolution array CGH: an update of the phenotypic map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7, </w:t>
      </w:r>
      <w:r w:rsidRPr="005907C9">
        <w:rPr>
          <w:b/>
        </w:rPr>
        <w:t>143a</w:t>
      </w:r>
      <w:r w:rsidRPr="005907C9">
        <w:t xml:space="preserve">(16):1858-1867 </w:t>
      </w:r>
      <w:hyperlink r:id="rId413" w:history="1">
        <w:r w:rsidRPr="005907C9">
          <w:rPr>
            <w:rStyle w:val="Hyperlink"/>
          </w:rPr>
          <w:t>https://doi.org/10.1002/ajmg.a.31850</w:t>
        </w:r>
      </w:hyperlink>
      <w:r w:rsidRPr="005907C9">
        <w:t>.</w:t>
      </w:r>
      <w:bookmarkEnd w:id="544"/>
    </w:p>
    <w:p w14:paraId="3CDAD726" w14:textId="25DBA9E3" w:rsidR="005907C9" w:rsidRPr="005907C9" w:rsidRDefault="005907C9" w:rsidP="005907C9">
      <w:pPr>
        <w:pStyle w:val="EndNoteBibliography"/>
        <w:ind w:left="720" w:hanging="720"/>
      </w:pPr>
      <w:bookmarkStart w:id="545" w:name="_ENREF_408"/>
      <w:r w:rsidRPr="005907C9">
        <w:t>408.</w:t>
      </w:r>
      <w:r w:rsidRPr="005907C9">
        <w:tab/>
        <w:t xml:space="preserve">Heard PL, Carter EM, Crandall AC, Sebold C, Hale DE, Cody JD: </w:t>
      </w:r>
      <w:r w:rsidRPr="005907C9">
        <w:rPr>
          <w:b/>
        </w:rPr>
        <w:t>High resolution genomic analysis of 18q- using oligo-microarray comparative genomic hybridization (aCGH)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7):1431-1437 </w:t>
      </w:r>
      <w:hyperlink r:id="rId414" w:history="1">
        <w:r w:rsidRPr="005907C9">
          <w:rPr>
            <w:rStyle w:val="Hyperlink"/>
          </w:rPr>
          <w:t>https://doi.org/10.1002/ajmg.a.32900</w:t>
        </w:r>
      </w:hyperlink>
      <w:r w:rsidRPr="005907C9">
        <w:t>.</w:t>
      </w:r>
      <w:bookmarkEnd w:id="545"/>
    </w:p>
    <w:p w14:paraId="7BB22FAD" w14:textId="36D10244" w:rsidR="005907C9" w:rsidRPr="005907C9" w:rsidRDefault="005907C9" w:rsidP="005907C9">
      <w:pPr>
        <w:pStyle w:val="EndNoteBibliography"/>
        <w:ind w:left="720" w:hanging="720"/>
      </w:pPr>
      <w:bookmarkStart w:id="546" w:name="_ENREF_409"/>
      <w:r w:rsidRPr="005907C9">
        <w:t>409.</w:t>
      </w:r>
      <w:r w:rsidRPr="005907C9">
        <w:tab/>
        <w:t>Cody JD, Sebold C, Heard P, Carter E, Soileau B, Hasi-Zogaj M, Hill A, Rupert D, Perry B, O'Donnell 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onsequences of chromsome18q deletions</w:t>
      </w:r>
      <w:r w:rsidRPr="005907C9">
        <w:t xml:space="preserve">. </w:t>
      </w:r>
      <w:r w:rsidRPr="005907C9">
        <w:rPr>
          <w:i/>
        </w:rPr>
        <w:t xml:space="preserve">American Journal of Medical Genetics Part C: Seminars in Medical Genetics </w:t>
      </w:r>
      <w:r w:rsidRPr="005907C9">
        <w:t xml:space="preserve">2015, </w:t>
      </w:r>
      <w:r w:rsidRPr="005907C9">
        <w:rPr>
          <w:b/>
        </w:rPr>
        <w:t>169</w:t>
      </w:r>
      <w:r w:rsidRPr="005907C9">
        <w:t xml:space="preserve">(3):265-280 </w:t>
      </w:r>
      <w:hyperlink r:id="rId415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c.31446</w:t>
        </w:r>
      </w:hyperlink>
      <w:r w:rsidRPr="005907C9">
        <w:t>.</w:t>
      </w:r>
      <w:bookmarkEnd w:id="546"/>
    </w:p>
    <w:p w14:paraId="3D020216" w14:textId="7A3A9EB1" w:rsidR="005907C9" w:rsidRPr="005907C9" w:rsidRDefault="005907C9" w:rsidP="005907C9">
      <w:pPr>
        <w:pStyle w:val="EndNoteBibliography"/>
        <w:ind w:left="720" w:hanging="720"/>
      </w:pPr>
      <w:bookmarkStart w:id="547" w:name="_ENREF_410"/>
      <w:r w:rsidRPr="005907C9">
        <w:t>410.</w:t>
      </w:r>
      <w:r w:rsidRPr="005907C9">
        <w:tab/>
        <w:t>Rojnueangnit K, Charalsawadi C, Thammachote W, Pradabmuksiri A, Tim-Aroon T, Novelli A, Loddo S, Briuglia S, Concetta CM, Wattanasirichaigoon D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linical delineation of 18q11-q12 microdeletion: Intellectual disability, speech and behavioral disorders, and conotruncal heart defects</w:t>
      </w:r>
      <w:r w:rsidRPr="005907C9">
        <w:t xml:space="preserve">. </w:t>
      </w:r>
      <w:r w:rsidRPr="005907C9">
        <w:rPr>
          <w:i/>
        </w:rPr>
        <w:t xml:space="preserve">Molecular genetics &amp; genomic medicine </w:t>
      </w:r>
      <w:r w:rsidRPr="005907C9">
        <w:t xml:space="preserve">2019, </w:t>
      </w:r>
      <w:r w:rsidRPr="005907C9">
        <w:rPr>
          <w:b/>
        </w:rPr>
        <w:t>7</w:t>
      </w:r>
      <w:r w:rsidRPr="005907C9">
        <w:t xml:space="preserve">(9):e896-e896 </w:t>
      </w:r>
      <w:hyperlink r:id="rId416" w:history="1">
        <w:r w:rsidRPr="005907C9">
          <w:rPr>
            <w:rStyle w:val="Hyperlink"/>
          </w:rPr>
          <w:t>https://doi.org/10.1002/mgg3.896</w:t>
        </w:r>
      </w:hyperlink>
      <w:r w:rsidRPr="005907C9">
        <w:t>.</w:t>
      </w:r>
      <w:bookmarkEnd w:id="547"/>
    </w:p>
    <w:p w14:paraId="3B5B131C" w14:textId="1D544159" w:rsidR="005907C9" w:rsidRPr="005907C9" w:rsidRDefault="005907C9" w:rsidP="005907C9">
      <w:pPr>
        <w:pStyle w:val="EndNoteBibliography"/>
        <w:ind w:left="720" w:hanging="720"/>
      </w:pPr>
      <w:bookmarkStart w:id="548" w:name="_ENREF_411"/>
      <w:r w:rsidRPr="005907C9">
        <w:t>411.</w:t>
      </w:r>
      <w:r w:rsidRPr="005907C9">
        <w:tab/>
        <w:t xml:space="preserve">Hasi M, Soileau B, Sebold C, Hill A, Hale DE, O’Donnell L, Cody JD: </w:t>
      </w:r>
      <w:r w:rsidRPr="005907C9">
        <w:rPr>
          <w:b/>
        </w:rPr>
        <w:t>The role of the TCF4 gene in the phenotype of individuals with 18q segmental deletions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1, </w:t>
      </w:r>
      <w:r w:rsidRPr="005907C9">
        <w:rPr>
          <w:b/>
        </w:rPr>
        <w:t>130</w:t>
      </w:r>
      <w:r w:rsidRPr="005907C9">
        <w:t xml:space="preserve">(6):777-787 </w:t>
      </w:r>
      <w:hyperlink r:id="rId417" w:history="1">
        <w:r w:rsidRPr="005907C9">
          <w:rPr>
            <w:rStyle w:val="Hyperlink"/>
          </w:rPr>
          <w:t>https://doi.org/10.1007/s00439-011-1020-y</w:t>
        </w:r>
      </w:hyperlink>
      <w:r w:rsidRPr="005907C9">
        <w:t>.</w:t>
      </w:r>
      <w:bookmarkEnd w:id="548"/>
    </w:p>
    <w:p w14:paraId="1A1EDF30" w14:textId="352E59C7" w:rsidR="005907C9" w:rsidRPr="005907C9" w:rsidRDefault="005907C9" w:rsidP="005907C9">
      <w:pPr>
        <w:pStyle w:val="EndNoteBibliography"/>
        <w:ind w:left="720" w:hanging="720"/>
      </w:pPr>
      <w:bookmarkStart w:id="549" w:name="_ENREF_412"/>
      <w:r w:rsidRPr="005907C9">
        <w:t>412.</w:t>
      </w:r>
      <w:r w:rsidRPr="005907C9">
        <w:tab/>
        <w:t xml:space="preserve">Cody JD, Hasi M, Soileau B, Heard P, Carter E, Sebold C, O’Donnell L, Perry B, Stratton RF, Hale DE: </w:t>
      </w:r>
      <w:r w:rsidRPr="005907C9">
        <w:rPr>
          <w:b/>
        </w:rPr>
        <w:t>Establishing a reference group for distal 18q-: clinical description and molecular basis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4, </w:t>
      </w:r>
      <w:r w:rsidRPr="005907C9">
        <w:rPr>
          <w:b/>
        </w:rPr>
        <w:t>133</w:t>
      </w:r>
      <w:r w:rsidRPr="005907C9">
        <w:t xml:space="preserve">(2):199-209 </w:t>
      </w:r>
      <w:hyperlink r:id="rId418" w:history="1">
        <w:r w:rsidRPr="005907C9">
          <w:rPr>
            <w:rStyle w:val="Hyperlink"/>
          </w:rPr>
          <w:t>https://doi.org/10.1007/s00439-013-1364-6</w:t>
        </w:r>
      </w:hyperlink>
      <w:r w:rsidRPr="005907C9">
        <w:t>.</w:t>
      </w:r>
      <w:bookmarkEnd w:id="549"/>
    </w:p>
    <w:p w14:paraId="5BA9A21A" w14:textId="7CF88B0F" w:rsidR="005907C9" w:rsidRPr="005907C9" w:rsidRDefault="005907C9" w:rsidP="005907C9">
      <w:pPr>
        <w:pStyle w:val="EndNoteBibliography"/>
        <w:ind w:left="720" w:hanging="720"/>
      </w:pPr>
      <w:bookmarkStart w:id="550" w:name="_ENREF_413"/>
      <w:r w:rsidRPr="005907C9">
        <w:t>413.</w:t>
      </w:r>
      <w:r w:rsidRPr="005907C9">
        <w:tab/>
        <w:t xml:space="preserve">Ishikawa A, Enomoto K, Tominaga M, Saito T, Nagai J, Furuya N, Ueno K, Ueda H, Masuno M, Kurosawa K: </w:t>
      </w:r>
      <w:r w:rsidRPr="005907C9">
        <w:rPr>
          <w:b/>
        </w:rPr>
        <w:t>Pure duplication of 19p13.3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a</w:t>
      </w:r>
      <w:r w:rsidRPr="005907C9">
        <w:t xml:space="preserve">(9):2300-2304 </w:t>
      </w:r>
      <w:hyperlink r:id="rId419" w:history="1">
        <w:r w:rsidRPr="005907C9">
          <w:rPr>
            <w:rStyle w:val="Hyperlink"/>
          </w:rPr>
          <w:t>https://doi.org/10.1002/ajmg.a.36041</w:t>
        </w:r>
      </w:hyperlink>
      <w:r w:rsidRPr="005907C9">
        <w:t>.</w:t>
      </w:r>
      <w:bookmarkEnd w:id="550"/>
    </w:p>
    <w:p w14:paraId="6E45D330" w14:textId="3CE83162" w:rsidR="005907C9" w:rsidRPr="005907C9" w:rsidRDefault="005907C9" w:rsidP="005907C9">
      <w:pPr>
        <w:pStyle w:val="EndNoteBibliography"/>
        <w:ind w:left="720" w:hanging="720"/>
      </w:pPr>
      <w:bookmarkStart w:id="551" w:name="_ENREF_414"/>
      <w:r w:rsidRPr="005907C9">
        <w:t>414.</w:t>
      </w:r>
      <w:r w:rsidRPr="005907C9">
        <w:tab/>
        <w:t>Nevado J, Rosenfeld JA, Mena R, Palomares-Bralo M, Vallespín E, Ángeles Mori M, Tenorio JA, Gripp KW, Denenberg E, Del Campo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PIAS4 is associated with macro/microcephaly in the novel interstitial 19p13.3 microdeletion/microduplication syndrome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5, </w:t>
      </w:r>
      <w:r w:rsidRPr="005907C9">
        <w:rPr>
          <w:b/>
        </w:rPr>
        <w:t>23</w:t>
      </w:r>
      <w:r w:rsidRPr="005907C9">
        <w:t xml:space="preserve">(12):1615-1626 </w:t>
      </w:r>
      <w:hyperlink r:id="rId420" w:history="1">
        <w:r w:rsidRPr="005907C9">
          <w:rPr>
            <w:rStyle w:val="Hyperlink"/>
          </w:rPr>
          <w:t>https://doi.org/10.1038/ejhg.2015.51</w:t>
        </w:r>
      </w:hyperlink>
      <w:r w:rsidRPr="005907C9">
        <w:t>.</w:t>
      </w:r>
      <w:bookmarkEnd w:id="551"/>
    </w:p>
    <w:p w14:paraId="44BC714B" w14:textId="7DCDC3CA" w:rsidR="005907C9" w:rsidRPr="005907C9" w:rsidRDefault="005907C9" w:rsidP="005907C9">
      <w:pPr>
        <w:pStyle w:val="EndNoteBibliography"/>
        <w:ind w:left="720" w:hanging="720"/>
      </w:pPr>
      <w:bookmarkStart w:id="552" w:name="_ENREF_415"/>
      <w:r w:rsidRPr="005907C9">
        <w:t>415.</w:t>
      </w:r>
      <w:r w:rsidRPr="005907C9">
        <w:tab/>
        <w:t xml:space="preserve">Orellana C, Roselló M, Monfort S, Mayo S, Oltra S, Martínez F: </w:t>
      </w:r>
      <w:r w:rsidRPr="005907C9">
        <w:rPr>
          <w:b/>
        </w:rPr>
        <w:t>Pure duplication of 19p13.3 in three members of a family with intellectual disability and literature review. Definition of a new microduplication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</w:t>
      </w:r>
      <w:r w:rsidRPr="005907C9">
        <w:t xml:space="preserve">(7):1614-1620 </w:t>
      </w:r>
      <w:hyperlink r:id="rId42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046</w:t>
        </w:r>
      </w:hyperlink>
      <w:r w:rsidRPr="005907C9">
        <w:t>.</w:t>
      </w:r>
      <w:bookmarkEnd w:id="552"/>
    </w:p>
    <w:p w14:paraId="275E8687" w14:textId="32481586" w:rsidR="005907C9" w:rsidRPr="005907C9" w:rsidRDefault="005907C9" w:rsidP="005907C9">
      <w:pPr>
        <w:pStyle w:val="EndNoteBibliography"/>
        <w:ind w:left="720" w:hanging="720"/>
      </w:pPr>
      <w:bookmarkStart w:id="553" w:name="_ENREF_416"/>
      <w:r w:rsidRPr="005907C9">
        <w:t>416.</w:t>
      </w:r>
      <w:r w:rsidRPr="005907C9">
        <w:tab/>
        <w:t xml:space="preserve">Novikova I, Sen P, Manzardo A, Butler MG: </w:t>
      </w:r>
      <w:r w:rsidRPr="005907C9">
        <w:rPr>
          <w:b/>
        </w:rPr>
        <w:t>Duplication of 19p13.3 in 11-Year-Old Male Patient with Dysmorphic Features and Intellectual Disability: A Review</w:t>
      </w:r>
      <w:r w:rsidRPr="005907C9">
        <w:t xml:space="preserve">. </w:t>
      </w:r>
      <w:r w:rsidRPr="005907C9">
        <w:rPr>
          <w:i/>
        </w:rPr>
        <w:t xml:space="preserve">J Pediatr Genet </w:t>
      </w:r>
      <w:r w:rsidRPr="005907C9">
        <w:t xml:space="preserve">2017, </w:t>
      </w:r>
      <w:r w:rsidRPr="005907C9">
        <w:rPr>
          <w:b/>
        </w:rPr>
        <w:t>6</w:t>
      </w:r>
      <w:r w:rsidRPr="005907C9">
        <w:t xml:space="preserve">(4):227-233 </w:t>
      </w:r>
      <w:hyperlink r:id="rId422" w:history="1">
        <w:r w:rsidRPr="005907C9">
          <w:rPr>
            <w:rStyle w:val="Hyperlink"/>
          </w:rPr>
          <w:t>https://doi.org/10.1055/s-0037-1603650</w:t>
        </w:r>
      </w:hyperlink>
      <w:r w:rsidRPr="005907C9">
        <w:t>.</w:t>
      </w:r>
      <w:bookmarkEnd w:id="553"/>
    </w:p>
    <w:p w14:paraId="4335EF08" w14:textId="0911CB3B" w:rsidR="005907C9" w:rsidRPr="005907C9" w:rsidRDefault="005907C9" w:rsidP="005907C9">
      <w:pPr>
        <w:pStyle w:val="EndNoteBibliography"/>
        <w:ind w:left="720" w:hanging="720"/>
      </w:pPr>
      <w:bookmarkStart w:id="554" w:name="_ENREF_417"/>
      <w:r w:rsidRPr="005907C9">
        <w:t>417.</w:t>
      </w:r>
      <w:r w:rsidRPr="005907C9">
        <w:tab/>
        <w:t>Tenorio J, Nevado J, González-Meneses A, Arias P, Dapía I, Venegas-Vega CA, Calvente M, Hernández A, Landera L, Ramos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Further definition of the proximal 19p13.3 microdeletion/microduplication syndrome and implication of PIAS4 as the major contributor</w:t>
      </w:r>
      <w:r w:rsidRPr="005907C9">
        <w:t xml:space="preserve">. </w:t>
      </w:r>
      <w:r w:rsidRPr="005907C9">
        <w:rPr>
          <w:i/>
        </w:rPr>
        <w:t xml:space="preserve">Clinical Genetics </w:t>
      </w:r>
      <w:r w:rsidRPr="005907C9">
        <w:t xml:space="preserve">2020, </w:t>
      </w:r>
      <w:r w:rsidRPr="005907C9">
        <w:rPr>
          <w:b/>
        </w:rPr>
        <w:t>97</w:t>
      </w:r>
      <w:r w:rsidRPr="005907C9">
        <w:t xml:space="preserve">(3):467-476 </w:t>
      </w:r>
      <w:hyperlink r:id="rId423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111/cge.13689</w:t>
        </w:r>
      </w:hyperlink>
      <w:r w:rsidRPr="005907C9">
        <w:t>.</w:t>
      </w:r>
      <w:bookmarkEnd w:id="554"/>
    </w:p>
    <w:p w14:paraId="32C24760" w14:textId="78BFA1CE" w:rsidR="005907C9" w:rsidRPr="005907C9" w:rsidRDefault="005907C9" w:rsidP="005907C9">
      <w:pPr>
        <w:pStyle w:val="EndNoteBibliography"/>
        <w:ind w:left="720" w:hanging="720"/>
      </w:pPr>
      <w:bookmarkStart w:id="555" w:name="_ENREF_418"/>
      <w:r w:rsidRPr="005907C9">
        <w:t>418.</w:t>
      </w:r>
      <w:r w:rsidRPr="005907C9">
        <w:tab/>
        <w:t xml:space="preserve">Dolan M, Mendelsohn NJ, Pierpont ME, Schimmenti LA, Berry SA, Hirsch B: </w:t>
      </w:r>
      <w:r w:rsidRPr="005907C9">
        <w:rPr>
          <w:b/>
        </w:rPr>
        <w:t>A novel microdeletion/microduplication syndrome of 19p13.13</w:t>
      </w:r>
      <w:r w:rsidRPr="005907C9">
        <w:t xml:space="preserve">. </w:t>
      </w:r>
      <w:r w:rsidRPr="005907C9">
        <w:rPr>
          <w:i/>
        </w:rPr>
        <w:t xml:space="preserve">Genetics in Medicine </w:t>
      </w:r>
      <w:r w:rsidRPr="005907C9">
        <w:t xml:space="preserve">2010, </w:t>
      </w:r>
      <w:r w:rsidRPr="005907C9">
        <w:rPr>
          <w:b/>
        </w:rPr>
        <w:t>12</w:t>
      </w:r>
      <w:r w:rsidRPr="005907C9">
        <w:t xml:space="preserve">(8):503-511 </w:t>
      </w:r>
      <w:hyperlink r:id="rId424" w:history="1">
        <w:r w:rsidRPr="005907C9">
          <w:rPr>
            <w:rStyle w:val="Hyperlink"/>
          </w:rPr>
          <w:t>https://doi.org/10.1097/GIM.0b013e3181e59291</w:t>
        </w:r>
      </w:hyperlink>
      <w:r w:rsidRPr="005907C9">
        <w:t>.</w:t>
      </w:r>
      <w:bookmarkEnd w:id="555"/>
    </w:p>
    <w:p w14:paraId="39CE2996" w14:textId="3FDEB831" w:rsidR="005907C9" w:rsidRPr="005907C9" w:rsidRDefault="005907C9" w:rsidP="005907C9">
      <w:pPr>
        <w:pStyle w:val="EndNoteBibliography"/>
        <w:ind w:left="720" w:hanging="720"/>
      </w:pPr>
      <w:bookmarkStart w:id="556" w:name="_ENREF_419"/>
      <w:r w:rsidRPr="005907C9">
        <w:t>419.</w:t>
      </w:r>
      <w:r w:rsidRPr="005907C9">
        <w:tab/>
        <w:t>Malan V, Rajan D, Thomas S, Shaw AC, Louis Dit Picard H, Layet V, Till M, van Haeringen A, Mortier G, Nampoothiri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istinct effects of allelic NFIX mutations on nonsense-mediated mRNA decay engender either a Sotos-like or a Marshall-Smith syndrome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0, </w:t>
      </w:r>
      <w:r w:rsidRPr="005907C9">
        <w:rPr>
          <w:b/>
        </w:rPr>
        <w:t>87</w:t>
      </w:r>
      <w:r w:rsidRPr="005907C9">
        <w:t xml:space="preserve">(2):189-198 </w:t>
      </w:r>
      <w:hyperlink r:id="rId425" w:history="1">
        <w:r w:rsidRPr="005907C9">
          <w:rPr>
            <w:rStyle w:val="Hyperlink"/>
          </w:rPr>
          <w:t>https://doi.org/10.1016/j.ajhg.2010.07.001</w:t>
        </w:r>
      </w:hyperlink>
      <w:r w:rsidRPr="005907C9">
        <w:t>.</w:t>
      </w:r>
      <w:bookmarkEnd w:id="556"/>
    </w:p>
    <w:p w14:paraId="79E584DA" w14:textId="343FC300" w:rsidR="005907C9" w:rsidRPr="005907C9" w:rsidRDefault="005907C9" w:rsidP="005907C9">
      <w:pPr>
        <w:pStyle w:val="EndNoteBibliography"/>
        <w:ind w:left="720" w:hanging="720"/>
      </w:pPr>
      <w:bookmarkStart w:id="557" w:name="_ENREF_420"/>
      <w:r w:rsidRPr="005907C9">
        <w:lastRenderedPageBreak/>
        <w:t>420.</w:t>
      </w:r>
      <w:r w:rsidRPr="005907C9">
        <w:tab/>
        <w:t xml:space="preserve">Shimojima K, Okamoto N, Tamasaki A, Sangu N, Shimada S, Yamamoto T: </w:t>
      </w:r>
      <w:r w:rsidRPr="005907C9">
        <w:rPr>
          <w:b/>
        </w:rPr>
        <w:t>An association of 19p13.2 microdeletions with Malan syndrome and Chiari malforma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</w:t>
      </w:r>
      <w:r w:rsidRPr="005907C9">
        <w:t xml:space="preserve">(4):724-730 </w:t>
      </w:r>
      <w:hyperlink r:id="rId426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6959</w:t>
        </w:r>
      </w:hyperlink>
      <w:r w:rsidRPr="005907C9">
        <w:t>.</w:t>
      </w:r>
      <w:bookmarkEnd w:id="557"/>
    </w:p>
    <w:p w14:paraId="02E9753E" w14:textId="244F144B" w:rsidR="005907C9" w:rsidRPr="005907C9" w:rsidRDefault="005907C9" w:rsidP="005907C9">
      <w:pPr>
        <w:pStyle w:val="EndNoteBibliography"/>
        <w:ind w:left="720" w:hanging="720"/>
      </w:pPr>
      <w:bookmarkStart w:id="558" w:name="_ENREF_421"/>
      <w:r w:rsidRPr="005907C9">
        <w:t>421.</w:t>
      </w:r>
      <w:r w:rsidRPr="005907C9">
        <w:tab/>
        <w:t>Jezela-Stanek A, Kucharczyk M, Falana K, Jurkiewicz D, Mlynek M, Wicher D, Rydzanicz M, Kugaudo M, Cieslikowska A, Ciara E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alan syndrome (Sotos syndrome 2) in two patients with 19p13.2 deletion encompassing NFIX gene and novel NFIX sequence variant</w:t>
      </w:r>
      <w:r w:rsidRPr="005907C9">
        <w:t xml:space="preserve">. </w:t>
      </w:r>
      <w:r w:rsidRPr="005907C9">
        <w:rPr>
          <w:i/>
        </w:rPr>
        <w:t xml:space="preserve">Biomedical papers of the Medical Faculty of the University Palacky, Olomouc, Czechoslovakia </w:t>
      </w:r>
      <w:r w:rsidRPr="005907C9">
        <w:t xml:space="preserve">2016, </w:t>
      </w:r>
      <w:r w:rsidRPr="005907C9">
        <w:rPr>
          <w:b/>
        </w:rPr>
        <w:t>160</w:t>
      </w:r>
      <w:r w:rsidRPr="005907C9">
        <w:t xml:space="preserve">(1):161-167 </w:t>
      </w:r>
      <w:hyperlink r:id="rId427" w:history="1">
        <w:r w:rsidRPr="005907C9">
          <w:rPr>
            <w:rStyle w:val="Hyperlink"/>
          </w:rPr>
          <w:t>https://doi.org/10.5507/bp.2016.006</w:t>
        </w:r>
      </w:hyperlink>
      <w:r w:rsidRPr="005907C9">
        <w:t>.</w:t>
      </w:r>
      <w:bookmarkEnd w:id="558"/>
    </w:p>
    <w:p w14:paraId="5648872C" w14:textId="62928BF0" w:rsidR="005907C9" w:rsidRPr="005907C9" w:rsidRDefault="005907C9" w:rsidP="005907C9">
      <w:pPr>
        <w:pStyle w:val="EndNoteBibliography"/>
        <w:ind w:left="720" w:hanging="720"/>
      </w:pPr>
      <w:bookmarkStart w:id="559" w:name="_ENREF_422"/>
      <w:r w:rsidRPr="005907C9">
        <w:t>422.</w:t>
      </w:r>
      <w:r w:rsidRPr="005907C9">
        <w:tab/>
        <w:t>Jensen DR, Martin DM, Gebarski S, Sahoo T, Brundage EK, Chinault AC, Otto EA, Chaki M, Hildebrandt F, Cheung SW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novel chromosome 19p13.12 deletion in a child with multiple congenital anomali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3):396-402 </w:t>
      </w:r>
      <w:hyperlink r:id="rId428" w:history="1">
        <w:r w:rsidRPr="005907C9">
          <w:rPr>
            <w:rStyle w:val="Hyperlink"/>
          </w:rPr>
          <w:t>https://doi.org/10.1002/ajmg.a.32691</w:t>
        </w:r>
      </w:hyperlink>
      <w:r w:rsidRPr="005907C9">
        <w:t>.</w:t>
      </w:r>
      <w:bookmarkEnd w:id="559"/>
    </w:p>
    <w:p w14:paraId="2000E375" w14:textId="09204FD9" w:rsidR="005907C9" w:rsidRPr="005907C9" w:rsidRDefault="005907C9" w:rsidP="005907C9">
      <w:pPr>
        <w:pStyle w:val="EndNoteBibliography"/>
        <w:ind w:left="720" w:hanging="720"/>
      </w:pPr>
      <w:bookmarkStart w:id="560" w:name="_ENREF_423"/>
      <w:r w:rsidRPr="005907C9">
        <w:t>423.</w:t>
      </w:r>
      <w:r w:rsidRPr="005907C9">
        <w:tab/>
        <w:t>Bonaglia MC, Marelli S, Novara F, Commodaro S, Borgatti R, Minardo G, Memo L, Mangold E, Beri S, Zucca 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enotype-phenotype relationship in three cases with overlapping 19p13.12 microdeletion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0, </w:t>
      </w:r>
      <w:r w:rsidRPr="005907C9">
        <w:rPr>
          <w:b/>
        </w:rPr>
        <w:t>18</w:t>
      </w:r>
      <w:r w:rsidRPr="005907C9">
        <w:t xml:space="preserve">(12):1302-1309 </w:t>
      </w:r>
      <w:hyperlink r:id="rId429" w:history="1">
        <w:r w:rsidRPr="005907C9">
          <w:rPr>
            <w:rStyle w:val="Hyperlink"/>
          </w:rPr>
          <w:t>https://doi.org/10.1038/ejhg.2010.115</w:t>
        </w:r>
      </w:hyperlink>
      <w:r w:rsidRPr="005907C9">
        <w:t>.</w:t>
      </w:r>
      <w:bookmarkEnd w:id="560"/>
    </w:p>
    <w:p w14:paraId="44D34372" w14:textId="58CD771B" w:rsidR="005907C9" w:rsidRPr="005907C9" w:rsidRDefault="005907C9" w:rsidP="005907C9">
      <w:pPr>
        <w:pStyle w:val="EndNoteBibliography"/>
        <w:ind w:left="720" w:hanging="720"/>
      </w:pPr>
      <w:bookmarkStart w:id="561" w:name="_ENREF_424"/>
      <w:r w:rsidRPr="005907C9">
        <w:t>424.</w:t>
      </w:r>
      <w:r w:rsidRPr="005907C9">
        <w:tab/>
        <w:t xml:space="preserve">Gallant NM, Baldwin E, Salamon N, Dipple KM, Quintero-Rivera F: </w:t>
      </w:r>
      <w:r w:rsidRPr="005907C9">
        <w:rPr>
          <w:b/>
        </w:rPr>
        <w:t>Pontocerebellar hypoplasia in association with de novo 19p13.11p13.12 microdele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a</w:t>
      </w:r>
      <w:r w:rsidRPr="005907C9">
        <w:t xml:space="preserve">(11):2871-2878 </w:t>
      </w:r>
      <w:hyperlink r:id="rId430" w:history="1">
        <w:r w:rsidRPr="005907C9">
          <w:rPr>
            <w:rStyle w:val="Hyperlink"/>
          </w:rPr>
          <w:t>https://doi.org/10.1002/ajmg.a.34286</w:t>
        </w:r>
      </w:hyperlink>
      <w:r w:rsidRPr="005907C9">
        <w:t>.</w:t>
      </w:r>
      <w:bookmarkEnd w:id="561"/>
    </w:p>
    <w:p w14:paraId="7489A06F" w14:textId="7390E378" w:rsidR="005907C9" w:rsidRPr="005907C9" w:rsidRDefault="005907C9" w:rsidP="005907C9">
      <w:pPr>
        <w:pStyle w:val="EndNoteBibliography"/>
        <w:ind w:left="720" w:hanging="720"/>
      </w:pPr>
      <w:bookmarkStart w:id="562" w:name="_ENREF_425"/>
      <w:r w:rsidRPr="005907C9">
        <w:t>425.</w:t>
      </w:r>
      <w:r w:rsidRPr="005907C9">
        <w:tab/>
        <w:t xml:space="preserve">Van der Aa N, Vandeweyer G, Kooy RF: </w:t>
      </w:r>
      <w:r w:rsidRPr="005907C9">
        <w:rPr>
          <w:b/>
        </w:rPr>
        <w:t>A boy with mental retardation, obesity and hypertrichosis caused by a microdeletion of 19p13.12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0, </w:t>
      </w:r>
      <w:r w:rsidRPr="005907C9">
        <w:rPr>
          <w:b/>
        </w:rPr>
        <w:t>53</w:t>
      </w:r>
      <w:r w:rsidRPr="005907C9">
        <w:t xml:space="preserve">(5):291-293 </w:t>
      </w:r>
      <w:hyperlink r:id="rId431" w:history="1">
        <w:r w:rsidRPr="005907C9">
          <w:rPr>
            <w:rStyle w:val="Hyperlink"/>
          </w:rPr>
          <w:t>https://doi.org/10.1016/j.ejmg.2010.05.006</w:t>
        </w:r>
      </w:hyperlink>
      <w:r w:rsidRPr="005907C9">
        <w:t>.</w:t>
      </w:r>
      <w:bookmarkEnd w:id="562"/>
    </w:p>
    <w:p w14:paraId="113A6116" w14:textId="4AEB2E5F" w:rsidR="005907C9" w:rsidRPr="005907C9" w:rsidRDefault="005907C9" w:rsidP="005907C9">
      <w:pPr>
        <w:pStyle w:val="EndNoteBibliography"/>
        <w:ind w:left="720" w:hanging="720"/>
      </w:pPr>
      <w:bookmarkStart w:id="563" w:name="_ENREF_426"/>
      <w:r w:rsidRPr="005907C9">
        <w:t>426.</w:t>
      </w:r>
      <w:r w:rsidRPr="005907C9">
        <w:tab/>
        <w:t xml:space="preserve">de Souza LC, Sgardioli IC, Gil-da-Silva-Lopes VL, Vieira TP: </w:t>
      </w:r>
      <w:r w:rsidRPr="005907C9">
        <w:rPr>
          <w:b/>
        </w:rPr>
        <w:t>A recognizable phenotype related to 19p13.12 microdele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8, </w:t>
      </w:r>
      <w:r w:rsidRPr="005907C9">
        <w:rPr>
          <w:b/>
        </w:rPr>
        <w:t>176</w:t>
      </w:r>
      <w:r w:rsidRPr="005907C9">
        <w:t xml:space="preserve">(8):1753-1759 </w:t>
      </w:r>
      <w:hyperlink r:id="rId432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8842</w:t>
        </w:r>
      </w:hyperlink>
      <w:r w:rsidRPr="005907C9">
        <w:t>.</w:t>
      </w:r>
      <w:bookmarkEnd w:id="563"/>
    </w:p>
    <w:p w14:paraId="42668580" w14:textId="76D82483" w:rsidR="005907C9" w:rsidRPr="005907C9" w:rsidRDefault="005907C9" w:rsidP="005907C9">
      <w:pPr>
        <w:pStyle w:val="EndNoteBibliography"/>
        <w:ind w:left="720" w:hanging="720"/>
      </w:pPr>
      <w:bookmarkStart w:id="564" w:name="_ENREF_427"/>
      <w:r w:rsidRPr="005907C9">
        <w:t>427.</w:t>
      </w:r>
      <w:r w:rsidRPr="005907C9">
        <w:tab/>
        <w:t>Chowdhury S, Bandholz AM, Parkash S, Dyack S, Rideout AL, Leppig KA, Thiese H, Wheeler PG, Tsang M, Ballif B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Phenotypic and molecular characterization of 19q12q13.1 deletions: a report of five patient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1):62-69 </w:t>
      </w:r>
      <w:hyperlink r:id="rId433" w:history="1">
        <w:r w:rsidRPr="005907C9">
          <w:rPr>
            <w:rStyle w:val="Hyperlink"/>
          </w:rPr>
          <w:t>https://doi.org/10.1002/ajmg.a.36201</w:t>
        </w:r>
      </w:hyperlink>
      <w:r w:rsidRPr="005907C9">
        <w:t>.</w:t>
      </w:r>
      <w:bookmarkEnd w:id="564"/>
    </w:p>
    <w:p w14:paraId="1011503C" w14:textId="04DC4835" w:rsidR="005907C9" w:rsidRPr="005907C9" w:rsidRDefault="005907C9" w:rsidP="005907C9">
      <w:pPr>
        <w:pStyle w:val="EndNoteBibliography"/>
        <w:ind w:left="720" w:hanging="720"/>
      </w:pPr>
      <w:bookmarkStart w:id="565" w:name="_ENREF_428"/>
      <w:r w:rsidRPr="005907C9">
        <w:t>428.</w:t>
      </w:r>
      <w:r w:rsidRPr="005907C9">
        <w:tab/>
        <w:t>Caubit X, Gubellini P, Andrieux J, Roubertoux PL, Metwaly M, Jacq B, Fatmi A, Had-Aissouni L, Kwan KY, Salin P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SHZ3 deletion causes an autism syndrome and defects in cortical projection neurons</w:t>
      </w:r>
      <w:r w:rsidRPr="005907C9">
        <w:t xml:space="preserve">. </w:t>
      </w:r>
      <w:r w:rsidRPr="005907C9">
        <w:rPr>
          <w:i/>
        </w:rPr>
        <w:t xml:space="preserve">Nature genetics </w:t>
      </w:r>
      <w:r w:rsidRPr="005907C9">
        <w:t xml:space="preserve">2016, </w:t>
      </w:r>
      <w:r w:rsidRPr="005907C9">
        <w:rPr>
          <w:b/>
        </w:rPr>
        <w:t>48</w:t>
      </w:r>
      <w:r w:rsidRPr="005907C9">
        <w:t xml:space="preserve">(11):1359-1369 </w:t>
      </w:r>
      <w:hyperlink r:id="rId434" w:history="1">
        <w:r w:rsidRPr="005907C9">
          <w:rPr>
            <w:rStyle w:val="Hyperlink"/>
          </w:rPr>
          <w:t>https://doi.org/10.1038/ng.3681</w:t>
        </w:r>
      </w:hyperlink>
      <w:r w:rsidRPr="005907C9">
        <w:t>.</w:t>
      </w:r>
      <w:bookmarkEnd w:id="565"/>
    </w:p>
    <w:p w14:paraId="34C99C8C" w14:textId="6AA52B81" w:rsidR="005907C9" w:rsidRPr="005907C9" w:rsidRDefault="005907C9" w:rsidP="005907C9">
      <w:pPr>
        <w:pStyle w:val="EndNoteBibliography"/>
        <w:ind w:left="720" w:hanging="720"/>
      </w:pPr>
      <w:bookmarkStart w:id="566" w:name="_ENREF_429"/>
      <w:r w:rsidRPr="005907C9">
        <w:t>429.</w:t>
      </w:r>
      <w:r w:rsidRPr="005907C9">
        <w:tab/>
        <w:t>Malan V, Raoul O, Firth HV, Royer G, Turleau C, Bernheim A, Willatt L, Munnich A, Vekemans M, Lyonnet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19q13.11 deletion syndrome: a novel clinically recognisable genetic condition identified by array comparative genomic hybridisation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9, </w:t>
      </w:r>
      <w:r w:rsidRPr="005907C9">
        <w:rPr>
          <w:b/>
        </w:rPr>
        <w:t>46</w:t>
      </w:r>
      <w:r w:rsidRPr="005907C9">
        <w:t xml:space="preserve">(9):635-640 </w:t>
      </w:r>
      <w:hyperlink r:id="rId435" w:history="1">
        <w:r w:rsidRPr="005907C9">
          <w:rPr>
            <w:rStyle w:val="Hyperlink"/>
          </w:rPr>
          <w:t>https://doi.org/10.1136/jmg.2008.062034</w:t>
        </w:r>
      </w:hyperlink>
      <w:r w:rsidRPr="005907C9">
        <w:t>.</w:t>
      </w:r>
      <w:bookmarkEnd w:id="566"/>
    </w:p>
    <w:p w14:paraId="130BCD59" w14:textId="4EC8EA9D" w:rsidR="005907C9" w:rsidRPr="005907C9" w:rsidRDefault="005907C9" w:rsidP="005907C9">
      <w:pPr>
        <w:pStyle w:val="EndNoteBibliography"/>
        <w:ind w:left="720" w:hanging="720"/>
      </w:pPr>
      <w:bookmarkStart w:id="567" w:name="_ENREF_430"/>
      <w:r w:rsidRPr="005907C9">
        <w:t>430.</w:t>
      </w:r>
      <w:r w:rsidRPr="005907C9">
        <w:tab/>
        <w:t>Gana S, Veggiotti P, Sciacca G, Fedeli C, Bersano A, Micieli G, Maghnie M, Ciccone R, Rossi E, Plunkett K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19q13.11 cryptic deletion: description of two new cases and indication for a role of WTIP haploinsufficiency in hypospadias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12, </w:t>
      </w:r>
      <w:r w:rsidRPr="005907C9">
        <w:rPr>
          <w:b/>
        </w:rPr>
        <w:t>20</w:t>
      </w:r>
      <w:r w:rsidRPr="005907C9">
        <w:t xml:space="preserve">(8):852-856 </w:t>
      </w:r>
      <w:hyperlink r:id="rId436" w:history="1">
        <w:r w:rsidRPr="005907C9">
          <w:rPr>
            <w:rStyle w:val="Hyperlink"/>
          </w:rPr>
          <w:t>https://doi.org/10.1038/ejhg.2012.19</w:t>
        </w:r>
      </w:hyperlink>
      <w:r w:rsidRPr="005907C9">
        <w:t>.</w:t>
      </w:r>
      <w:bookmarkEnd w:id="567"/>
    </w:p>
    <w:p w14:paraId="7053B61B" w14:textId="6207F7D5" w:rsidR="005907C9" w:rsidRPr="005907C9" w:rsidRDefault="005907C9" w:rsidP="005907C9">
      <w:pPr>
        <w:pStyle w:val="EndNoteBibliography"/>
        <w:ind w:left="720" w:hanging="720"/>
      </w:pPr>
      <w:bookmarkStart w:id="568" w:name="_ENREF_431"/>
      <w:r w:rsidRPr="005907C9">
        <w:t>431.</w:t>
      </w:r>
      <w:r w:rsidRPr="005907C9">
        <w:tab/>
        <w:t xml:space="preserve">Abe KT, Rizzo IMPO, Coelho ALV, Sakai N, Jr., Carvalho DR, Speck-Martins CE: </w:t>
      </w:r>
      <w:r w:rsidRPr="005907C9">
        <w:rPr>
          <w:b/>
        </w:rPr>
        <w:t>19q13.11 microdeletion: Clinical features overlapping ectrodactyly ectodermal dysplasia-clefting syndrome phenotype</w:t>
      </w:r>
      <w:r w:rsidRPr="005907C9">
        <w:t xml:space="preserve">. </w:t>
      </w:r>
      <w:r w:rsidRPr="005907C9">
        <w:rPr>
          <w:i/>
        </w:rPr>
        <w:t xml:space="preserve">Clin Case Rep </w:t>
      </w:r>
      <w:r w:rsidRPr="005907C9">
        <w:t xml:space="preserve">2018, </w:t>
      </w:r>
      <w:r w:rsidRPr="005907C9">
        <w:rPr>
          <w:b/>
        </w:rPr>
        <w:t>6</w:t>
      </w:r>
      <w:r w:rsidRPr="005907C9">
        <w:t xml:space="preserve">(7):1300-1307 </w:t>
      </w:r>
      <w:hyperlink r:id="rId437" w:history="1">
        <w:r w:rsidRPr="005907C9">
          <w:rPr>
            <w:rStyle w:val="Hyperlink"/>
          </w:rPr>
          <w:t>https://doi.org/10.1002/ccr3.1600</w:t>
        </w:r>
      </w:hyperlink>
      <w:r w:rsidRPr="005907C9">
        <w:t>.</w:t>
      </w:r>
      <w:bookmarkEnd w:id="568"/>
    </w:p>
    <w:p w14:paraId="4128B75A" w14:textId="27A72132" w:rsidR="005907C9" w:rsidRPr="005907C9" w:rsidRDefault="005907C9" w:rsidP="005907C9">
      <w:pPr>
        <w:pStyle w:val="EndNoteBibliography"/>
        <w:ind w:left="720" w:hanging="720"/>
      </w:pPr>
      <w:bookmarkStart w:id="569" w:name="_ENREF_432"/>
      <w:r w:rsidRPr="005907C9">
        <w:t>432.</w:t>
      </w:r>
      <w:r w:rsidRPr="005907C9">
        <w:tab/>
        <w:t xml:space="preserve">Yuan H, Meng Z, Liu L, Deng X, Hu X, Liang L: </w:t>
      </w:r>
      <w:r w:rsidRPr="005907C9">
        <w:rPr>
          <w:b/>
        </w:rPr>
        <w:t>A de novo 1.6Mb microdeletion at 19q13.2 in a boy with Diamond-Blackfan anemia, global developmental delay and multiple congenital anomalies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6, </w:t>
      </w:r>
      <w:r w:rsidRPr="005907C9">
        <w:rPr>
          <w:b/>
        </w:rPr>
        <w:t>9</w:t>
      </w:r>
      <w:r w:rsidRPr="005907C9">
        <w:t xml:space="preserve">:58 </w:t>
      </w:r>
      <w:hyperlink r:id="rId438" w:history="1">
        <w:r w:rsidRPr="005907C9">
          <w:rPr>
            <w:rStyle w:val="Hyperlink"/>
          </w:rPr>
          <w:t>https://doi.org/10.1186/s13039-016-0268-2</w:t>
        </w:r>
      </w:hyperlink>
      <w:r w:rsidRPr="005907C9">
        <w:t>.</w:t>
      </w:r>
      <w:bookmarkEnd w:id="569"/>
    </w:p>
    <w:p w14:paraId="0EA2CDAB" w14:textId="34606CD0" w:rsidR="005907C9" w:rsidRPr="005907C9" w:rsidRDefault="005907C9" w:rsidP="005907C9">
      <w:pPr>
        <w:pStyle w:val="EndNoteBibliography"/>
        <w:ind w:left="720" w:hanging="720"/>
      </w:pPr>
      <w:bookmarkStart w:id="570" w:name="_ENREF_433"/>
      <w:r w:rsidRPr="005907C9">
        <w:t>433.</w:t>
      </w:r>
      <w:r w:rsidRPr="005907C9">
        <w:tab/>
        <w:t>Kessi M, Xiong J, Wu L, Yang L, He F, Chen C, Pang N, Duan H, Zhang W, Arafat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are Copy Number Variations and Predictors in Children With Intellectual Disability and Epilepsy</w:t>
      </w:r>
      <w:r w:rsidRPr="005907C9">
        <w:t xml:space="preserve">. </w:t>
      </w:r>
      <w:r w:rsidRPr="005907C9">
        <w:rPr>
          <w:i/>
        </w:rPr>
        <w:t xml:space="preserve">Front Neurol </w:t>
      </w:r>
      <w:r w:rsidRPr="005907C9">
        <w:t xml:space="preserve">2018, </w:t>
      </w:r>
      <w:r w:rsidRPr="005907C9">
        <w:rPr>
          <w:b/>
        </w:rPr>
        <w:t>9</w:t>
      </w:r>
      <w:r w:rsidRPr="005907C9">
        <w:t xml:space="preserve">:947-947 </w:t>
      </w:r>
      <w:hyperlink r:id="rId439" w:history="1">
        <w:r w:rsidRPr="005907C9">
          <w:rPr>
            <w:rStyle w:val="Hyperlink"/>
          </w:rPr>
          <w:t>https://doi.org/10.3389/fneur.2018.00947</w:t>
        </w:r>
      </w:hyperlink>
      <w:r w:rsidRPr="005907C9">
        <w:t>.</w:t>
      </w:r>
      <w:bookmarkEnd w:id="570"/>
    </w:p>
    <w:p w14:paraId="26F83510" w14:textId="29C90AFA" w:rsidR="005907C9" w:rsidRPr="005907C9" w:rsidRDefault="005907C9" w:rsidP="005907C9">
      <w:pPr>
        <w:pStyle w:val="EndNoteBibliography"/>
        <w:ind w:left="720" w:hanging="720"/>
      </w:pPr>
      <w:bookmarkStart w:id="571" w:name="_ENREF_434"/>
      <w:r w:rsidRPr="005907C9">
        <w:t>434.</w:t>
      </w:r>
      <w:r w:rsidRPr="005907C9">
        <w:tab/>
        <w:t>Calpena E, McGowan SJ, Blanco Kelly F, Boudry-Labis E, Dieux-Coeslier A, Harrison R, Johnson D, Lachlan K, Morton JEV, Stewart 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issection of contiguous gene effects for deletions around ERF on chromosome 19</w:t>
      </w:r>
      <w:r w:rsidRPr="005907C9">
        <w:t xml:space="preserve">. </w:t>
      </w:r>
      <w:r w:rsidRPr="005907C9">
        <w:rPr>
          <w:i/>
        </w:rPr>
        <w:t xml:space="preserve">Human mutation </w:t>
      </w:r>
      <w:r w:rsidRPr="005907C9">
        <w:t xml:space="preserve">2021, </w:t>
      </w:r>
      <w:r w:rsidRPr="005907C9">
        <w:rPr>
          <w:b/>
        </w:rPr>
        <w:t>n/a</w:t>
      </w:r>
      <w:r w:rsidRPr="005907C9">
        <w:t xml:space="preserve">(n/a) </w:t>
      </w:r>
      <w:hyperlink r:id="rId440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humu.24213</w:t>
        </w:r>
      </w:hyperlink>
      <w:r w:rsidRPr="005907C9">
        <w:t>.</w:t>
      </w:r>
      <w:bookmarkEnd w:id="571"/>
    </w:p>
    <w:p w14:paraId="0EBBB12D" w14:textId="3153C890" w:rsidR="005907C9" w:rsidRPr="005907C9" w:rsidRDefault="005907C9" w:rsidP="005907C9">
      <w:pPr>
        <w:pStyle w:val="EndNoteBibliography"/>
        <w:ind w:left="720" w:hanging="720"/>
      </w:pPr>
      <w:bookmarkStart w:id="572" w:name="_ENREF_435"/>
      <w:r w:rsidRPr="005907C9">
        <w:t>435.</w:t>
      </w:r>
      <w:r w:rsidRPr="005907C9">
        <w:tab/>
        <w:t>Singh R, Cohen ASA, Poulton C, Hjortshøj TD, Akahira-Azuma M, Mendiratta G, Khan WA, Azmanov DN, Woodward KJ, Kirchhoff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eletion of ERF and CIC causes abnormal skull morphology and global developmental delay</w:t>
      </w:r>
      <w:r w:rsidRPr="005907C9">
        <w:t xml:space="preserve">. </w:t>
      </w:r>
      <w:r w:rsidRPr="005907C9">
        <w:rPr>
          <w:i/>
        </w:rPr>
        <w:t xml:space="preserve">Cold Spring Harbor molecular case studies </w:t>
      </w:r>
      <w:r w:rsidRPr="005907C9">
        <w:t xml:space="preserve">2021, </w:t>
      </w:r>
      <w:r w:rsidRPr="005907C9">
        <w:rPr>
          <w:b/>
        </w:rPr>
        <w:t>7</w:t>
      </w:r>
      <w:r w:rsidRPr="005907C9">
        <w:t xml:space="preserve">(3) </w:t>
      </w:r>
      <w:hyperlink r:id="rId441" w:history="1">
        <w:r w:rsidRPr="005907C9">
          <w:rPr>
            <w:rStyle w:val="Hyperlink"/>
          </w:rPr>
          <w:t>https://doi.org/10.1101/mcs.a005991</w:t>
        </w:r>
      </w:hyperlink>
      <w:r w:rsidRPr="005907C9">
        <w:t>.</w:t>
      </w:r>
      <w:bookmarkEnd w:id="572"/>
    </w:p>
    <w:p w14:paraId="3BC7916F" w14:textId="7D6926DA" w:rsidR="005907C9" w:rsidRPr="005907C9" w:rsidRDefault="005907C9" w:rsidP="005907C9">
      <w:pPr>
        <w:pStyle w:val="EndNoteBibliography"/>
        <w:ind w:left="720" w:hanging="720"/>
      </w:pPr>
      <w:bookmarkStart w:id="573" w:name="_ENREF_436"/>
      <w:r w:rsidRPr="005907C9">
        <w:t>436.</w:t>
      </w:r>
      <w:r w:rsidRPr="005907C9">
        <w:tab/>
        <w:t xml:space="preserve">McGill AK, Pastore MT, Herman GE, Alliman S, Rosenfeld JA, Weaver DD: </w:t>
      </w:r>
      <w:r w:rsidRPr="005907C9">
        <w:rPr>
          <w:b/>
        </w:rPr>
        <w:t>A tale of two deletions: A report of two novel 20p13 → pter deletion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0, </w:t>
      </w:r>
      <w:r w:rsidRPr="005907C9">
        <w:rPr>
          <w:b/>
        </w:rPr>
        <w:t>152A</w:t>
      </w:r>
      <w:r w:rsidRPr="005907C9">
        <w:t xml:space="preserve">(4):1000-1007 </w:t>
      </w:r>
      <w:hyperlink r:id="rId442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3339</w:t>
        </w:r>
      </w:hyperlink>
      <w:r w:rsidRPr="005907C9">
        <w:t>.</w:t>
      </w:r>
      <w:bookmarkEnd w:id="573"/>
    </w:p>
    <w:p w14:paraId="7FECDB00" w14:textId="6497EEFF" w:rsidR="005907C9" w:rsidRPr="005907C9" w:rsidRDefault="005907C9" w:rsidP="005907C9">
      <w:pPr>
        <w:pStyle w:val="EndNoteBibliography"/>
        <w:ind w:left="720" w:hanging="720"/>
      </w:pPr>
      <w:bookmarkStart w:id="574" w:name="_ENREF_437"/>
      <w:r w:rsidRPr="005907C9">
        <w:t>437.</w:t>
      </w:r>
      <w:r w:rsidRPr="005907C9">
        <w:tab/>
        <w:t xml:space="preserve">Moutton S, Rooryck C, Toutain J, Cailley D, Bouron J, Villega F, Taupiac E, Lacombe D, Arveiler B, Goizet C: </w:t>
      </w:r>
      <w:r w:rsidRPr="005907C9">
        <w:rPr>
          <w:b/>
        </w:rPr>
        <w:t>Dysmorphic features in subtelomeric 20p13 deletion excluding JAG1: A recognizable microdeletion phenotype?</w:t>
      </w:r>
      <w:r w:rsidRPr="005907C9">
        <w:t xml:space="preserve"> </w:t>
      </w:r>
      <w:r w:rsidRPr="005907C9">
        <w:rPr>
          <w:i/>
        </w:rPr>
        <w:t xml:space="preserve">European journal of medical genetics </w:t>
      </w:r>
      <w:r w:rsidRPr="005907C9">
        <w:t xml:space="preserve">2012, </w:t>
      </w:r>
      <w:r w:rsidRPr="005907C9">
        <w:rPr>
          <w:b/>
        </w:rPr>
        <w:t>55</w:t>
      </w:r>
      <w:r w:rsidRPr="005907C9">
        <w:t xml:space="preserve">(2):151-155 </w:t>
      </w:r>
      <w:hyperlink r:id="rId443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mg.2011.12.009</w:t>
        </w:r>
      </w:hyperlink>
      <w:r w:rsidRPr="005907C9">
        <w:t>.</w:t>
      </w:r>
      <w:bookmarkEnd w:id="574"/>
    </w:p>
    <w:p w14:paraId="1F60760D" w14:textId="418919F7" w:rsidR="005907C9" w:rsidRPr="005907C9" w:rsidRDefault="005907C9" w:rsidP="005907C9">
      <w:pPr>
        <w:pStyle w:val="EndNoteBibliography"/>
        <w:ind w:left="720" w:hanging="720"/>
      </w:pPr>
      <w:bookmarkStart w:id="575" w:name="_ENREF_438"/>
      <w:r w:rsidRPr="005907C9">
        <w:t>438.</w:t>
      </w:r>
      <w:r w:rsidRPr="005907C9">
        <w:tab/>
        <w:t>An Y, Amr SS, Torres A, Weissman L, Raffalli P, Cox G, Sheng X, Lip V, Bi W, Patel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SOX12 and NRSN2 are candidate genes for 20p13 subtelomeric deletions associated with developmental delay</w:t>
      </w:r>
      <w:r w:rsidRPr="005907C9">
        <w:t xml:space="preserve">. </w:t>
      </w:r>
      <w:r w:rsidRPr="005907C9">
        <w:rPr>
          <w:i/>
        </w:rPr>
        <w:t xml:space="preserve">American journal of medical genetics Part B, Neuropsychiatric genetics : the official publication of the International Society of Psychiatric Genetics </w:t>
      </w:r>
      <w:r w:rsidRPr="005907C9">
        <w:t xml:space="preserve">2013, </w:t>
      </w:r>
      <w:r w:rsidRPr="005907C9">
        <w:rPr>
          <w:b/>
        </w:rPr>
        <w:t>162b</w:t>
      </w:r>
      <w:r w:rsidRPr="005907C9">
        <w:t xml:space="preserve">(8):832-840 </w:t>
      </w:r>
      <w:hyperlink r:id="rId444" w:history="1">
        <w:r w:rsidRPr="005907C9">
          <w:rPr>
            <w:rStyle w:val="Hyperlink"/>
          </w:rPr>
          <w:t>https://doi.org/10.1002/ajmg.b.32187</w:t>
        </w:r>
      </w:hyperlink>
      <w:r w:rsidRPr="005907C9">
        <w:t>.</w:t>
      </w:r>
      <w:bookmarkEnd w:id="575"/>
    </w:p>
    <w:p w14:paraId="4BDF663E" w14:textId="41A5D17D" w:rsidR="005907C9" w:rsidRPr="005907C9" w:rsidRDefault="005907C9" w:rsidP="005907C9">
      <w:pPr>
        <w:pStyle w:val="EndNoteBibliography"/>
        <w:ind w:left="720" w:hanging="720"/>
      </w:pPr>
      <w:bookmarkStart w:id="576" w:name="_ENREF_439"/>
      <w:r w:rsidRPr="005907C9">
        <w:t>439.</w:t>
      </w:r>
      <w:r w:rsidRPr="005907C9">
        <w:tab/>
        <w:t xml:space="preserve">Fang H-H, Liu S-Y, Wang Y-F, Chiang C-M, Liu C-C, Lin C-M: </w:t>
      </w:r>
      <w:r w:rsidRPr="005907C9">
        <w:rPr>
          <w:b/>
        </w:rPr>
        <w:t>Phenotypic features of a microdeletion in chromosome band 20p13: A case report and review of the literature</w:t>
      </w:r>
      <w:r w:rsidRPr="005907C9">
        <w:t xml:space="preserve">. </w:t>
      </w:r>
      <w:r w:rsidRPr="005907C9">
        <w:rPr>
          <w:i/>
        </w:rPr>
        <w:t xml:space="preserve">Molecular Genetics &amp; Genomic Medicine </w:t>
      </w:r>
      <w:r w:rsidRPr="005907C9">
        <w:t xml:space="preserve">2019, </w:t>
      </w:r>
      <w:r w:rsidRPr="005907C9">
        <w:rPr>
          <w:b/>
        </w:rPr>
        <w:t>7</w:t>
      </w:r>
      <w:r w:rsidRPr="005907C9">
        <w:t xml:space="preserve">(7):e00739 </w:t>
      </w:r>
      <w:hyperlink r:id="rId445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mgg3.739</w:t>
        </w:r>
      </w:hyperlink>
      <w:r w:rsidRPr="005907C9">
        <w:t>.</w:t>
      </w:r>
      <w:bookmarkEnd w:id="576"/>
    </w:p>
    <w:p w14:paraId="6EF74B67" w14:textId="7B899721" w:rsidR="005907C9" w:rsidRPr="005907C9" w:rsidRDefault="005907C9" w:rsidP="005907C9">
      <w:pPr>
        <w:pStyle w:val="EndNoteBibliography"/>
        <w:ind w:left="720" w:hanging="720"/>
      </w:pPr>
      <w:bookmarkStart w:id="577" w:name="_ENREF_440"/>
      <w:r w:rsidRPr="005907C9">
        <w:t>440.</w:t>
      </w:r>
      <w:r w:rsidRPr="005907C9">
        <w:tab/>
        <w:t>Lalani SR, Thakuria JV, Cox GF, Wang X, Bi W, Bray MS, Shaw C, Cheung SW, Chinault AC, Boggs B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20p12.3 microdeletion predisposes to Wolff-Parkinson-White syndrome with variable neurocognitive deficits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9, </w:t>
      </w:r>
      <w:r w:rsidRPr="005907C9">
        <w:rPr>
          <w:b/>
        </w:rPr>
        <w:t>46</w:t>
      </w:r>
      <w:r w:rsidRPr="005907C9">
        <w:t xml:space="preserve">(3):168-175 </w:t>
      </w:r>
      <w:hyperlink r:id="rId446" w:history="1">
        <w:r w:rsidRPr="005907C9">
          <w:rPr>
            <w:rStyle w:val="Hyperlink"/>
          </w:rPr>
          <w:t>https://doi.org/10.1136/jmg.2008.061002</w:t>
        </w:r>
      </w:hyperlink>
      <w:r w:rsidRPr="005907C9">
        <w:t>.</w:t>
      </w:r>
      <w:bookmarkEnd w:id="577"/>
    </w:p>
    <w:p w14:paraId="4DAF95E5" w14:textId="31DB43DC" w:rsidR="005907C9" w:rsidRPr="005907C9" w:rsidRDefault="005907C9" w:rsidP="005907C9">
      <w:pPr>
        <w:pStyle w:val="EndNoteBibliography"/>
        <w:ind w:left="720" w:hanging="720"/>
      </w:pPr>
      <w:bookmarkStart w:id="578" w:name="_ENREF_441"/>
      <w:r w:rsidRPr="005907C9">
        <w:lastRenderedPageBreak/>
        <w:t>441.</w:t>
      </w:r>
      <w:r w:rsidRPr="005907C9">
        <w:tab/>
        <w:t xml:space="preserve">Sahoo T, Theisen A, Sanchez-Lara PA, Marble M, Schweitzer DN, Torchia BS, Lamb AN, Bejjani BA, Shaffer LG, Lacassie Y: </w:t>
      </w:r>
      <w:r w:rsidRPr="005907C9">
        <w:rPr>
          <w:b/>
        </w:rPr>
        <w:t>Microdeletion 20p12.3 involving BMP2 contributes to syndromic forms of cleft palat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A</w:t>
      </w:r>
      <w:r w:rsidRPr="005907C9">
        <w:t xml:space="preserve">(7):1646-1653 </w:t>
      </w:r>
      <w:hyperlink r:id="rId447" w:history="1">
        <w:r w:rsidRPr="005907C9">
          <w:rPr>
            <w:rStyle w:val="Hyperlink"/>
          </w:rPr>
          <w:t>https://doi.org/10.1002/ajmg.a.34063</w:t>
        </w:r>
      </w:hyperlink>
      <w:r w:rsidRPr="005907C9">
        <w:t>.</w:t>
      </w:r>
      <w:bookmarkEnd w:id="578"/>
    </w:p>
    <w:p w14:paraId="7677CB34" w14:textId="37F2B8FE" w:rsidR="005907C9" w:rsidRPr="005907C9" w:rsidRDefault="005907C9" w:rsidP="005907C9">
      <w:pPr>
        <w:pStyle w:val="EndNoteBibliography"/>
        <w:ind w:left="720" w:hanging="720"/>
      </w:pPr>
      <w:bookmarkStart w:id="579" w:name="_ENREF_442"/>
      <w:r w:rsidRPr="005907C9">
        <w:t>442.</w:t>
      </w:r>
      <w:r w:rsidRPr="005907C9">
        <w:tab/>
        <w:t xml:space="preserve">Williams ES, Uhas KA, Bunke BP, Garber KB, Martin CL: </w:t>
      </w:r>
      <w:r w:rsidRPr="005907C9">
        <w:rPr>
          <w:b/>
        </w:rPr>
        <w:t>Cleft palate in a multigenerational family with a microdeletion of 20p12.3 involving BMP2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10):2616-2620 </w:t>
      </w:r>
      <w:hyperlink r:id="rId448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5594</w:t>
        </w:r>
      </w:hyperlink>
      <w:r w:rsidRPr="005907C9">
        <w:t>.</w:t>
      </w:r>
      <w:bookmarkEnd w:id="579"/>
    </w:p>
    <w:p w14:paraId="57A2E0D7" w14:textId="221917DE" w:rsidR="005907C9" w:rsidRPr="005907C9" w:rsidRDefault="005907C9" w:rsidP="005907C9">
      <w:pPr>
        <w:pStyle w:val="EndNoteBibliography"/>
        <w:ind w:left="720" w:hanging="720"/>
      </w:pPr>
      <w:bookmarkStart w:id="580" w:name="_ENREF_443"/>
      <w:r w:rsidRPr="005907C9">
        <w:t>443.</w:t>
      </w:r>
      <w:r w:rsidRPr="005907C9">
        <w:tab/>
        <w:t>Tan TY, Gonzaga-Jauregui C, Bhoj EJ, Strauss KA, Brigatti K, Puffenberger E, Li D, Xie L, Das N, Skubas I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onoallelic BMP2 Variants Predicted to Result in Haploinsufficiency Cause Craniofacial, Skeletal, and Cardiac Features Overlapping Those of 20p12 Deletions</w:t>
      </w:r>
      <w:r w:rsidRPr="005907C9">
        <w:t xml:space="preserve">. </w:t>
      </w:r>
      <w:r w:rsidRPr="005907C9">
        <w:rPr>
          <w:i/>
        </w:rPr>
        <w:t xml:space="preserve">The American Journal of Human Genetics </w:t>
      </w:r>
      <w:r w:rsidRPr="005907C9">
        <w:t xml:space="preserve">2017, </w:t>
      </w:r>
      <w:r w:rsidRPr="005907C9">
        <w:rPr>
          <w:b/>
        </w:rPr>
        <w:t>101</w:t>
      </w:r>
      <w:r w:rsidRPr="005907C9">
        <w:t xml:space="preserve">(6):985-994 </w:t>
      </w:r>
      <w:hyperlink r:id="rId449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ajhg.2017.10.006</w:t>
        </w:r>
      </w:hyperlink>
      <w:r w:rsidRPr="005907C9">
        <w:t>.</w:t>
      </w:r>
      <w:bookmarkEnd w:id="580"/>
    </w:p>
    <w:p w14:paraId="6DF34E52" w14:textId="256525E9" w:rsidR="005907C9" w:rsidRPr="005907C9" w:rsidRDefault="005907C9" w:rsidP="005907C9">
      <w:pPr>
        <w:pStyle w:val="EndNoteBibliography"/>
        <w:ind w:left="720" w:hanging="720"/>
      </w:pPr>
      <w:bookmarkStart w:id="581" w:name="_ENREF_444"/>
      <w:r w:rsidRPr="005907C9">
        <w:t>444.</w:t>
      </w:r>
      <w:r w:rsidRPr="005907C9">
        <w:tab/>
        <w:t>Traylor RN, Bruno DL, Burgess T, Wildin R, Spencer A, Ganesamoorthy D, Amor DJ, Hunter M, Caplan M, Rosenfeld J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genotype-first approach for the molecular and clinical characterization of uncommon de novo microdeletion of 20q13.33</w:t>
      </w:r>
      <w:r w:rsidRPr="005907C9">
        <w:t xml:space="preserve">. </w:t>
      </w:r>
      <w:r w:rsidRPr="005907C9">
        <w:rPr>
          <w:i/>
        </w:rPr>
        <w:t xml:space="preserve">PLoS One </w:t>
      </w:r>
      <w:r w:rsidRPr="005907C9">
        <w:t xml:space="preserve">2010, </w:t>
      </w:r>
      <w:r w:rsidRPr="005907C9">
        <w:rPr>
          <w:b/>
        </w:rPr>
        <w:t>5</w:t>
      </w:r>
      <w:r w:rsidRPr="005907C9">
        <w:t xml:space="preserve">(8):e12462 </w:t>
      </w:r>
      <w:hyperlink r:id="rId450" w:history="1">
        <w:r w:rsidRPr="005907C9">
          <w:rPr>
            <w:rStyle w:val="Hyperlink"/>
          </w:rPr>
          <w:t>https://doi.org/10.1371/journal.pone.0012462</w:t>
        </w:r>
      </w:hyperlink>
      <w:r w:rsidRPr="005907C9">
        <w:t>.</w:t>
      </w:r>
      <w:bookmarkEnd w:id="581"/>
    </w:p>
    <w:p w14:paraId="2535E05B" w14:textId="4E6B5CB6" w:rsidR="005907C9" w:rsidRPr="005907C9" w:rsidRDefault="005907C9" w:rsidP="005907C9">
      <w:pPr>
        <w:pStyle w:val="EndNoteBibliography"/>
        <w:ind w:left="720" w:hanging="720"/>
      </w:pPr>
      <w:bookmarkStart w:id="582" w:name="_ENREF_445"/>
      <w:r w:rsidRPr="005907C9">
        <w:t>445.</w:t>
      </w:r>
      <w:r w:rsidRPr="005907C9">
        <w:tab/>
        <w:t xml:space="preserve">Mefford HC, Cook J, Gospe Jr SM: </w:t>
      </w:r>
      <w:r w:rsidRPr="005907C9">
        <w:rPr>
          <w:b/>
        </w:rPr>
        <w:t>Epilepsy due to 20q13.33 subtelomere deletion masquerading as pyridoxine-dependent epilepsy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12):3190-3195 </w:t>
      </w:r>
      <w:hyperlink r:id="rId45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5633</w:t>
        </w:r>
      </w:hyperlink>
      <w:r w:rsidRPr="005907C9">
        <w:t>.</w:t>
      </w:r>
      <w:bookmarkEnd w:id="582"/>
    </w:p>
    <w:p w14:paraId="52D40A5B" w14:textId="253DD4B7" w:rsidR="005907C9" w:rsidRPr="005907C9" w:rsidRDefault="005907C9" w:rsidP="005907C9">
      <w:pPr>
        <w:pStyle w:val="EndNoteBibliography"/>
        <w:ind w:left="720" w:hanging="720"/>
      </w:pPr>
      <w:bookmarkStart w:id="583" w:name="_ENREF_446"/>
      <w:r w:rsidRPr="005907C9">
        <w:t>446.</w:t>
      </w:r>
      <w:r w:rsidRPr="005907C9">
        <w:tab/>
        <w:t>Mosca-Boidron AL, Valduga M, Thauvin-Robinet C, Lagarde N, Marle N, Henry C, Pinoit JM, Huet F, Béri-Deixheimer M, Ragon 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dditional evidence to support the role of the 20q13.33 region in susceptibility to autism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a</w:t>
      </w:r>
      <w:r w:rsidRPr="005907C9">
        <w:t xml:space="preserve">(6):1505-1507 </w:t>
      </w:r>
      <w:hyperlink r:id="rId452" w:history="1">
        <w:r w:rsidRPr="005907C9">
          <w:rPr>
            <w:rStyle w:val="Hyperlink"/>
          </w:rPr>
          <w:t>https://doi.org/10.1002/ajmg.a.35878</w:t>
        </w:r>
      </w:hyperlink>
      <w:r w:rsidRPr="005907C9">
        <w:t>.</w:t>
      </w:r>
      <w:bookmarkEnd w:id="583"/>
    </w:p>
    <w:p w14:paraId="57337CD7" w14:textId="2AAF20F9" w:rsidR="005907C9" w:rsidRPr="005907C9" w:rsidRDefault="005907C9" w:rsidP="005907C9">
      <w:pPr>
        <w:pStyle w:val="EndNoteBibliography"/>
        <w:ind w:left="720" w:hanging="720"/>
      </w:pPr>
      <w:bookmarkStart w:id="584" w:name="_ENREF_447"/>
      <w:r w:rsidRPr="005907C9">
        <w:t>447.</w:t>
      </w:r>
      <w:r w:rsidRPr="005907C9">
        <w:tab/>
        <w:t>Oegema R, de Klein A, Verkerk AJ, Schot R, Dumee B, Douben H, Eussen B, Dubbel L, Poddighe PJ, van der Laar I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istinctive Phenotypic Abnormalities Associated with Submicroscopic 21q22 Deletion Including DYRK1A</w:t>
      </w:r>
      <w:r w:rsidRPr="005907C9">
        <w:t xml:space="preserve">. </w:t>
      </w:r>
      <w:r w:rsidRPr="005907C9">
        <w:rPr>
          <w:i/>
        </w:rPr>
        <w:t xml:space="preserve">Molecular syndromology </w:t>
      </w:r>
      <w:r w:rsidRPr="005907C9">
        <w:t xml:space="preserve">2010, </w:t>
      </w:r>
      <w:r w:rsidRPr="005907C9">
        <w:rPr>
          <w:b/>
        </w:rPr>
        <w:t>1</w:t>
      </w:r>
      <w:r w:rsidRPr="005907C9">
        <w:t xml:space="preserve">(3):113-120 </w:t>
      </w:r>
      <w:hyperlink r:id="rId453" w:history="1">
        <w:r w:rsidRPr="005907C9">
          <w:rPr>
            <w:rStyle w:val="Hyperlink"/>
          </w:rPr>
          <w:t>https://doi.org/10.1159/000320113</w:t>
        </w:r>
      </w:hyperlink>
      <w:r w:rsidRPr="005907C9">
        <w:t>.</w:t>
      </w:r>
      <w:bookmarkEnd w:id="584"/>
    </w:p>
    <w:p w14:paraId="547B5463" w14:textId="27BA8812" w:rsidR="005907C9" w:rsidRPr="005907C9" w:rsidRDefault="005907C9" w:rsidP="005907C9">
      <w:pPr>
        <w:pStyle w:val="EndNoteBibliography"/>
        <w:ind w:left="720" w:hanging="720"/>
      </w:pPr>
      <w:bookmarkStart w:id="585" w:name="_ENREF_448"/>
      <w:r w:rsidRPr="005907C9">
        <w:t>448.</w:t>
      </w:r>
      <w:r w:rsidRPr="005907C9">
        <w:tab/>
        <w:t xml:space="preserve">Valetto A, Orsini A, Bertini V, Toschi B, Bonuccelli A, Simi F, Sammartino I, Taddeucci G, Simi P, Saggese G: </w:t>
      </w:r>
      <w:r w:rsidRPr="005907C9">
        <w:rPr>
          <w:b/>
        </w:rPr>
        <w:t>Molecular cytogenetic characterization of an interstitial deletion of chromosome 21 (21q22.13q22.3) in a patient with dysmorphic features, intellectual disability and severe generalized epilepsy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2, </w:t>
      </w:r>
      <w:r w:rsidRPr="005907C9">
        <w:rPr>
          <w:b/>
        </w:rPr>
        <w:t>55</w:t>
      </w:r>
      <w:r w:rsidRPr="005907C9">
        <w:t xml:space="preserve">(5):362-366 </w:t>
      </w:r>
      <w:hyperlink r:id="rId454" w:history="1">
        <w:r w:rsidRPr="005907C9">
          <w:rPr>
            <w:rStyle w:val="Hyperlink"/>
          </w:rPr>
          <w:t>https://doi.org/10.1016/j.ejmg.2012.03.011</w:t>
        </w:r>
      </w:hyperlink>
      <w:r w:rsidRPr="005907C9">
        <w:t>.</w:t>
      </w:r>
      <w:bookmarkEnd w:id="585"/>
    </w:p>
    <w:p w14:paraId="58A42365" w14:textId="4F0851F1" w:rsidR="005907C9" w:rsidRPr="005907C9" w:rsidRDefault="005907C9" w:rsidP="005907C9">
      <w:pPr>
        <w:pStyle w:val="EndNoteBibliography"/>
        <w:ind w:left="720" w:hanging="720"/>
      </w:pPr>
      <w:bookmarkStart w:id="586" w:name="_ENREF_449"/>
      <w:r w:rsidRPr="005907C9">
        <w:t>449.</w:t>
      </w:r>
      <w:r w:rsidRPr="005907C9">
        <w:tab/>
        <w:t>Ji J, Lee H, Argiropoulos B, Dorrani N, Mann J, Martinez-Agosto JA, Gomez-Ospina N, Gallant N, Bernstein JA, Hudgins 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YRK1A haploinsufficiency causes a new recognizable syndrome with microcephaly, intellectual disability, speech impairment, and distinct facies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15, </w:t>
      </w:r>
      <w:r w:rsidRPr="005907C9">
        <w:rPr>
          <w:b/>
        </w:rPr>
        <w:t>23</w:t>
      </w:r>
      <w:r w:rsidRPr="005907C9">
        <w:t xml:space="preserve">(11):1473-1481 </w:t>
      </w:r>
      <w:hyperlink r:id="rId455" w:history="1">
        <w:r w:rsidRPr="005907C9">
          <w:rPr>
            <w:rStyle w:val="Hyperlink"/>
          </w:rPr>
          <w:t>https://doi.org/10.1038/ejhg.2015.71</w:t>
        </w:r>
      </w:hyperlink>
      <w:r w:rsidRPr="005907C9">
        <w:t>.</w:t>
      </w:r>
      <w:bookmarkEnd w:id="586"/>
    </w:p>
    <w:p w14:paraId="4034B887" w14:textId="1EE90F8F" w:rsidR="005907C9" w:rsidRPr="005907C9" w:rsidRDefault="005907C9" w:rsidP="005907C9">
      <w:pPr>
        <w:pStyle w:val="EndNoteBibliography"/>
        <w:ind w:left="720" w:hanging="720"/>
      </w:pPr>
      <w:bookmarkStart w:id="587" w:name="_ENREF_450"/>
      <w:r w:rsidRPr="005907C9">
        <w:t>450.</w:t>
      </w:r>
      <w:r w:rsidRPr="005907C9">
        <w:tab/>
        <w:t xml:space="preserve">McDermid HE, Morrow BE: </w:t>
      </w:r>
      <w:r w:rsidRPr="005907C9">
        <w:rPr>
          <w:b/>
        </w:rPr>
        <w:t>Genomic disorders on 22q11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02, </w:t>
      </w:r>
      <w:r w:rsidRPr="005907C9">
        <w:rPr>
          <w:b/>
        </w:rPr>
        <w:t>70</w:t>
      </w:r>
      <w:r w:rsidRPr="005907C9">
        <w:t xml:space="preserve">(5):1077-1088 </w:t>
      </w:r>
      <w:hyperlink r:id="rId456" w:history="1">
        <w:r w:rsidRPr="005907C9">
          <w:rPr>
            <w:rStyle w:val="Hyperlink"/>
          </w:rPr>
          <w:t>https://doi.org/10.1086/340363</w:t>
        </w:r>
      </w:hyperlink>
      <w:r w:rsidRPr="005907C9">
        <w:t>.</w:t>
      </w:r>
      <w:bookmarkEnd w:id="587"/>
    </w:p>
    <w:p w14:paraId="2E39F493" w14:textId="5EC80B61" w:rsidR="005907C9" w:rsidRPr="005907C9" w:rsidRDefault="005907C9" w:rsidP="005907C9">
      <w:pPr>
        <w:pStyle w:val="EndNoteBibliography"/>
        <w:ind w:left="720" w:hanging="720"/>
      </w:pPr>
      <w:bookmarkStart w:id="588" w:name="_ENREF_451"/>
      <w:r w:rsidRPr="005907C9">
        <w:t>451.</w:t>
      </w:r>
      <w:r w:rsidRPr="005907C9">
        <w:tab/>
        <w:t>Kriek M, Szuhai K, Kant SG, White SJ, Dauwerse H, Fiegler H, Carter NP, Knijnenburg J, den Dunnen JT, Tanke H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complex rearrangement on chromosome 22 affecting both homologues; haplo-insufficiency of the Cat eye syndrome region may have no clinical relevance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06, </w:t>
      </w:r>
      <w:r w:rsidRPr="005907C9">
        <w:rPr>
          <w:b/>
        </w:rPr>
        <w:t>120</w:t>
      </w:r>
      <w:r w:rsidRPr="005907C9">
        <w:t xml:space="preserve">(1):77-84 </w:t>
      </w:r>
      <w:hyperlink r:id="rId457" w:history="1">
        <w:r w:rsidRPr="005907C9">
          <w:rPr>
            <w:rStyle w:val="Hyperlink"/>
          </w:rPr>
          <w:t>https://doi.org/10.1007/s00439-006-0185-2</w:t>
        </w:r>
      </w:hyperlink>
      <w:r w:rsidRPr="005907C9">
        <w:t>.</w:t>
      </w:r>
      <w:bookmarkEnd w:id="588"/>
    </w:p>
    <w:p w14:paraId="346046A7" w14:textId="7057E60E" w:rsidR="005907C9" w:rsidRPr="005907C9" w:rsidRDefault="005907C9" w:rsidP="005907C9">
      <w:pPr>
        <w:pStyle w:val="EndNoteBibliography"/>
        <w:ind w:left="720" w:hanging="720"/>
      </w:pPr>
      <w:bookmarkStart w:id="589" w:name="_ENREF_452"/>
      <w:r w:rsidRPr="005907C9">
        <w:t>452.</w:t>
      </w:r>
      <w:r w:rsidRPr="005907C9">
        <w:tab/>
        <w:t>Zhang J, Ma D, Wang Y, Cao L, Wu Y, Qiao F, Liu A, Li L, Lin Y, Liu G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nalysis of chromosome 22q11 copy number variations by multiplex ligation-dependent probe amplification for prenatal diagnosis of congenital heart defect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5, </w:t>
      </w:r>
      <w:r w:rsidRPr="005907C9">
        <w:rPr>
          <w:b/>
        </w:rPr>
        <w:t>8</w:t>
      </w:r>
      <w:r w:rsidRPr="005907C9">
        <w:t xml:space="preserve">:100 </w:t>
      </w:r>
      <w:hyperlink r:id="rId458" w:history="1">
        <w:r w:rsidRPr="005907C9">
          <w:rPr>
            <w:rStyle w:val="Hyperlink"/>
          </w:rPr>
          <w:t>https://doi.org/10.1186/s13039-015-0209-5</w:t>
        </w:r>
      </w:hyperlink>
      <w:r w:rsidRPr="005907C9">
        <w:t>.</w:t>
      </w:r>
      <w:bookmarkEnd w:id="589"/>
    </w:p>
    <w:p w14:paraId="487E5F6F" w14:textId="61661517" w:rsidR="005907C9" w:rsidRPr="005907C9" w:rsidRDefault="005907C9" w:rsidP="005907C9">
      <w:pPr>
        <w:pStyle w:val="EndNoteBibliography"/>
        <w:ind w:left="720" w:hanging="720"/>
      </w:pPr>
      <w:bookmarkStart w:id="590" w:name="_ENREF_453"/>
      <w:r w:rsidRPr="005907C9">
        <w:t>453.</w:t>
      </w:r>
      <w:r w:rsidRPr="005907C9">
        <w:tab/>
        <w:t xml:space="preserve">Gottlieb S, Driscoll DA, Punnett HH, Sellinger B, Emanuel BS, Budarf ML: </w:t>
      </w:r>
      <w:r w:rsidRPr="005907C9">
        <w:rPr>
          <w:b/>
        </w:rPr>
        <w:t>Characterization of 10p deletions suggests two nonoverlapping regions contribute to the DiGeorge syndrome phenotype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1998, </w:t>
      </w:r>
      <w:r w:rsidRPr="005907C9">
        <w:rPr>
          <w:b/>
        </w:rPr>
        <w:t>62</w:t>
      </w:r>
      <w:r w:rsidRPr="005907C9">
        <w:t xml:space="preserve">(2):495-498 </w:t>
      </w:r>
      <w:hyperlink r:id="rId459" w:history="1">
        <w:r w:rsidRPr="005907C9">
          <w:rPr>
            <w:rStyle w:val="Hyperlink"/>
          </w:rPr>
          <w:t>https://doi.org/10.1086/301718</w:t>
        </w:r>
      </w:hyperlink>
      <w:r w:rsidRPr="005907C9">
        <w:t>.</w:t>
      </w:r>
      <w:bookmarkEnd w:id="590"/>
    </w:p>
    <w:p w14:paraId="2BCA500A" w14:textId="5456A9F5" w:rsidR="005907C9" w:rsidRPr="005907C9" w:rsidRDefault="005907C9" w:rsidP="005907C9">
      <w:pPr>
        <w:pStyle w:val="EndNoteBibliography"/>
        <w:ind w:left="720" w:hanging="720"/>
      </w:pPr>
      <w:bookmarkStart w:id="591" w:name="_ENREF_454"/>
      <w:r w:rsidRPr="005907C9">
        <w:t>454.</w:t>
      </w:r>
      <w:r w:rsidRPr="005907C9">
        <w:tab/>
        <w:t xml:space="preserve">Burnside RD: </w:t>
      </w:r>
      <w:r w:rsidRPr="005907C9">
        <w:rPr>
          <w:b/>
        </w:rPr>
        <w:t>22q11.21 Deletion Syndromes: A Review of Proximal, Central, and Distal Deletions and Their Associated Features</w:t>
      </w:r>
      <w:r w:rsidRPr="005907C9">
        <w:t xml:space="preserve">. </w:t>
      </w:r>
      <w:r w:rsidRPr="005907C9">
        <w:rPr>
          <w:i/>
        </w:rPr>
        <w:t xml:space="preserve">Cytogenetic and Genome Research </w:t>
      </w:r>
      <w:r w:rsidRPr="005907C9">
        <w:t xml:space="preserve">2015, </w:t>
      </w:r>
      <w:r w:rsidRPr="005907C9">
        <w:rPr>
          <w:b/>
        </w:rPr>
        <w:t>146</w:t>
      </w:r>
      <w:r w:rsidRPr="005907C9">
        <w:t xml:space="preserve">(2):89-99 </w:t>
      </w:r>
      <w:hyperlink r:id="rId460" w:history="1">
        <w:r w:rsidRPr="005907C9">
          <w:rPr>
            <w:rStyle w:val="Hyperlink"/>
          </w:rPr>
          <w:t>https://doi.org/10.1159/000438708</w:t>
        </w:r>
      </w:hyperlink>
      <w:r w:rsidRPr="005907C9">
        <w:t>.</w:t>
      </w:r>
      <w:bookmarkEnd w:id="591"/>
    </w:p>
    <w:p w14:paraId="59E83FF4" w14:textId="25B366C1" w:rsidR="005907C9" w:rsidRPr="005907C9" w:rsidRDefault="005907C9" w:rsidP="005907C9">
      <w:pPr>
        <w:pStyle w:val="EndNoteBibliography"/>
        <w:ind w:left="720" w:hanging="720"/>
      </w:pPr>
      <w:bookmarkStart w:id="592" w:name="_ENREF_455"/>
      <w:r w:rsidRPr="005907C9">
        <w:t>455.</w:t>
      </w:r>
      <w:r w:rsidRPr="005907C9">
        <w:tab/>
        <w:t xml:space="preserve">Morrow BE, McDonald-McGinn DM, Emanuel BS, Vermeesch JR, Scambler PJ: </w:t>
      </w:r>
      <w:r w:rsidRPr="005907C9">
        <w:rPr>
          <w:b/>
        </w:rPr>
        <w:t>Molecular genetics of 22q11.2 deletion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8, </w:t>
      </w:r>
      <w:r w:rsidRPr="005907C9">
        <w:rPr>
          <w:b/>
        </w:rPr>
        <w:t>176</w:t>
      </w:r>
      <w:r w:rsidRPr="005907C9">
        <w:t xml:space="preserve">(10):2070-2081 </w:t>
      </w:r>
      <w:hyperlink r:id="rId461" w:history="1">
        <w:r w:rsidRPr="005907C9">
          <w:rPr>
            <w:rStyle w:val="Hyperlink"/>
          </w:rPr>
          <w:t>https://doi.org/10.1002/ajmg.a.40504</w:t>
        </w:r>
      </w:hyperlink>
      <w:r w:rsidRPr="005907C9">
        <w:t>.</w:t>
      </w:r>
      <w:bookmarkEnd w:id="592"/>
    </w:p>
    <w:p w14:paraId="1BAC2CC4" w14:textId="786E5253" w:rsidR="005907C9" w:rsidRPr="005907C9" w:rsidRDefault="005907C9" w:rsidP="005907C9">
      <w:pPr>
        <w:pStyle w:val="EndNoteBibliography"/>
        <w:ind w:left="720" w:hanging="720"/>
      </w:pPr>
      <w:bookmarkStart w:id="593" w:name="_ENREF_456"/>
      <w:r w:rsidRPr="005907C9">
        <w:t>456.</w:t>
      </w:r>
      <w:r w:rsidRPr="005907C9">
        <w:tab/>
        <w:t>Rump P, de Leeuw N, van Essen AJ, Verschuuren-Bemelmans CC, Veenstra-Knol HE, Swinkels MEM, Oostdijk W, Ruivenkamp C, Reardon W, de Munnik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entral 22q11.2 deletion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</w:t>
      </w:r>
      <w:r w:rsidRPr="005907C9">
        <w:t xml:space="preserve">(11):2707-2723 </w:t>
      </w:r>
      <w:hyperlink r:id="rId462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6711</w:t>
        </w:r>
      </w:hyperlink>
      <w:r w:rsidRPr="005907C9">
        <w:t>.</w:t>
      </w:r>
      <w:bookmarkEnd w:id="593"/>
    </w:p>
    <w:p w14:paraId="20F69B2D" w14:textId="2EB88170" w:rsidR="005907C9" w:rsidRPr="005907C9" w:rsidRDefault="005907C9" w:rsidP="005907C9">
      <w:pPr>
        <w:pStyle w:val="EndNoteBibliography"/>
        <w:ind w:left="720" w:hanging="720"/>
      </w:pPr>
      <w:bookmarkStart w:id="594" w:name="_ENREF_457"/>
      <w:r w:rsidRPr="005907C9">
        <w:t>457.</w:t>
      </w:r>
      <w:r w:rsidRPr="005907C9">
        <w:tab/>
        <w:t>Woodward KJ, Stampalia J, Vanyai H, Rijhumal H, Potts K, Taylor F, Peverall J, Grumball T, Sivamoorthy S, Alinejad-Rokny 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typical nested 22q11.2 duplications between LCR22B and LCR22D are associated with neurodevelopmental phenotypes including autism spectrum disorder with incomplete penetrance</w:t>
      </w:r>
      <w:r w:rsidRPr="005907C9">
        <w:t xml:space="preserve">. </w:t>
      </w:r>
      <w:r w:rsidRPr="005907C9">
        <w:rPr>
          <w:i/>
        </w:rPr>
        <w:t xml:space="preserve">Mol Genet Genomic Med </w:t>
      </w:r>
      <w:r w:rsidRPr="005907C9">
        <w:t xml:space="preserve">2019, </w:t>
      </w:r>
      <w:r w:rsidRPr="005907C9">
        <w:rPr>
          <w:b/>
        </w:rPr>
        <w:t>7</w:t>
      </w:r>
      <w:r w:rsidRPr="005907C9">
        <w:t xml:space="preserve">(2):e00507 </w:t>
      </w:r>
      <w:hyperlink r:id="rId463" w:history="1">
        <w:r w:rsidRPr="005907C9">
          <w:rPr>
            <w:rStyle w:val="Hyperlink"/>
          </w:rPr>
          <w:t>https://doi.org/10.1002/mgg3.507</w:t>
        </w:r>
      </w:hyperlink>
      <w:r w:rsidRPr="005907C9">
        <w:t>.</w:t>
      </w:r>
      <w:bookmarkEnd w:id="594"/>
    </w:p>
    <w:p w14:paraId="08EF42C7" w14:textId="5CB8094E" w:rsidR="005907C9" w:rsidRPr="005907C9" w:rsidRDefault="005907C9" w:rsidP="005907C9">
      <w:pPr>
        <w:pStyle w:val="EndNoteBibliography"/>
        <w:ind w:left="720" w:hanging="720"/>
      </w:pPr>
      <w:bookmarkStart w:id="595" w:name="_ENREF_458"/>
      <w:r w:rsidRPr="005907C9">
        <w:t>458.</w:t>
      </w:r>
      <w:r w:rsidRPr="005907C9">
        <w:tab/>
        <w:t>Rauch A, Zink S, Zweier C, Thiel CT, Koch A, Rauch R, Lascorz J, Hüffmeier U, Weyand M, Singer 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Systematic assessment of atypical deletions reveals genotype-phenotype correlation in 22q11.2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5, </w:t>
      </w:r>
      <w:r w:rsidRPr="005907C9">
        <w:rPr>
          <w:b/>
        </w:rPr>
        <w:t>42</w:t>
      </w:r>
      <w:r w:rsidRPr="005907C9">
        <w:t xml:space="preserve">(11):871-876 </w:t>
      </w:r>
      <w:hyperlink r:id="rId464" w:history="1">
        <w:r w:rsidRPr="005907C9">
          <w:rPr>
            <w:rStyle w:val="Hyperlink"/>
          </w:rPr>
          <w:t>https://doi.org/10.1136/jmg.2004.030619</w:t>
        </w:r>
      </w:hyperlink>
      <w:r w:rsidRPr="005907C9">
        <w:t>.</w:t>
      </w:r>
      <w:bookmarkEnd w:id="595"/>
    </w:p>
    <w:p w14:paraId="20AFF27C" w14:textId="002DDDEE" w:rsidR="005907C9" w:rsidRPr="005907C9" w:rsidRDefault="005907C9" w:rsidP="005907C9">
      <w:pPr>
        <w:pStyle w:val="EndNoteBibliography"/>
        <w:ind w:left="720" w:hanging="720"/>
      </w:pPr>
      <w:bookmarkStart w:id="596" w:name="_ENREF_459"/>
      <w:r w:rsidRPr="005907C9">
        <w:t>459.</w:t>
      </w:r>
      <w:r w:rsidRPr="005907C9">
        <w:tab/>
        <w:t>Tan TY, Collins A, James PA, McGillivray G, Stark Z, Gordon CT, Leventer RJ, Pope K, Forbes R, Crolla J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Phenotypic variability of distal 22q11.2 copy number abnormaliti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a</w:t>
      </w:r>
      <w:r w:rsidRPr="005907C9">
        <w:t xml:space="preserve">(7):1623-1633 </w:t>
      </w:r>
      <w:hyperlink r:id="rId465" w:history="1">
        <w:r w:rsidRPr="005907C9">
          <w:rPr>
            <w:rStyle w:val="Hyperlink"/>
          </w:rPr>
          <w:t>https://doi.org/10.1002/ajmg.a.34051</w:t>
        </w:r>
      </w:hyperlink>
      <w:r w:rsidRPr="005907C9">
        <w:t>.</w:t>
      </w:r>
      <w:bookmarkEnd w:id="596"/>
    </w:p>
    <w:p w14:paraId="75E7C7BD" w14:textId="71FB5181" w:rsidR="005907C9" w:rsidRPr="005907C9" w:rsidRDefault="005907C9" w:rsidP="005907C9">
      <w:pPr>
        <w:pStyle w:val="EndNoteBibliography"/>
        <w:ind w:left="720" w:hanging="720"/>
      </w:pPr>
      <w:bookmarkStart w:id="597" w:name="_ENREF_460"/>
      <w:r w:rsidRPr="005907C9">
        <w:t>460.</w:t>
      </w:r>
      <w:r w:rsidRPr="005907C9">
        <w:tab/>
        <w:t xml:space="preserve">Mikhail FM, Burnside RD, Rush B, Ibrahim J, Godshalk R, Rutledge SL, Robin NH, Descartes MD, Carroll AJ: </w:t>
      </w:r>
      <w:r w:rsidRPr="005907C9">
        <w:rPr>
          <w:b/>
        </w:rPr>
        <w:t>The recurrent distal 22q11.2 microdeletions are often de novo and do not represent a single clinical entity: a proposed categorization system</w:t>
      </w:r>
      <w:r w:rsidRPr="005907C9">
        <w:t xml:space="preserve">. </w:t>
      </w:r>
      <w:r w:rsidRPr="005907C9">
        <w:rPr>
          <w:i/>
        </w:rPr>
        <w:t xml:space="preserve">Genet Med </w:t>
      </w:r>
      <w:r w:rsidRPr="005907C9">
        <w:t xml:space="preserve">2014, </w:t>
      </w:r>
      <w:r w:rsidRPr="005907C9">
        <w:rPr>
          <w:b/>
        </w:rPr>
        <w:t>16</w:t>
      </w:r>
      <w:r w:rsidRPr="005907C9">
        <w:t xml:space="preserve">(1):92-100 </w:t>
      </w:r>
      <w:hyperlink r:id="rId466" w:history="1">
        <w:r w:rsidRPr="005907C9">
          <w:rPr>
            <w:rStyle w:val="Hyperlink"/>
          </w:rPr>
          <w:t>https://doi.org/10.1038/gim.2013.79</w:t>
        </w:r>
      </w:hyperlink>
      <w:r w:rsidRPr="005907C9">
        <w:t>.</w:t>
      </w:r>
      <w:bookmarkEnd w:id="597"/>
    </w:p>
    <w:p w14:paraId="03B83A39" w14:textId="5678F2F6" w:rsidR="005907C9" w:rsidRPr="005907C9" w:rsidRDefault="005907C9" w:rsidP="005907C9">
      <w:pPr>
        <w:pStyle w:val="EndNoteBibliography"/>
        <w:ind w:left="720" w:hanging="720"/>
      </w:pPr>
      <w:bookmarkStart w:id="598" w:name="_ENREF_461"/>
      <w:r w:rsidRPr="005907C9">
        <w:t>461.</w:t>
      </w:r>
      <w:r w:rsidRPr="005907C9">
        <w:tab/>
        <w:t>Dhar SU, del Gaudio D, German JR, Peters SU, Ou Z, Bader PI, Berg JS, Blazo M, Brown CW, Graham B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22q13.3 deletion syndrome: Clinical and molecular analysis using array CGH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0, </w:t>
      </w:r>
      <w:r w:rsidRPr="005907C9">
        <w:rPr>
          <w:b/>
        </w:rPr>
        <w:t>152A</w:t>
      </w:r>
      <w:r w:rsidRPr="005907C9">
        <w:t xml:space="preserve">(3):573-581 </w:t>
      </w:r>
      <w:hyperlink r:id="rId467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3253</w:t>
        </w:r>
      </w:hyperlink>
      <w:r w:rsidRPr="005907C9">
        <w:t>.</w:t>
      </w:r>
      <w:bookmarkEnd w:id="598"/>
    </w:p>
    <w:p w14:paraId="4AA28D56" w14:textId="1E2F5B87" w:rsidR="005907C9" w:rsidRPr="005907C9" w:rsidRDefault="005907C9" w:rsidP="005907C9">
      <w:pPr>
        <w:pStyle w:val="EndNoteBibliography"/>
        <w:ind w:left="720" w:hanging="720"/>
      </w:pPr>
      <w:bookmarkStart w:id="599" w:name="_ENREF_462"/>
      <w:r w:rsidRPr="005907C9">
        <w:lastRenderedPageBreak/>
        <w:t>462.</w:t>
      </w:r>
      <w:r w:rsidRPr="005907C9">
        <w:tab/>
        <w:t xml:space="preserve">Phelan K, McDermid HE: </w:t>
      </w:r>
      <w:r w:rsidRPr="005907C9">
        <w:rPr>
          <w:b/>
        </w:rPr>
        <w:t>The 22q13.3 Deletion Syndrome (Phelan-McDermid Syndrome)</w:t>
      </w:r>
      <w:r w:rsidRPr="005907C9">
        <w:t xml:space="preserve">. </w:t>
      </w:r>
      <w:r w:rsidRPr="005907C9">
        <w:rPr>
          <w:i/>
        </w:rPr>
        <w:t xml:space="preserve">Molecular Syndromology </w:t>
      </w:r>
      <w:r w:rsidRPr="005907C9">
        <w:t xml:space="preserve">2011, </w:t>
      </w:r>
      <w:r w:rsidRPr="005907C9">
        <w:rPr>
          <w:b/>
        </w:rPr>
        <w:t>2</w:t>
      </w:r>
      <w:r w:rsidRPr="005907C9">
        <w:t xml:space="preserve">(3-5):186-201 </w:t>
      </w:r>
      <w:hyperlink r:id="rId468" w:history="1">
        <w:r w:rsidRPr="005907C9">
          <w:rPr>
            <w:rStyle w:val="Hyperlink"/>
          </w:rPr>
          <w:t>https://doi.org/10.1159/000334260</w:t>
        </w:r>
      </w:hyperlink>
      <w:r w:rsidRPr="005907C9">
        <w:t>.</w:t>
      </w:r>
      <w:bookmarkEnd w:id="599"/>
    </w:p>
    <w:p w14:paraId="2FE2AD15" w14:textId="51C5934B" w:rsidR="005907C9" w:rsidRPr="005907C9" w:rsidRDefault="005907C9" w:rsidP="005907C9">
      <w:pPr>
        <w:pStyle w:val="EndNoteBibliography"/>
        <w:ind w:left="720" w:hanging="720"/>
      </w:pPr>
      <w:bookmarkStart w:id="600" w:name="_ENREF_463"/>
      <w:r w:rsidRPr="005907C9">
        <w:t>463.</w:t>
      </w:r>
      <w:r w:rsidRPr="005907C9">
        <w:tab/>
        <w:t>Han K, Holder JL, Jr., Schaaf CP, Lu H, Chen H, Kang H, Tang J, Wu Z, Hao S, Cheung SW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SHANK3 overexpression causes manic-like behaviour with unique pharmacogenetic properties</w:t>
      </w:r>
      <w:r w:rsidRPr="005907C9">
        <w:t xml:space="preserve">. </w:t>
      </w:r>
      <w:r w:rsidRPr="005907C9">
        <w:rPr>
          <w:i/>
        </w:rPr>
        <w:t xml:space="preserve">Nature </w:t>
      </w:r>
      <w:r w:rsidRPr="005907C9">
        <w:t xml:space="preserve">2013, </w:t>
      </w:r>
      <w:r w:rsidRPr="005907C9">
        <w:rPr>
          <w:b/>
        </w:rPr>
        <w:t>503</w:t>
      </w:r>
      <w:r w:rsidRPr="005907C9">
        <w:t xml:space="preserve">(7474):72-77 </w:t>
      </w:r>
      <w:hyperlink r:id="rId469" w:history="1">
        <w:r w:rsidRPr="005907C9">
          <w:rPr>
            <w:rStyle w:val="Hyperlink"/>
          </w:rPr>
          <w:t>https://doi.org/10.1038/nature12630</w:t>
        </w:r>
      </w:hyperlink>
      <w:r w:rsidRPr="005907C9">
        <w:t>.</w:t>
      </w:r>
      <w:bookmarkEnd w:id="600"/>
    </w:p>
    <w:p w14:paraId="4DBD09A4" w14:textId="2DC8EC4C" w:rsidR="005907C9" w:rsidRPr="005907C9" w:rsidRDefault="005907C9" w:rsidP="005907C9">
      <w:pPr>
        <w:pStyle w:val="EndNoteBibliography"/>
        <w:ind w:left="720" w:hanging="720"/>
      </w:pPr>
      <w:bookmarkStart w:id="601" w:name="_ENREF_464"/>
      <w:r w:rsidRPr="005907C9">
        <w:t>464.</w:t>
      </w:r>
      <w:r w:rsidRPr="005907C9">
        <w:tab/>
        <w:t>Disciglio V, Lo Rizzo C, Mencarelli MA, Mucciolo M, Marozza A, Di Marco C, Massarelli A, Canocchi V, Baldassarri M, Ndoni E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nterstitial 22q13 deletions not involving SHANK3 gene: a new contiguous gene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7):1666-1676 </w:t>
      </w:r>
      <w:hyperlink r:id="rId470" w:history="1">
        <w:r w:rsidRPr="005907C9">
          <w:rPr>
            <w:rStyle w:val="Hyperlink"/>
          </w:rPr>
          <w:t>https://doi.org/10.1002/ajmg.a.36513</w:t>
        </w:r>
      </w:hyperlink>
      <w:r w:rsidRPr="005907C9">
        <w:t>.</w:t>
      </w:r>
      <w:bookmarkEnd w:id="601"/>
    </w:p>
    <w:p w14:paraId="22DFEB32" w14:textId="72392236" w:rsidR="005907C9" w:rsidRPr="005907C9" w:rsidRDefault="005907C9" w:rsidP="005907C9">
      <w:pPr>
        <w:pStyle w:val="EndNoteBibliography"/>
        <w:ind w:left="720" w:hanging="720"/>
      </w:pPr>
      <w:bookmarkStart w:id="602" w:name="_ENREF_465"/>
      <w:r w:rsidRPr="005907C9">
        <w:t>465.</w:t>
      </w:r>
      <w:r w:rsidRPr="005907C9">
        <w:tab/>
        <w:t xml:space="preserve">Phelan K, Boccuto L, Rogers RC, Sarasua SM, McDermid HE: </w:t>
      </w:r>
      <w:r w:rsidRPr="005907C9">
        <w:rPr>
          <w:b/>
        </w:rPr>
        <w:t>Letter to the editor regarding Disciglio et al.: Interstitial 22q13 deletions not involving SHANK3 gene: A new contiguous gene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</w:t>
      </w:r>
      <w:r w:rsidRPr="005907C9">
        <w:t xml:space="preserve">(7):1679-1680 </w:t>
      </w:r>
      <w:hyperlink r:id="rId47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6788</w:t>
        </w:r>
      </w:hyperlink>
      <w:r w:rsidRPr="005907C9">
        <w:t>.</w:t>
      </w:r>
      <w:bookmarkEnd w:id="602"/>
    </w:p>
    <w:p w14:paraId="03AA48E6" w14:textId="24F93EE6" w:rsidR="005907C9" w:rsidRPr="005907C9" w:rsidRDefault="005907C9" w:rsidP="005907C9">
      <w:pPr>
        <w:pStyle w:val="EndNoteBibliography"/>
        <w:ind w:left="720" w:hanging="720"/>
      </w:pPr>
      <w:bookmarkStart w:id="603" w:name="_ENREF_466"/>
      <w:r w:rsidRPr="005907C9">
        <w:t>466.</w:t>
      </w:r>
      <w:r w:rsidRPr="005907C9">
        <w:tab/>
        <w:t xml:space="preserve">Upadia J, Gonzales PR, Atkinson TP, Schroeder HW, Robin NH, Rudy NL, Mikhail FM: </w:t>
      </w:r>
      <w:r w:rsidRPr="005907C9">
        <w:rPr>
          <w:b/>
        </w:rPr>
        <w:t>A previously unrecognized 22q13.2 microdeletion syndrome that encompasses TCF20 and TNFRSF13C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8, </w:t>
      </w:r>
      <w:r w:rsidRPr="005907C9">
        <w:rPr>
          <w:b/>
        </w:rPr>
        <w:t>176</w:t>
      </w:r>
      <w:r w:rsidRPr="005907C9">
        <w:t xml:space="preserve">(12):2791-2797 </w:t>
      </w:r>
      <w:hyperlink r:id="rId472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40492</w:t>
        </w:r>
      </w:hyperlink>
      <w:r w:rsidRPr="005907C9">
        <w:t>.</w:t>
      </w:r>
      <w:bookmarkEnd w:id="603"/>
    </w:p>
    <w:p w14:paraId="712E31C7" w14:textId="031ECB40" w:rsidR="005907C9" w:rsidRPr="005907C9" w:rsidRDefault="005907C9" w:rsidP="005907C9">
      <w:pPr>
        <w:pStyle w:val="EndNoteBibliography"/>
        <w:ind w:left="720" w:hanging="720"/>
      </w:pPr>
      <w:bookmarkStart w:id="604" w:name="_ENREF_467"/>
      <w:r w:rsidRPr="005907C9">
        <w:t>467.</w:t>
      </w:r>
      <w:r w:rsidRPr="005907C9">
        <w:tab/>
        <w:t xml:space="preserve">Shapiro LJ, Yen P, Pomerantz D, Martin E, Rolewic L, Mohandas T: </w:t>
      </w:r>
      <w:r w:rsidRPr="005907C9">
        <w:rPr>
          <w:b/>
        </w:rPr>
        <w:t>Molecular studies of deletions at the human steroid sulfatase locus</w:t>
      </w:r>
      <w:r w:rsidRPr="005907C9">
        <w:t xml:space="preserve">. </w:t>
      </w:r>
      <w:r w:rsidRPr="005907C9">
        <w:rPr>
          <w:i/>
        </w:rPr>
        <w:t xml:space="preserve">Proceedings of the National Academy of Sciences of the United States of America </w:t>
      </w:r>
      <w:r w:rsidRPr="005907C9">
        <w:t xml:space="preserve">1989, </w:t>
      </w:r>
      <w:r w:rsidRPr="005907C9">
        <w:rPr>
          <w:b/>
        </w:rPr>
        <w:t>86</w:t>
      </w:r>
      <w:r w:rsidRPr="005907C9">
        <w:t xml:space="preserve">(21):8477-8481 </w:t>
      </w:r>
      <w:hyperlink r:id="rId473" w:history="1">
        <w:r w:rsidRPr="005907C9">
          <w:rPr>
            <w:rStyle w:val="Hyperlink"/>
          </w:rPr>
          <w:t>https://doi.org/10.1073/pnas.86.21.8477</w:t>
        </w:r>
      </w:hyperlink>
      <w:r w:rsidRPr="005907C9">
        <w:t>.</w:t>
      </w:r>
      <w:bookmarkEnd w:id="604"/>
    </w:p>
    <w:p w14:paraId="612C27AB" w14:textId="4DFE4004" w:rsidR="005907C9" w:rsidRPr="005907C9" w:rsidRDefault="005907C9" w:rsidP="005907C9">
      <w:pPr>
        <w:pStyle w:val="EndNoteBibliography"/>
        <w:ind w:left="720" w:hanging="720"/>
      </w:pPr>
      <w:bookmarkStart w:id="605" w:name="_ENREF_468"/>
      <w:r w:rsidRPr="005907C9">
        <w:t>468.</w:t>
      </w:r>
      <w:r w:rsidRPr="005907C9">
        <w:tab/>
        <w:t xml:space="preserve">Alperin ES, Shapiro LJ: </w:t>
      </w:r>
      <w:r w:rsidRPr="005907C9">
        <w:rPr>
          <w:b/>
        </w:rPr>
        <w:t>Characterization of point mutations in patients with X-linked ichthyosis. Effects on the structure and function of the steroid sulfatase protein</w:t>
      </w:r>
      <w:r w:rsidRPr="005907C9">
        <w:t xml:space="preserve">. </w:t>
      </w:r>
      <w:r w:rsidRPr="005907C9">
        <w:rPr>
          <w:i/>
        </w:rPr>
        <w:t xml:space="preserve">The Journal of biological chemistry </w:t>
      </w:r>
      <w:r w:rsidRPr="005907C9">
        <w:t xml:space="preserve">1997, </w:t>
      </w:r>
      <w:r w:rsidRPr="005907C9">
        <w:rPr>
          <w:b/>
        </w:rPr>
        <w:t>272</w:t>
      </w:r>
      <w:r w:rsidRPr="005907C9">
        <w:t xml:space="preserve">(33):20756-20763 </w:t>
      </w:r>
      <w:hyperlink r:id="rId474" w:history="1">
        <w:r w:rsidRPr="005907C9">
          <w:rPr>
            <w:rStyle w:val="Hyperlink"/>
          </w:rPr>
          <w:t>https://doi.org/10.1074/jbc.272.33.20756</w:t>
        </w:r>
      </w:hyperlink>
      <w:r w:rsidRPr="005907C9">
        <w:t>.</w:t>
      </w:r>
      <w:bookmarkEnd w:id="605"/>
    </w:p>
    <w:p w14:paraId="0C34A45F" w14:textId="6B23467E" w:rsidR="005907C9" w:rsidRPr="005907C9" w:rsidRDefault="005907C9" w:rsidP="005907C9">
      <w:pPr>
        <w:pStyle w:val="EndNoteBibliography"/>
        <w:ind w:left="720" w:hanging="720"/>
      </w:pPr>
      <w:bookmarkStart w:id="606" w:name="_ENREF_469"/>
      <w:r w:rsidRPr="005907C9">
        <w:t>469.</w:t>
      </w:r>
      <w:r w:rsidRPr="005907C9">
        <w:tab/>
        <w:t xml:space="preserve">Valdes-Flores M, Kofman-Alfaro SH, Vaca AL, Cuevas-Covarrubias SA: </w:t>
      </w:r>
      <w:r w:rsidRPr="005907C9">
        <w:rPr>
          <w:b/>
        </w:rPr>
        <w:t>Mutation report: a novel partial deletion of exons 2-10 of the STS gene in recessive X-linked ichthyosis</w:t>
      </w:r>
      <w:r w:rsidRPr="005907C9">
        <w:t xml:space="preserve">. </w:t>
      </w:r>
      <w:r w:rsidRPr="005907C9">
        <w:rPr>
          <w:i/>
        </w:rPr>
        <w:t xml:space="preserve">The Journal of investigative dermatology </w:t>
      </w:r>
      <w:r w:rsidRPr="005907C9">
        <w:t xml:space="preserve">2000, </w:t>
      </w:r>
      <w:r w:rsidRPr="005907C9">
        <w:rPr>
          <w:b/>
        </w:rPr>
        <w:t>114</w:t>
      </w:r>
      <w:r w:rsidRPr="005907C9">
        <w:t xml:space="preserve">(3):591-593 </w:t>
      </w:r>
      <w:hyperlink r:id="rId475" w:history="1">
        <w:r w:rsidRPr="005907C9">
          <w:rPr>
            <w:rStyle w:val="Hyperlink"/>
          </w:rPr>
          <w:t>https://doi.org/10.1046/j.1523-1747.2000.00924.x</w:t>
        </w:r>
      </w:hyperlink>
      <w:r w:rsidRPr="005907C9">
        <w:t>.</w:t>
      </w:r>
      <w:bookmarkEnd w:id="606"/>
    </w:p>
    <w:p w14:paraId="08B5A034" w14:textId="0D59D670" w:rsidR="005907C9" w:rsidRPr="005907C9" w:rsidRDefault="005907C9" w:rsidP="005907C9">
      <w:pPr>
        <w:pStyle w:val="EndNoteBibliography"/>
        <w:ind w:left="720" w:hanging="720"/>
      </w:pPr>
      <w:bookmarkStart w:id="607" w:name="_ENREF_470"/>
      <w:r w:rsidRPr="005907C9">
        <w:t>470.</w:t>
      </w:r>
      <w:r w:rsidRPr="005907C9">
        <w:tab/>
        <w:t xml:space="preserve">Hand JL, Runke CK, Hodge JC: </w:t>
      </w:r>
      <w:r w:rsidRPr="005907C9">
        <w:rPr>
          <w:b/>
        </w:rPr>
        <w:t>The phenotype spectrum of X-linked ichthyosis identified by chromosomal microarray</w:t>
      </w:r>
      <w:r w:rsidRPr="005907C9">
        <w:t xml:space="preserve">. </w:t>
      </w:r>
      <w:r w:rsidRPr="005907C9">
        <w:rPr>
          <w:i/>
        </w:rPr>
        <w:t xml:space="preserve">Journal of the American Academy of Dermatology </w:t>
      </w:r>
      <w:r w:rsidRPr="005907C9">
        <w:t xml:space="preserve">2015, </w:t>
      </w:r>
      <w:r w:rsidRPr="005907C9">
        <w:rPr>
          <w:b/>
        </w:rPr>
        <w:t>72</w:t>
      </w:r>
      <w:r w:rsidRPr="005907C9">
        <w:t xml:space="preserve">(4):617-627 </w:t>
      </w:r>
      <w:hyperlink r:id="rId476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jaad.2014.12.020</w:t>
        </w:r>
      </w:hyperlink>
      <w:r w:rsidRPr="005907C9">
        <w:t>.</w:t>
      </w:r>
      <w:bookmarkEnd w:id="607"/>
    </w:p>
    <w:p w14:paraId="68C8E8FB" w14:textId="7968F839" w:rsidR="005907C9" w:rsidRPr="005907C9" w:rsidRDefault="005907C9" w:rsidP="005907C9">
      <w:pPr>
        <w:pStyle w:val="EndNoteBibliography"/>
        <w:ind w:left="720" w:hanging="720"/>
      </w:pPr>
      <w:bookmarkStart w:id="608" w:name="_ENREF_471"/>
      <w:r w:rsidRPr="005907C9">
        <w:t>471.</w:t>
      </w:r>
      <w:r w:rsidRPr="005907C9">
        <w:tab/>
        <w:t xml:space="preserve">Brcic L, Underwood JF, Kendall KM, Caseras X, Kirov G, Davies W: </w:t>
      </w:r>
      <w:r w:rsidRPr="005907C9">
        <w:rPr>
          <w:b/>
        </w:rPr>
        <w:t>Medical and neurobehavioural phenotypes in carriers of X-linked ichthyosis-associated genetic deletions in the UK Biobank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20, </w:t>
      </w:r>
      <w:r w:rsidRPr="005907C9">
        <w:rPr>
          <w:b/>
        </w:rPr>
        <w:t>57</w:t>
      </w:r>
      <w:r w:rsidRPr="005907C9">
        <w:t xml:space="preserve">(10):692-698 </w:t>
      </w:r>
      <w:hyperlink r:id="rId477" w:history="1">
        <w:r w:rsidRPr="005907C9">
          <w:rPr>
            <w:rStyle w:val="Hyperlink"/>
          </w:rPr>
          <w:t>https://doi.org/10.1136/jmedgenet-2019-106676</w:t>
        </w:r>
      </w:hyperlink>
      <w:r w:rsidRPr="005907C9">
        <w:t>.</w:t>
      </w:r>
      <w:bookmarkEnd w:id="608"/>
    </w:p>
    <w:p w14:paraId="18454931" w14:textId="0310430A" w:rsidR="005907C9" w:rsidRPr="005907C9" w:rsidRDefault="005907C9" w:rsidP="005907C9">
      <w:pPr>
        <w:pStyle w:val="EndNoteBibliography"/>
        <w:ind w:left="720" w:hanging="720"/>
      </w:pPr>
      <w:bookmarkStart w:id="609" w:name="_ENREF_472"/>
      <w:r w:rsidRPr="005907C9">
        <w:t>472.</w:t>
      </w:r>
      <w:r w:rsidRPr="005907C9">
        <w:tab/>
        <w:t xml:space="preserve">Gubb SJA, Brcic L, Underwood JFG, Kendall KM, Caseras X, Kirov G, Davies W: </w:t>
      </w:r>
      <w:r w:rsidRPr="005907C9">
        <w:rPr>
          <w:b/>
        </w:rPr>
        <w:t>Medical and neurobehavioural phenotypes in male and female carriers of Xp22.31 duplications in the UK Biobank</w:t>
      </w:r>
      <w:r w:rsidRPr="005907C9">
        <w:t xml:space="preserve">. </w:t>
      </w:r>
      <w:r w:rsidRPr="005907C9">
        <w:rPr>
          <w:i/>
        </w:rPr>
        <w:t xml:space="preserve">Hum Mol Genet </w:t>
      </w:r>
      <w:r w:rsidRPr="005907C9">
        <w:t xml:space="preserve">2020, </w:t>
      </w:r>
      <w:r w:rsidRPr="005907C9">
        <w:rPr>
          <w:b/>
        </w:rPr>
        <w:t>29</w:t>
      </w:r>
      <w:r w:rsidRPr="005907C9">
        <w:t xml:space="preserve">(17):2872-2881 </w:t>
      </w:r>
      <w:hyperlink r:id="rId478" w:history="1">
        <w:r w:rsidRPr="005907C9">
          <w:rPr>
            <w:rStyle w:val="Hyperlink"/>
          </w:rPr>
          <w:t>https://doi.org/10.1093/hmg/ddaa174</w:t>
        </w:r>
      </w:hyperlink>
      <w:r w:rsidRPr="005907C9">
        <w:t>.</w:t>
      </w:r>
      <w:bookmarkEnd w:id="609"/>
    </w:p>
    <w:p w14:paraId="218A5EF6" w14:textId="3CAE6596" w:rsidR="005907C9" w:rsidRPr="005907C9" w:rsidRDefault="005907C9" w:rsidP="005907C9">
      <w:pPr>
        <w:pStyle w:val="EndNoteBibliography"/>
        <w:ind w:left="720" w:hanging="720"/>
      </w:pPr>
      <w:bookmarkStart w:id="610" w:name="_ENREF_473"/>
      <w:r w:rsidRPr="005907C9">
        <w:t>473.</w:t>
      </w:r>
      <w:r w:rsidRPr="005907C9">
        <w:tab/>
        <w:t xml:space="preserve">Hellerud C, Adamowicz M, Jurkiewicz D, Taybert J, Kubalska J, Ciara E, Popowska E, Ellis JR, Lindstedt S, Pronicka E: </w:t>
      </w:r>
      <w:r w:rsidRPr="005907C9">
        <w:rPr>
          <w:b/>
        </w:rPr>
        <w:t>Clinical heterogeneity and molecular findings in five Polish patients with glycerol kinase deficiency: investigation of two splice site mutations with computerized splice junction analysis and Xp21 gene-specific mRNA analysis</w:t>
      </w:r>
      <w:r w:rsidRPr="005907C9">
        <w:t xml:space="preserve">. </w:t>
      </w:r>
      <w:r w:rsidRPr="005907C9">
        <w:rPr>
          <w:i/>
        </w:rPr>
        <w:t xml:space="preserve">Mol Genet Metab </w:t>
      </w:r>
      <w:r w:rsidRPr="005907C9">
        <w:t xml:space="preserve">2003, </w:t>
      </w:r>
      <w:r w:rsidRPr="005907C9">
        <w:rPr>
          <w:b/>
        </w:rPr>
        <w:t>79</w:t>
      </w:r>
      <w:r w:rsidRPr="005907C9">
        <w:t xml:space="preserve">(3):149-159 </w:t>
      </w:r>
      <w:hyperlink r:id="rId479" w:history="1">
        <w:r w:rsidRPr="005907C9">
          <w:rPr>
            <w:rStyle w:val="Hyperlink"/>
          </w:rPr>
          <w:t>https://doi.org/10.1016/s1096-7192(03)00094-5</w:t>
        </w:r>
      </w:hyperlink>
      <w:r w:rsidRPr="005907C9">
        <w:t>.</w:t>
      </w:r>
      <w:bookmarkEnd w:id="610"/>
    </w:p>
    <w:p w14:paraId="6ED22F26" w14:textId="6F2474E1" w:rsidR="005907C9" w:rsidRPr="005907C9" w:rsidRDefault="005907C9" w:rsidP="005907C9">
      <w:pPr>
        <w:pStyle w:val="EndNoteBibliography"/>
        <w:ind w:left="720" w:hanging="720"/>
      </w:pPr>
      <w:bookmarkStart w:id="611" w:name="_ENREF_474"/>
      <w:r w:rsidRPr="005907C9">
        <w:t>474.</w:t>
      </w:r>
      <w:r w:rsidRPr="005907C9">
        <w:tab/>
        <w:t xml:space="preserve">Stanczak CM, Chen Z, Zhang YH, Nelson SF, McCabe ER: </w:t>
      </w:r>
      <w:r w:rsidRPr="005907C9">
        <w:rPr>
          <w:b/>
        </w:rPr>
        <w:t>Deletion mapping in Xp21 for patients with complex glycerol kinase deficiency using SNP mapping arrays</w:t>
      </w:r>
      <w:r w:rsidRPr="005907C9">
        <w:t xml:space="preserve">. </w:t>
      </w:r>
      <w:r w:rsidRPr="005907C9">
        <w:rPr>
          <w:i/>
        </w:rPr>
        <w:t xml:space="preserve">Human mutation </w:t>
      </w:r>
      <w:r w:rsidRPr="005907C9">
        <w:t xml:space="preserve">2007, </w:t>
      </w:r>
      <w:r w:rsidRPr="005907C9">
        <w:rPr>
          <w:b/>
        </w:rPr>
        <w:t>28</w:t>
      </w:r>
      <w:r w:rsidRPr="005907C9">
        <w:t xml:space="preserve">(3):235-242 </w:t>
      </w:r>
      <w:hyperlink r:id="rId480" w:history="1">
        <w:r w:rsidRPr="005907C9">
          <w:rPr>
            <w:rStyle w:val="Hyperlink"/>
          </w:rPr>
          <w:t>https://doi.org/10.1002/humu.20424</w:t>
        </w:r>
      </w:hyperlink>
      <w:r w:rsidRPr="005907C9">
        <w:t>.</w:t>
      </w:r>
      <w:bookmarkEnd w:id="611"/>
    </w:p>
    <w:p w14:paraId="1D5A25A0" w14:textId="11923508" w:rsidR="005907C9" w:rsidRPr="005907C9" w:rsidRDefault="005907C9" w:rsidP="005907C9">
      <w:pPr>
        <w:pStyle w:val="EndNoteBibliography"/>
        <w:ind w:left="720" w:hanging="720"/>
      </w:pPr>
      <w:bookmarkStart w:id="612" w:name="_ENREF_475"/>
      <w:r w:rsidRPr="005907C9">
        <w:t>475.</w:t>
      </w:r>
      <w:r w:rsidRPr="005907C9">
        <w:tab/>
        <w:t>Heide S, Afenjar A, Edery P, Sanlaville D, Keren B, Rouen A, Lavillaureix A, Hyon C, Doummar D, Siffroi JP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Xp21 deletion in female patients with intellectual disability: Two new cases and a review of the literatur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5, </w:t>
      </w:r>
      <w:r w:rsidRPr="005907C9">
        <w:rPr>
          <w:b/>
        </w:rPr>
        <w:t>58</w:t>
      </w:r>
      <w:r w:rsidRPr="005907C9">
        <w:t xml:space="preserve">(6-7):341-345 </w:t>
      </w:r>
      <w:hyperlink r:id="rId481" w:history="1">
        <w:r w:rsidRPr="005907C9">
          <w:rPr>
            <w:rStyle w:val="Hyperlink"/>
          </w:rPr>
          <w:t>https://doi.org/10.1016/j.ejmg.2015.04.003</w:t>
        </w:r>
      </w:hyperlink>
      <w:r w:rsidRPr="005907C9">
        <w:t>.</w:t>
      </w:r>
      <w:bookmarkEnd w:id="612"/>
    </w:p>
    <w:p w14:paraId="10489E1F" w14:textId="435D4500" w:rsidR="005907C9" w:rsidRPr="005907C9" w:rsidRDefault="005907C9" w:rsidP="005907C9">
      <w:pPr>
        <w:pStyle w:val="EndNoteBibliography"/>
        <w:ind w:left="720" w:hanging="720"/>
      </w:pPr>
      <w:bookmarkStart w:id="613" w:name="_ENREF_476"/>
      <w:r w:rsidRPr="005907C9">
        <w:t>476.</w:t>
      </w:r>
      <w:r w:rsidRPr="005907C9">
        <w:tab/>
        <w:t xml:space="preserve">Korkut S, Baştuğ O, Raygada M, Hatipoğlu N, Kurtoğlu S, Kendirci M, Lyssikatos C, Stratakis CA: </w:t>
      </w:r>
      <w:r w:rsidRPr="005907C9">
        <w:rPr>
          <w:b/>
        </w:rPr>
        <w:t>Complex Glycerol Kinase Deficiency and Adrenocortical Insufficiency in Two Neonates</w:t>
      </w:r>
      <w:r w:rsidRPr="005907C9">
        <w:t xml:space="preserve">. </w:t>
      </w:r>
      <w:r w:rsidRPr="005907C9">
        <w:rPr>
          <w:i/>
        </w:rPr>
        <w:t xml:space="preserve">J Clin Res Pediatr Endocrinol </w:t>
      </w:r>
      <w:r w:rsidRPr="005907C9">
        <w:t xml:space="preserve">2016, </w:t>
      </w:r>
      <w:r w:rsidRPr="005907C9">
        <w:rPr>
          <w:b/>
        </w:rPr>
        <w:t>8</w:t>
      </w:r>
      <w:r w:rsidRPr="005907C9">
        <w:t xml:space="preserve">(4):468-471 </w:t>
      </w:r>
      <w:hyperlink r:id="rId482" w:history="1">
        <w:r w:rsidRPr="005907C9">
          <w:rPr>
            <w:rStyle w:val="Hyperlink"/>
          </w:rPr>
          <w:t>https://doi.org/10.4274/jcrpe.2539</w:t>
        </w:r>
      </w:hyperlink>
      <w:r w:rsidRPr="005907C9">
        <w:t>.</w:t>
      </w:r>
      <w:bookmarkEnd w:id="613"/>
    </w:p>
    <w:p w14:paraId="298154C9" w14:textId="5A1E3885" w:rsidR="005907C9" w:rsidRPr="005907C9" w:rsidRDefault="005907C9" w:rsidP="005907C9">
      <w:pPr>
        <w:pStyle w:val="EndNoteBibliography"/>
        <w:ind w:left="720" w:hanging="720"/>
      </w:pPr>
      <w:bookmarkStart w:id="614" w:name="_ENREF_477"/>
      <w:r w:rsidRPr="005907C9">
        <w:t>477.</w:t>
      </w:r>
      <w:r w:rsidRPr="005907C9">
        <w:tab/>
        <w:t xml:space="preserve">Montoya-Williams D, Mowitz M: </w:t>
      </w:r>
      <w:r w:rsidRPr="005907C9">
        <w:rPr>
          <w:b/>
        </w:rPr>
        <w:t>Cholestasis and Hepatic Iron Deposition in an Infant With Complex Glycerol Kinase Deficiency</w:t>
      </w:r>
      <w:r w:rsidRPr="005907C9">
        <w:t xml:space="preserve">. </w:t>
      </w:r>
      <w:r w:rsidRPr="005907C9">
        <w:rPr>
          <w:i/>
        </w:rPr>
        <w:t xml:space="preserve">Pediatrics </w:t>
      </w:r>
      <w:r w:rsidRPr="005907C9">
        <w:t xml:space="preserve">2017, </w:t>
      </w:r>
      <w:r w:rsidRPr="005907C9">
        <w:rPr>
          <w:b/>
        </w:rPr>
        <w:t>140</w:t>
      </w:r>
      <w:r w:rsidRPr="005907C9">
        <w:t xml:space="preserve">(1):e20161479 </w:t>
      </w:r>
      <w:hyperlink r:id="rId483" w:history="1">
        <w:r w:rsidRPr="005907C9">
          <w:rPr>
            <w:rStyle w:val="Hyperlink"/>
          </w:rPr>
          <w:t>https://doi.org/10.1542/peds.2016-1479</w:t>
        </w:r>
      </w:hyperlink>
      <w:r w:rsidRPr="005907C9">
        <w:t>.</w:t>
      </w:r>
      <w:bookmarkEnd w:id="614"/>
    </w:p>
    <w:p w14:paraId="23535322" w14:textId="03D02547" w:rsidR="005907C9" w:rsidRPr="005907C9" w:rsidRDefault="005907C9" w:rsidP="005907C9">
      <w:pPr>
        <w:pStyle w:val="EndNoteBibliography"/>
        <w:ind w:left="720" w:hanging="720"/>
      </w:pPr>
      <w:bookmarkStart w:id="615" w:name="_ENREF_478"/>
      <w:r w:rsidRPr="005907C9">
        <w:t>478.</w:t>
      </w:r>
      <w:r w:rsidRPr="005907C9">
        <w:tab/>
        <w:t>Lugtenberg D, Yntema HG, Banning MJ, Oudakker AR, Firth HV, Willatt L, Raynaud M, Kleefstra T, Fryns JP, Ropers H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ZNF674: a new kruppel-associated box-containing zinc-finger gene involved in nonsyndromic X-linked mental retardation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06, </w:t>
      </w:r>
      <w:r w:rsidRPr="005907C9">
        <w:rPr>
          <w:b/>
        </w:rPr>
        <w:t>78</w:t>
      </w:r>
      <w:r w:rsidRPr="005907C9">
        <w:t xml:space="preserve">(2):265-278 </w:t>
      </w:r>
      <w:hyperlink r:id="rId484" w:history="1">
        <w:r w:rsidRPr="005907C9">
          <w:rPr>
            <w:rStyle w:val="Hyperlink"/>
          </w:rPr>
          <w:t>https://doi.org/10.1086/500306</w:t>
        </w:r>
      </w:hyperlink>
      <w:r w:rsidRPr="005907C9">
        <w:t>.</w:t>
      </w:r>
      <w:bookmarkEnd w:id="615"/>
    </w:p>
    <w:p w14:paraId="58295006" w14:textId="226AC4A0" w:rsidR="005907C9" w:rsidRPr="005907C9" w:rsidRDefault="005907C9" w:rsidP="005907C9">
      <w:pPr>
        <w:pStyle w:val="EndNoteBibliography"/>
        <w:ind w:left="720" w:hanging="720"/>
      </w:pPr>
      <w:bookmarkStart w:id="616" w:name="_ENREF_479"/>
      <w:r w:rsidRPr="005907C9">
        <w:t>479.</w:t>
      </w:r>
      <w:r w:rsidRPr="005907C9">
        <w:tab/>
        <w:t xml:space="preserve">Zhang L, Wang T, Wright AF, Suri M, Schwartz CE, Stevenson RE, Valle D: </w:t>
      </w:r>
      <w:r w:rsidRPr="005907C9">
        <w:rPr>
          <w:b/>
        </w:rPr>
        <w:t>A microdeletion in Xp11.3 accounts for co-segregation of retinitis pigmentosa and mental retardation in a large kindred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6, </w:t>
      </w:r>
      <w:r w:rsidRPr="005907C9">
        <w:rPr>
          <w:b/>
        </w:rPr>
        <w:t>140</w:t>
      </w:r>
      <w:r w:rsidRPr="005907C9">
        <w:t xml:space="preserve">(4):349-357 </w:t>
      </w:r>
      <w:hyperlink r:id="rId485" w:history="1">
        <w:r w:rsidRPr="005907C9">
          <w:rPr>
            <w:rStyle w:val="Hyperlink"/>
          </w:rPr>
          <w:t>https://doi.org/10.1002/ajmg.a.31080</w:t>
        </w:r>
      </w:hyperlink>
      <w:r w:rsidRPr="005907C9">
        <w:t>.</w:t>
      </w:r>
      <w:bookmarkEnd w:id="616"/>
    </w:p>
    <w:p w14:paraId="0D8CADA2" w14:textId="07950DCC" w:rsidR="005907C9" w:rsidRPr="005907C9" w:rsidRDefault="005907C9" w:rsidP="005907C9">
      <w:pPr>
        <w:pStyle w:val="EndNoteBibliography"/>
        <w:ind w:left="720" w:hanging="720"/>
      </w:pPr>
      <w:bookmarkStart w:id="617" w:name="_ENREF_480"/>
      <w:r w:rsidRPr="005907C9">
        <w:t>480.</w:t>
      </w:r>
      <w:r w:rsidRPr="005907C9">
        <w:tab/>
        <w:t>Delphin N, Hanein S, Taie LF, Zanlonghi X, Bonneau D, Moisan J-P, Boyle C, Nitschke P, Pruvost S, Bonnefont J-P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ntellectual disability associated with retinal dystrophy in the Xp11.3 deletion syndrome: ZNF674 on trial. Guilty or innocent?</w:t>
      </w:r>
      <w:r w:rsidRPr="005907C9">
        <w:t xml:space="preserve"> </w:t>
      </w:r>
      <w:r w:rsidRPr="005907C9">
        <w:rPr>
          <w:i/>
        </w:rPr>
        <w:t xml:space="preserve">Eur J Hum Genet </w:t>
      </w:r>
      <w:r w:rsidRPr="005907C9">
        <w:t xml:space="preserve">2012, </w:t>
      </w:r>
      <w:r w:rsidRPr="005907C9">
        <w:rPr>
          <w:b/>
        </w:rPr>
        <w:t>20</w:t>
      </w:r>
      <w:r w:rsidRPr="005907C9">
        <w:t xml:space="preserve">(3):352-356 </w:t>
      </w:r>
      <w:hyperlink r:id="rId486" w:history="1">
        <w:r w:rsidRPr="005907C9">
          <w:rPr>
            <w:rStyle w:val="Hyperlink"/>
          </w:rPr>
          <w:t>https://doi.org/10.1038/ejhg.2011.217</w:t>
        </w:r>
      </w:hyperlink>
      <w:r w:rsidRPr="005907C9">
        <w:t>.</w:t>
      </w:r>
      <w:bookmarkEnd w:id="617"/>
    </w:p>
    <w:p w14:paraId="48EACBD6" w14:textId="3C291E40" w:rsidR="005907C9" w:rsidRPr="005907C9" w:rsidRDefault="005907C9" w:rsidP="005907C9">
      <w:pPr>
        <w:pStyle w:val="EndNoteBibliography"/>
        <w:ind w:left="720" w:hanging="720"/>
      </w:pPr>
      <w:bookmarkStart w:id="618" w:name="_ENREF_481"/>
      <w:r w:rsidRPr="005907C9">
        <w:t>481.</w:t>
      </w:r>
      <w:r w:rsidRPr="005907C9">
        <w:tab/>
        <w:t>Giorda R, Bonaglia MC, Beri S, Fichera M, Novara F, Magini P, Urquhart J, Sharkey FH, Zucca C, Grasso R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omplex segmental duplications mediate a recurrent dup(X)(p11.22-p11.23) associated with mental retardation, speech delay, and EEG anomalies in males and female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09, </w:t>
      </w:r>
      <w:r w:rsidRPr="005907C9">
        <w:rPr>
          <w:b/>
        </w:rPr>
        <w:t>85</w:t>
      </w:r>
      <w:r w:rsidRPr="005907C9">
        <w:t xml:space="preserve">(3):394-400 </w:t>
      </w:r>
      <w:hyperlink r:id="rId487" w:history="1">
        <w:r w:rsidRPr="005907C9">
          <w:rPr>
            <w:rStyle w:val="Hyperlink"/>
          </w:rPr>
          <w:t>https://doi.org/10.1016/j.ajhg.2009.08.001</w:t>
        </w:r>
      </w:hyperlink>
      <w:r w:rsidRPr="005907C9">
        <w:t>.</w:t>
      </w:r>
      <w:bookmarkEnd w:id="618"/>
    </w:p>
    <w:p w14:paraId="658F8F2E" w14:textId="7B406F48" w:rsidR="005907C9" w:rsidRPr="005907C9" w:rsidRDefault="005907C9" w:rsidP="005907C9">
      <w:pPr>
        <w:pStyle w:val="EndNoteBibliography"/>
        <w:ind w:left="720" w:hanging="720"/>
      </w:pPr>
      <w:bookmarkStart w:id="619" w:name="_ENREF_482"/>
      <w:r w:rsidRPr="005907C9">
        <w:t>482.</w:t>
      </w:r>
      <w:r w:rsidRPr="005907C9">
        <w:tab/>
        <w:t>Nizon M, Andrieux J, Rooryck C, de Blois MC, Bourel-Ponchel E, Bourgois B, Boute O, David A, Delobel B, Duban-Bedu B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Phenotype-genotype correlations in 17 new patients with an Xp11.23p11.22 microduplication and review of the literatur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a</w:t>
      </w:r>
      <w:r w:rsidRPr="005907C9">
        <w:t xml:space="preserve">(1):111-122 </w:t>
      </w:r>
      <w:hyperlink r:id="rId488" w:history="1">
        <w:r w:rsidRPr="005907C9">
          <w:rPr>
            <w:rStyle w:val="Hyperlink"/>
          </w:rPr>
          <w:t>https://doi.org/10.1002/ajmg.a.36807</w:t>
        </w:r>
      </w:hyperlink>
      <w:r w:rsidRPr="005907C9">
        <w:t>.</w:t>
      </w:r>
      <w:bookmarkEnd w:id="619"/>
    </w:p>
    <w:p w14:paraId="453539B1" w14:textId="092C2F82" w:rsidR="005907C9" w:rsidRPr="005907C9" w:rsidRDefault="005907C9" w:rsidP="005907C9">
      <w:pPr>
        <w:pStyle w:val="EndNoteBibliography"/>
        <w:ind w:left="720" w:hanging="720"/>
      </w:pPr>
      <w:bookmarkStart w:id="620" w:name="_ENREF_483"/>
      <w:r w:rsidRPr="005907C9">
        <w:t>483.</w:t>
      </w:r>
      <w:r w:rsidRPr="005907C9">
        <w:tab/>
        <w:t>Grams SE, Argiropoulos B, Lines M, Chakraborty P, McGowan-Jordan J, Geraghty MT, Tsang M, Eswara M, Tezcan K, Adams K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enotype-phenotype characterization in 13 individuals with chromosome Xp11.22 duplication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a</w:t>
      </w:r>
      <w:r w:rsidRPr="005907C9">
        <w:t xml:space="preserve">(4):967-977 </w:t>
      </w:r>
      <w:hyperlink r:id="rId489" w:history="1">
        <w:r w:rsidRPr="005907C9">
          <w:rPr>
            <w:rStyle w:val="Hyperlink"/>
          </w:rPr>
          <w:t>https://doi.org/10.1002/ajmg.a.37519</w:t>
        </w:r>
      </w:hyperlink>
      <w:r w:rsidRPr="005907C9">
        <w:t>.</w:t>
      </w:r>
      <w:bookmarkEnd w:id="620"/>
    </w:p>
    <w:p w14:paraId="7894598F" w14:textId="3872CB33" w:rsidR="005907C9" w:rsidRPr="005907C9" w:rsidRDefault="005907C9" w:rsidP="005907C9">
      <w:pPr>
        <w:pStyle w:val="EndNoteBibliography"/>
        <w:ind w:left="720" w:hanging="720"/>
      </w:pPr>
      <w:bookmarkStart w:id="621" w:name="_ENREF_484"/>
      <w:r w:rsidRPr="005907C9">
        <w:lastRenderedPageBreak/>
        <w:t>484.</w:t>
      </w:r>
      <w:r w:rsidRPr="005907C9">
        <w:tab/>
        <w:t>Whibley AC, Plagnol V, Tarpey PS, Abidi F, Fullston T, Choma MK, Boucher CA, Shepherd L, Willatt L, Parkin G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Fine-scale survey of X chromosome copy number variants and indels underlying intellectual disability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0, </w:t>
      </w:r>
      <w:r w:rsidRPr="005907C9">
        <w:rPr>
          <w:b/>
        </w:rPr>
        <w:t>87</w:t>
      </w:r>
      <w:r w:rsidRPr="005907C9">
        <w:t xml:space="preserve">(2):173-188 </w:t>
      </w:r>
      <w:hyperlink r:id="rId490" w:history="1">
        <w:r w:rsidRPr="005907C9">
          <w:rPr>
            <w:rStyle w:val="Hyperlink"/>
          </w:rPr>
          <w:t>https://doi.org/10.1016/j.ajhg.2010.06.017</w:t>
        </w:r>
      </w:hyperlink>
      <w:r w:rsidRPr="005907C9">
        <w:t>.</w:t>
      </w:r>
      <w:bookmarkEnd w:id="621"/>
    </w:p>
    <w:p w14:paraId="3BACE084" w14:textId="52C82AE2" w:rsidR="005907C9" w:rsidRPr="005907C9" w:rsidRDefault="005907C9" w:rsidP="005907C9">
      <w:pPr>
        <w:pStyle w:val="EndNoteBibliography"/>
        <w:ind w:left="720" w:hanging="720"/>
      </w:pPr>
      <w:bookmarkStart w:id="622" w:name="_ENREF_485"/>
      <w:r w:rsidRPr="005907C9">
        <w:t>485.</w:t>
      </w:r>
      <w:r w:rsidRPr="005907C9">
        <w:tab/>
        <w:t>Froyen G, Belet S, Martinez F, Santos-Rebouças CB, Declercq M, Verbeeck J, Donckers L, Berland S, Mayo S, Rosello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opy-number gains of HUWE1 due to replication- and recombination-based rearrangement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2, </w:t>
      </w:r>
      <w:r w:rsidRPr="005907C9">
        <w:rPr>
          <w:b/>
        </w:rPr>
        <w:t>91</w:t>
      </w:r>
      <w:r w:rsidRPr="005907C9">
        <w:t xml:space="preserve">(2):252-264 </w:t>
      </w:r>
      <w:hyperlink r:id="rId491" w:history="1">
        <w:r w:rsidRPr="005907C9">
          <w:rPr>
            <w:rStyle w:val="Hyperlink"/>
          </w:rPr>
          <w:t>https://doi.org/10.1016/j.ajhg.2012.06.010</w:t>
        </w:r>
      </w:hyperlink>
      <w:r w:rsidRPr="005907C9">
        <w:t>.</w:t>
      </w:r>
      <w:bookmarkEnd w:id="622"/>
    </w:p>
    <w:p w14:paraId="4EC6BF59" w14:textId="15E674E1" w:rsidR="005907C9" w:rsidRPr="005907C9" w:rsidRDefault="005907C9" w:rsidP="005907C9">
      <w:pPr>
        <w:pStyle w:val="EndNoteBibliography"/>
        <w:ind w:left="720" w:hanging="720"/>
      </w:pPr>
      <w:bookmarkStart w:id="623" w:name="_ENREF_486"/>
      <w:r w:rsidRPr="005907C9">
        <w:t>486.</w:t>
      </w:r>
      <w:r w:rsidRPr="005907C9">
        <w:tab/>
        <w:t xml:space="preserve">Song MH, Lee HK, Choi JY, Kim S, Bok J, Kim UK: </w:t>
      </w:r>
      <w:r w:rsidRPr="005907C9">
        <w:rPr>
          <w:b/>
        </w:rPr>
        <w:t>Clinical evaluation of DFN3 patients with deletions in the POU3F4 locus and detection of carrier female using MLPA</w:t>
      </w:r>
      <w:r w:rsidRPr="005907C9">
        <w:t xml:space="preserve">. </w:t>
      </w:r>
      <w:r w:rsidRPr="005907C9">
        <w:rPr>
          <w:i/>
        </w:rPr>
        <w:t xml:space="preserve">Clin Genet </w:t>
      </w:r>
      <w:r w:rsidRPr="005907C9">
        <w:t xml:space="preserve">2010, </w:t>
      </w:r>
      <w:r w:rsidRPr="005907C9">
        <w:rPr>
          <w:b/>
        </w:rPr>
        <w:t>78</w:t>
      </w:r>
      <w:r w:rsidRPr="005907C9">
        <w:t xml:space="preserve">(6):524-532 </w:t>
      </w:r>
      <w:hyperlink r:id="rId492" w:history="1">
        <w:r w:rsidRPr="005907C9">
          <w:rPr>
            <w:rStyle w:val="Hyperlink"/>
          </w:rPr>
          <w:t>https://doi.org/10.1111/j.1399-0004.2010.01426.x</w:t>
        </w:r>
      </w:hyperlink>
      <w:r w:rsidRPr="005907C9">
        <w:t>.</w:t>
      </w:r>
      <w:bookmarkEnd w:id="623"/>
    </w:p>
    <w:p w14:paraId="171EA0DA" w14:textId="57ECF9E8" w:rsidR="005907C9" w:rsidRPr="005907C9" w:rsidRDefault="005907C9" w:rsidP="005907C9">
      <w:pPr>
        <w:pStyle w:val="EndNoteBibliography"/>
        <w:ind w:left="720" w:hanging="720"/>
      </w:pPr>
      <w:bookmarkStart w:id="624" w:name="_ENREF_487"/>
      <w:r w:rsidRPr="005907C9">
        <w:t>487.</w:t>
      </w:r>
      <w:r w:rsidRPr="005907C9">
        <w:tab/>
        <w:t>Iossa S, Costa V, Corvino V, Auletta G, Barruffo L, Cappellani S, Ceglia C, Cennamo G, D'Adamo AP, D'Amico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Phenotypic and genetic characterization of a family carrying two Xq21.1-21.3 interstitial deletions associated with syndromic hearing loss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5, </w:t>
      </w:r>
      <w:r w:rsidRPr="005907C9">
        <w:rPr>
          <w:b/>
        </w:rPr>
        <w:t>8</w:t>
      </w:r>
      <w:r w:rsidRPr="005907C9">
        <w:t xml:space="preserve">:18 </w:t>
      </w:r>
      <w:hyperlink r:id="rId493" w:history="1">
        <w:r w:rsidRPr="005907C9">
          <w:rPr>
            <w:rStyle w:val="Hyperlink"/>
          </w:rPr>
          <w:t>https://doi.org/10.1186/s13039-015-0120-0</w:t>
        </w:r>
      </w:hyperlink>
      <w:r w:rsidRPr="005907C9">
        <w:t>.</w:t>
      </w:r>
      <w:bookmarkEnd w:id="624"/>
    </w:p>
    <w:p w14:paraId="20FC4CFE" w14:textId="1456E45F" w:rsidR="005907C9" w:rsidRPr="005907C9" w:rsidRDefault="005907C9" w:rsidP="005907C9">
      <w:pPr>
        <w:pStyle w:val="EndNoteBibliography"/>
        <w:ind w:left="720" w:hanging="720"/>
      </w:pPr>
      <w:bookmarkStart w:id="625" w:name="_ENREF_488"/>
      <w:r w:rsidRPr="005907C9">
        <w:t>488.</w:t>
      </w:r>
      <w:r w:rsidRPr="005907C9">
        <w:tab/>
        <w:t xml:space="preserve">Liang S, Jiang N, Li S, Jiang X, Yu D: </w:t>
      </w:r>
      <w:r w:rsidRPr="005907C9">
        <w:rPr>
          <w:b/>
        </w:rPr>
        <w:t>A maternally inherited 8.05 Mb Xq21 deletion associated with Choroideremia, deafness, and mental retardation syndrome in a male patient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7, </w:t>
      </w:r>
      <w:r w:rsidRPr="005907C9">
        <w:rPr>
          <w:b/>
        </w:rPr>
        <w:t>10</w:t>
      </w:r>
      <w:r w:rsidRPr="005907C9">
        <w:t xml:space="preserve">:23-23 </w:t>
      </w:r>
      <w:hyperlink r:id="rId494" w:history="1">
        <w:r w:rsidRPr="005907C9">
          <w:rPr>
            <w:rStyle w:val="Hyperlink"/>
          </w:rPr>
          <w:t>https://doi.org/10.1186/s13039-017-0324-6</w:t>
        </w:r>
      </w:hyperlink>
      <w:r w:rsidRPr="005907C9">
        <w:t>.</w:t>
      </w:r>
      <w:bookmarkEnd w:id="625"/>
    </w:p>
    <w:p w14:paraId="1BDC20E9" w14:textId="3EC7B4F8" w:rsidR="005907C9" w:rsidRPr="005907C9" w:rsidRDefault="005907C9" w:rsidP="005907C9">
      <w:pPr>
        <w:pStyle w:val="EndNoteBibliography"/>
        <w:ind w:left="720" w:hanging="720"/>
      </w:pPr>
      <w:bookmarkStart w:id="626" w:name="_ENREF_489"/>
      <w:r w:rsidRPr="005907C9">
        <w:t>489.</w:t>
      </w:r>
      <w:r w:rsidRPr="005907C9">
        <w:tab/>
        <w:t>Meloni I, Vitelli F, Pucci L, Lowry RB, Tonlorenzi R, Rossi E, Ventura M, Rizzoni G, Kashtan CE, Pober B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lport syndrome and mental retardation: clinical and genetic dissection of the contiguous gene deletion syndrome in Xq22.3 (ATS-MR)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2, </w:t>
      </w:r>
      <w:r w:rsidRPr="005907C9">
        <w:rPr>
          <w:b/>
        </w:rPr>
        <w:t>39</w:t>
      </w:r>
      <w:r w:rsidRPr="005907C9">
        <w:t xml:space="preserve">(5):359-365 </w:t>
      </w:r>
      <w:hyperlink r:id="rId495" w:history="1">
        <w:r w:rsidRPr="005907C9">
          <w:rPr>
            <w:rStyle w:val="Hyperlink"/>
          </w:rPr>
          <w:t>https://doi.org/10.1136/jmg.39.5.359</w:t>
        </w:r>
      </w:hyperlink>
      <w:r w:rsidRPr="005907C9">
        <w:t>.</w:t>
      </w:r>
      <w:bookmarkEnd w:id="626"/>
    </w:p>
    <w:p w14:paraId="16F13881" w14:textId="5AF5F79F" w:rsidR="005907C9" w:rsidRPr="005907C9" w:rsidRDefault="005907C9" w:rsidP="005907C9">
      <w:pPr>
        <w:pStyle w:val="EndNoteBibliography"/>
        <w:ind w:left="720" w:hanging="720"/>
      </w:pPr>
      <w:bookmarkStart w:id="627" w:name="_ENREF_490"/>
      <w:r w:rsidRPr="005907C9">
        <w:t>490.</w:t>
      </w:r>
      <w:r w:rsidRPr="005907C9">
        <w:tab/>
        <w:t>Uliana V, Marcocci E, Mucciolo M, Meloni I, Izzi C, Manno C, Bruttini M, Mari F, Scolari F, Renieri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lport syndrome and leiomyomatosis: the first deletion extending beyond COL4A6 intron 2</w:t>
      </w:r>
      <w:r w:rsidRPr="005907C9">
        <w:t xml:space="preserve">. </w:t>
      </w:r>
      <w:r w:rsidRPr="005907C9">
        <w:rPr>
          <w:i/>
        </w:rPr>
        <w:t xml:space="preserve">Pediatric Nephrology </w:t>
      </w:r>
      <w:r w:rsidRPr="005907C9">
        <w:t xml:space="preserve">2011, </w:t>
      </w:r>
      <w:r w:rsidRPr="005907C9">
        <w:rPr>
          <w:b/>
        </w:rPr>
        <w:t>26</w:t>
      </w:r>
      <w:r w:rsidRPr="005907C9">
        <w:t xml:space="preserve">(5):717-724 </w:t>
      </w:r>
      <w:hyperlink r:id="rId496" w:history="1">
        <w:r w:rsidRPr="005907C9">
          <w:rPr>
            <w:rStyle w:val="Hyperlink"/>
          </w:rPr>
          <w:t>https://doi.org/10.1007/s00467-010-1693-9</w:t>
        </w:r>
      </w:hyperlink>
      <w:r w:rsidRPr="005907C9">
        <w:t>.</w:t>
      </w:r>
      <w:bookmarkEnd w:id="627"/>
    </w:p>
    <w:p w14:paraId="781DE24B" w14:textId="0C371004" w:rsidR="005907C9" w:rsidRPr="005907C9" w:rsidRDefault="005907C9" w:rsidP="005907C9">
      <w:pPr>
        <w:pStyle w:val="EndNoteBibliography"/>
        <w:ind w:left="720" w:hanging="720"/>
      </w:pPr>
      <w:bookmarkStart w:id="628" w:name="_ENREF_491"/>
      <w:r w:rsidRPr="005907C9">
        <w:t>491.</w:t>
      </w:r>
      <w:r w:rsidRPr="005907C9">
        <w:tab/>
        <w:t>Nozu K, Minamikawa S, Yamada S, Oka M, Yanagita M, Morisada N, Fujinaga S, Nagano C, Gotoh Y, Takahashi E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haracterization of contiguous gene deletions in COL4A6 and COL4A5 in Alport syndrome-diffuse leiomyomatosis</w:t>
      </w:r>
      <w:r w:rsidRPr="005907C9">
        <w:t xml:space="preserve">. </w:t>
      </w:r>
      <w:r w:rsidRPr="005907C9">
        <w:rPr>
          <w:i/>
        </w:rPr>
        <w:t xml:space="preserve">Journal of Human Genetics </w:t>
      </w:r>
      <w:r w:rsidRPr="005907C9">
        <w:t xml:space="preserve">2017, </w:t>
      </w:r>
      <w:r w:rsidRPr="005907C9">
        <w:rPr>
          <w:b/>
        </w:rPr>
        <w:t>62</w:t>
      </w:r>
      <w:r w:rsidRPr="005907C9">
        <w:t xml:space="preserve">(7):733-735 </w:t>
      </w:r>
      <w:hyperlink r:id="rId497" w:history="1">
        <w:r w:rsidRPr="005907C9">
          <w:rPr>
            <w:rStyle w:val="Hyperlink"/>
          </w:rPr>
          <w:t>https://doi.org/10.1038/jhg.2017.28</w:t>
        </w:r>
      </w:hyperlink>
      <w:r w:rsidRPr="005907C9">
        <w:t>.</w:t>
      </w:r>
      <w:bookmarkEnd w:id="628"/>
    </w:p>
    <w:p w14:paraId="149C3693" w14:textId="20F01881" w:rsidR="005907C9" w:rsidRPr="005907C9" w:rsidRDefault="005907C9" w:rsidP="005907C9">
      <w:pPr>
        <w:pStyle w:val="EndNoteBibliography"/>
        <w:ind w:left="720" w:hanging="720"/>
      </w:pPr>
      <w:bookmarkStart w:id="629" w:name="_ENREF_492"/>
      <w:r w:rsidRPr="005907C9">
        <w:t>492.</w:t>
      </w:r>
      <w:r w:rsidRPr="005907C9">
        <w:tab/>
        <w:t xml:space="preserve">Hoischen A, Landwehr C, Kabisch S, Ding X-Q, Trost D, Stropahl G, Wigger M, Radlwimmer B, Weber RG, Haffner D: </w:t>
      </w:r>
      <w:r w:rsidRPr="005907C9">
        <w:rPr>
          <w:b/>
        </w:rPr>
        <w:t>Array-CGH in unclear syndromic nephropathies identifies a microdeletion in Xq22.3-q23</w:t>
      </w:r>
      <w:r w:rsidRPr="005907C9">
        <w:t xml:space="preserve">. </w:t>
      </w:r>
      <w:r w:rsidRPr="005907C9">
        <w:rPr>
          <w:i/>
        </w:rPr>
        <w:t xml:space="preserve">Pediatric Nephrology </w:t>
      </w:r>
      <w:r w:rsidRPr="005907C9">
        <w:t xml:space="preserve">2009, </w:t>
      </w:r>
      <w:r w:rsidRPr="005907C9">
        <w:rPr>
          <w:b/>
        </w:rPr>
        <w:t>24</w:t>
      </w:r>
      <w:r w:rsidRPr="005907C9">
        <w:t xml:space="preserve">(9):1673-1681 </w:t>
      </w:r>
      <w:hyperlink r:id="rId498" w:history="1">
        <w:r w:rsidRPr="005907C9">
          <w:rPr>
            <w:rStyle w:val="Hyperlink"/>
          </w:rPr>
          <w:t>https://doi.org/10.1007/s00467-009-1184-z</w:t>
        </w:r>
      </w:hyperlink>
      <w:r w:rsidRPr="005907C9">
        <w:t>.</w:t>
      </w:r>
      <w:bookmarkEnd w:id="629"/>
    </w:p>
    <w:p w14:paraId="23D3EDE1" w14:textId="6F6EE8CB" w:rsidR="005907C9" w:rsidRPr="005907C9" w:rsidRDefault="005907C9" w:rsidP="005907C9">
      <w:pPr>
        <w:pStyle w:val="EndNoteBibliography"/>
        <w:ind w:left="720" w:hanging="720"/>
      </w:pPr>
      <w:bookmarkStart w:id="630" w:name="_ENREF_493"/>
      <w:r w:rsidRPr="005907C9">
        <w:t>493.</w:t>
      </w:r>
      <w:r w:rsidRPr="005907C9">
        <w:tab/>
        <w:t>Rodriguez JD, Bhat SS, Meloni I, Ladd S, Leslie ND, Doyne EO, Renieri A, DuPont BR, Stevenson RE, Schwartz CE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ntellectual disability, midface hypoplasia, facial hypotonia, and alport syndrome are associated with a deletion in Xq22.3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0, </w:t>
      </w:r>
      <w:r w:rsidRPr="005907C9">
        <w:rPr>
          <w:b/>
        </w:rPr>
        <w:t>152A</w:t>
      </w:r>
      <w:r w:rsidRPr="005907C9">
        <w:t xml:space="preserve">(3):713-717 </w:t>
      </w:r>
      <w:hyperlink r:id="rId499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3208</w:t>
        </w:r>
      </w:hyperlink>
      <w:r w:rsidRPr="005907C9">
        <w:t>.</w:t>
      </w:r>
      <w:bookmarkEnd w:id="630"/>
    </w:p>
    <w:p w14:paraId="38365759" w14:textId="5982EEAA" w:rsidR="005907C9" w:rsidRPr="005907C9" w:rsidRDefault="005907C9" w:rsidP="005907C9">
      <w:pPr>
        <w:pStyle w:val="EndNoteBibliography"/>
        <w:ind w:left="720" w:hanging="720"/>
      </w:pPr>
      <w:bookmarkStart w:id="631" w:name="_ENREF_494"/>
      <w:r w:rsidRPr="005907C9">
        <w:t>494.</w:t>
      </w:r>
      <w:r w:rsidRPr="005907C9">
        <w:tab/>
        <w:t>Di Benedetto D, Musumeci SA, Avola E, Alberti A, Buono S, Scuderi C, Grillo L, Galesi O, Spalletta A, Giudice M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efinition of minimal duplicated region encompassing the XIAP and STAG2 genes in the Xq25 microduplication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8):1923-1930 </w:t>
      </w:r>
      <w:hyperlink r:id="rId500" w:history="1">
        <w:r w:rsidRPr="005907C9">
          <w:rPr>
            <w:rStyle w:val="Hyperlink"/>
          </w:rPr>
          <w:t>https://doi.org/10.1002/ajmg.a.36570</w:t>
        </w:r>
      </w:hyperlink>
      <w:r w:rsidRPr="005907C9">
        <w:t>.</w:t>
      </w:r>
      <w:bookmarkEnd w:id="631"/>
    </w:p>
    <w:p w14:paraId="7403DD8B" w14:textId="2A5E6504" w:rsidR="005907C9" w:rsidRPr="005907C9" w:rsidRDefault="005907C9" w:rsidP="005907C9">
      <w:pPr>
        <w:pStyle w:val="EndNoteBibliography"/>
        <w:ind w:left="720" w:hanging="720"/>
      </w:pPr>
      <w:bookmarkStart w:id="632" w:name="_ENREF_495"/>
      <w:r w:rsidRPr="005907C9">
        <w:t>495.</w:t>
      </w:r>
      <w:r w:rsidRPr="005907C9">
        <w:tab/>
        <w:t xml:space="preserve">Yingjun X, Wen T, Yujian L, Lingling X, Huimin H, Qun F, Junhong C: </w:t>
      </w:r>
      <w:r w:rsidRPr="005907C9">
        <w:rPr>
          <w:b/>
        </w:rPr>
        <w:t>Microduplication of chromosome Xq25 encompassing STAG2 gene in a boy with intellectual disability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5, </w:t>
      </w:r>
      <w:r w:rsidRPr="005907C9">
        <w:rPr>
          <w:b/>
        </w:rPr>
        <w:t>58</w:t>
      </w:r>
      <w:r w:rsidRPr="005907C9">
        <w:t xml:space="preserve">(2):116-121 </w:t>
      </w:r>
      <w:hyperlink r:id="rId50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mg.2014.10.002</w:t>
        </w:r>
      </w:hyperlink>
      <w:r w:rsidRPr="005907C9">
        <w:t>.</w:t>
      </w:r>
      <w:bookmarkEnd w:id="632"/>
    </w:p>
    <w:p w14:paraId="35CE2013" w14:textId="2D1979E2" w:rsidR="005907C9" w:rsidRPr="005907C9" w:rsidRDefault="005907C9" w:rsidP="005907C9">
      <w:pPr>
        <w:pStyle w:val="EndNoteBibliography"/>
        <w:ind w:left="720" w:hanging="720"/>
      </w:pPr>
      <w:bookmarkStart w:id="633" w:name="_ENREF_496"/>
      <w:r w:rsidRPr="005907C9">
        <w:t>496.</w:t>
      </w:r>
      <w:r w:rsidRPr="005907C9">
        <w:tab/>
        <w:t>Leroy C, Jacquemont ML, Doray B, Lamblin D, Cormier-Daire V, Philippe A, Nusbaum S, Patrat C, Steffann J, Colleaux 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Xq25 duplication: the crucial role of the STAG2 gene in this novel human cohesinopathy</w:t>
      </w:r>
      <w:r w:rsidRPr="005907C9">
        <w:t xml:space="preserve">. </w:t>
      </w:r>
      <w:r w:rsidRPr="005907C9">
        <w:rPr>
          <w:i/>
        </w:rPr>
        <w:t xml:space="preserve">Clin Genet </w:t>
      </w:r>
      <w:r w:rsidRPr="005907C9">
        <w:t xml:space="preserve">2016, </w:t>
      </w:r>
      <w:r w:rsidRPr="005907C9">
        <w:rPr>
          <w:b/>
        </w:rPr>
        <w:t>89</w:t>
      </w:r>
      <w:r w:rsidRPr="005907C9">
        <w:t xml:space="preserve">(1):68-73 </w:t>
      </w:r>
      <w:hyperlink r:id="rId502" w:history="1">
        <w:r w:rsidRPr="005907C9">
          <w:rPr>
            <w:rStyle w:val="Hyperlink"/>
          </w:rPr>
          <w:t>https://doi.org/10.1111/cge.12567</w:t>
        </w:r>
      </w:hyperlink>
      <w:r w:rsidRPr="005907C9">
        <w:t>.</w:t>
      </w:r>
      <w:bookmarkEnd w:id="633"/>
    </w:p>
    <w:p w14:paraId="184D684F" w14:textId="2B56C024" w:rsidR="005907C9" w:rsidRPr="005907C9" w:rsidRDefault="005907C9" w:rsidP="005907C9">
      <w:pPr>
        <w:pStyle w:val="EndNoteBibliography"/>
        <w:ind w:left="720" w:hanging="720"/>
      </w:pPr>
      <w:bookmarkStart w:id="634" w:name="_ENREF_497"/>
      <w:r w:rsidRPr="005907C9">
        <w:t>497.</w:t>
      </w:r>
      <w:r w:rsidRPr="005907C9">
        <w:tab/>
        <w:t xml:space="preserve">Turchi G, Bernardo P, Consales A, Bilo L, Coppola A: </w:t>
      </w:r>
      <w:r w:rsidRPr="005907C9">
        <w:rPr>
          <w:b/>
        </w:rPr>
        <w:t>Xq25 microduplication syndrome: a further contribution to its definition. A case report and review of the literature</w:t>
      </w:r>
      <w:r w:rsidRPr="005907C9">
        <w:t xml:space="preserve">. </w:t>
      </w:r>
      <w:r w:rsidRPr="005907C9">
        <w:rPr>
          <w:i/>
        </w:rPr>
        <w:t xml:space="preserve">Clinical dysmorphology </w:t>
      </w:r>
      <w:r w:rsidRPr="005907C9">
        <w:t xml:space="preserve">2020, </w:t>
      </w:r>
      <w:r w:rsidRPr="005907C9">
        <w:rPr>
          <w:b/>
        </w:rPr>
        <w:t>29</w:t>
      </w:r>
      <w:r w:rsidRPr="005907C9">
        <w:t xml:space="preserve">(2):90-96 </w:t>
      </w:r>
      <w:hyperlink r:id="rId503" w:history="1">
        <w:r w:rsidRPr="005907C9">
          <w:rPr>
            <w:rStyle w:val="Hyperlink"/>
          </w:rPr>
          <w:t>https://doi.org/10.1097/mcd.0000000000000303</w:t>
        </w:r>
      </w:hyperlink>
      <w:r w:rsidRPr="005907C9">
        <w:t>.</w:t>
      </w:r>
      <w:bookmarkEnd w:id="634"/>
    </w:p>
    <w:p w14:paraId="0ED1457C" w14:textId="79A13BD3" w:rsidR="005907C9" w:rsidRPr="005907C9" w:rsidRDefault="005907C9" w:rsidP="005907C9">
      <w:pPr>
        <w:pStyle w:val="EndNoteBibliography"/>
        <w:ind w:left="720" w:hanging="720"/>
      </w:pPr>
      <w:bookmarkStart w:id="635" w:name="_ENREF_498"/>
      <w:r w:rsidRPr="005907C9">
        <w:t>498.</w:t>
      </w:r>
      <w:r w:rsidRPr="005907C9">
        <w:tab/>
        <w:t>Trivellin G, Daly AF, Faucz FR, Yuan B, Rostomyan L, Larco DO, Schernthaner-Reiter MH, Szarek E, Leal LF, Caberg J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igantism and acromegaly due to Xq26 microduplications and GPR101 mutation</w:t>
      </w:r>
      <w:r w:rsidRPr="005907C9">
        <w:t xml:space="preserve">. </w:t>
      </w:r>
      <w:r w:rsidRPr="005907C9">
        <w:rPr>
          <w:i/>
        </w:rPr>
        <w:t xml:space="preserve">The New England journal of medicine </w:t>
      </w:r>
      <w:r w:rsidRPr="005907C9">
        <w:t xml:space="preserve">2014, </w:t>
      </w:r>
      <w:r w:rsidRPr="005907C9">
        <w:rPr>
          <w:b/>
        </w:rPr>
        <w:t>371</w:t>
      </w:r>
      <w:r w:rsidRPr="005907C9">
        <w:t xml:space="preserve">(25):2363-2374 </w:t>
      </w:r>
      <w:hyperlink r:id="rId504" w:history="1">
        <w:r w:rsidRPr="005907C9">
          <w:rPr>
            <w:rStyle w:val="Hyperlink"/>
          </w:rPr>
          <w:t>https://doi.org/10.1056/NEJMoa1408028</w:t>
        </w:r>
      </w:hyperlink>
      <w:r w:rsidRPr="005907C9">
        <w:t>.</w:t>
      </w:r>
      <w:bookmarkEnd w:id="635"/>
    </w:p>
    <w:p w14:paraId="6988CAE2" w14:textId="686A1197" w:rsidR="005907C9" w:rsidRPr="005907C9" w:rsidRDefault="005907C9" w:rsidP="005907C9">
      <w:pPr>
        <w:pStyle w:val="EndNoteBibliography"/>
        <w:ind w:left="720" w:hanging="720"/>
      </w:pPr>
      <w:bookmarkStart w:id="636" w:name="_ENREF_499"/>
      <w:r w:rsidRPr="005907C9">
        <w:t>499.</w:t>
      </w:r>
      <w:r w:rsidRPr="005907C9">
        <w:tab/>
        <w:t>Iacovazzo D, Caswell R, Bunce B, Jose S, Yuan B, Hernández-Ramírez LC, Kapur S, Caimari F, Evanson J, Ferraù F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ermline or somatic GPR101 duplication leads to X-linked acrogigantism: a clinico-pathological and genetic study</w:t>
      </w:r>
      <w:r w:rsidRPr="005907C9">
        <w:t xml:space="preserve">. </w:t>
      </w:r>
      <w:r w:rsidRPr="005907C9">
        <w:rPr>
          <w:i/>
        </w:rPr>
        <w:t xml:space="preserve">Acta neuropathologica communications </w:t>
      </w:r>
      <w:r w:rsidRPr="005907C9">
        <w:t xml:space="preserve">2016, </w:t>
      </w:r>
      <w:r w:rsidRPr="005907C9">
        <w:rPr>
          <w:b/>
        </w:rPr>
        <w:t>4</w:t>
      </w:r>
      <w:r w:rsidRPr="005907C9">
        <w:t xml:space="preserve">(1):56 </w:t>
      </w:r>
      <w:hyperlink r:id="rId505" w:history="1">
        <w:r w:rsidRPr="005907C9">
          <w:rPr>
            <w:rStyle w:val="Hyperlink"/>
          </w:rPr>
          <w:t>https://doi.org/10.1186/s40478-016-0328-1</w:t>
        </w:r>
      </w:hyperlink>
      <w:r w:rsidRPr="005907C9">
        <w:t>.</w:t>
      </w:r>
      <w:bookmarkEnd w:id="636"/>
    </w:p>
    <w:p w14:paraId="4D1DD80B" w14:textId="3A9445F3" w:rsidR="005907C9" w:rsidRPr="005907C9" w:rsidRDefault="005907C9" w:rsidP="005907C9">
      <w:pPr>
        <w:pStyle w:val="EndNoteBibliography"/>
        <w:ind w:left="720" w:hanging="720"/>
      </w:pPr>
      <w:bookmarkStart w:id="637" w:name="_ENREF_500"/>
      <w:r w:rsidRPr="005907C9">
        <w:t>500.</w:t>
      </w:r>
      <w:r w:rsidRPr="005907C9">
        <w:tab/>
        <w:t>Naves LA, Daly AF, Dias LA, Yuan B, Zakir JC, Barra GB, Palmeira L, Villa C, Trivellin G, Júnior A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ggressive tumor growth and clinical evolution in a patient with X-linked acro-gigantism syndrome</w:t>
      </w:r>
      <w:r w:rsidRPr="005907C9">
        <w:t xml:space="preserve">. </w:t>
      </w:r>
      <w:r w:rsidRPr="005907C9">
        <w:rPr>
          <w:i/>
        </w:rPr>
        <w:t xml:space="preserve">Endocrine </w:t>
      </w:r>
      <w:r w:rsidRPr="005907C9">
        <w:t xml:space="preserve">2016, </w:t>
      </w:r>
      <w:r w:rsidRPr="005907C9">
        <w:rPr>
          <w:b/>
        </w:rPr>
        <w:t>51</w:t>
      </w:r>
      <w:r w:rsidRPr="005907C9">
        <w:t xml:space="preserve">(2):236-244 </w:t>
      </w:r>
      <w:hyperlink r:id="rId506" w:history="1">
        <w:r w:rsidRPr="005907C9">
          <w:rPr>
            <w:rStyle w:val="Hyperlink"/>
          </w:rPr>
          <w:t>https://doi.org/10.1007/s12020-015-0804-6</w:t>
        </w:r>
      </w:hyperlink>
      <w:r w:rsidRPr="005907C9">
        <w:t>.</w:t>
      </w:r>
      <w:bookmarkEnd w:id="637"/>
    </w:p>
    <w:p w14:paraId="1822DE6E" w14:textId="06C8CEAA" w:rsidR="005907C9" w:rsidRPr="005907C9" w:rsidRDefault="005907C9" w:rsidP="005907C9">
      <w:pPr>
        <w:pStyle w:val="EndNoteBibliography"/>
        <w:ind w:left="720" w:hanging="720"/>
      </w:pPr>
      <w:bookmarkStart w:id="638" w:name="_ENREF_501"/>
      <w:r w:rsidRPr="005907C9">
        <w:t>501.</w:t>
      </w:r>
      <w:r w:rsidRPr="005907C9">
        <w:tab/>
        <w:t>Sutton E, Hughes J, White S, Sekido R, Tan J, Arboleda V, Rogers N, Knower K, Rowley L, Eyre 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dentification of SOX3 as an XX male sex reversal gene in mice and humans</w:t>
      </w:r>
      <w:r w:rsidRPr="005907C9">
        <w:t xml:space="preserve">. </w:t>
      </w:r>
      <w:r w:rsidRPr="005907C9">
        <w:rPr>
          <w:i/>
        </w:rPr>
        <w:t xml:space="preserve">The Journal of clinical investigation </w:t>
      </w:r>
      <w:r w:rsidRPr="005907C9">
        <w:t xml:space="preserve">2011, </w:t>
      </w:r>
      <w:r w:rsidRPr="005907C9">
        <w:rPr>
          <w:b/>
        </w:rPr>
        <w:t>121</w:t>
      </w:r>
      <w:r w:rsidRPr="005907C9">
        <w:t xml:space="preserve">(1):328-341 </w:t>
      </w:r>
      <w:hyperlink r:id="rId507" w:history="1">
        <w:r w:rsidRPr="005907C9">
          <w:rPr>
            <w:rStyle w:val="Hyperlink"/>
          </w:rPr>
          <w:t>https://doi.org/10.1172/jci42580</w:t>
        </w:r>
      </w:hyperlink>
      <w:r w:rsidRPr="005907C9">
        <w:t>.</w:t>
      </w:r>
      <w:bookmarkEnd w:id="638"/>
    </w:p>
    <w:p w14:paraId="13119019" w14:textId="3E86FD45" w:rsidR="005907C9" w:rsidRPr="005907C9" w:rsidRDefault="005907C9" w:rsidP="005907C9">
      <w:pPr>
        <w:pStyle w:val="EndNoteBibliography"/>
        <w:ind w:left="720" w:hanging="720"/>
      </w:pPr>
      <w:bookmarkStart w:id="639" w:name="_ENREF_502"/>
      <w:r w:rsidRPr="005907C9">
        <w:t>502.</w:t>
      </w:r>
      <w:r w:rsidRPr="005907C9">
        <w:tab/>
        <w:t xml:space="preserve">Moalem S, Babul-Hirji R, Stavropolous DJ, Wherrett D, Bägli DJ, Thomas P, Chitayat D: </w:t>
      </w:r>
      <w:r w:rsidRPr="005907C9">
        <w:rPr>
          <w:b/>
        </w:rPr>
        <w:t>XX male sex reversal with genital abnormalities associated with a de novo SOX3 gene duplica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7):1759-1764 </w:t>
      </w:r>
      <w:hyperlink r:id="rId508" w:history="1">
        <w:r w:rsidRPr="005907C9">
          <w:rPr>
            <w:rStyle w:val="Hyperlink"/>
          </w:rPr>
          <w:t>https://doi.org/10.1002/ajmg.a.35390</w:t>
        </w:r>
      </w:hyperlink>
      <w:r w:rsidRPr="005907C9">
        <w:t>.</w:t>
      </w:r>
      <w:bookmarkEnd w:id="639"/>
    </w:p>
    <w:p w14:paraId="4D191B16" w14:textId="656FD323" w:rsidR="005907C9" w:rsidRPr="005907C9" w:rsidRDefault="005907C9" w:rsidP="005907C9">
      <w:pPr>
        <w:pStyle w:val="EndNoteBibliography"/>
        <w:ind w:left="720" w:hanging="720"/>
      </w:pPr>
      <w:bookmarkStart w:id="640" w:name="_ENREF_503"/>
      <w:r w:rsidRPr="005907C9">
        <w:t>503.</w:t>
      </w:r>
      <w:r w:rsidRPr="005907C9">
        <w:tab/>
        <w:t>Vetro A, Dehghani MR, Kraoua L, Giorda R, Beri S, Cardarelli L, Merico M, Manolakos E, Parada-Bustamante A, Castro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estis development in the absence of SRY: chromosomal rearrangements at SOX9 and SOX3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15, </w:t>
      </w:r>
      <w:r w:rsidRPr="005907C9">
        <w:rPr>
          <w:b/>
        </w:rPr>
        <w:t>23</w:t>
      </w:r>
      <w:r w:rsidRPr="005907C9">
        <w:t xml:space="preserve">(8):1025-1032 </w:t>
      </w:r>
      <w:hyperlink r:id="rId509" w:history="1">
        <w:r w:rsidRPr="005907C9">
          <w:rPr>
            <w:rStyle w:val="Hyperlink"/>
          </w:rPr>
          <w:t>https://doi.org/10.1038/ejhg.2014.237</w:t>
        </w:r>
      </w:hyperlink>
      <w:r w:rsidRPr="005907C9">
        <w:t>.</w:t>
      </w:r>
      <w:bookmarkEnd w:id="640"/>
    </w:p>
    <w:p w14:paraId="7D0AB0AC" w14:textId="0F7060C2" w:rsidR="005907C9" w:rsidRPr="005907C9" w:rsidRDefault="005907C9" w:rsidP="005907C9">
      <w:pPr>
        <w:pStyle w:val="EndNoteBibliography"/>
        <w:ind w:left="720" w:hanging="720"/>
      </w:pPr>
      <w:bookmarkStart w:id="641" w:name="_ENREF_504"/>
      <w:r w:rsidRPr="005907C9">
        <w:t>504.</w:t>
      </w:r>
      <w:r w:rsidRPr="005907C9">
        <w:tab/>
        <w:t xml:space="preserve">Tasic V, Mitrotti A, Riepe FG, Kulle AE, Laban N, Polenakovic M, Plaseska-Karanfilska D, Sanna-Cherchi S, Kostovski M, Gucev Z: </w:t>
      </w:r>
      <w:r w:rsidRPr="005907C9">
        <w:rPr>
          <w:b/>
        </w:rPr>
        <w:t>Duplication of The SOX3 Gene in an Sry-negative 46,XX Male with Associated Congenital Anomalies of Kidneys and the Urinary Tract: Case Report and Review of the Literature</w:t>
      </w:r>
      <w:r w:rsidRPr="005907C9">
        <w:t xml:space="preserve">. </w:t>
      </w:r>
      <w:r w:rsidRPr="005907C9">
        <w:rPr>
          <w:i/>
        </w:rPr>
        <w:t xml:space="preserve">Balkan J Med Genet </w:t>
      </w:r>
      <w:r w:rsidRPr="005907C9">
        <w:t xml:space="preserve">2019, </w:t>
      </w:r>
      <w:r w:rsidRPr="005907C9">
        <w:rPr>
          <w:b/>
        </w:rPr>
        <w:t>22</w:t>
      </w:r>
      <w:r w:rsidRPr="005907C9">
        <w:t xml:space="preserve">(1):81-88 </w:t>
      </w:r>
      <w:hyperlink r:id="rId510" w:history="1">
        <w:r w:rsidRPr="005907C9">
          <w:rPr>
            <w:rStyle w:val="Hyperlink"/>
          </w:rPr>
          <w:t>https://doi.org/10.2478/bjmg-2019-0006</w:t>
        </w:r>
      </w:hyperlink>
      <w:r w:rsidRPr="005907C9">
        <w:t>.</w:t>
      </w:r>
      <w:bookmarkEnd w:id="641"/>
    </w:p>
    <w:p w14:paraId="518401AA" w14:textId="5D93F801" w:rsidR="005907C9" w:rsidRPr="005907C9" w:rsidRDefault="005907C9" w:rsidP="005907C9">
      <w:pPr>
        <w:pStyle w:val="EndNoteBibliography"/>
        <w:ind w:left="720" w:hanging="720"/>
      </w:pPr>
      <w:bookmarkStart w:id="642" w:name="_ENREF_505"/>
      <w:r w:rsidRPr="005907C9">
        <w:t>505.</w:t>
      </w:r>
      <w:r w:rsidRPr="005907C9">
        <w:tab/>
        <w:t>Bowl MR, Nesbit MA, Harding B, Levy E, Jefferson A, Volpi E, Rizzoti K, Lovell-Badge R, Schlessinger D, Whyte MP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 xml:space="preserve">An interstitial deletion-insertion involving chromosomes 2p25.3 and Xq27.1, near SOX3, causes X-linked </w:t>
      </w:r>
      <w:r w:rsidRPr="005907C9">
        <w:rPr>
          <w:b/>
        </w:rPr>
        <w:lastRenderedPageBreak/>
        <w:t>recessive hypoparathyroidism</w:t>
      </w:r>
      <w:r w:rsidRPr="005907C9">
        <w:t xml:space="preserve">. </w:t>
      </w:r>
      <w:r w:rsidRPr="005907C9">
        <w:rPr>
          <w:i/>
        </w:rPr>
        <w:t xml:space="preserve">The Journal of clinical investigation </w:t>
      </w:r>
      <w:r w:rsidRPr="005907C9">
        <w:t xml:space="preserve">2005, </w:t>
      </w:r>
      <w:r w:rsidRPr="005907C9">
        <w:rPr>
          <w:b/>
        </w:rPr>
        <w:t>115</w:t>
      </w:r>
      <w:r w:rsidRPr="005907C9">
        <w:t xml:space="preserve">(10):2822-2831 </w:t>
      </w:r>
      <w:hyperlink r:id="rId511" w:history="1">
        <w:r w:rsidRPr="005907C9">
          <w:rPr>
            <w:rStyle w:val="Hyperlink"/>
          </w:rPr>
          <w:t>https://doi.org/10.1172/jci24156</w:t>
        </w:r>
      </w:hyperlink>
      <w:r w:rsidRPr="005907C9">
        <w:t>.</w:t>
      </w:r>
      <w:bookmarkEnd w:id="642"/>
    </w:p>
    <w:p w14:paraId="73BA8A94" w14:textId="3F3DF1EC" w:rsidR="005907C9" w:rsidRPr="005907C9" w:rsidRDefault="005907C9" w:rsidP="005907C9">
      <w:pPr>
        <w:pStyle w:val="EndNoteBibliography"/>
        <w:ind w:left="720" w:hanging="720"/>
      </w:pPr>
      <w:bookmarkStart w:id="643" w:name="_ENREF_506"/>
      <w:r w:rsidRPr="005907C9">
        <w:t>506.</w:t>
      </w:r>
      <w:r w:rsidRPr="005907C9">
        <w:tab/>
        <w:t>Arya VB, Chawla G, Nambisan AKR, Muhi-Iddin N, Vamvakiti E, Ajzensztejn M, Hulse T, Ferreira Pinto C, Lahiri N, Bint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Xq27.1 Duplication Encompassing SOX3: Variable Phenotype and Smallest Duplication Associated with Hypopituitarism to Date - A Large Case Series of Unrelated Patients and a Literature Review</w:t>
      </w:r>
      <w:r w:rsidRPr="005907C9">
        <w:t xml:space="preserve">. </w:t>
      </w:r>
      <w:r w:rsidRPr="005907C9">
        <w:rPr>
          <w:i/>
        </w:rPr>
        <w:t xml:space="preserve">Hormone research in paediatrics </w:t>
      </w:r>
      <w:r w:rsidRPr="005907C9">
        <w:t xml:space="preserve">2019, </w:t>
      </w:r>
      <w:r w:rsidRPr="005907C9">
        <w:rPr>
          <w:b/>
        </w:rPr>
        <w:t>92</w:t>
      </w:r>
      <w:r w:rsidRPr="005907C9">
        <w:t xml:space="preserve">(6):382-389 </w:t>
      </w:r>
      <w:hyperlink r:id="rId512" w:history="1">
        <w:r w:rsidRPr="005907C9">
          <w:rPr>
            <w:rStyle w:val="Hyperlink"/>
          </w:rPr>
          <w:t>https://doi.org/10.1159/000503784</w:t>
        </w:r>
      </w:hyperlink>
      <w:r w:rsidRPr="005907C9">
        <w:t>.</w:t>
      </w:r>
      <w:bookmarkEnd w:id="643"/>
    </w:p>
    <w:p w14:paraId="3922144E" w14:textId="3F04046B" w:rsidR="005907C9" w:rsidRPr="005907C9" w:rsidRDefault="005907C9" w:rsidP="005907C9">
      <w:pPr>
        <w:pStyle w:val="EndNoteBibliography"/>
        <w:ind w:left="720" w:hanging="720"/>
      </w:pPr>
      <w:bookmarkStart w:id="644" w:name="_ENREF_507"/>
      <w:r w:rsidRPr="005907C9">
        <w:t>507.</w:t>
      </w:r>
      <w:r w:rsidRPr="005907C9">
        <w:tab/>
        <w:t xml:space="preserve">Rosolowsky ET, Stein R, Marks SD, Leonard N: </w:t>
      </w:r>
      <w:r w:rsidRPr="005907C9">
        <w:rPr>
          <w:b/>
        </w:rPr>
        <w:t>Marked phenotypic variable expression among brothers with duplication of Xq27.1 involving the SOX3 gene</w:t>
      </w:r>
      <w:r w:rsidRPr="005907C9">
        <w:t xml:space="preserve">. </w:t>
      </w:r>
      <w:r w:rsidRPr="005907C9">
        <w:rPr>
          <w:i/>
        </w:rPr>
        <w:t xml:space="preserve">Journal of pediatric endocrinology &amp; metabolism : JPEM </w:t>
      </w:r>
      <w:r w:rsidRPr="005907C9">
        <w:t xml:space="preserve">2020, </w:t>
      </w:r>
      <w:r w:rsidRPr="005907C9">
        <w:rPr>
          <w:b/>
        </w:rPr>
        <w:t>33</w:t>
      </w:r>
      <w:r w:rsidRPr="005907C9">
        <w:t xml:space="preserve">(3):443-447 </w:t>
      </w:r>
      <w:hyperlink r:id="rId513" w:history="1">
        <w:r w:rsidRPr="005907C9">
          <w:rPr>
            <w:rStyle w:val="Hyperlink"/>
          </w:rPr>
          <w:t>https://doi.org/10.1515/jpem-2015-0131</w:t>
        </w:r>
      </w:hyperlink>
      <w:r w:rsidRPr="005907C9">
        <w:t>.</w:t>
      </w:r>
      <w:bookmarkEnd w:id="644"/>
    </w:p>
    <w:p w14:paraId="7B77CC35" w14:textId="4F5443D4" w:rsidR="005907C9" w:rsidRPr="005907C9" w:rsidRDefault="005907C9" w:rsidP="005907C9">
      <w:pPr>
        <w:pStyle w:val="EndNoteBibliography"/>
        <w:ind w:left="720" w:hanging="720"/>
      </w:pPr>
      <w:bookmarkStart w:id="645" w:name="_ENREF_508"/>
      <w:r w:rsidRPr="005907C9">
        <w:t>508.</w:t>
      </w:r>
      <w:r w:rsidRPr="005907C9">
        <w:tab/>
        <w:t>Rio M, Malan V, Boissel S, Toutain A, Royer G, Gobin S, Morichon-Delvallez N, Turleau C, Bonnefont JP, Munnich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Familial interstitial Xq27.3q28 duplication encompassing the FMR1 gene but not the MECP2 gene causes a new syndromic mental retardation condition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0, </w:t>
      </w:r>
      <w:r w:rsidRPr="005907C9">
        <w:rPr>
          <w:b/>
        </w:rPr>
        <w:t>18</w:t>
      </w:r>
      <w:r w:rsidRPr="005907C9">
        <w:t xml:space="preserve">(3):285-290 </w:t>
      </w:r>
      <w:hyperlink r:id="rId514" w:history="1">
        <w:r w:rsidRPr="005907C9">
          <w:rPr>
            <w:rStyle w:val="Hyperlink"/>
          </w:rPr>
          <w:t>https://doi.org/10.1038/ejhg.2009.159</w:t>
        </w:r>
      </w:hyperlink>
      <w:r w:rsidRPr="005907C9">
        <w:t>.</w:t>
      </w:r>
      <w:bookmarkEnd w:id="645"/>
    </w:p>
    <w:p w14:paraId="001B3265" w14:textId="62751D84" w:rsidR="005907C9" w:rsidRPr="005907C9" w:rsidRDefault="005907C9" w:rsidP="005907C9">
      <w:pPr>
        <w:pStyle w:val="EndNoteBibliography"/>
        <w:ind w:left="720" w:hanging="720"/>
      </w:pPr>
      <w:bookmarkStart w:id="646" w:name="_ENREF_509"/>
      <w:r w:rsidRPr="005907C9">
        <w:t>509.</w:t>
      </w:r>
      <w:r w:rsidRPr="005907C9">
        <w:tab/>
        <w:t>Nagamani SCS, Erez A, Probst FJ, Bader P, Evans P, Baker LA, Fang P, Bertin T, Hixson P, Stankiewicz P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Small genomic rearrangements involving FMR1 support the importance of its gene dosage for normal neurocognitive function</w:t>
      </w:r>
      <w:r w:rsidRPr="005907C9">
        <w:t xml:space="preserve">. </w:t>
      </w:r>
      <w:r w:rsidRPr="005907C9">
        <w:rPr>
          <w:i/>
        </w:rPr>
        <w:t xml:space="preserve">neurogenetics </w:t>
      </w:r>
      <w:r w:rsidRPr="005907C9">
        <w:t xml:space="preserve">2012, </w:t>
      </w:r>
      <w:r w:rsidRPr="005907C9">
        <w:rPr>
          <w:b/>
        </w:rPr>
        <w:t>13</w:t>
      </w:r>
      <w:r w:rsidRPr="005907C9">
        <w:t xml:space="preserve">(4):333-339 </w:t>
      </w:r>
      <w:hyperlink r:id="rId515" w:history="1">
        <w:r w:rsidRPr="005907C9">
          <w:rPr>
            <w:rStyle w:val="Hyperlink"/>
          </w:rPr>
          <w:t>https://doi.org/10.1007/s10048-012-0340-y</w:t>
        </w:r>
      </w:hyperlink>
      <w:r w:rsidRPr="005907C9">
        <w:t>.</w:t>
      </w:r>
      <w:bookmarkEnd w:id="646"/>
    </w:p>
    <w:p w14:paraId="1B77C1E4" w14:textId="447F4A08" w:rsidR="005907C9" w:rsidRPr="005907C9" w:rsidRDefault="005907C9" w:rsidP="005907C9">
      <w:pPr>
        <w:pStyle w:val="EndNoteBibliography"/>
        <w:ind w:left="720" w:hanging="720"/>
      </w:pPr>
      <w:bookmarkStart w:id="647" w:name="_ENREF_510"/>
      <w:r w:rsidRPr="005907C9">
        <w:t>510.</w:t>
      </w:r>
      <w:r w:rsidRPr="005907C9">
        <w:tab/>
        <w:t xml:space="preserve">Vengoechea J, Parikh AS, Zhang S, Tassone F: </w:t>
      </w:r>
      <w:r w:rsidRPr="005907C9">
        <w:rPr>
          <w:b/>
        </w:rPr>
        <w:t>De novo microduplication of the FMR1 gene in a patient with developmental delay, epilepsy and hyperactivity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12, </w:t>
      </w:r>
      <w:r w:rsidRPr="005907C9">
        <w:rPr>
          <w:b/>
        </w:rPr>
        <w:t>20</w:t>
      </w:r>
      <w:r w:rsidRPr="005907C9">
        <w:t xml:space="preserve">(11):1197-1200 </w:t>
      </w:r>
      <w:hyperlink r:id="rId516" w:history="1">
        <w:r w:rsidRPr="005907C9">
          <w:rPr>
            <w:rStyle w:val="Hyperlink"/>
          </w:rPr>
          <w:t>https://doi.org/10.1038/ejhg.2012.78</w:t>
        </w:r>
      </w:hyperlink>
      <w:r w:rsidRPr="005907C9">
        <w:t>.</w:t>
      </w:r>
      <w:bookmarkEnd w:id="647"/>
    </w:p>
    <w:p w14:paraId="62429274" w14:textId="311D7F8B" w:rsidR="005907C9" w:rsidRPr="005907C9" w:rsidRDefault="005907C9" w:rsidP="005907C9">
      <w:pPr>
        <w:pStyle w:val="EndNoteBibliography"/>
        <w:ind w:left="720" w:hanging="720"/>
      </w:pPr>
      <w:bookmarkStart w:id="648" w:name="_ENREF_511"/>
      <w:r w:rsidRPr="005907C9">
        <w:t>511.</w:t>
      </w:r>
      <w:r w:rsidRPr="005907C9">
        <w:tab/>
        <w:t xml:space="preserve">Hickey SE, Walters-Sen L, Mosher TM, Pfau RB, Pyatt R, Snyder PJ, Sotos JF, Prior TW: </w:t>
      </w:r>
      <w:r w:rsidRPr="005907C9">
        <w:rPr>
          <w:b/>
        </w:rPr>
        <w:t>Duplication of the Xq27.3–q28 region, including the FMR1 gene, in an X-linked hypogonadism, gynecomastia, intellectual disability, short stature, and obesity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</w:t>
      </w:r>
      <w:r w:rsidRPr="005907C9">
        <w:t xml:space="preserve">(9):2294-2299 </w:t>
      </w:r>
      <w:hyperlink r:id="rId517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6034</w:t>
        </w:r>
      </w:hyperlink>
      <w:r w:rsidRPr="005907C9">
        <w:t>.</w:t>
      </w:r>
      <w:bookmarkEnd w:id="648"/>
    </w:p>
    <w:p w14:paraId="1DB49157" w14:textId="085A066C" w:rsidR="005907C9" w:rsidRPr="005907C9" w:rsidRDefault="005907C9" w:rsidP="005907C9">
      <w:pPr>
        <w:pStyle w:val="EndNoteBibliography"/>
        <w:ind w:left="720" w:hanging="720"/>
      </w:pPr>
      <w:bookmarkStart w:id="649" w:name="_ENREF_512"/>
      <w:r w:rsidRPr="005907C9">
        <w:t>512.</w:t>
      </w:r>
      <w:r w:rsidRPr="005907C9">
        <w:tab/>
        <w:t xml:space="preserve">Amir RE, Van den Veyver IB, Wan M, Tran CQ, Francke U, Zoghbi HY: </w:t>
      </w:r>
      <w:r w:rsidRPr="005907C9">
        <w:rPr>
          <w:b/>
        </w:rPr>
        <w:t>Rett syndrome is caused by mutations in X-linked MECP2, encoding methyl-CpG-binding protein 2</w:t>
      </w:r>
      <w:r w:rsidRPr="005907C9">
        <w:t xml:space="preserve">. </w:t>
      </w:r>
      <w:r w:rsidRPr="005907C9">
        <w:rPr>
          <w:i/>
        </w:rPr>
        <w:t xml:space="preserve">Nature genetics </w:t>
      </w:r>
      <w:r w:rsidRPr="005907C9">
        <w:t xml:space="preserve">1999, </w:t>
      </w:r>
      <w:r w:rsidRPr="005907C9">
        <w:rPr>
          <w:b/>
        </w:rPr>
        <w:t>23</w:t>
      </w:r>
      <w:r w:rsidRPr="005907C9">
        <w:t xml:space="preserve">(2):185-188 </w:t>
      </w:r>
      <w:hyperlink r:id="rId518" w:history="1">
        <w:r w:rsidRPr="005907C9">
          <w:rPr>
            <w:rStyle w:val="Hyperlink"/>
          </w:rPr>
          <w:t>https://doi.org/10.1038/13810</w:t>
        </w:r>
      </w:hyperlink>
      <w:r w:rsidRPr="005907C9">
        <w:t>.</w:t>
      </w:r>
      <w:bookmarkEnd w:id="649"/>
    </w:p>
    <w:p w14:paraId="181AB435" w14:textId="4FFC2890" w:rsidR="005907C9" w:rsidRPr="005907C9" w:rsidRDefault="005907C9" w:rsidP="005907C9">
      <w:pPr>
        <w:pStyle w:val="EndNoteBibliography"/>
        <w:ind w:left="720" w:hanging="720"/>
      </w:pPr>
      <w:bookmarkStart w:id="650" w:name="_ENREF_513"/>
      <w:r w:rsidRPr="005907C9">
        <w:t>513.</w:t>
      </w:r>
      <w:r w:rsidRPr="005907C9">
        <w:tab/>
        <w:t xml:space="preserve">Van Esch H: </w:t>
      </w:r>
      <w:r w:rsidRPr="005907C9">
        <w:rPr>
          <w:b/>
        </w:rPr>
        <w:t>MECP2 Duplication Syndrome</w:t>
      </w:r>
      <w:r w:rsidRPr="005907C9">
        <w:t xml:space="preserve">. </w:t>
      </w:r>
      <w:r w:rsidRPr="005907C9">
        <w:rPr>
          <w:i/>
        </w:rPr>
        <w:t xml:space="preserve">Mol Syndromol </w:t>
      </w:r>
      <w:r w:rsidRPr="005907C9">
        <w:t xml:space="preserve">2012, </w:t>
      </w:r>
      <w:r w:rsidRPr="005907C9">
        <w:rPr>
          <w:b/>
        </w:rPr>
        <w:t>2</w:t>
      </w:r>
      <w:r w:rsidRPr="005907C9">
        <w:t xml:space="preserve">(3-5):128-136 </w:t>
      </w:r>
      <w:hyperlink r:id="rId519" w:history="1">
        <w:r w:rsidRPr="005907C9">
          <w:rPr>
            <w:rStyle w:val="Hyperlink"/>
          </w:rPr>
          <w:t>https://doi.org/10.1159/000329580</w:t>
        </w:r>
      </w:hyperlink>
      <w:r w:rsidRPr="005907C9">
        <w:t>.</w:t>
      </w:r>
      <w:bookmarkEnd w:id="650"/>
    </w:p>
    <w:p w14:paraId="592CCCCB" w14:textId="586185A3" w:rsidR="005907C9" w:rsidRPr="005907C9" w:rsidRDefault="005907C9" w:rsidP="005907C9">
      <w:pPr>
        <w:pStyle w:val="EndNoteBibliography"/>
        <w:ind w:left="720" w:hanging="720"/>
      </w:pPr>
      <w:bookmarkStart w:id="651" w:name="_ENREF_514"/>
      <w:r w:rsidRPr="005907C9">
        <w:t>514.</w:t>
      </w:r>
      <w:r w:rsidRPr="005907C9">
        <w:tab/>
        <w:t xml:space="preserve">Vidal S, Pascual-Alonso A, Rabaza-Gairí M, Gerotina E, Brandi N, Pacheco P, Xiol C, Pineda M, Armstrong J: </w:t>
      </w:r>
      <w:r w:rsidRPr="005907C9">
        <w:rPr>
          <w:b/>
        </w:rPr>
        <w:t>Characterization of large deletions of the MECP2 gene in Rett syndrome patients by gene dosage analysis</w:t>
      </w:r>
      <w:r w:rsidRPr="005907C9">
        <w:t xml:space="preserve">. </w:t>
      </w:r>
      <w:r w:rsidRPr="005907C9">
        <w:rPr>
          <w:i/>
        </w:rPr>
        <w:t xml:space="preserve">Mol Genet Genomic Med </w:t>
      </w:r>
      <w:r w:rsidRPr="005907C9">
        <w:t xml:space="preserve">2019, </w:t>
      </w:r>
      <w:r w:rsidRPr="005907C9">
        <w:rPr>
          <w:b/>
        </w:rPr>
        <w:t>7</w:t>
      </w:r>
      <w:r w:rsidRPr="005907C9">
        <w:t xml:space="preserve">(8):e793 </w:t>
      </w:r>
      <w:hyperlink r:id="rId520" w:history="1">
        <w:r w:rsidRPr="005907C9">
          <w:rPr>
            <w:rStyle w:val="Hyperlink"/>
          </w:rPr>
          <w:t>https://doi.org/10.1002/mgg3.793</w:t>
        </w:r>
      </w:hyperlink>
      <w:r w:rsidRPr="005907C9">
        <w:t>.</w:t>
      </w:r>
      <w:bookmarkEnd w:id="651"/>
    </w:p>
    <w:p w14:paraId="4F3FE4F7" w14:textId="690DE8A6" w:rsidR="005907C9" w:rsidRPr="005907C9" w:rsidRDefault="005907C9" w:rsidP="005907C9">
      <w:pPr>
        <w:pStyle w:val="EndNoteBibliography"/>
        <w:ind w:left="720" w:hanging="720"/>
      </w:pPr>
      <w:bookmarkStart w:id="652" w:name="_ENREF_515"/>
      <w:r w:rsidRPr="005907C9">
        <w:t>515.</w:t>
      </w:r>
      <w:r w:rsidRPr="005907C9">
        <w:tab/>
        <w:t>Pascual-Alonso A, Blasco L, Vidal S, Gean E, Rubio P, O'Callaghan M, Martínez-Monseny AF, Castells AA, Xiol C, Català V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olecular characterization of Spanish patients with MECP2 duplication syndrome</w:t>
      </w:r>
      <w:r w:rsidRPr="005907C9">
        <w:t xml:space="preserve">. </w:t>
      </w:r>
      <w:r w:rsidRPr="005907C9">
        <w:rPr>
          <w:i/>
        </w:rPr>
        <w:t xml:space="preserve">Clin Genet </w:t>
      </w:r>
      <w:r w:rsidRPr="005907C9">
        <w:t xml:space="preserve">2020, </w:t>
      </w:r>
      <w:r w:rsidRPr="005907C9">
        <w:rPr>
          <w:b/>
        </w:rPr>
        <w:t>97</w:t>
      </w:r>
      <w:r w:rsidRPr="005907C9">
        <w:t xml:space="preserve">(4):610-620 </w:t>
      </w:r>
      <w:hyperlink r:id="rId521" w:history="1">
        <w:r w:rsidRPr="005907C9">
          <w:rPr>
            <w:rStyle w:val="Hyperlink"/>
          </w:rPr>
          <w:t>https://doi.org/10.1111/cge.13718</w:t>
        </w:r>
      </w:hyperlink>
      <w:r w:rsidRPr="005907C9">
        <w:t>.</w:t>
      </w:r>
      <w:bookmarkEnd w:id="652"/>
    </w:p>
    <w:p w14:paraId="12EFC606" w14:textId="30624EC5" w:rsidR="005907C9" w:rsidRPr="005907C9" w:rsidRDefault="005907C9" w:rsidP="005907C9">
      <w:pPr>
        <w:pStyle w:val="EndNoteBibliography"/>
        <w:ind w:left="720" w:hanging="720"/>
      </w:pPr>
      <w:bookmarkStart w:id="653" w:name="_ENREF_516"/>
      <w:r w:rsidRPr="005907C9">
        <w:t>516.</w:t>
      </w:r>
      <w:r w:rsidRPr="005907C9">
        <w:tab/>
        <w:t xml:space="preserve">Froyen G, Van Esch H, Bauters M, Hollanders K, Frints SG, Vermeesch JR, Devriendt K, Fryns JP, Marynen P: </w:t>
      </w:r>
      <w:r w:rsidRPr="005907C9">
        <w:rPr>
          <w:b/>
        </w:rPr>
        <w:t>Detection of genomic copy number changes in patients with idiopathic mental retardation by high-resolution X-array-CGH: important role for increased gene dosage of XLMR genes</w:t>
      </w:r>
      <w:r w:rsidRPr="005907C9">
        <w:t xml:space="preserve">. </w:t>
      </w:r>
      <w:r w:rsidRPr="005907C9">
        <w:rPr>
          <w:i/>
        </w:rPr>
        <w:t xml:space="preserve">Human mutation </w:t>
      </w:r>
      <w:r w:rsidRPr="005907C9">
        <w:t xml:space="preserve">2007, </w:t>
      </w:r>
      <w:r w:rsidRPr="005907C9">
        <w:rPr>
          <w:b/>
        </w:rPr>
        <w:t>28</w:t>
      </w:r>
      <w:r w:rsidRPr="005907C9">
        <w:t xml:space="preserve">(10):1034-1042 </w:t>
      </w:r>
      <w:hyperlink r:id="rId522" w:history="1">
        <w:r w:rsidRPr="005907C9">
          <w:rPr>
            <w:rStyle w:val="Hyperlink"/>
          </w:rPr>
          <w:t>https://doi.org/10.1002/humu.20564</w:t>
        </w:r>
      </w:hyperlink>
      <w:r w:rsidRPr="005907C9">
        <w:t>.</w:t>
      </w:r>
      <w:bookmarkEnd w:id="653"/>
    </w:p>
    <w:p w14:paraId="301EB211" w14:textId="421B98DC" w:rsidR="005907C9" w:rsidRPr="005907C9" w:rsidRDefault="005907C9" w:rsidP="005907C9">
      <w:pPr>
        <w:pStyle w:val="EndNoteBibliography"/>
        <w:ind w:left="720" w:hanging="720"/>
      </w:pPr>
      <w:bookmarkStart w:id="654" w:name="_ENREF_517"/>
      <w:r w:rsidRPr="005907C9">
        <w:t>517.</w:t>
      </w:r>
      <w:r w:rsidRPr="005907C9">
        <w:tab/>
        <w:t>Madrigal I, Rodríguez-Revenga L, Armengol L, González E, Rodriguez B, Badenas C, Sánchez A, Martínez F, Guitart M, Fernández I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X-chromosome tiling path array detection of copy number variants in patients with chromosome X-linked mental retardation</w:t>
      </w:r>
      <w:r w:rsidRPr="005907C9">
        <w:t xml:space="preserve">. </w:t>
      </w:r>
      <w:r w:rsidRPr="005907C9">
        <w:rPr>
          <w:i/>
        </w:rPr>
        <w:t xml:space="preserve">BMC genomics </w:t>
      </w:r>
      <w:r w:rsidRPr="005907C9">
        <w:t xml:space="preserve">2007, </w:t>
      </w:r>
      <w:r w:rsidRPr="005907C9">
        <w:rPr>
          <w:b/>
        </w:rPr>
        <w:t>8</w:t>
      </w:r>
      <w:r w:rsidRPr="005907C9">
        <w:t xml:space="preserve">:443 </w:t>
      </w:r>
      <w:hyperlink r:id="rId523" w:history="1">
        <w:r w:rsidRPr="005907C9">
          <w:rPr>
            <w:rStyle w:val="Hyperlink"/>
          </w:rPr>
          <w:t>https://doi.org/10.1186/1471-2164-8-443</w:t>
        </w:r>
      </w:hyperlink>
      <w:r w:rsidRPr="005907C9">
        <w:t>.</w:t>
      </w:r>
      <w:bookmarkEnd w:id="654"/>
    </w:p>
    <w:p w14:paraId="1CBA3B9B" w14:textId="68B7BAB3" w:rsidR="005907C9" w:rsidRPr="005907C9" w:rsidRDefault="005907C9" w:rsidP="005907C9">
      <w:pPr>
        <w:pStyle w:val="EndNoteBibliography"/>
        <w:ind w:left="720" w:hanging="720"/>
      </w:pPr>
      <w:bookmarkStart w:id="655" w:name="_ENREF_518"/>
      <w:r w:rsidRPr="005907C9">
        <w:t>518.</w:t>
      </w:r>
      <w:r w:rsidRPr="005907C9">
        <w:tab/>
        <w:t>Vandewalle J, Van Esch H, Govaerts K, Verbeeck J, Zweier C, Madrigal I, Mila M, Pijkels E, Fernandez I, Kohlhase 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osage-dependent severity of the phenotype in patients with mental retardation due to a recurrent copy-number gain at Xq28 mediated by an unusual recombination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09, </w:t>
      </w:r>
      <w:r w:rsidRPr="005907C9">
        <w:rPr>
          <w:b/>
        </w:rPr>
        <w:t>85</w:t>
      </w:r>
      <w:r w:rsidRPr="005907C9">
        <w:t xml:space="preserve">(6):809-822 </w:t>
      </w:r>
      <w:hyperlink r:id="rId524" w:history="1">
        <w:r w:rsidRPr="005907C9">
          <w:rPr>
            <w:rStyle w:val="Hyperlink"/>
          </w:rPr>
          <w:t>https://doi.org/10.1016/j.ajhg.2009.10.019</w:t>
        </w:r>
      </w:hyperlink>
      <w:r w:rsidRPr="005907C9">
        <w:t>.</w:t>
      </w:r>
      <w:bookmarkEnd w:id="655"/>
    </w:p>
    <w:p w14:paraId="25CE6E85" w14:textId="59D93D5E" w:rsidR="005907C9" w:rsidRPr="005907C9" w:rsidRDefault="005907C9" w:rsidP="005907C9">
      <w:pPr>
        <w:pStyle w:val="EndNoteBibliography"/>
        <w:ind w:left="720" w:hanging="720"/>
      </w:pPr>
      <w:bookmarkStart w:id="656" w:name="_ENREF_519"/>
      <w:r w:rsidRPr="005907C9">
        <w:t>519.</w:t>
      </w:r>
      <w:r w:rsidRPr="005907C9">
        <w:tab/>
        <w:t>Sinibaldi L, Parisi V, Lanciotti S, Fontana P, Kuechler A, Baujat G, Torres B, Koetting J, Splendiani A, Postorivo D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elineation of MidXq28-duplication syndrome distal to MECP2 and proximal to RAB39B genes</w:t>
      </w:r>
      <w:r w:rsidRPr="005907C9">
        <w:t xml:space="preserve">. </w:t>
      </w:r>
      <w:r w:rsidRPr="005907C9">
        <w:rPr>
          <w:i/>
        </w:rPr>
        <w:t xml:space="preserve">Clin Genet </w:t>
      </w:r>
      <w:r w:rsidRPr="005907C9">
        <w:t xml:space="preserve">2019, </w:t>
      </w:r>
      <w:r w:rsidRPr="005907C9">
        <w:rPr>
          <w:b/>
        </w:rPr>
        <w:t>96</w:t>
      </w:r>
      <w:r w:rsidRPr="005907C9">
        <w:t xml:space="preserve">(3):246-253 </w:t>
      </w:r>
      <w:hyperlink r:id="rId525" w:history="1">
        <w:r w:rsidRPr="005907C9">
          <w:rPr>
            <w:rStyle w:val="Hyperlink"/>
          </w:rPr>
          <w:t>https://doi.org/10.1111/cge.13565</w:t>
        </w:r>
      </w:hyperlink>
      <w:r w:rsidRPr="005907C9">
        <w:t>.</w:t>
      </w:r>
      <w:bookmarkEnd w:id="656"/>
    </w:p>
    <w:p w14:paraId="04037C57" w14:textId="2405605F" w:rsidR="005907C9" w:rsidRPr="005907C9" w:rsidRDefault="005907C9" w:rsidP="005907C9">
      <w:pPr>
        <w:pStyle w:val="EndNoteBibliography"/>
        <w:ind w:left="720" w:hanging="720"/>
      </w:pPr>
      <w:bookmarkStart w:id="657" w:name="_ENREF_520"/>
      <w:r w:rsidRPr="005907C9">
        <w:t>520.</w:t>
      </w:r>
      <w:r w:rsidRPr="005907C9">
        <w:tab/>
        <w:t>El-Hattab AW, Fang P, Jin W, Hughes JR, Gibson JB, Patel GS, Grange DK, Manwaring LP, Patel A, Stankiewicz P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nt22h-1/int22h-2-mediated Xq28 rearrangements: intellectual disability associated with duplications and in utero male lethality with deletions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1, </w:t>
      </w:r>
      <w:r w:rsidRPr="005907C9">
        <w:rPr>
          <w:b/>
        </w:rPr>
        <w:t>48</w:t>
      </w:r>
      <w:r w:rsidRPr="005907C9">
        <w:t xml:space="preserve">(12):840-850 </w:t>
      </w:r>
      <w:hyperlink r:id="rId526" w:history="1">
        <w:r w:rsidRPr="005907C9">
          <w:rPr>
            <w:rStyle w:val="Hyperlink"/>
          </w:rPr>
          <w:t>https://doi.org/10.1136/jmedgenet-2011-100125</w:t>
        </w:r>
      </w:hyperlink>
      <w:r w:rsidRPr="005907C9">
        <w:t>.</w:t>
      </w:r>
      <w:bookmarkEnd w:id="657"/>
    </w:p>
    <w:p w14:paraId="41BE1DEC" w14:textId="7EEA0378" w:rsidR="005907C9" w:rsidRPr="005907C9" w:rsidRDefault="005907C9" w:rsidP="005907C9">
      <w:pPr>
        <w:pStyle w:val="EndNoteBibliography"/>
        <w:ind w:left="720" w:hanging="720"/>
      </w:pPr>
      <w:bookmarkStart w:id="658" w:name="_ENREF_521"/>
      <w:r w:rsidRPr="005907C9">
        <w:t>521.</w:t>
      </w:r>
      <w:r w:rsidRPr="005907C9">
        <w:tab/>
        <w:t>Vanmarsenille L, Giannandrea M, Fieremans N, Verbeeck J, Belet S, Raynaud M, Vogels A, Männik K, Õunap K, Jacqueline V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ncreased dosage of RAB39B affects neuronal development and could explain the cognitive impairment in male patients with distal Xq28 copy number gains</w:t>
      </w:r>
      <w:r w:rsidRPr="005907C9">
        <w:t xml:space="preserve">. </w:t>
      </w:r>
      <w:r w:rsidRPr="005907C9">
        <w:rPr>
          <w:i/>
        </w:rPr>
        <w:t xml:space="preserve">Human mutation </w:t>
      </w:r>
      <w:r w:rsidRPr="005907C9">
        <w:t xml:space="preserve">2014, </w:t>
      </w:r>
      <w:r w:rsidRPr="005907C9">
        <w:rPr>
          <w:b/>
        </w:rPr>
        <w:t>35</w:t>
      </w:r>
      <w:r w:rsidRPr="005907C9">
        <w:t xml:space="preserve">(3):377-383 </w:t>
      </w:r>
      <w:hyperlink r:id="rId527" w:history="1">
        <w:r w:rsidRPr="005907C9">
          <w:rPr>
            <w:rStyle w:val="Hyperlink"/>
          </w:rPr>
          <w:t>https://doi.org/10.1002/humu.22497</w:t>
        </w:r>
      </w:hyperlink>
      <w:r w:rsidRPr="005907C9">
        <w:t>.</w:t>
      </w:r>
      <w:bookmarkEnd w:id="658"/>
    </w:p>
    <w:p w14:paraId="64E3535B" w14:textId="285C6592" w:rsidR="005907C9" w:rsidRPr="005907C9" w:rsidRDefault="005907C9" w:rsidP="005907C9">
      <w:pPr>
        <w:pStyle w:val="EndNoteBibliography"/>
        <w:ind w:left="720" w:hanging="720"/>
      </w:pPr>
      <w:bookmarkStart w:id="659" w:name="_ENREF_522"/>
      <w:r w:rsidRPr="005907C9">
        <w:t>522.</w:t>
      </w:r>
      <w:r w:rsidRPr="005907C9">
        <w:tab/>
        <w:t xml:space="preserve">El-Hattab AW, Schaaf CP, Fang P, Roeder E, Kimonis VE, Church JA, Patel A, Cheung SW: </w:t>
      </w:r>
      <w:r w:rsidRPr="005907C9">
        <w:rPr>
          <w:b/>
        </w:rPr>
        <w:t>Clinical characterization of int22h1/int22h2-mediated Xq28 duplication/deletion: new cases and literature review</w:t>
      </w:r>
      <w:r w:rsidRPr="005907C9">
        <w:t xml:space="preserve">. </w:t>
      </w:r>
      <w:r w:rsidRPr="005907C9">
        <w:rPr>
          <w:i/>
        </w:rPr>
        <w:t xml:space="preserve">BMC Med Genet </w:t>
      </w:r>
      <w:r w:rsidRPr="005907C9">
        <w:t xml:space="preserve">2015, </w:t>
      </w:r>
      <w:r w:rsidRPr="005907C9">
        <w:rPr>
          <w:b/>
        </w:rPr>
        <w:t>16</w:t>
      </w:r>
      <w:r w:rsidRPr="005907C9">
        <w:t xml:space="preserve">:12 </w:t>
      </w:r>
      <w:hyperlink r:id="rId528" w:history="1">
        <w:r w:rsidRPr="005907C9">
          <w:rPr>
            <w:rStyle w:val="Hyperlink"/>
          </w:rPr>
          <w:t>https://doi.org/10.1186/s12881-015-0157-2</w:t>
        </w:r>
      </w:hyperlink>
      <w:r w:rsidRPr="005907C9">
        <w:t>.</w:t>
      </w:r>
      <w:bookmarkEnd w:id="659"/>
    </w:p>
    <w:p w14:paraId="10815D0C" w14:textId="4401389B" w:rsidR="005907C9" w:rsidRPr="005907C9" w:rsidRDefault="005907C9" w:rsidP="005907C9">
      <w:pPr>
        <w:pStyle w:val="EndNoteBibliography"/>
        <w:ind w:left="720" w:hanging="720"/>
      </w:pPr>
      <w:bookmarkStart w:id="660" w:name="_ENREF_523"/>
      <w:r w:rsidRPr="005907C9">
        <w:t>523.</w:t>
      </w:r>
      <w:r w:rsidRPr="005907C9">
        <w:tab/>
        <w:t>Hervé D, Touraine P, Verloes A, Miskinyte S, Krivosic V, Logeart D, Alili N, Laredo JD, Gaudric A, Houdart E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hereditary moyamoya syndrome with multisystemic manifestations</w:t>
      </w:r>
      <w:r w:rsidRPr="005907C9">
        <w:t xml:space="preserve">. </w:t>
      </w:r>
      <w:r w:rsidRPr="005907C9">
        <w:rPr>
          <w:i/>
        </w:rPr>
        <w:t xml:space="preserve">Neurology </w:t>
      </w:r>
      <w:r w:rsidRPr="005907C9">
        <w:t xml:space="preserve">2010, </w:t>
      </w:r>
      <w:r w:rsidRPr="005907C9">
        <w:rPr>
          <w:b/>
        </w:rPr>
        <w:t>75</w:t>
      </w:r>
      <w:r w:rsidRPr="005907C9">
        <w:t xml:space="preserve">(3):259-264 </w:t>
      </w:r>
      <w:hyperlink r:id="rId529" w:history="1">
        <w:r w:rsidRPr="005907C9">
          <w:rPr>
            <w:rStyle w:val="Hyperlink"/>
          </w:rPr>
          <w:t>https://doi.org/10.1212/WNL.0b013e3181e8ee3f</w:t>
        </w:r>
      </w:hyperlink>
      <w:r w:rsidRPr="005907C9">
        <w:t>.</w:t>
      </w:r>
      <w:bookmarkEnd w:id="660"/>
    </w:p>
    <w:p w14:paraId="1C38B500" w14:textId="4F9CB65E" w:rsidR="005907C9" w:rsidRPr="005907C9" w:rsidRDefault="005907C9" w:rsidP="005907C9">
      <w:pPr>
        <w:pStyle w:val="EndNoteBibliography"/>
        <w:ind w:left="720" w:hanging="720"/>
      </w:pPr>
      <w:bookmarkStart w:id="661" w:name="_ENREF_524"/>
      <w:r w:rsidRPr="005907C9">
        <w:t>524.</w:t>
      </w:r>
      <w:r w:rsidRPr="005907C9">
        <w:tab/>
        <w:t>Miskinyte S, Butler MG, Hervé D, Sarret C, Nicolino M, Petralia JD, Bergametti F, Arnould M, Pham VN, Gore AV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Loss of BRCC3 deubiquitinating enzyme leads to abnormal angiogenesis and is associated with syndromic moyamoya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1, </w:t>
      </w:r>
      <w:r w:rsidRPr="005907C9">
        <w:rPr>
          <w:b/>
        </w:rPr>
        <w:t>88</w:t>
      </w:r>
      <w:r w:rsidRPr="005907C9">
        <w:t xml:space="preserve">(6):718-728 </w:t>
      </w:r>
      <w:hyperlink r:id="rId530" w:history="1">
        <w:r w:rsidRPr="005907C9">
          <w:rPr>
            <w:rStyle w:val="Hyperlink"/>
          </w:rPr>
          <w:t>https://doi.org/10.1016/j.ajhg.2011.04.017</w:t>
        </w:r>
      </w:hyperlink>
      <w:r w:rsidRPr="005907C9">
        <w:t>.</w:t>
      </w:r>
      <w:bookmarkEnd w:id="661"/>
    </w:p>
    <w:p w14:paraId="75F2D17A" w14:textId="13D07D85" w:rsidR="005907C9" w:rsidRPr="005907C9" w:rsidRDefault="005907C9" w:rsidP="005907C9">
      <w:pPr>
        <w:pStyle w:val="EndNoteBibliography"/>
        <w:ind w:left="720" w:hanging="720"/>
      </w:pPr>
      <w:bookmarkStart w:id="662" w:name="_ENREF_525"/>
      <w:r w:rsidRPr="005907C9">
        <w:t>525.</w:t>
      </w:r>
      <w:r w:rsidRPr="005907C9">
        <w:tab/>
        <w:t xml:space="preserve">Janczar S, Kosinska J, Ploski R, Pastorczak A, Wegner O, Zalewska-Szewczyk B, Paige AJ, Borowiec M, Mlynarski W: </w:t>
      </w:r>
      <w:r w:rsidRPr="005907C9">
        <w:rPr>
          <w:b/>
        </w:rPr>
        <w:t>Haemophilia A and cardiovascular morbidity in a female SHAM syndrome carrier due to skewed X chromosome inactivation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6, </w:t>
      </w:r>
      <w:r w:rsidRPr="005907C9">
        <w:rPr>
          <w:b/>
        </w:rPr>
        <w:t>59</w:t>
      </w:r>
      <w:r w:rsidRPr="005907C9">
        <w:t xml:space="preserve">(1):43-47 </w:t>
      </w:r>
      <w:hyperlink r:id="rId531" w:history="1">
        <w:r w:rsidRPr="005907C9">
          <w:rPr>
            <w:rStyle w:val="Hyperlink"/>
          </w:rPr>
          <w:t>https://doi.org/10.1016/j.ejmg.2015.12.004</w:t>
        </w:r>
      </w:hyperlink>
      <w:r w:rsidRPr="005907C9">
        <w:t>.</w:t>
      </w:r>
      <w:bookmarkEnd w:id="662"/>
    </w:p>
    <w:p w14:paraId="51FF562A" w14:textId="043C7615" w:rsidR="005907C9" w:rsidRPr="005907C9" w:rsidRDefault="005907C9" w:rsidP="005907C9">
      <w:pPr>
        <w:pStyle w:val="EndNoteBibliography"/>
        <w:ind w:left="720" w:hanging="720"/>
      </w:pPr>
      <w:bookmarkStart w:id="663" w:name="_ENREF_526"/>
      <w:r w:rsidRPr="005907C9">
        <w:lastRenderedPageBreak/>
        <w:t>526.</w:t>
      </w:r>
      <w:r w:rsidRPr="005907C9">
        <w:tab/>
        <w:t xml:space="preserve">Jourdy Y, Chatron N, Fretigny M, Carage ML, Chambost H, Claeyssens-Donadel S, Roussel-Robert V, Negrier C, Sanlaville D, Vinciguerra C: </w:t>
      </w:r>
      <w:r w:rsidRPr="005907C9">
        <w:rPr>
          <w:b/>
        </w:rPr>
        <w:t>Molecular cytogenetic characterization of five F8 complex rearrangements: utility for haemophilia A genetic counselling</w:t>
      </w:r>
      <w:r w:rsidRPr="005907C9">
        <w:t xml:space="preserve">. </w:t>
      </w:r>
      <w:r w:rsidRPr="005907C9">
        <w:rPr>
          <w:i/>
        </w:rPr>
        <w:t xml:space="preserve">Haemophilia : the official journal of the World Federation of Hemophilia </w:t>
      </w:r>
      <w:r w:rsidRPr="005907C9">
        <w:t xml:space="preserve">2017, </w:t>
      </w:r>
      <w:r w:rsidRPr="005907C9">
        <w:rPr>
          <w:b/>
        </w:rPr>
        <w:t>23</w:t>
      </w:r>
      <w:r w:rsidRPr="005907C9">
        <w:t xml:space="preserve">(4):e316-e323 </w:t>
      </w:r>
      <w:hyperlink r:id="rId532" w:history="1">
        <w:r w:rsidRPr="005907C9">
          <w:rPr>
            <w:rStyle w:val="Hyperlink"/>
          </w:rPr>
          <w:t>https://doi.org/10.1111/hae.13218</w:t>
        </w:r>
      </w:hyperlink>
      <w:r w:rsidRPr="005907C9">
        <w:t>.</w:t>
      </w:r>
      <w:bookmarkEnd w:id="663"/>
    </w:p>
    <w:p w14:paraId="5BD779D4" w14:textId="665B274B" w:rsidR="00420664" w:rsidRPr="003456EA" w:rsidRDefault="00EF4351" w:rsidP="00B96B31">
      <w:pPr>
        <w:contextualSpacing/>
        <w:rPr>
          <w:rFonts w:asciiTheme="minorHAnsi" w:hAnsiTheme="minorHAnsi" w:cstheme="minorHAnsi"/>
          <w:sz w:val="16"/>
          <w:szCs w:val="16"/>
        </w:rPr>
      </w:pPr>
      <w:r>
        <w:rPr>
          <w:rFonts w:asciiTheme="minorHAnsi" w:hAnsiTheme="minorHAnsi" w:cstheme="minorHAnsi"/>
          <w:sz w:val="16"/>
          <w:szCs w:val="16"/>
        </w:rPr>
        <w:fldChar w:fldCharType="end"/>
      </w:r>
    </w:p>
    <w:sectPr w:rsidR="00420664" w:rsidRPr="003456EA" w:rsidSect="006407B4">
      <w:pgSz w:w="12240" w:h="20160" w:code="5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8CD3353" w14:textId="77777777" w:rsidR="004328B8" w:rsidRDefault="004328B8" w:rsidP="006407B4">
      <w:r>
        <w:separator/>
      </w:r>
    </w:p>
  </w:endnote>
  <w:endnote w:type="continuationSeparator" w:id="0">
    <w:p w14:paraId="3647B11D" w14:textId="77777777" w:rsidR="004328B8" w:rsidRDefault="004328B8" w:rsidP="006407B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vP7627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369396" w14:textId="00C18BE0" w:rsidR="00E30B18" w:rsidRDefault="00E30B18">
    <w:pPr>
      <w:pStyle w:val="Footer"/>
    </w:pPr>
    <w:r>
      <w:t xml:space="preserve">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13E05BE" w14:textId="77777777" w:rsidR="004328B8" w:rsidRDefault="004328B8" w:rsidP="006407B4">
      <w:r>
        <w:separator/>
      </w:r>
    </w:p>
  </w:footnote>
  <w:footnote w:type="continuationSeparator" w:id="0">
    <w:p w14:paraId="7C352AA2" w14:textId="77777777" w:rsidR="004328B8" w:rsidRDefault="004328B8" w:rsidP="006407B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DEF61BA"/>
    <w:multiLevelType w:val="hybridMultilevel"/>
    <w:tmpl w:val="DADCAC02"/>
    <w:lvl w:ilvl="0" w:tplc="86562C38">
      <w:start w:val="24"/>
      <w:numFmt w:val="bullet"/>
      <w:lvlText w:val="-"/>
      <w:lvlJc w:val="left"/>
      <w:pPr>
        <w:ind w:left="1080" w:hanging="360"/>
      </w:pPr>
      <w:rPr>
        <w:rFonts w:ascii="Calibri Light" w:eastAsiaTheme="minorHAnsi" w:hAnsi="Calibri Light" w:cs="Calibri Light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4821530E"/>
    <w:multiLevelType w:val="hybridMultilevel"/>
    <w:tmpl w:val="B7A0E442"/>
    <w:lvl w:ilvl="0" w:tplc="86562C38">
      <w:start w:val="24"/>
      <w:numFmt w:val="bullet"/>
      <w:lvlText w:val="-"/>
      <w:lvlJc w:val="left"/>
      <w:pPr>
        <w:ind w:left="720" w:hanging="360"/>
      </w:pPr>
      <w:rPr>
        <w:rFonts w:ascii="Calibri Light" w:eastAsiaTheme="minorHAnsi" w:hAnsi="Calibri Light" w:cs="Calibri Light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B400091"/>
    <w:multiLevelType w:val="hybridMultilevel"/>
    <w:tmpl w:val="B93E124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MC Genetics Modified&lt;/Style&gt;&lt;LeftDelim&gt;{&lt;/LeftDelim&gt;&lt;RightDelim&gt;}&lt;/RightDelim&gt;&lt;FontName&gt;Calibri Light&lt;/FontName&gt;&lt;FontSize&gt;11&lt;/FontSize&gt;&lt;ReflistTitle&gt;Literature Cited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9wv00a5yez0v1et5awv9pfoepd0x5dtwwpt&quot;&gt;PrimaryCNVTable&lt;record-ids&gt;&lt;item&gt;1&lt;/item&gt;&lt;item&gt;3&lt;/item&gt;&lt;item&gt;5&lt;/item&gt;&lt;item&gt;8&lt;/item&gt;&lt;item&gt;9&lt;/item&gt;&lt;item&gt;10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4&lt;/item&gt;&lt;item&gt;45&lt;/item&gt;&lt;item&gt;46&lt;/item&gt;&lt;item&gt;47&lt;/item&gt;&lt;item&gt;48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4&lt;/item&gt;&lt;item&gt;125&lt;/item&gt;&lt;item&gt;126&lt;/item&gt;&lt;item&gt;127&lt;/item&gt;&lt;item&gt;128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4&lt;/item&gt;&lt;item&gt;145&lt;/item&gt;&lt;item&gt;146&lt;/item&gt;&lt;item&gt;147&lt;/item&gt;&lt;item&gt;148&lt;/item&gt;&lt;item&gt;149&lt;/item&gt;&lt;item&gt;151&lt;/item&gt;&lt;item&gt;152&lt;/item&gt;&lt;item&gt;153&lt;/item&gt;&lt;item&gt;154&lt;/item&gt;&lt;item&gt;155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67&lt;/item&gt;&lt;item&gt;168&lt;/item&gt;&lt;item&gt;169&lt;/item&gt;&lt;item&gt;170&lt;/item&gt;&lt;item&gt;171&lt;/item&gt;&lt;item&gt;172&lt;/item&gt;&lt;item&gt;173&lt;/item&gt;&lt;item&gt;174&lt;/item&gt;&lt;item&gt;175&lt;/item&gt;&lt;item&gt;176&lt;/item&gt;&lt;item&gt;177&lt;/item&gt;&lt;item&gt;178&lt;/item&gt;&lt;item&gt;179&lt;/item&gt;&lt;item&gt;180&lt;/item&gt;&lt;item&gt;181&lt;/item&gt;&lt;item&gt;183&lt;/item&gt;&lt;item&gt;184&lt;/item&gt;&lt;item&gt;185&lt;/item&gt;&lt;item&gt;186&lt;/item&gt;&lt;item&gt;187&lt;/item&gt;&lt;item&gt;188&lt;/item&gt;&lt;item&gt;189&lt;/item&gt;&lt;item&gt;190&lt;/item&gt;&lt;item&gt;191&lt;/item&gt;&lt;item&gt;192&lt;/item&gt;&lt;item&gt;193&lt;/item&gt;&lt;item&gt;194&lt;/item&gt;&lt;item&gt;197&lt;/item&gt;&lt;item&gt;198&lt;/item&gt;&lt;item&gt;199&lt;/item&gt;&lt;item&gt;200&lt;/item&gt;&lt;item&gt;201&lt;/item&gt;&lt;item&gt;202&lt;/item&gt;&lt;item&gt;203&lt;/item&gt;&lt;item&gt;204&lt;/item&gt;&lt;item&gt;205&lt;/item&gt;&lt;item&gt;206&lt;/item&gt;&lt;item&gt;207&lt;/item&gt;&lt;item&gt;208&lt;/item&gt;&lt;item&gt;209&lt;/item&gt;&lt;item&gt;210&lt;/item&gt;&lt;item&gt;211&lt;/item&gt;&lt;item&gt;213&lt;/item&gt;&lt;item&gt;214&lt;/item&gt;&lt;item&gt;215&lt;/item&gt;&lt;item&gt;216&lt;/item&gt;&lt;item&gt;217&lt;/item&gt;&lt;item&gt;218&lt;/item&gt;&lt;item&gt;219&lt;/item&gt;&lt;item&gt;220&lt;/item&gt;&lt;item&gt;221&lt;/item&gt;&lt;item&gt;222&lt;/item&gt;&lt;item&gt;223&lt;/item&gt;&lt;item&gt;225&lt;/item&gt;&lt;item&gt;226&lt;/item&gt;&lt;item&gt;228&lt;/item&gt;&lt;item&gt;229&lt;/item&gt;&lt;item&gt;230&lt;/item&gt;&lt;item&gt;232&lt;/item&gt;&lt;item&gt;233&lt;/item&gt;&lt;item&gt;237&lt;/item&gt;&lt;item&gt;238&lt;/item&gt;&lt;item&gt;239&lt;/item&gt;&lt;item&gt;240&lt;/item&gt;&lt;item&gt;241&lt;/item&gt;&lt;item&gt;242&lt;/item&gt;&lt;item&gt;243&lt;/item&gt;&lt;item&gt;244&lt;/item&gt;&lt;item&gt;245&lt;/item&gt;&lt;item&gt;246&lt;/item&gt;&lt;item&gt;247&lt;/item&gt;&lt;item&gt;248&lt;/item&gt;&lt;item&gt;249&lt;/item&gt;&lt;item&gt;250&lt;/item&gt;&lt;item&gt;251&lt;/item&gt;&lt;item&gt;253&lt;/item&gt;&lt;item&gt;254&lt;/item&gt;&lt;item&gt;255&lt;/item&gt;&lt;item&gt;256&lt;/item&gt;&lt;item&gt;257&lt;/item&gt;&lt;item&gt;258&lt;/item&gt;&lt;item&gt;259&lt;/item&gt;&lt;item&gt;260&lt;/item&gt;&lt;item&gt;261&lt;/item&gt;&lt;item&gt;262&lt;/item&gt;&lt;item&gt;263&lt;/item&gt;&lt;item&gt;264&lt;/item&gt;&lt;item&gt;265&lt;/item&gt;&lt;item&gt;266&lt;/item&gt;&lt;item&gt;267&lt;/item&gt;&lt;item&gt;268&lt;/item&gt;&lt;item&gt;269&lt;/item&gt;&lt;item&gt;270&lt;/item&gt;&lt;item&gt;271&lt;/item&gt;&lt;item&gt;272&lt;/item&gt;&lt;item&gt;273&lt;/item&gt;&lt;item&gt;274&lt;/item&gt;&lt;item&gt;275&lt;/item&gt;&lt;item&gt;276&lt;/item&gt;&lt;item&gt;277&lt;/item&gt;&lt;item&gt;278&lt;/item&gt;&lt;item&gt;279&lt;/item&gt;&lt;item&gt;280&lt;/item&gt;&lt;item&gt;281&lt;/item&gt;&lt;item&gt;282&lt;/item&gt;&lt;item&gt;283&lt;/item&gt;&lt;item&gt;284&lt;/item&gt;&lt;item&gt;285&lt;/item&gt;&lt;item&gt;286&lt;/item&gt;&lt;item&gt;287&lt;/item&gt;&lt;item&gt;288&lt;/item&gt;&lt;item&gt;289&lt;/item&gt;&lt;item&gt;290&lt;/item&gt;&lt;item&gt;291&lt;/item&gt;&lt;item&gt;292&lt;/item&gt;&lt;item&gt;293&lt;/item&gt;&lt;item&gt;294&lt;/item&gt;&lt;item&gt;298&lt;/item&gt;&lt;item&gt;299&lt;/item&gt;&lt;item&gt;300&lt;/item&gt;&lt;item&gt;301&lt;/item&gt;&lt;item&gt;303&lt;/item&gt;&lt;item&gt;304&lt;/item&gt;&lt;item&gt;305&lt;/item&gt;&lt;item&gt;306&lt;/item&gt;&lt;item&gt;307&lt;/item&gt;&lt;item&gt;308&lt;/item&gt;&lt;item&gt;309&lt;/item&gt;&lt;item&gt;310&lt;/item&gt;&lt;item&gt;311&lt;/item&gt;&lt;item&gt;312&lt;/item&gt;&lt;item&gt;313&lt;/item&gt;&lt;item&gt;314&lt;/item&gt;&lt;item&gt;315&lt;/item&gt;&lt;item&gt;316&lt;/item&gt;&lt;item&gt;317&lt;/item&gt;&lt;item&gt;318&lt;/item&gt;&lt;item&gt;319&lt;/item&gt;&lt;item&gt;320&lt;/item&gt;&lt;item&gt;321&lt;/item&gt;&lt;item&gt;322&lt;/item&gt;&lt;item&gt;326&lt;/item&gt;&lt;item&gt;327&lt;/item&gt;&lt;item&gt;328&lt;/item&gt;&lt;item&gt;329&lt;/item&gt;&lt;item&gt;330&lt;/item&gt;&lt;item&gt;331&lt;/item&gt;&lt;item&gt;332&lt;/item&gt;&lt;item&gt;334&lt;/item&gt;&lt;item&gt;335&lt;/item&gt;&lt;item&gt;336&lt;/item&gt;&lt;item&gt;337&lt;/item&gt;&lt;item&gt;338&lt;/item&gt;&lt;item&gt;339&lt;/item&gt;&lt;item&gt;340&lt;/item&gt;&lt;item&gt;341&lt;/item&gt;&lt;item&gt;343&lt;/item&gt;&lt;item&gt;344&lt;/item&gt;&lt;item&gt;346&lt;/item&gt;&lt;item&gt;347&lt;/item&gt;&lt;item&gt;348&lt;/item&gt;&lt;item&gt;349&lt;/item&gt;&lt;item&gt;351&lt;/item&gt;&lt;item&gt;352&lt;/item&gt;&lt;item&gt;353&lt;/item&gt;&lt;item&gt;354&lt;/item&gt;&lt;item&gt;355&lt;/item&gt;&lt;item&gt;356&lt;/item&gt;&lt;item&gt;357&lt;/item&gt;&lt;item&gt;358&lt;/item&gt;&lt;item&gt;359&lt;/item&gt;&lt;item&gt;360&lt;/item&gt;&lt;item&gt;361&lt;/item&gt;&lt;item&gt;362&lt;/item&gt;&lt;item&gt;363&lt;/item&gt;&lt;item&gt;366&lt;/item&gt;&lt;item&gt;367&lt;/item&gt;&lt;item&gt;368&lt;/item&gt;&lt;item&gt;370&lt;/item&gt;&lt;item&gt;371&lt;/item&gt;&lt;item&gt;372&lt;/item&gt;&lt;item&gt;373&lt;/item&gt;&lt;item&gt;374&lt;/item&gt;&lt;item&gt;375&lt;/item&gt;&lt;item&gt;376&lt;/item&gt;&lt;item&gt;377&lt;/item&gt;&lt;item&gt;378&lt;/item&gt;&lt;item&gt;379&lt;/item&gt;&lt;item&gt;380&lt;/item&gt;&lt;item&gt;381&lt;/item&gt;&lt;item&gt;382&lt;/item&gt;&lt;item&gt;383&lt;/item&gt;&lt;item&gt;384&lt;/item&gt;&lt;item&gt;385&lt;/item&gt;&lt;item&gt;386&lt;/item&gt;&lt;item&gt;387&lt;/item&gt;&lt;item&gt;388&lt;/item&gt;&lt;item&gt;390&lt;/item&gt;&lt;item&gt;391&lt;/item&gt;&lt;item&gt;392&lt;/item&gt;&lt;item&gt;393&lt;/item&gt;&lt;item&gt;394&lt;/item&gt;&lt;item&gt;395&lt;/item&gt;&lt;item&gt;396&lt;/item&gt;&lt;item&gt;397&lt;/item&gt;&lt;item&gt;398&lt;/item&gt;&lt;item&gt;399&lt;/item&gt;&lt;item&gt;400&lt;/item&gt;&lt;item&gt;401&lt;/item&gt;&lt;item&gt;402&lt;/item&gt;&lt;item&gt;403&lt;/item&gt;&lt;item&gt;404&lt;/item&gt;&lt;item&gt;406&lt;/item&gt;&lt;item&gt;407&lt;/item&gt;&lt;item&gt;408&lt;/item&gt;&lt;item&gt;409&lt;/item&gt;&lt;item&gt;410&lt;/item&gt;&lt;item&gt;411&lt;/item&gt;&lt;item&gt;412&lt;/item&gt;&lt;item&gt;413&lt;/item&gt;&lt;item&gt;414&lt;/item&gt;&lt;item&gt;415&lt;/item&gt;&lt;item&gt;416&lt;/item&gt;&lt;item&gt;417&lt;/item&gt;&lt;item&gt;419&lt;/item&gt;&lt;item&gt;421&lt;/item&gt;&lt;item&gt;427&lt;/item&gt;&lt;item&gt;428&lt;/item&gt;&lt;item&gt;434&lt;/item&gt;&lt;item&gt;435&lt;/item&gt;&lt;item&gt;436&lt;/item&gt;&lt;item&gt;437&lt;/item&gt;&lt;item&gt;438&lt;/item&gt;&lt;item&gt;439&lt;/item&gt;&lt;item&gt;440&lt;/item&gt;&lt;item&gt;441&lt;/item&gt;&lt;item&gt;442&lt;/item&gt;&lt;item&gt;443&lt;/item&gt;&lt;item&gt;444&lt;/item&gt;&lt;item&gt;445&lt;/item&gt;&lt;item&gt;446&lt;/item&gt;&lt;item&gt;447&lt;/item&gt;&lt;item&gt;448&lt;/item&gt;&lt;item&gt;449&lt;/item&gt;&lt;item&gt;450&lt;/item&gt;&lt;item&gt;452&lt;/item&gt;&lt;item&gt;453&lt;/item&gt;&lt;item&gt;454&lt;/item&gt;&lt;item&gt;455&lt;/item&gt;&lt;item&gt;456&lt;/item&gt;&lt;item&gt;457&lt;/item&gt;&lt;item&gt;458&lt;/item&gt;&lt;item&gt;459&lt;/item&gt;&lt;item&gt;460&lt;/item&gt;&lt;item&gt;472&lt;/item&gt;&lt;item&gt;473&lt;/item&gt;&lt;item&gt;474&lt;/item&gt;&lt;item&gt;475&lt;/item&gt;&lt;item&gt;476&lt;/item&gt;&lt;item&gt;477&lt;/item&gt;&lt;item&gt;478&lt;/item&gt;&lt;item&gt;481&lt;/item&gt;&lt;item&gt;482&lt;/item&gt;&lt;item&gt;483&lt;/item&gt;&lt;item&gt;508&lt;/item&gt;&lt;item&gt;509&lt;/item&gt;&lt;item&gt;510&lt;/item&gt;&lt;item&gt;511&lt;/item&gt;&lt;item&gt;512&lt;/item&gt;&lt;item&gt;513&lt;/item&gt;&lt;item&gt;514&lt;/item&gt;&lt;item&gt;515&lt;/item&gt;&lt;item&gt;516&lt;/item&gt;&lt;item&gt;517&lt;/item&gt;&lt;item&gt;521&lt;/item&gt;&lt;item&gt;522&lt;/item&gt;&lt;item&gt;523&lt;/item&gt;&lt;item&gt;531&lt;/item&gt;&lt;item&gt;532&lt;/item&gt;&lt;item&gt;533&lt;/item&gt;&lt;item&gt;534&lt;/item&gt;&lt;item&gt;535&lt;/item&gt;&lt;item&gt;536&lt;/item&gt;&lt;item&gt;537&lt;/item&gt;&lt;item&gt;538&lt;/item&gt;&lt;item&gt;539&lt;/item&gt;&lt;item&gt;540&lt;/item&gt;&lt;item&gt;541&lt;/item&gt;&lt;item&gt;542&lt;/item&gt;&lt;item&gt;543&lt;/item&gt;&lt;item&gt;545&lt;/item&gt;&lt;item&gt;546&lt;/item&gt;&lt;item&gt;547&lt;/item&gt;&lt;item&gt;548&lt;/item&gt;&lt;item&gt;549&lt;/item&gt;&lt;item&gt;550&lt;/item&gt;&lt;item&gt;551&lt;/item&gt;&lt;item&gt;552&lt;/item&gt;&lt;item&gt;553&lt;/item&gt;&lt;item&gt;554&lt;/item&gt;&lt;item&gt;555&lt;/item&gt;&lt;item&gt;558&lt;/item&gt;&lt;item&gt;559&lt;/item&gt;&lt;item&gt;560&lt;/item&gt;&lt;item&gt;561&lt;/item&gt;&lt;item&gt;562&lt;/item&gt;&lt;item&gt;563&lt;/item&gt;&lt;item&gt;564&lt;/item&gt;&lt;item&gt;565&lt;/item&gt;&lt;item&gt;566&lt;/item&gt;&lt;item&gt;567&lt;/item&gt;&lt;item&gt;568&lt;/item&gt;&lt;item&gt;569&lt;/item&gt;&lt;item&gt;570&lt;/item&gt;&lt;item&gt;572&lt;/item&gt;&lt;item&gt;573&lt;/item&gt;&lt;item&gt;574&lt;/item&gt;&lt;item&gt;575&lt;/item&gt;&lt;item&gt;576&lt;/item&gt;&lt;item&gt;577&lt;/item&gt;&lt;item&gt;578&lt;/item&gt;&lt;item&gt;581&lt;/item&gt;&lt;item&gt;582&lt;/item&gt;&lt;item&gt;583&lt;/item&gt;&lt;item&gt;584&lt;/item&gt;&lt;item&gt;585&lt;/item&gt;&lt;item&gt;586&lt;/item&gt;&lt;item&gt;587&lt;/item&gt;&lt;item&gt;588&lt;/item&gt;&lt;item&gt;589&lt;/item&gt;&lt;item&gt;592&lt;/item&gt;&lt;item&gt;593&lt;/item&gt;&lt;item&gt;594&lt;/item&gt;&lt;item&gt;595&lt;/item&gt;&lt;item&gt;596&lt;/item&gt;&lt;item&gt;598&lt;/item&gt;&lt;item&gt;599&lt;/item&gt;&lt;item&gt;606&lt;/item&gt;&lt;item&gt;609&lt;/item&gt;&lt;item&gt;610&lt;/item&gt;&lt;item&gt;611&lt;/item&gt;&lt;item&gt;612&lt;/item&gt;&lt;item&gt;613&lt;/item&gt;&lt;item&gt;614&lt;/item&gt;&lt;item&gt;615&lt;/item&gt;&lt;item&gt;616&lt;/item&gt;&lt;item&gt;617&lt;/item&gt;&lt;item&gt;618&lt;/item&gt;&lt;item&gt;619&lt;/item&gt;&lt;item&gt;620&lt;/item&gt;&lt;item&gt;631&lt;/item&gt;&lt;item&gt;632&lt;/item&gt;&lt;item&gt;633&lt;/item&gt;&lt;item&gt;634&lt;/item&gt;&lt;item&gt;635&lt;/item&gt;&lt;item&gt;636&lt;/item&gt;&lt;item&gt;637&lt;/item&gt;&lt;item&gt;638&lt;/item&gt;&lt;item&gt;639&lt;/item&gt;&lt;item&gt;640&lt;/item&gt;&lt;item&gt;641&lt;/item&gt;&lt;item&gt;642&lt;/item&gt;&lt;item&gt;643&lt;/item&gt;&lt;item&gt;644&lt;/item&gt;&lt;item&gt;646&lt;/item&gt;&lt;item&gt;647&lt;/item&gt;&lt;item&gt;649&lt;/item&gt;&lt;item&gt;650&lt;/item&gt;&lt;item&gt;651&lt;/item&gt;&lt;item&gt;652&lt;/item&gt;&lt;item&gt;653&lt;/item&gt;&lt;item&gt;654&lt;/item&gt;&lt;item&gt;657&lt;/item&gt;&lt;item&gt;658&lt;/item&gt;&lt;item&gt;659&lt;/item&gt;&lt;/record-ids&gt;&lt;/item&gt;&lt;/Libraries&gt;"/>
  </w:docVars>
  <w:rsids>
    <w:rsidRoot w:val="00B30C06"/>
    <w:rsid w:val="0000055A"/>
    <w:rsid w:val="0000074C"/>
    <w:rsid w:val="0000166E"/>
    <w:rsid w:val="00004F9F"/>
    <w:rsid w:val="00005698"/>
    <w:rsid w:val="0001015D"/>
    <w:rsid w:val="00010298"/>
    <w:rsid w:val="00012159"/>
    <w:rsid w:val="00012B4B"/>
    <w:rsid w:val="00013B24"/>
    <w:rsid w:val="0001773C"/>
    <w:rsid w:val="00017DDC"/>
    <w:rsid w:val="0002386F"/>
    <w:rsid w:val="000244E6"/>
    <w:rsid w:val="0003023F"/>
    <w:rsid w:val="00030856"/>
    <w:rsid w:val="00032EA0"/>
    <w:rsid w:val="0003623F"/>
    <w:rsid w:val="000373AD"/>
    <w:rsid w:val="0003772C"/>
    <w:rsid w:val="000379D5"/>
    <w:rsid w:val="0004523C"/>
    <w:rsid w:val="00046B78"/>
    <w:rsid w:val="000505FF"/>
    <w:rsid w:val="0005301F"/>
    <w:rsid w:val="000531C6"/>
    <w:rsid w:val="00055335"/>
    <w:rsid w:val="00055F08"/>
    <w:rsid w:val="00060679"/>
    <w:rsid w:val="0006111D"/>
    <w:rsid w:val="00064651"/>
    <w:rsid w:val="00064711"/>
    <w:rsid w:val="00065049"/>
    <w:rsid w:val="000661DC"/>
    <w:rsid w:val="0006631D"/>
    <w:rsid w:val="00071845"/>
    <w:rsid w:val="00072027"/>
    <w:rsid w:val="000729E7"/>
    <w:rsid w:val="00073DDA"/>
    <w:rsid w:val="000749AE"/>
    <w:rsid w:val="0007533A"/>
    <w:rsid w:val="00080062"/>
    <w:rsid w:val="000812B3"/>
    <w:rsid w:val="000819F4"/>
    <w:rsid w:val="000841E8"/>
    <w:rsid w:val="00085B4E"/>
    <w:rsid w:val="00085B57"/>
    <w:rsid w:val="00090600"/>
    <w:rsid w:val="000917D6"/>
    <w:rsid w:val="00093099"/>
    <w:rsid w:val="000A10D0"/>
    <w:rsid w:val="000A14EF"/>
    <w:rsid w:val="000A19F6"/>
    <w:rsid w:val="000A1B2F"/>
    <w:rsid w:val="000A540D"/>
    <w:rsid w:val="000A5D47"/>
    <w:rsid w:val="000A714C"/>
    <w:rsid w:val="000B2CCD"/>
    <w:rsid w:val="000B570C"/>
    <w:rsid w:val="000B5903"/>
    <w:rsid w:val="000B7E1C"/>
    <w:rsid w:val="000C49C3"/>
    <w:rsid w:val="000C6BD2"/>
    <w:rsid w:val="000C6F5A"/>
    <w:rsid w:val="000D0652"/>
    <w:rsid w:val="000D357D"/>
    <w:rsid w:val="000D4A2F"/>
    <w:rsid w:val="000D5C6F"/>
    <w:rsid w:val="000E4099"/>
    <w:rsid w:val="000F06DA"/>
    <w:rsid w:val="000F153C"/>
    <w:rsid w:val="000F37BD"/>
    <w:rsid w:val="000F5B94"/>
    <w:rsid w:val="000F6687"/>
    <w:rsid w:val="001019B2"/>
    <w:rsid w:val="00101DCF"/>
    <w:rsid w:val="001029C9"/>
    <w:rsid w:val="001051A3"/>
    <w:rsid w:val="001054BE"/>
    <w:rsid w:val="001058EC"/>
    <w:rsid w:val="00110923"/>
    <w:rsid w:val="001111EC"/>
    <w:rsid w:val="00112004"/>
    <w:rsid w:val="00113887"/>
    <w:rsid w:val="0011657A"/>
    <w:rsid w:val="0011763E"/>
    <w:rsid w:val="00117EB3"/>
    <w:rsid w:val="0012214C"/>
    <w:rsid w:val="00122DC7"/>
    <w:rsid w:val="00124878"/>
    <w:rsid w:val="00125704"/>
    <w:rsid w:val="00126B55"/>
    <w:rsid w:val="00130873"/>
    <w:rsid w:val="00132A7D"/>
    <w:rsid w:val="00132E59"/>
    <w:rsid w:val="0013305D"/>
    <w:rsid w:val="001343BD"/>
    <w:rsid w:val="001410ED"/>
    <w:rsid w:val="00141E2F"/>
    <w:rsid w:val="00143C8D"/>
    <w:rsid w:val="00144A03"/>
    <w:rsid w:val="00144D0B"/>
    <w:rsid w:val="001473EC"/>
    <w:rsid w:val="00147408"/>
    <w:rsid w:val="0014745B"/>
    <w:rsid w:val="00147930"/>
    <w:rsid w:val="00152B5F"/>
    <w:rsid w:val="001539E6"/>
    <w:rsid w:val="00156CAF"/>
    <w:rsid w:val="00156EFF"/>
    <w:rsid w:val="001602A4"/>
    <w:rsid w:val="00160D98"/>
    <w:rsid w:val="0016320F"/>
    <w:rsid w:val="00164E17"/>
    <w:rsid w:val="0016592A"/>
    <w:rsid w:val="00165CCD"/>
    <w:rsid w:val="0017044C"/>
    <w:rsid w:val="00170A18"/>
    <w:rsid w:val="00170F96"/>
    <w:rsid w:val="00174196"/>
    <w:rsid w:val="0017538A"/>
    <w:rsid w:val="00175A41"/>
    <w:rsid w:val="00180933"/>
    <w:rsid w:val="00182D70"/>
    <w:rsid w:val="00183D17"/>
    <w:rsid w:val="0018617F"/>
    <w:rsid w:val="0019057A"/>
    <w:rsid w:val="0019472C"/>
    <w:rsid w:val="001966AF"/>
    <w:rsid w:val="0019740E"/>
    <w:rsid w:val="00197D57"/>
    <w:rsid w:val="001A22CC"/>
    <w:rsid w:val="001A58C2"/>
    <w:rsid w:val="001A7EE3"/>
    <w:rsid w:val="001B2468"/>
    <w:rsid w:val="001C2348"/>
    <w:rsid w:val="001C235A"/>
    <w:rsid w:val="001C2BEB"/>
    <w:rsid w:val="001C5BFE"/>
    <w:rsid w:val="001C60AD"/>
    <w:rsid w:val="001C6E9B"/>
    <w:rsid w:val="001D017B"/>
    <w:rsid w:val="001D0DCD"/>
    <w:rsid w:val="001D3F0E"/>
    <w:rsid w:val="001D4A87"/>
    <w:rsid w:val="001E1574"/>
    <w:rsid w:val="001E2D7F"/>
    <w:rsid w:val="001F1495"/>
    <w:rsid w:val="001F1EAB"/>
    <w:rsid w:val="001F6029"/>
    <w:rsid w:val="00200133"/>
    <w:rsid w:val="0020237F"/>
    <w:rsid w:val="002024DA"/>
    <w:rsid w:val="002034C4"/>
    <w:rsid w:val="0020679C"/>
    <w:rsid w:val="002108D6"/>
    <w:rsid w:val="002149EE"/>
    <w:rsid w:val="00214D06"/>
    <w:rsid w:val="002161F6"/>
    <w:rsid w:val="002216D4"/>
    <w:rsid w:val="00223049"/>
    <w:rsid w:val="0022351A"/>
    <w:rsid w:val="002255C2"/>
    <w:rsid w:val="00227C8E"/>
    <w:rsid w:val="0023162C"/>
    <w:rsid w:val="00232A70"/>
    <w:rsid w:val="002339B7"/>
    <w:rsid w:val="00233A14"/>
    <w:rsid w:val="0023486E"/>
    <w:rsid w:val="0023716F"/>
    <w:rsid w:val="00241CA8"/>
    <w:rsid w:val="00242AF8"/>
    <w:rsid w:val="00242C6C"/>
    <w:rsid w:val="00245CBD"/>
    <w:rsid w:val="0024765B"/>
    <w:rsid w:val="00252D35"/>
    <w:rsid w:val="00255652"/>
    <w:rsid w:val="00260D5C"/>
    <w:rsid w:val="002614D8"/>
    <w:rsid w:val="002665DB"/>
    <w:rsid w:val="0027389A"/>
    <w:rsid w:val="00273C9A"/>
    <w:rsid w:val="00276189"/>
    <w:rsid w:val="0027667E"/>
    <w:rsid w:val="00276DF4"/>
    <w:rsid w:val="00277053"/>
    <w:rsid w:val="002772CE"/>
    <w:rsid w:val="00277420"/>
    <w:rsid w:val="00280F54"/>
    <w:rsid w:val="00283D5E"/>
    <w:rsid w:val="002846C2"/>
    <w:rsid w:val="002918AC"/>
    <w:rsid w:val="002932B8"/>
    <w:rsid w:val="0029451C"/>
    <w:rsid w:val="00295A19"/>
    <w:rsid w:val="00295B99"/>
    <w:rsid w:val="002A14BF"/>
    <w:rsid w:val="002A18D8"/>
    <w:rsid w:val="002A3909"/>
    <w:rsid w:val="002B4221"/>
    <w:rsid w:val="002C0FC9"/>
    <w:rsid w:val="002C0FE9"/>
    <w:rsid w:val="002C12BF"/>
    <w:rsid w:val="002C32F2"/>
    <w:rsid w:val="002C4E95"/>
    <w:rsid w:val="002C517F"/>
    <w:rsid w:val="002C530B"/>
    <w:rsid w:val="002D4CFF"/>
    <w:rsid w:val="002E0516"/>
    <w:rsid w:val="002E156D"/>
    <w:rsid w:val="002E1DCF"/>
    <w:rsid w:val="002E60C1"/>
    <w:rsid w:val="002E67B6"/>
    <w:rsid w:val="002F2CE3"/>
    <w:rsid w:val="002F6D61"/>
    <w:rsid w:val="002F6F2D"/>
    <w:rsid w:val="003001E0"/>
    <w:rsid w:val="00300AE8"/>
    <w:rsid w:val="003024CA"/>
    <w:rsid w:val="00305853"/>
    <w:rsid w:val="0030640B"/>
    <w:rsid w:val="003119A3"/>
    <w:rsid w:val="003123BF"/>
    <w:rsid w:val="003149F1"/>
    <w:rsid w:val="00316FE5"/>
    <w:rsid w:val="00321B0F"/>
    <w:rsid w:val="00323BAC"/>
    <w:rsid w:val="00324B04"/>
    <w:rsid w:val="00330ED2"/>
    <w:rsid w:val="00331587"/>
    <w:rsid w:val="003325E0"/>
    <w:rsid w:val="00332C2D"/>
    <w:rsid w:val="0033350E"/>
    <w:rsid w:val="0033616F"/>
    <w:rsid w:val="0033714A"/>
    <w:rsid w:val="003456EA"/>
    <w:rsid w:val="00346E93"/>
    <w:rsid w:val="00347FC5"/>
    <w:rsid w:val="003516D1"/>
    <w:rsid w:val="0035246F"/>
    <w:rsid w:val="00352926"/>
    <w:rsid w:val="003533B6"/>
    <w:rsid w:val="0035519A"/>
    <w:rsid w:val="00355E2F"/>
    <w:rsid w:val="00357A03"/>
    <w:rsid w:val="00357C9F"/>
    <w:rsid w:val="003632F2"/>
    <w:rsid w:val="0036442A"/>
    <w:rsid w:val="003709EB"/>
    <w:rsid w:val="0037109E"/>
    <w:rsid w:val="0037182E"/>
    <w:rsid w:val="003726A1"/>
    <w:rsid w:val="003731E3"/>
    <w:rsid w:val="003752CF"/>
    <w:rsid w:val="00375BD4"/>
    <w:rsid w:val="003768CD"/>
    <w:rsid w:val="003775B1"/>
    <w:rsid w:val="003822FC"/>
    <w:rsid w:val="0039051E"/>
    <w:rsid w:val="0039248F"/>
    <w:rsid w:val="00393B44"/>
    <w:rsid w:val="00394DCC"/>
    <w:rsid w:val="003A2E53"/>
    <w:rsid w:val="003A56FC"/>
    <w:rsid w:val="003A67C8"/>
    <w:rsid w:val="003A6C74"/>
    <w:rsid w:val="003B164A"/>
    <w:rsid w:val="003B16CF"/>
    <w:rsid w:val="003B1AA6"/>
    <w:rsid w:val="003B2D1B"/>
    <w:rsid w:val="003B34C0"/>
    <w:rsid w:val="003C1B4C"/>
    <w:rsid w:val="003C5480"/>
    <w:rsid w:val="003C6846"/>
    <w:rsid w:val="003C72E8"/>
    <w:rsid w:val="003D0ED6"/>
    <w:rsid w:val="003D2716"/>
    <w:rsid w:val="003D3B94"/>
    <w:rsid w:val="003D7068"/>
    <w:rsid w:val="003D74B9"/>
    <w:rsid w:val="003E0FA9"/>
    <w:rsid w:val="003E1164"/>
    <w:rsid w:val="003E175D"/>
    <w:rsid w:val="003E21FA"/>
    <w:rsid w:val="003E405B"/>
    <w:rsid w:val="003E468E"/>
    <w:rsid w:val="003F05CE"/>
    <w:rsid w:val="003F0E92"/>
    <w:rsid w:val="003F1CBB"/>
    <w:rsid w:val="003F3C96"/>
    <w:rsid w:val="003F4312"/>
    <w:rsid w:val="003F5E7A"/>
    <w:rsid w:val="003F68AA"/>
    <w:rsid w:val="003F6C2A"/>
    <w:rsid w:val="004003CB"/>
    <w:rsid w:val="00402B80"/>
    <w:rsid w:val="00403CB0"/>
    <w:rsid w:val="004055D7"/>
    <w:rsid w:val="0040638D"/>
    <w:rsid w:val="00412CD2"/>
    <w:rsid w:val="00417C2B"/>
    <w:rsid w:val="0042050B"/>
    <w:rsid w:val="00420664"/>
    <w:rsid w:val="00420A51"/>
    <w:rsid w:val="004308B1"/>
    <w:rsid w:val="0043188D"/>
    <w:rsid w:val="00431B70"/>
    <w:rsid w:val="004328B8"/>
    <w:rsid w:val="00436601"/>
    <w:rsid w:val="004376A7"/>
    <w:rsid w:val="00437CCE"/>
    <w:rsid w:val="00442F8D"/>
    <w:rsid w:val="00445309"/>
    <w:rsid w:val="00445A32"/>
    <w:rsid w:val="00451FED"/>
    <w:rsid w:val="004530E1"/>
    <w:rsid w:val="00455327"/>
    <w:rsid w:val="0046020A"/>
    <w:rsid w:val="00461E70"/>
    <w:rsid w:val="004635AB"/>
    <w:rsid w:val="00465DE5"/>
    <w:rsid w:val="00467941"/>
    <w:rsid w:val="00467F7A"/>
    <w:rsid w:val="00474F4B"/>
    <w:rsid w:val="0048014C"/>
    <w:rsid w:val="00482BAF"/>
    <w:rsid w:val="00484087"/>
    <w:rsid w:val="00486485"/>
    <w:rsid w:val="00493A03"/>
    <w:rsid w:val="00494595"/>
    <w:rsid w:val="004950BF"/>
    <w:rsid w:val="00495286"/>
    <w:rsid w:val="004A00B8"/>
    <w:rsid w:val="004A0986"/>
    <w:rsid w:val="004A12D7"/>
    <w:rsid w:val="004A1DA8"/>
    <w:rsid w:val="004A2C2A"/>
    <w:rsid w:val="004A7907"/>
    <w:rsid w:val="004B0255"/>
    <w:rsid w:val="004B1F15"/>
    <w:rsid w:val="004B40D7"/>
    <w:rsid w:val="004B6D70"/>
    <w:rsid w:val="004C4F04"/>
    <w:rsid w:val="004C750C"/>
    <w:rsid w:val="004C7647"/>
    <w:rsid w:val="004D3A8E"/>
    <w:rsid w:val="004D40F4"/>
    <w:rsid w:val="004D552C"/>
    <w:rsid w:val="004E21C3"/>
    <w:rsid w:val="004E2948"/>
    <w:rsid w:val="004E4BDE"/>
    <w:rsid w:val="004E4E76"/>
    <w:rsid w:val="004F05F1"/>
    <w:rsid w:val="004F2D5F"/>
    <w:rsid w:val="004F2F04"/>
    <w:rsid w:val="0050151D"/>
    <w:rsid w:val="005051C4"/>
    <w:rsid w:val="00505C80"/>
    <w:rsid w:val="00507B41"/>
    <w:rsid w:val="00507CD9"/>
    <w:rsid w:val="00507F8A"/>
    <w:rsid w:val="005153D0"/>
    <w:rsid w:val="005154FE"/>
    <w:rsid w:val="00515819"/>
    <w:rsid w:val="00515DC6"/>
    <w:rsid w:val="00517C56"/>
    <w:rsid w:val="0052177D"/>
    <w:rsid w:val="00522F0D"/>
    <w:rsid w:val="005332E5"/>
    <w:rsid w:val="0053668A"/>
    <w:rsid w:val="00536B16"/>
    <w:rsid w:val="0054233C"/>
    <w:rsid w:val="0054766E"/>
    <w:rsid w:val="005538A4"/>
    <w:rsid w:val="005559C6"/>
    <w:rsid w:val="00557E2C"/>
    <w:rsid w:val="00560423"/>
    <w:rsid w:val="00563185"/>
    <w:rsid w:val="00563272"/>
    <w:rsid w:val="00564820"/>
    <w:rsid w:val="0056614D"/>
    <w:rsid w:val="005661EE"/>
    <w:rsid w:val="00574422"/>
    <w:rsid w:val="0057523E"/>
    <w:rsid w:val="00577225"/>
    <w:rsid w:val="005772BA"/>
    <w:rsid w:val="005776D5"/>
    <w:rsid w:val="00583932"/>
    <w:rsid w:val="00587630"/>
    <w:rsid w:val="00587F66"/>
    <w:rsid w:val="005907C9"/>
    <w:rsid w:val="005908FA"/>
    <w:rsid w:val="00591773"/>
    <w:rsid w:val="0059388B"/>
    <w:rsid w:val="005950BC"/>
    <w:rsid w:val="00595BEA"/>
    <w:rsid w:val="005977F5"/>
    <w:rsid w:val="005A1ABF"/>
    <w:rsid w:val="005A30E7"/>
    <w:rsid w:val="005A33B7"/>
    <w:rsid w:val="005A6015"/>
    <w:rsid w:val="005A6C08"/>
    <w:rsid w:val="005A7C91"/>
    <w:rsid w:val="005B11B9"/>
    <w:rsid w:val="005B6193"/>
    <w:rsid w:val="005B7D58"/>
    <w:rsid w:val="005C556F"/>
    <w:rsid w:val="005C6038"/>
    <w:rsid w:val="005D071C"/>
    <w:rsid w:val="005D1545"/>
    <w:rsid w:val="005D3956"/>
    <w:rsid w:val="005D41C1"/>
    <w:rsid w:val="005D44FA"/>
    <w:rsid w:val="005D63ED"/>
    <w:rsid w:val="005D6D7F"/>
    <w:rsid w:val="005D7664"/>
    <w:rsid w:val="005E0ED3"/>
    <w:rsid w:val="005E1560"/>
    <w:rsid w:val="005E3B87"/>
    <w:rsid w:val="005F161D"/>
    <w:rsid w:val="005F536A"/>
    <w:rsid w:val="005F6BCB"/>
    <w:rsid w:val="00600696"/>
    <w:rsid w:val="00600FBD"/>
    <w:rsid w:val="00601E42"/>
    <w:rsid w:val="0060290F"/>
    <w:rsid w:val="006043A9"/>
    <w:rsid w:val="00606542"/>
    <w:rsid w:val="00607249"/>
    <w:rsid w:val="0060765D"/>
    <w:rsid w:val="006113F1"/>
    <w:rsid w:val="00612307"/>
    <w:rsid w:val="006149FA"/>
    <w:rsid w:val="00615E08"/>
    <w:rsid w:val="0061654F"/>
    <w:rsid w:val="00617332"/>
    <w:rsid w:val="006242C6"/>
    <w:rsid w:val="006270DB"/>
    <w:rsid w:val="006319CF"/>
    <w:rsid w:val="006327D2"/>
    <w:rsid w:val="00632B63"/>
    <w:rsid w:val="0063376E"/>
    <w:rsid w:val="0063425F"/>
    <w:rsid w:val="00634B34"/>
    <w:rsid w:val="00635707"/>
    <w:rsid w:val="0063636A"/>
    <w:rsid w:val="006407B4"/>
    <w:rsid w:val="006422DB"/>
    <w:rsid w:val="006430E6"/>
    <w:rsid w:val="00646588"/>
    <w:rsid w:val="006465F2"/>
    <w:rsid w:val="006470CF"/>
    <w:rsid w:val="0065019C"/>
    <w:rsid w:val="00650423"/>
    <w:rsid w:val="00651261"/>
    <w:rsid w:val="006541CC"/>
    <w:rsid w:val="00656794"/>
    <w:rsid w:val="006574E6"/>
    <w:rsid w:val="00660175"/>
    <w:rsid w:val="00665CBE"/>
    <w:rsid w:val="00665D64"/>
    <w:rsid w:val="00667F23"/>
    <w:rsid w:val="00672651"/>
    <w:rsid w:val="00677255"/>
    <w:rsid w:val="006825F6"/>
    <w:rsid w:val="00685D4A"/>
    <w:rsid w:val="0068708D"/>
    <w:rsid w:val="00687DED"/>
    <w:rsid w:val="006902A6"/>
    <w:rsid w:val="00691A57"/>
    <w:rsid w:val="00694740"/>
    <w:rsid w:val="00695F4D"/>
    <w:rsid w:val="00696A02"/>
    <w:rsid w:val="0069784B"/>
    <w:rsid w:val="006A44BD"/>
    <w:rsid w:val="006B0EC2"/>
    <w:rsid w:val="006B1C5C"/>
    <w:rsid w:val="006B53E7"/>
    <w:rsid w:val="006C0BF4"/>
    <w:rsid w:val="006C130D"/>
    <w:rsid w:val="006C3E0D"/>
    <w:rsid w:val="006C5DBC"/>
    <w:rsid w:val="006D0713"/>
    <w:rsid w:val="006D23CC"/>
    <w:rsid w:val="006D45B0"/>
    <w:rsid w:val="006D54E9"/>
    <w:rsid w:val="006D6690"/>
    <w:rsid w:val="006D709F"/>
    <w:rsid w:val="006D7DE9"/>
    <w:rsid w:val="006E0512"/>
    <w:rsid w:val="006E0D1B"/>
    <w:rsid w:val="006E5C45"/>
    <w:rsid w:val="006E6282"/>
    <w:rsid w:val="006E7189"/>
    <w:rsid w:val="006F05C3"/>
    <w:rsid w:val="006F2CE6"/>
    <w:rsid w:val="006F416B"/>
    <w:rsid w:val="006F51F2"/>
    <w:rsid w:val="006F5229"/>
    <w:rsid w:val="006F743E"/>
    <w:rsid w:val="00701868"/>
    <w:rsid w:val="007024A4"/>
    <w:rsid w:val="00702CB3"/>
    <w:rsid w:val="00707555"/>
    <w:rsid w:val="00713367"/>
    <w:rsid w:val="00722EF2"/>
    <w:rsid w:val="00726708"/>
    <w:rsid w:val="0072732C"/>
    <w:rsid w:val="00734662"/>
    <w:rsid w:val="00734FF9"/>
    <w:rsid w:val="00735EC1"/>
    <w:rsid w:val="0073661A"/>
    <w:rsid w:val="007405EB"/>
    <w:rsid w:val="00741D30"/>
    <w:rsid w:val="0074378A"/>
    <w:rsid w:val="00745388"/>
    <w:rsid w:val="007464D3"/>
    <w:rsid w:val="0074755B"/>
    <w:rsid w:val="007516D6"/>
    <w:rsid w:val="007525E5"/>
    <w:rsid w:val="00753CD4"/>
    <w:rsid w:val="0075622C"/>
    <w:rsid w:val="00756891"/>
    <w:rsid w:val="00756D69"/>
    <w:rsid w:val="00761E87"/>
    <w:rsid w:val="00762364"/>
    <w:rsid w:val="00763028"/>
    <w:rsid w:val="00767802"/>
    <w:rsid w:val="00770282"/>
    <w:rsid w:val="007757E3"/>
    <w:rsid w:val="007778D4"/>
    <w:rsid w:val="00780463"/>
    <w:rsid w:val="00781A41"/>
    <w:rsid w:val="007847D4"/>
    <w:rsid w:val="00786F2B"/>
    <w:rsid w:val="00792696"/>
    <w:rsid w:val="007927C8"/>
    <w:rsid w:val="00793B2F"/>
    <w:rsid w:val="007952DE"/>
    <w:rsid w:val="00797480"/>
    <w:rsid w:val="00797606"/>
    <w:rsid w:val="00797B04"/>
    <w:rsid w:val="007A7339"/>
    <w:rsid w:val="007B10E0"/>
    <w:rsid w:val="007B2BE0"/>
    <w:rsid w:val="007B767E"/>
    <w:rsid w:val="007C6495"/>
    <w:rsid w:val="007D1D18"/>
    <w:rsid w:val="007D5E42"/>
    <w:rsid w:val="007D6E17"/>
    <w:rsid w:val="007E0C98"/>
    <w:rsid w:val="007E0D4B"/>
    <w:rsid w:val="007E1958"/>
    <w:rsid w:val="007E27B9"/>
    <w:rsid w:val="007E4AAC"/>
    <w:rsid w:val="007E5BFE"/>
    <w:rsid w:val="007F0497"/>
    <w:rsid w:val="007F1041"/>
    <w:rsid w:val="007F2766"/>
    <w:rsid w:val="007F2E8B"/>
    <w:rsid w:val="007F6F0A"/>
    <w:rsid w:val="008011B3"/>
    <w:rsid w:val="00803511"/>
    <w:rsid w:val="008046A5"/>
    <w:rsid w:val="00804FF4"/>
    <w:rsid w:val="0080618F"/>
    <w:rsid w:val="008116FB"/>
    <w:rsid w:val="00812A45"/>
    <w:rsid w:val="00813108"/>
    <w:rsid w:val="00813FAB"/>
    <w:rsid w:val="00815AFC"/>
    <w:rsid w:val="008236D1"/>
    <w:rsid w:val="0082407D"/>
    <w:rsid w:val="00824FBC"/>
    <w:rsid w:val="00825FE1"/>
    <w:rsid w:val="008310AF"/>
    <w:rsid w:val="0083119D"/>
    <w:rsid w:val="00831923"/>
    <w:rsid w:val="00831BDB"/>
    <w:rsid w:val="00832B75"/>
    <w:rsid w:val="00836A71"/>
    <w:rsid w:val="008411F9"/>
    <w:rsid w:val="00843CA8"/>
    <w:rsid w:val="00843FAA"/>
    <w:rsid w:val="008450D1"/>
    <w:rsid w:val="008452F0"/>
    <w:rsid w:val="00845E92"/>
    <w:rsid w:val="00845FDE"/>
    <w:rsid w:val="00847777"/>
    <w:rsid w:val="00852A7F"/>
    <w:rsid w:val="00852FC9"/>
    <w:rsid w:val="008608E7"/>
    <w:rsid w:val="00863202"/>
    <w:rsid w:val="00864DEA"/>
    <w:rsid w:val="00865556"/>
    <w:rsid w:val="0086566B"/>
    <w:rsid w:val="00866182"/>
    <w:rsid w:val="00873DE7"/>
    <w:rsid w:val="008818EE"/>
    <w:rsid w:val="00882FBD"/>
    <w:rsid w:val="00885543"/>
    <w:rsid w:val="00885D92"/>
    <w:rsid w:val="00890CA8"/>
    <w:rsid w:val="008910E4"/>
    <w:rsid w:val="00891642"/>
    <w:rsid w:val="008917B2"/>
    <w:rsid w:val="0089315D"/>
    <w:rsid w:val="0089352C"/>
    <w:rsid w:val="00894491"/>
    <w:rsid w:val="008A59FD"/>
    <w:rsid w:val="008B38CE"/>
    <w:rsid w:val="008B4793"/>
    <w:rsid w:val="008B7CC5"/>
    <w:rsid w:val="008C1482"/>
    <w:rsid w:val="008C1D37"/>
    <w:rsid w:val="008C25F2"/>
    <w:rsid w:val="008C59EA"/>
    <w:rsid w:val="008C6466"/>
    <w:rsid w:val="008C7267"/>
    <w:rsid w:val="008D242D"/>
    <w:rsid w:val="008D2BCC"/>
    <w:rsid w:val="008D381D"/>
    <w:rsid w:val="008D5001"/>
    <w:rsid w:val="008E3A2C"/>
    <w:rsid w:val="008F078F"/>
    <w:rsid w:val="008F12B9"/>
    <w:rsid w:val="008F3ACE"/>
    <w:rsid w:val="00902BFD"/>
    <w:rsid w:val="00906DC5"/>
    <w:rsid w:val="0090749E"/>
    <w:rsid w:val="0091213C"/>
    <w:rsid w:val="00912B52"/>
    <w:rsid w:val="009147F8"/>
    <w:rsid w:val="00914DAC"/>
    <w:rsid w:val="00917F95"/>
    <w:rsid w:val="00925E18"/>
    <w:rsid w:val="00926F15"/>
    <w:rsid w:val="00927F83"/>
    <w:rsid w:val="0093126B"/>
    <w:rsid w:val="00933035"/>
    <w:rsid w:val="00933489"/>
    <w:rsid w:val="00935628"/>
    <w:rsid w:val="009363D1"/>
    <w:rsid w:val="009369B6"/>
    <w:rsid w:val="009379EC"/>
    <w:rsid w:val="00937D0F"/>
    <w:rsid w:val="009403D3"/>
    <w:rsid w:val="00940429"/>
    <w:rsid w:val="0094341E"/>
    <w:rsid w:val="00943517"/>
    <w:rsid w:val="00945F74"/>
    <w:rsid w:val="009473CE"/>
    <w:rsid w:val="00952EC6"/>
    <w:rsid w:val="009534C1"/>
    <w:rsid w:val="0095477B"/>
    <w:rsid w:val="00954D20"/>
    <w:rsid w:val="0095596D"/>
    <w:rsid w:val="00956DC4"/>
    <w:rsid w:val="009575BD"/>
    <w:rsid w:val="00957E4A"/>
    <w:rsid w:val="00960522"/>
    <w:rsid w:val="009609D4"/>
    <w:rsid w:val="00960E70"/>
    <w:rsid w:val="00962A4A"/>
    <w:rsid w:val="00962C2D"/>
    <w:rsid w:val="00970223"/>
    <w:rsid w:val="00974B3C"/>
    <w:rsid w:val="009753E0"/>
    <w:rsid w:val="00975524"/>
    <w:rsid w:val="0098261C"/>
    <w:rsid w:val="00991736"/>
    <w:rsid w:val="00996AD4"/>
    <w:rsid w:val="009A1B91"/>
    <w:rsid w:val="009A6627"/>
    <w:rsid w:val="009B1ABE"/>
    <w:rsid w:val="009B2164"/>
    <w:rsid w:val="009B7032"/>
    <w:rsid w:val="009B7369"/>
    <w:rsid w:val="009C073C"/>
    <w:rsid w:val="009C148E"/>
    <w:rsid w:val="009C5826"/>
    <w:rsid w:val="009C5E7A"/>
    <w:rsid w:val="009D04B6"/>
    <w:rsid w:val="009D0ACB"/>
    <w:rsid w:val="009D1197"/>
    <w:rsid w:val="009D6F55"/>
    <w:rsid w:val="009D7DCF"/>
    <w:rsid w:val="009E1376"/>
    <w:rsid w:val="009E64E5"/>
    <w:rsid w:val="009E6FB8"/>
    <w:rsid w:val="009E734A"/>
    <w:rsid w:val="009F222A"/>
    <w:rsid w:val="009F2728"/>
    <w:rsid w:val="009F276E"/>
    <w:rsid w:val="009F5DD5"/>
    <w:rsid w:val="00A010F8"/>
    <w:rsid w:val="00A01D21"/>
    <w:rsid w:val="00A04AB3"/>
    <w:rsid w:val="00A06955"/>
    <w:rsid w:val="00A12262"/>
    <w:rsid w:val="00A12635"/>
    <w:rsid w:val="00A13120"/>
    <w:rsid w:val="00A143CD"/>
    <w:rsid w:val="00A20A53"/>
    <w:rsid w:val="00A21B71"/>
    <w:rsid w:val="00A21F2F"/>
    <w:rsid w:val="00A27A56"/>
    <w:rsid w:val="00A34362"/>
    <w:rsid w:val="00A36D38"/>
    <w:rsid w:val="00A37CC9"/>
    <w:rsid w:val="00A42D37"/>
    <w:rsid w:val="00A44C5C"/>
    <w:rsid w:val="00A4580D"/>
    <w:rsid w:val="00A477F5"/>
    <w:rsid w:val="00A50286"/>
    <w:rsid w:val="00A50ECF"/>
    <w:rsid w:val="00A54390"/>
    <w:rsid w:val="00A56191"/>
    <w:rsid w:val="00A57D74"/>
    <w:rsid w:val="00A60D9B"/>
    <w:rsid w:val="00A7200A"/>
    <w:rsid w:val="00A72A5A"/>
    <w:rsid w:val="00A737B9"/>
    <w:rsid w:val="00A740D7"/>
    <w:rsid w:val="00A74D38"/>
    <w:rsid w:val="00A74DAF"/>
    <w:rsid w:val="00A75767"/>
    <w:rsid w:val="00A76221"/>
    <w:rsid w:val="00A77EA9"/>
    <w:rsid w:val="00A84762"/>
    <w:rsid w:val="00A9290D"/>
    <w:rsid w:val="00A9485E"/>
    <w:rsid w:val="00A96B35"/>
    <w:rsid w:val="00A96F01"/>
    <w:rsid w:val="00AA4096"/>
    <w:rsid w:val="00AA4D23"/>
    <w:rsid w:val="00AA4D8E"/>
    <w:rsid w:val="00AA5A07"/>
    <w:rsid w:val="00AA5A9F"/>
    <w:rsid w:val="00AA6582"/>
    <w:rsid w:val="00AA7A3D"/>
    <w:rsid w:val="00AA7C01"/>
    <w:rsid w:val="00AB093D"/>
    <w:rsid w:val="00AB2CE7"/>
    <w:rsid w:val="00AC1560"/>
    <w:rsid w:val="00AC3ACE"/>
    <w:rsid w:val="00AC3D57"/>
    <w:rsid w:val="00AC7832"/>
    <w:rsid w:val="00AD0935"/>
    <w:rsid w:val="00AD1237"/>
    <w:rsid w:val="00AD28FB"/>
    <w:rsid w:val="00AD7547"/>
    <w:rsid w:val="00AE1A34"/>
    <w:rsid w:val="00AE1DC0"/>
    <w:rsid w:val="00AE4187"/>
    <w:rsid w:val="00AE5229"/>
    <w:rsid w:val="00AE7BF8"/>
    <w:rsid w:val="00AF2FD5"/>
    <w:rsid w:val="00AF3C82"/>
    <w:rsid w:val="00AF6576"/>
    <w:rsid w:val="00AF6CE6"/>
    <w:rsid w:val="00AF711E"/>
    <w:rsid w:val="00AF7C1A"/>
    <w:rsid w:val="00B0376F"/>
    <w:rsid w:val="00B03AD8"/>
    <w:rsid w:val="00B105CB"/>
    <w:rsid w:val="00B1151B"/>
    <w:rsid w:val="00B12180"/>
    <w:rsid w:val="00B126A7"/>
    <w:rsid w:val="00B146B5"/>
    <w:rsid w:val="00B1598E"/>
    <w:rsid w:val="00B15D1E"/>
    <w:rsid w:val="00B20FBC"/>
    <w:rsid w:val="00B22BE8"/>
    <w:rsid w:val="00B2696E"/>
    <w:rsid w:val="00B30C06"/>
    <w:rsid w:val="00B32851"/>
    <w:rsid w:val="00B35D7D"/>
    <w:rsid w:val="00B36D50"/>
    <w:rsid w:val="00B4023D"/>
    <w:rsid w:val="00B404E5"/>
    <w:rsid w:val="00B41A1F"/>
    <w:rsid w:val="00B42D38"/>
    <w:rsid w:val="00B442C9"/>
    <w:rsid w:val="00B45183"/>
    <w:rsid w:val="00B454BF"/>
    <w:rsid w:val="00B458A5"/>
    <w:rsid w:val="00B47E43"/>
    <w:rsid w:val="00B535E9"/>
    <w:rsid w:val="00B53C00"/>
    <w:rsid w:val="00B54714"/>
    <w:rsid w:val="00B56636"/>
    <w:rsid w:val="00B63BF0"/>
    <w:rsid w:val="00B64187"/>
    <w:rsid w:val="00B64E21"/>
    <w:rsid w:val="00B6597F"/>
    <w:rsid w:val="00B67F53"/>
    <w:rsid w:val="00B70929"/>
    <w:rsid w:val="00B72AD9"/>
    <w:rsid w:val="00B75474"/>
    <w:rsid w:val="00B848BE"/>
    <w:rsid w:val="00B90843"/>
    <w:rsid w:val="00B93591"/>
    <w:rsid w:val="00B94CD8"/>
    <w:rsid w:val="00B96B31"/>
    <w:rsid w:val="00B96BF7"/>
    <w:rsid w:val="00B9777F"/>
    <w:rsid w:val="00BA586A"/>
    <w:rsid w:val="00BA637B"/>
    <w:rsid w:val="00BA6D10"/>
    <w:rsid w:val="00BA71E8"/>
    <w:rsid w:val="00BB03EB"/>
    <w:rsid w:val="00BB095B"/>
    <w:rsid w:val="00BB0BBF"/>
    <w:rsid w:val="00BB45A6"/>
    <w:rsid w:val="00BB4C03"/>
    <w:rsid w:val="00BB5DBE"/>
    <w:rsid w:val="00BC06B7"/>
    <w:rsid w:val="00BC1789"/>
    <w:rsid w:val="00BC37A5"/>
    <w:rsid w:val="00BC7F57"/>
    <w:rsid w:val="00BD1417"/>
    <w:rsid w:val="00BD277E"/>
    <w:rsid w:val="00BD3F81"/>
    <w:rsid w:val="00BD580D"/>
    <w:rsid w:val="00BD7007"/>
    <w:rsid w:val="00BE32A2"/>
    <w:rsid w:val="00BE39DD"/>
    <w:rsid w:val="00BE4E43"/>
    <w:rsid w:val="00BE5378"/>
    <w:rsid w:val="00BE5A7E"/>
    <w:rsid w:val="00BE5E1A"/>
    <w:rsid w:val="00BE63DB"/>
    <w:rsid w:val="00BE72EF"/>
    <w:rsid w:val="00BE74D4"/>
    <w:rsid w:val="00BF4DC7"/>
    <w:rsid w:val="00BF5BFE"/>
    <w:rsid w:val="00BF66D3"/>
    <w:rsid w:val="00BF6B55"/>
    <w:rsid w:val="00C00818"/>
    <w:rsid w:val="00C05915"/>
    <w:rsid w:val="00C120F4"/>
    <w:rsid w:val="00C12F00"/>
    <w:rsid w:val="00C143F5"/>
    <w:rsid w:val="00C17637"/>
    <w:rsid w:val="00C262D4"/>
    <w:rsid w:val="00C31681"/>
    <w:rsid w:val="00C34C56"/>
    <w:rsid w:val="00C35F27"/>
    <w:rsid w:val="00C36A04"/>
    <w:rsid w:val="00C405E9"/>
    <w:rsid w:val="00C42090"/>
    <w:rsid w:val="00C423C1"/>
    <w:rsid w:val="00C42EC4"/>
    <w:rsid w:val="00C46C1B"/>
    <w:rsid w:val="00C507BB"/>
    <w:rsid w:val="00C528FA"/>
    <w:rsid w:val="00C53ADB"/>
    <w:rsid w:val="00C53E0D"/>
    <w:rsid w:val="00C54A0F"/>
    <w:rsid w:val="00C56066"/>
    <w:rsid w:val="00C562D9"/>
    <w:rsid w:val="00C6092A"/>
    <w:rsid w:val="00C61BDA"/>
    <w:rsid w:val="00C645DA"/>
    <w:rsid w:val="00C7237C"/>
    <w:rsid w:val="00C728F0"/>
    <w:rsid w:val="00C75BB9"/>
    <w:rsid w:val="00C76FA5"/>
    <w:rsid w:val="00C82B3F"/>
    <w:rsid w:val="00C846FD"/>
    <w:rsid w:val="00C86463"/>
    <w:rsid w:val="00C86EC5"/>
    <w:rsid w:val="00C87815"/>
    <w:rsid w:val="00C87922"/>
    <w:rsid w:val="00C90EF9"/>
    <w:rsid w:val="00C91616"/>
    <w:rsid w:val="00C948AA"/>
    <w:rsid w:val="00CA1C2F"/>
    <w:rsid w:val="00CA3814"/>
    <w:rsid w:val="00CA5CC0"/>
    <w:rsid w:val="00CA7959"/>
    <w:rsid w:val="00CB09D9"/>
    <w:rsid w:val="00CB1840"/>
    <w:rsid w:val="00CB2E12"/>
    <w:rsid w:val="00CB30A9"/>
    <w:rsid w:val="00CB3D14"/>
    <w:rsid w:val="00CB4480"/>
    <w:rsid w:val="00CB4E12"/>
    <w:rsid w:val="00CB707A"/>
    <w:rsid w:val="00CC1CB9"/>
    <w:rsid w:val="00CC3293"/>
    <w:rsid w:val="00CC6E5C"/>
    <w:rsid w:val="00CC7326"/>
    <w:rsid w:val="00CC73EE"/>
    <w:rsid w:val="00CC77A7"/>
    <w:rsid w:val="00CD219F"/>
    <w:rsid w:val="00CD22B9"/>
    <w:rsid w:val="00CD3336"/>
    <w:rsid w:val="00CD4103"/>
    <w:rsid w:val="00CD463F"/>
    <w:rsid w:val="00CD74B5"/>
    <w:rsid w:val="00CE269B"/>
    <w:rsid w:val="00CE3D37"/>
    <w:rsid w:val="00CE45B4"/>
    <w:rsid w:val="00CE45D5"/>
    <w:rsid w:val="00CE49A0"/>
    <w:rsid w:val="00CE63D2"/>
    <w:rsid w:val="00CF0240"/>
    <w:rsid w:val="00CF0A35"/>
    <w:rsid w:val="00CF30ED"/>
    <w:rsid w:val="00CF3720"/>
    <w:rsid w:val="00CF4A72"/>
    <w:rsid w:val="00CF774F"/>
    <w:rsid w:val="00CF7870"/>
    <w:rsid w:val="00D02D4A"/>
    <w:rsid w:val="00D02D81"/>
    <w:rsid w:val="00D030BF"/>
    <w:rsid w:val="00D03479"/>
    <w:rsid w:val="00D034AE"/>
    <w:rsid w:val="00D07DE7"/>
    <w:rsid w:val="00D10AC2"/>
    <w:rsid w:val="00D11597"/>
    <w:rsid w:val="00D12429"/>
    <w:rsid w:val="00D15174"/>
    <w:rsid w:val="00D20D74"/>
    <w:rsid w:val="00D237A2"/>
    <w:rsid w:val="00D26CA0"/>
    <w:rsid w:val="00D33DB1"/>
    <w:rsid w:val="00D3458D"/>
    <w:rsid w:val="00D34B25"/>
    <w:rsid w:val="00D36720"/>
    <w:rsid w:val="00D4097D"/>
    <w:rsid w:val="00D40E56"/>
    <w:rsid w:val="00D41DFF"/>
    <w:rsid w:val="00D4266F"/>
    <w:rsid w:val="00D43883"/>
    <w:rsid w:val="00D447D7"/>
    <w:rsid w:val="00D47A64"/>
    <w:rsid w:val="00D50952"/>
    <w:rsid w:val="00D51C0E"/>
    <w:rsid w:val="00D574FB"/>
    <w:rsid w:val="00D6236E"/>
    <w:rsid w:val="00D630BB"/>
    <w:rsid w:val="00D6422D"/>
    <w:rsid w:val="00D7163C"/>
    <w:rsid w:val="00D71942"/>
    <w:rsid w:val="00D71D7E"/>
    <w:rsid w:val="00D72840"/>
    <w:rsid w:val="00D7371F"/>
    <w:rsid w:val="00D73911"/>
    <w:rsid w:val="00D73BC6"/>
    <w:rsid w:val="00D740A6"/>
    <w:rsid w:val="00D756AD"/>
    <w:rsid w:val="00D80241"/>
    <w:rsid w:val="00D827A3"/>
    <w:rsid w:val="00D855A7"/>
    <w:rsid w:val="00D8566F"/>
    <w:rsid w:val="00D86700"/>
    <w:rsid w:val="00D871E7"/>
    <w:rsid w:val="00DA2C8C"/>
    <w:rsid w:val="00DA3A27"/>
    <w:rsid w:val="00DA4D2B"/>
    <w:rsid w:val="00DA5180"/>
    <w:rsid w:val="00DA5CE6"/>
    <w:rsid w:val="00DA6B03"/>
    <w:rsid w:val="00DA7312"/>
    <w:rsid w:val="00DB0655"/>
    <w:rsid w:val="00DB0ABD"/>
    <w:rsid w:val="00DB0C28"/>
    <w:rsid w:val="00DB2F0E"/>
    <w:rsid w:val="00DB7D07"/>
    <w:rsid w:val="00DC1285"/>
    <w:rsid w:val="00DC3CEC"/>
    <w:rsid w:val="00DD21B3"/>
    <w:rsid w:val="00DD2536"/>
    <w:rsid w:val="00DE0439"/>
    <w:rsid w:val="00DE2165"/>
    <w:rsid w:val="00DE331C"/>
    <w:rsid w:val="00DE78FC"/>
    <w:rsid w:val="00DF054F"/>
    <w:rsid w:val="00DF0F60"/>
    <w:rsid w:val="00DF1438"/>
    <w:rsid w:val="00DF1546"/>
    <w:rsid w:val="00DF1D4D"/>
    <w:rsid w:val="00DF45B6"/>
    <w:rsid w:val="00DF57D0"/>
    <w:rsid w:val="00DF5DBF"/>
    <w:rsid w:val="00DF6ED1"/>
    <w:rsid w:val="00DF7E1C"/>
    <w:rsid w:val="00E03423"/>
    <w:rsid w:val="00E0354F"/>
    <w:rsid w:val="00E04DC8"/>
    <w:rsid w:val="00E07327"/>
    <w:rsid w:val="00E077EF"/>
    <w:rsid w:val="00E12C7B"/>
    <w:rsid w:val="00E14EE3"/>
    <w:rsid w:val="00E16397"/>
    <w:rsid w:val="00E206D4"/>
    <w:rsid w:val="00E2164E"/>
    <w:rsid w:val="00E2218E"/>
    <w:rsid w:val="00E225F6"/>
    <w:rsid w:val="00E23C68"/>
    <w:rsid w:val="00E24D5C"/>
    <w:rsid w:val="00E30B18"/>
    <w:rsid w:val="00E31EE2"/>
    <w:rsid w:val="00E337B2"/>
    <w:rsid w:val="00E33D9F"/>
    <w:rsid w:val="00E34A60"/>
    <w:rsid w:val="00E35886"/>
    <w:rsid w:val="00E42F8C"/>
    <w:rsid w:val="00E456D1"/>
    <w:rsid w:val="00E466D1"/>
    <w:rsid w:val="00E50505"/>
    <w:rsid w:val="00E546D1"/>
    <w:rsid w:val="00E6034F"/>
    <w:rsid w:val="00E6212A"/>
    <w:rsid w:val="00E67553"/>
    <w:rsid w:val="00E70D3E"/>
    <w:rsid w:val="00E7162C"/>
    <w:rsid w:val="00E74BA6"/>
    <w:rsid w:val="00E77F9F"/>
    <w:rsid w:val="00E80574"/>
    <w:rsid w:val="00E82A4C"/>
    <w:rsid w:val="00E85903"/>
    <w:rsid w:val="00E87FBB"/>
    <w:rsid w:val="00E917B3"/>
    <w:rsid w:val="00E92195"/>
    <w:rsid w:val="00E9235E"/>
    <w:rsid w:val="00E95AA1"/>
    <w:rsid w:val="00EA0CB8"/>
    <w:rsid w:val="00EA10F1"/>
    <w:rsid w:val="00EA206A"/>
    <w:rsid w:val="00EA3594"/>
    <w:rsid w:val="00EB118E"/>
    <w:rsid w:val="00EB579B"/>
    <w:rsid w:val="00EC6F81"/>
    <w:rsid w:val="00EC71F4"/>
    <w:rsid w:val="00EC775E"/>
    <w:rsid w:val="00ED1BE6"/>
    <w:rsid w:val="00ED26F2"/>
    <w:rsid w:val="00ED357A"/>
    <w:rsid w:val="00ED400B"/>
    <w:rsid w:val="00ED4E16"/>
    <w:rsid w:val="00ED6411"/>
    <w:rsid w:val="00ED74B6"/>
    <w:rsid w:val="00ED7D94"/>
    <w:rsid w:val="00EE0F19"/>
    <w:rsid w:val="00EE31F7"/>
    <w:rsid w:val="00EE3D61"/>
    <w:rsid w:val="00EE4AD2"/>
    <w:rsid w:val="00EE6945"/>
    <w:rsid w:val="00EE6EF0"/>
    <w:rsid w:val="00EF2F6A"/>
    <w:rsid w:val="00EF3917"/>
    <w:rsid w:val="00EF3CEF"/>
    <w:rsid w:val="00EF3DED"/>
    <w:rsid w:val="00EF4351"/>
    <w:rsid w:val="00F002A3"/>
    <w:rsid w:val="00F00BCA"/>
    <w:rsid w:val="00F01C4B"/>
    <w:rsid w:val="00F03D58"/>
    <w:rsid w:val="00F06FB1"/>
    <w:rsid w:val="00F14640"/>
    <w:rsid w:val="00F154C7"/>
    <w:rsid w:val="00F15978"/>
    <w:rsid w:val="00F219E1"/>
    <w:rsid w:val="00F21AE6"/>
    <w:rsid w:val="00F223CF"/>
    <w:rsid w:val="00F22989"/>
    <w:rsid w:val="00F240BC"/>
    <w:rsid w:val="00F2616A"/>
    <w:rsid w:val="00F35301"/>
    <w:rsid w:val="00F43DE2"/>
    <w:rsid w:val="00F446DE"/>
    <w:rsid w:val="00F455EA"/>
    <w:rsid w:val="00F53C48"/>
    <w:rsid w:val="00F54873"/>
    <w:rsid w:val="00F558AA"/>
    <w:rsid w:val="00F57514"/>
    <w:rsid w:val="00F6159F"/>
    <w:rsid w:val="00F62598"/>
    <w:rsid w:val="00F62AC3"/>
    <w:rsid w:val="00F6462B"/>
    <w:rsid w:val="00F66849"/>
    <w:rsid w:val="00F708E2"/>
    <w:rsid w:val="00F7206A"/>
    <w:rsid w:val="00F803F6"/>
    <w:rsid w:val="00F80E03"/>
    <w:rsid w:val="00F8186D"/>
    <w:rsid w:val="00F83DCF"/>
    <w:rsid w:val="00F8400F"/>
    <w:rsid w:val="00F84F38"/>
    <w:rsid w:val="00F85169"/>
    <w:rsid w:val="00F91D60"/>
    <w:rsid w:val="00F92F5A"/>
    <w:rsid w:val="00F94A76"/>
    <w:rsid w:val="00F95077"/>
    <w:rsid w:val="00F950B6"/>
    <w:rsid w:val="00F95343"/>
    <w:rsid w:val="00F961BB"/>
    <w:rsid w:val="00F97F12"/>
    <w:rsid w:val="00FB1F1B"/>
    <w:rsid w:val="00FB684B"/>
    <w:rsid w:val="00FC0D7B"/>
    <w:rsid w:val="00FC1DA2"/>
    <w:rsid w:val="00FC1FC5"/>
    <w:rsid w:val="00FC25FC"/>
    <w:rsid w:val="00FC30EF"/>
    <w:rsid w:val="00FC5CC1"/>
    <w:rsid w:val="00FC5F13"/>
    <w:rsid w:val="00FC68B0"/>
    <w:rsid w:val="00FC6EC9"/>
    <w:rsid w:val="00FC7E74"/>
    <w:rsid w:val="00FD33ED"/>
    <w:rsid w:val="00FD4BC6"/>
    <w:rsid w:val="00FD5612"/>
    <w:rsid w:val="00FD5E28"/>
    <w:rsid w:val="00FE30B7"/>
    <w:rsid w:val="00FF012C"/>
    <w:rsid w:val="00FF21DC"/>
    <w:rsid w:val="00FF4121"/>
    <w:rsid w:val="00FF5004"/>
    <w:rsid w:val="00FF58E6"/>
    <w:rsid w:val="00FF5A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CB1EFA9"/>
  <w15:docId w15:val="{B145DB61-CA84-46AC-9909-F747B79419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F2F6A"/>
    <w:rPr>
      <w:rFonts w:asciiTheme="majorHAnsi" w:hAnsiTheme="majorHAns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B30C06"/>
    <w:rPr>
      <w:rFonts w:ascii="Calibri Light" w:hAnsi="Calibri Light" w:cs="Calibri Light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30C06"/>
    <w:rPr>
      <w:rFonts w:ascii="Calibri Light" w:hAnsi="Calibri Light" w:cs="Calibri Light"/>
      <w:noProof/>
    </w:rPr>
  </w:style>
  <w:style w:type="table" w:styleId="PlainTable1">
    <w:name w:val="Plain Table 1"/>
    <w:basedOn w:val="TableNormal"/>
    <w:uiPriority w:val="41"/>
    <w:rsid w:val="00B30C06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B30C0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0C0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494595"/>
    <w:pPr>
      <w:jc w:val="center"/>
    </w:pPr>
    <w:rPr>
      <w:rFonts w:ascii="Calibri Light" w:hAnsi="Calibri Light" w:cs="Calibri Light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94595"/>
    <w:rPr>
      <w:rFonts w:ascii="Calibri Light" w:hAnsi="Calibri Light" w:cs="Calibri Light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5C556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C556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C556F"/>
    <w:rPr>
      <w:rFonts w:asciiTheme="majorHAnsi" w:hAnsiTheme="maj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C556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C556F"/>
    <w:rPr>
      <w:rFonts w:asciiTheme="majorHAnsi" w:hAnsiTheme="majorHAnsi"/>
      <w:b/>
      <w:bCs/>
      <w:sz w:val="20"/>
      <w:szCs w:val="20"/>
    </w:rPr>
  </w:style>
  <w:style w:type="table" w:customStyle="1" w:styleId="PlainTable11">
    <w:name w:val="Plain Table 11"/>
    <w:basedOn w:val="TableNormal"/>
    <w:next w:val="PlainTable1"/>
    <w:uiPriority w:val="41"/>
    <w:rsid w:val="00741D30"/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table" w:styleId="PlainTable3">
    <w:name w:val="Plain Table 3"/>
    <w:basedOn w:val="TableNormal"/>
    <w:uiPriority w:val="43"/>
    <w:rsid w:val="006430E6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customStyle="1" w:styleId="fontstyle01">
    <w:name w:val="fontstyle01"/>
    <w:basedOn w:val="DefaultParagraphFont"/>
    <w:rsid w:val="007847D4"/>
    <w:rPr>
      <w:rFonts w:ascii="AdvP7627" w:hAnsi="AdvP7627" w:hint="default"/>
      <w:b w:val="0"/>
      <w:bCs w:val="0"/>
      <w:i w:val="0"/>
      <w:iCs w:val="0"/>
      <w:color w:val="000000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6407B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407B4"/>
    <w:rPr>
      <w:rFonts w:asciiTheme="majorHAnsi" w:hAnsiTheme="majorHAnsi"/>
    </w:rPr>
  </w:style>
  <w:style w:type="paragraph" w:styleId="Footer">
    <w:name w:val="footer"/>
    <w:basedOn w:val="Normal"/>
    <w:link w:val="FooterChar"/>
    <w:uiPriority w:val="99"/>
    <w:unhideWhenUsed/>
    <w:rsid w:val="006407B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407B4"/>
    <w:rPr>
      <w:rFonts w:asciiTheme="majorHAnsi" w:hAnsiTheme="majorHAnsi"/>
    </w:rPr>
  </w:style>
  <w:style w:type="character" w:styleId="Hyperlink">
    <w:name w:val="Hyperlink"/>
    <w:basedOn w:val="DefaultParagraphFont"/>
    <w:uiPriority w:val="99"/>
    <w:unhideWhenUsed/>
    <w:rsid w:val="00B4518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4518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63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9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9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95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3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39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6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75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87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99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08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00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1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6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31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97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03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27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4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64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7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66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5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0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05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4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08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61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6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9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39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4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02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50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28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1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8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31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2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5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1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38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67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4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22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2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66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68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38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786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589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86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554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038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99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192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545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09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185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572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129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862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996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53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353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202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59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935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056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63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82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72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728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355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978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20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295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09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4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323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48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92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47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475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480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784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69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00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348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744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644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95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647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09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9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423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730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383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975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84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082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85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00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546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31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969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286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85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123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75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758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733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070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311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25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908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98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640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681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1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741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246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66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520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597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697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056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977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80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289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473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680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68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3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888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129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58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608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530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68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927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62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587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905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76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299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741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38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830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990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8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91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094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10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347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006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93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17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21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950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00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34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2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50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901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642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015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0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150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47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934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672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600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257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37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74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44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46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5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023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02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921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773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677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069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600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906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731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24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055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00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44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49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996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116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38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3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44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918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516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199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126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022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379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513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95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116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8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098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3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28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750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68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53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62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869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1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673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128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00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67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65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330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936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939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633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141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74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83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898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002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7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62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061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434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056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190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824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683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76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928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63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56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40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42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084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636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23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21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54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864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876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110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31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18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123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930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112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765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083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74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647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96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195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59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48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3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83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74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3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203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35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057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678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26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070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087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35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557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8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59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869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418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412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04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045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256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068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048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488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419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12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92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736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53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330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915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787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1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313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05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595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596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753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348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678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272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903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87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172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291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986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49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465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847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78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632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41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234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4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03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665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79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55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942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39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686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74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651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658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056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858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980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05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615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018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89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64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79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81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593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44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9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98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915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596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215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913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773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813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057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922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84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774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976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88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951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7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740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17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71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766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58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528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719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187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73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536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020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14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494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73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72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734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318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02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250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17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852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77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011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5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742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70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75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641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213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154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613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36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37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881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503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93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171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833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587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78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808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59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410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557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818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30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049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04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167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878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11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47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58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437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021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687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62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508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068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02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99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03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781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411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828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299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03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083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718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026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64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346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37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653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71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644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35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513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754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22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523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528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833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565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459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581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666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178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566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992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06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649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67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173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147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25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879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390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686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hyperlink" Target="https://doi.org/https://doi.org/10.1002/ajmg.a.35237" TargetMode="External"/><Relationship Id="rId21" Type="http://schemas.openxmlformats.org/officeDocument/2006/relationships/hyperlink" Target="https://doi.org/https://doi.org/10.1111/j.1399-0004.2010.01578.x" TargetMode="External"/><Relationship Id="rId324" Type="http://schemas.openxmlformats.org/officeDocument/2006/relationships/hyperlink" Target="https://doi.org/10.1111/cge.12332" TargetMode="External"/><Relationship Id="rId531" Type="http://schemas.openxmlformats.org/officeDocument/2006/relationships/hyperlink" Target="https://doi.org/10.1016/j.ejmg.2015.12.004" TargetMode="External"/><Relationship Id="rId170" Type="http://schemas.openxmlformats.org/officeDocument/2006/relationships/hyperlink" Target="https://doi.org/10.1186/1755-8166-6-49" TargetMode="External"/><Relationship Id="rId268" Type="http://schemas.openxmlformats.org/officeDocument/2006/relationships/hyperlink" Target="https://doi.org/10.1007/s00439-016-1668-4" TargetMode="External"/><Relationship Id="rId475" Type="http://schemas.openxmlformats.org/officeDocument/2006/relationships/hyperlink" Target="https://doi.org/10.1046/j.1523-1747.2000.00924.x" TargetMode="External"/><Relationship Id="rId32" Type="http://schemas.openxmlformats.org/officeDocument/2006/relationships/hyperlink" Target="https://doi.org/10.1002/ajmg.a.37785" TargetMode="External"/><Relationship Id="rId128" Type="http://schemas.openxmlformats.org/officeDocument/2006/relationships/hyperlink" Target="https://doi.org/10.1136/jmg.2009.069732" TargetMode="External"/><Relationship Id="rId335" Type="http://schemas.openxmlformats.org/officeDocument/2006/relationships/hyperlink" Target="https://doi.org/10.1038/ng.3619" TargetMode="External"/><Relationship Id="rId181" Type="http://schemas.openxmlformats.org/officeDocument/2006/relationships/hyperlink" Target="https://doi.org/10.1002/ajmg.a.35446" TargetMode="External"/><Relationship Id="rId402" Type="http://schemas.openxmlformats.org/officeDocument/2006/relationships/hyperlink" Target="https://doi.org/10.1016/j.jdermsci.2016.10.010" TargetMode="External"/><Relationship Id="rId279" Type="http://schemas.openxmlformats.org/officeDocument/2006/relationships/hyperlink" Target="https://doi.org/10.1038/ejhg.2011.58" TargetMode="External"/><Relationship Id="rId444" Type="http://schemas.openxmlformats.org/officeDocument/2006/relationships/hyperlink" Target="https://doi.org/10.1002/ajmg.b.32187" TargetMode="External"/><Relationship Id="rId486" Type="http://schemas.openxmlformats.org/officeDocument/2006/relationships/hyperlink" Target="https://doi.org/10.1038/ejhg.2011.217" TargetMode="External"/><Relationship Id="rId43" Type="http://schemas.openxmlformats.org/officeDocument/2006/relationships/hyperlink" Target="https://doi.org/10.1038/ejhg.2013.189" TargetMode="External"/><Relationship Id="rId139" Type="http://schemas.openxmlformats.org/officeDocument/2006/relationships/hyperlink" Target="https://doi.org/https://doi.org/10.1016/j.ejmg.2015.02.011" TargetMode="External"/><Relationship Id="rId290" Type="http://schemas.openxmlformats.org/officeDocument/2006/relationships/hyperlink" Target="https://doi.org/10.1007/s00439-019-02048-y" TargetMode="External"/><Relationship Id="rId304" Type="http://schemas.openxmlformats.org/officeDocument/2006/relationships/hyperlink" Target="https://doi.org/10.1093/hmg/ddaa133" TargetMode="External"/><Relationship Id="rId346" Type="http://schemas.openxmlformats.org/officeDocument/2006/relationships/hyperlink" Target="https://doi.org/https://doi.org/10.1002/humu.20546" TargetMode="External"/><Relationship Id="rId388" Type="http://schemas.openxmlformats.org/officeDocument/2006/relationships/hyperlink" Target="https://doi.org/https://doi.org/10.1086/422016" TargetMode="External"/><Relationship Id="rId511" Type="http://schemas.openxmlformats.org/officeDocument/2006/relationships/hyperlink" Target="https://doi.org/10.1172/jci24156" TargetMode="External"/><Relationship Id="rId85" Type="http://schemas.openxmlformats.org/officeDocument/2006/relationships/hyperlink" Target="https://doi.org/https://doi.org/10.1016/j.gde.2013.02.013" TargetMode="External"/><Relationship Id="rId150" Type="http://schemas.openxmlformats.org/officeDocument/2006/relationships/hyperlink" Target="https://doi.org/10.1038/ejhg.2008.220" TargetMode="External"/><Relationship Id="rId192" Type="http://schemas.openxmlformats.org/officeDocument/2006/relationships/hyperlink" Target="https://doi.org/https://doi.org/10.1002/ajmg.a.37411" TargetMode="External"/><Relationship Id="rId206" Type="http://schemas.openxmlformats.org/officeDocument/2006/relationships/hyperlink" Target="https://doi.org/10.1002/ajmg.a.37013" TargetMode="External"/><Relationship Id="rId413" Type="http://schemas.openxmlformats.org/officeDocument/2006/relationships/hyperlink" Target="https://doi.org/10.1002/ajmg.a.31850" TargetMode="External"/><Relationship Id="rId248" Type="http://schemas.openxmlformats.org/officeDocument/2006/relationships/hyperlink" Target="https://doi.org/https://doi.org/10.1002/ajmg.a.30090" TargetMode="External"/><Relationship Id="rId455" Type="http://schemas.openxmlformats.org/officeDocument/2006/relationships/hyperlink" Target="https://doi.org/10.1038/ejhg.2015.71" TargetMode="External"/><Relationship Id="rId497" Type="http://schemas.openxmlformats.org/officeDocument/2006/relationships/hyperlink" Target="https://doi.org/10.1038/jhg.2017.28" TargetMode="External"/><Relationship Id="rId12" Type="http://schemas.openxmlformats.org/officeDocument/2006/relationships/hyperlink" Target="https://doi.org/10.1016/j.cell.2018.02.006" TargetMode="External"/><Relationship Id="rId108" Type="http://schemas.openxmlformats.org/officeDocument/2006/relationships/hyperlink" Target="https://doi.org/https://doi.org/10.1016/j.ejmg.2015.06.001" TargetMode="External"/><Relationship Id="rId315" Type="http://schemas.openxmlformats.org/officeDocument/2006/relationships/hyperlink" Target="https://doi.org/10.1038/gim.2014.83" TargetMode="External"/><Relationship Id="rId357" Type="http://schemas.openxmlformats.org/officeDocument/2006/relationships/hyperlink" Target="https://doi.org/10.1097/GIM.0b013e3181ef4286" TargetMode="External"/><Relationship Id="rId522" Type="http://schemas.openxmlformats.org/officeDocument/2006/relationships/hyperlink" Target="https://doi.org/10.1002/humu.20564" TargetMode="External"/><Relationship Id="rId54" Type="http://schemas.openxmlformats.org/officeDocument/2006/relationships/hyperlink" Target="https://doi.org/10.1002/ajmg.a.38307" TargetMode="External"/><Relationship Id="rId96" Type="http://schemas.openxmlformats.org/officeDocument/2006/relationships/hyperlink" Target="https://doi.org/10.1016/j.ejmg.2008.11.005" TargetMode="External"/><Relationship Id="rId161" Type="http://schemas.openxmlformats.org/officeDocument/2006/relationships/hyperlink" Target="https://doi.org/10.1002/dvg.20607" TargetMode="External"/><Relationship Id="rId217" Type="http://schemas.openxmlformats.org/officeDocument/2006/relationships/hyperlink" Target="https://doi.org/10.1002/ccr3.1070" TargetMode="External"/><Relationship Id="rId399" Type="http://schemas.openxmlformats.org/officeDocument/2006/relationships/hyperlink" Target="https://doi.org/10.1016/j.ajhg.2009.04.018" TargetMode="External"/><Relationship Id="rId259" Type="http://schemas.openxmlformats.org/officeDocument/2006/relationships/hyperlink" Target="https://doi.org/https://doi.org/10.1002/ajmg.a.38253" TargetMode="External"/><Relationship Id="rId424" Type="http://schemas.openxmlformats.org/officeDocument/2006/relationships/hyperlink" Target="https://doi.org/10.1097/GIM.0b013e3181e59291" TargetMode="External"/><Relationship Id="rId466" Type="http://schemas.openxmlformats.org/officeDocument/2006/relationships/hyperlink" Target="https://doi.org/10.1038/gim.2013.79" TargetMode="External"/><Relationship Id="rId23" Type="http://schemas.openxmlformats.org/officeDocument/2006/relationships/hyperlink" Target="https://doi.org/10.1186/s13039-018-0363-7" TargetMode="External"/><Relationship Id="rId119" Type="http://schemas.openxmlformats.org/officeDocument/2006/relationships/hyperlink" Target="https://doi.org/10.1002/ajmg.a.33758" TargetMode="External"/><Relationship Id="rId270" Type="http://schemas.openxmlformats.org/officeDocument/2006/relationships/hyperlink" Target="https://doi.org/10.1097/MCD.0b013e3283448498" TargetMode="External"/><Relationship Id="rId326" Type="http://schemas.openxmlformats.org/officeDocument/2006/relationships/hyperlink" Target="https://doi.org/10.1186/1471-2350-12-119" TargetMode="External"/><Relationship Id="rId533" Type="http://schemas.openxmlformats.org/officeDocument/2006/relationships/fontTable" Target="fontTable.xml"/><Relationship Id="rId65" Type="http://schemas.openxmlformats.org/officeDocument/2006/relationships/hyperlink" Target="https://doi.org/10.1136/jmg.2008.058156" TargetMode="External"/><Relationship Id="rId130" Type="http://schemas.openxmlformats.org/officeDocument/2006/relationships/hyperlink" Target="https://doi.org/10.1002/ajmg.a.32764" TargetMode="External"/><Relationship Id="rId368" Type="http://schemas.openxmlformats.org/officeDocument/2006/relationships/hyperlink" Target="https://doi.org/10.1136/jmg.2009.067637" TargetMode="External"/><Relationship Id="rId172" Type="http://schemas.openxmlformats.org/officeDocument/2006/relationships/hyperlink" Target="https://doi.org/10.1002/ajmg.a.32926" TargetMode="External"/><Relationship Id="rId228" Type="http://schemas.openxmlformats.org/officeDocument/2006/relationships/hyperlink" Target="https://doi.org/10.1002/ajmg.a.37211" TargetMode="External"/><Relationship Id="rId435" Type="http://schemas.openxmlformats.org/officeDocument/2006/relationships/hyperlink" Target="https://doi.org/10.1136/jmg.2008.062034" TargetMode="External"/><Relationship Id="rId477" Type="http://schemas.openxmlformats.org/officeDocument/2006/relationships/hyperlink" Target="https://doi.org/10.1136/jmedgenet-2019-106676" TargetMode="External"/><Relationship Id="rId281" Type="http://schemas.openxmlformats.org/officeDocument/2006/relationships/hyperlink" Target="https://doi.org/10.1038/ng.915" TargetMode="External"/><Relationship Id="rId337" Type="http://schemas.openxmlformats.org/officeDocument/2006/relationships/hyperlink" Target="https://doi.org/10.1002/ajmg.a.35631" TargetMode="External"/><Relationship Id="rId502" Type="http://schemas.openxmlformats.org/officeDocument/2006/relationships/hyperlink" Target="https://doi.org/10.1111/cge.12567" TargetMode="External"/><Relationship Id="rId34" Type="http://schemas.openxmlformats.org/officeDocument/2006/relationships/hyperlink" Target="https://doi.org/10.1016/j.ejmg.2010.10.002" TargetMode="External"/><Relationship Id="rId76" Type="http://schemas.openxmlformats.org/officeDocument/2006/relationships/hyperlink" Target="https://doi.org/10.1002/ajmg.a.32688" TargetMode="External"/><Relationship Id="rId141" Type="http://schemas.openxmlformats.org/officeDocument/2006/relationships/hyperlink" Target="https://doi.org/10.1186/s12920-015-0113-1" TargetMode="External"/><Relationship Id="rId379" Type="http://schemas.openxmlformats.org/officeDocument/2006/relationships/hyperlink" Target="https://doi.org/10.1016/j.ajhg.2014.10.006" TargetMode="External"/><Relationship Id="rId7" Type="http://schemas.openxmlformats.org/officeDocument/2006/relationships/endnotes" Target="endnotes.xml"/><Relationship Id="rId183" Type="http://schemas.openxmlformats.org/officeDocument/2006/relationships/hyperlink" Target="https://doi.org/10.1002/ajmg.a.36848" TargetMode="External"/><Relationship Id="rId239" Type="http://schemas.openxmlformats.org/officeDocument/2006/relationships/hyperlink" Target="https://doi.org/10.1002/ajmg.a.36325" TargetMode="External"/><Relationship Id="rId390" Type="http://schemas.openxmlformats.org/officeDocument/2006/relationships/hyperlink" Target="https://doi.org/10.1016/j.ajhg.2010.02.001" TargetMode="External"/><Relationship Id="rId404" Type="http://schemas.openxmlformats.org/officeDocument/2006/relationships/hyperlink" Target="https://doi.org/10.1038/ng0809-862" TargetMode="External"/><Relationship Id="rId446" Type="http://schemas.openxmlformats.org/officeDocument/2006/relationships/hyperlink" Target="https://doi.org/10.1136/jmg.2008.061002" TargetMode="External"/><Relationship Id="rId250" Type="http://schemas.openxmlformats.org/officeDocument/2006/relationships/hyperlink" Target="https://doi.org/10.1038/jhg.2010.51" TargetMode="External"/><Relationship Id="rId292" Type="http://schemas.openxmlformats.org/officeDocument/2006/relationships/hyperlink" Target="https://doi.org/10.1002/ajmg.a.34090" TargetMode="External"/><Relationship Id="rId306" Type="http://schemas.openxmlformats.org/officeDocument/2006/relationships/hyperlink" Target="https://doi.org/10.1038/ejhg.2011.187" TargetMode="External"/><Relationship Id="rId488" Type="http://schemas.openxmlformats.org/officeDocument/2006/relationships/hyperlink" Target="https://doi.org/10.1002/ajmg.a.36807" TargetMode="External"/><Relationship Id="rId45" Type="http://schemas.openxmlformats.org/officeDocument/2006/relationships/hyperlink" Target="https://doi.org/10.1002/ajmg.b.32148" TargetMode="External"/><Relationship Id="rId87" Type="http://schemas.openxmlformats.org/officeDocument/2006/relationships/hyperlink" Target="https://doi.org/10.1016/j.ajhg.2010.07.011" TargetMode="External"/><Relationship Id="rId110" Type="http://schemas.openxmlformats.org/officeDocument/2006/relationships/hyperlink" Target="https://doi.org/10.1136/jmedgenet-2015-103626" TargetMode="External"/><Relationship Id="rId348" Type="http://schemas.openxmlformats.org/officeDocument/2006/relationships/hyperlink" Target="https://doi.org/10.1093/brain/awp262" TargetMode="External"/><Relationship Id="rId513" Type="http://schemas.openxmlformats.org/officeDocument/2006/relationships/hyperlink" Target="https://doi.org/10.1515/jpem-2015-0131" TargetMode="External"/><Relationship Id="rId152" Type="http://schemas.openxmlformats.org/officeDocument/2006/relationships/hyperlink" Target="https://doi.org/https://doi.org/10.1002/ajmg.a.37553" TargetMode="External"/><Relationship Id="rId194" Type="http://schemas.openxmlformats.org/officeDocument/2006/relationships/hyperlink" Target="https://doi.org/10.1038/ejhg.2009.70" TargetMode="External"/><Relationship Id="rId208" Type="http://schemas.openxmlformats.org/officeDocument/2006/relationships/hyperlink" Target="https://doi.org/https://doi.org/10.1002/ajmg.a.62224" TargetMode="External"/><Relationship Id="rId415" Type="http://schemas.openxmlformats.org/officeDocument/2006/relationships/hyperlink" Target="https://doi.org/https://doi.org/10.1002/ajmg.c.31446" TargetMode="External"/><Relationship Id="rId457" Type="http://schemas.openxmlformats.org/officeDocument/2006/relationships/hyperlink" Target="https://doi.org/10.1007/s00439-006-0185-2" TargetMode="External"/><Relationship Id="rId261" Type="http://schemas.openxmlformats.org/officeDocument/2006/relationships/hyperlink" Target="https://doi.org/10.1167/iovs.09-4067" TargetMode="External"/><Relationship Id="rId499" Type="http://schemas.openxmlformats.org/officeDocument/2006/relationships/hyperlink" Target="https://doi.org/https://doi.org/10.1002/ajmg.a.33208" TargetMode="External"/><Relationship Id="rId14" Type="http://schemas.openxmlformats.org/officeDocument/2006/relationships/hyperlink" Target="https://doi.org/10.1007/s00431-009-1057-2" TargetMode="External"/><Relationship Id="rId56" Type="http://schemas.openxmlformats.org/officeDocument/2006/relationships/hyperlink" Target="https://doi.org/10.1038/sj.ejhg.5201267" TargetMode="External"/><Relationship Id="rId317" Type="http://schemas.openxmlformats.org/officeDocument/2006/relationships/hyperlink" Target="https://doi.org/10.1111/j.1399-0004.2012.01925.x" TargetMode="External"/><Relationship Id="rId359" Type="http://schemas.openxmlformats.org/officeDocument/2006/relationships/hyperlink" Target="https://doi.org/10.1007/s11689-009-9037-4" TargetMode="External"/><Relationship Id="rId524" Type="http://schemas.openxmlformats.org/officeDocument/2006/relationships/hyperlink" Target="https://doi.org/10.1016/j.ajhg.2009.10.019" TargetMode="External"/><Relationship Id="rId98" Type="http://schemas.openxmlformats.org/officeDocument/2006/relationships/hyperlink" Target="https://doi.org/10.1159/000445227" TargetMode="External"/><Relationship Id="rId121" Type="http://schemas.openxmlformats.org/officeDocument/2006/relationships/hyperlink" Target="https://doi.org/10.1002/ajmg.a.36680" TargetMode="External"/><Relationship Id="rId163" Type="http://schemas.openxmlformats.org/officeDocument/2006/relationships/hyperlink" Target="https://doi.org/10.1136/jmedgenet-2014-102576" TargetMode="External"/><Relationship Id="rId219" Type="http://schemas.openxmlformats.org/officeDocument/2006/relationships/hyperlink" Target="https://doi.org/https://doi.org/10.1002/ajmg.a.35574" TargetMode="External"/><Relationship Id="rId370" Type="http://schemas.openxmlformats.org/officeDocument/2006/relationships/hyperlink" Target="https://doi.org/10.1136/jmg.2009.069906" TargetMode="External"/><Relationship Id="rId426" Type="http://schemas.openxmlformats.org/officeDocument/2006/relationships/hyperlink" Target="https://doi.org/https://doi.org/10.1002/ajmg.a.36959" TargetMode="External"/><Relationship Id="rId230" Type="http://schemas.openxmlformats.org/officeDocument/2006/relationships/hyperlink" Target="https://doi.org/10.3892/mmr.2016.5864" TargetMode="External"/><Relationship Id="rId468" Type="http://schemas.openxmlformats.org/officeDocument/2006/relationships/hyperlink" Target="https://doi.org/10.1159/000334260" TargetMode="External"/><Relationship Id="rId25" Type="http://schemas.openxmlformats.org/officeDocument/2006/relationships/hyperlink" Target="https://doi.org/10.1038/ng.279" TargetMode="External"/><Relationship Id="rId67" Type="http://schemas.openxmlformats.org/officeDocument/2006/relationships/hyperlink" Target="https://doi.org/10.1038/ejhg.2009.199" TargetMode="External"/><Relationship Id="rId272" Type="http://schemas.openxmlformats.org/officeDocument/2006/relationships/hyperlink" Target="https://doi.org/10.1002/ajmg.a.36391" TargetMode="External"/><Relationship Id="rId328" Type="http://schemas.openxmlformats.org/officeDocument/2006/relationships/hyperlink" Target="https://doi.org/https://doi.org/10.1002/ajmg.a.37975" TargetMode="External"/><Relationship Id="rId132" Type="http://schemas.openxmlformats.org/officeDocument/2006/relationships/hyperlink" Target="https://doi.org/10.1002/ajmg.a.33891" TargetMode="External"/><Relationship Id="rId174" Type="http://schemas.openxmlformats.org/officeDocument/2006/relationships/hyperlink" Target="https://doi.org/10.1002/ajmg.a.37497" TargetMode="External"/><Relationship Id="rId381" Type="http://schemas.openxmlformats.org/officeDocument/2006/relationships/hyperlink" Target="https://doi.org/10.1159/000450718" TargetMode="External"/><Relationship Id="rId241" Type="http://schemas.openxmlformats.org/officeDocument/2006/relationships/hyperlink" Target="https://doi.org/10.1016/j.ajhg.2012.05.005" TargetMode="External"/><Relationship Id="rId437" Type="http://schemas.openxmlformats.org/officeDocument/2006/relationships/hyperlink" Target="https://doi.org/10.1002/ccr3.1600" TargetMode="External"/><Relationship Id="rId479" Type="http://schemas.openxmlformats.org/officeDocument/2006/relationships/hyperlink" Target="https://doi.org/10.1016/s1096-7192(03)00094-5" TargetMode="External"/><Relationship Id="rId36" Type="http://schemas.openxmlformats.org/officeDocument/2006/relationships/hyperlink" Target="https://doi.org/https://doi.org/10.1111/cge.12288" TargetMode="External"/><Relationship Id="rId283" Type="http://schemas.openxmlformats.org/officeDocument/2006/relationships/hyperlink" Target="https://doi.org/10.1016/j.ejmg.2014.01.006" TargetMode="External"/><Relationship Id="rId339" Type="http://schemas.openxmlformats.org/officeDocument/2006/relationships/hyperlink" Target="https://doi.org/https://doi.org/10.1002/ajmg.a.32534" TargetMode="External"/><Relationship Id="rId490" Type="http://schemas.openxmlformats.org/officeDocument/2006/relationships/hyperlink" Target="https://doi.org/10.1016/j.ajhg.2010.06.017" TargetMode="External"/><Relationship Id="rId504" Type="http://schemas.openxmlformats.org/officeDocument/2006/relationships/hyperlink" Target="https://doi.org/10.1056/NEJMoa1408028" TargetMode="External"/><Relationship Id="rId78" Type="http://schemas.openxmlformats.org/officeDocument/2006/relationships/hyperlink" Target="https://doi.org/10.1186/1755-8166-3-22" TargetMode="External"/><Relationship Id="rId101" Type="http://schemas.openxmlformats.org/officeDocument/2006/relationships/hyperlink" Target="https://doi.org/https://doi.org/10.1016/j.ejmg.2016.08.010" TargetMode="External"/><Relationship Id="rId143" Type="http://schemas.openxmlformats.org/officeDocument/2006/relationships/hyperlink" Target="https://doi.org/10.1007/s12041-021-01261-x" TargetMode="External"/><Relationship Id="rId185" Type="http://schemas.openxmlformats.org/officeDocument/2006/relationships/hyperlink" Target="https://doi.org/10.1002/ajmg.a.36604" TargetMode="External"/><Relationship Id="rId350" Type="http://schemas.openxmlformats.org/officeDocument/2006/relationships/hyperlink" Target="https://doi.org/10.1038/ng2107" TargetMode="External"/><Relationship Id="rId406" Type="http://schemas.openxmlformats.org/officeDocument/2006/relationships/hyperlink" Target="https://doi.org/10.1136/jmedgenet-2011-100036" TargetMode="External"/><Relationship Id="rId9" Type="http://schemas.openxmlformats.org/officeDocument/2006/relationships/hyperlink" Target="https://doi.org/10.1093/brain/awx094" TargetMode="External"/><Relationship Id="rId210" Type="http://schemas.openxmlformats.org/officeDocument/2006/relationships/hyperlink" Target="https://doi.org/10.1590/s1415-47572014000200007" TargetMode="External"/><Relationship Id="rId392" Type="http://schemas.openxmlformats.org/officeDocument/2006/relationships/hyperlink" Target="https://doi.org/10.1007/s00439-017-1766-y" TargetMode="External"/><Relationship Id="rId448" Type="http://schemas.openxmlformats.org/officeDocument/2006/relationships/hyperlink" Target="https://doi.org/https://doi.org/10.1002/ajmg.a.35594" TargetMode="External"/><Relationship Id="rId252" Type="http://schemas.openxmlformats.org/officeDocument/2006/relationships/hyperlink" Target="https://doi.org/10.1016/j.ejmg.2009.08.005" TargetMode="External"/><Relationship Id="rId294" Type="http://schemas.openxmlformats.org/officeDocument/2006/relationships/hyperlink" Target="https://doi.org/10.1136/jmedgenet-2011-100721" TargetMode="External"/><Relationship Id="rId308" Type="http://schemas.openxmlformats.org/officeDocument/2006/relationships/hyperlink" Target="https://doi.org/10.1007/s00439-011-0970-4" TargetMode="External"/><Relationship Id="rId515" Type="http://schemas.openxmlformats.org/officeDocument/2006/relationships/hyperlink" Target="https://doi.org/10.1007/s10048-012-0340-y" TargetMode="External"/><Relationship Id="rId47" Type="http://schemas.openxmlformats.org/officeDocument/2006/relationships/hyperlink" Target="https://doi.org/https://doi.org/10.1016/j.ejmg.2018.07.015" TargetMode="External"/><Relationship Id="rId89" Type="http://schemas.openxmlformats.org/officeDocument/2006/relationships/hyperlink" Target="https://doi.org/10.1002/ajmg.a.36542" TargetMode="External"/><Relationship Id="rId112" Type="http://schemas.openxmlformats.org/officeDocument/2006/relationships/hyperlink" Target="https://doi.org/10.1034/j.1399-0004.2002.610311.x" TargetMode="External"/><Relationship Id="rId154" Type="http://schemas.openxmlformats.org/officeDocument/2006/relationships/hyperlink" Target="https://doi.org/10.1016/j.ejmg.2015.08.003" TargetMode="External"/><Relationship Id="rId361" Type="http://schemas.openxmlformats.org/officeDocument/2006/relationships/hyperlink" Target="https://doi.org/10.1038/gim.2012.164" TargetMode="External"/><Relationship Id="rId196" Type="http://schemas.openxmlformats.org/officeDocument/2006/relationships/hyperlink" Target="https://doi.org/https://doi.org/10.1002/ajmg.a.35489" TargetMode="External"/><Relationship Id="rId417" Type="http://schemas.openxmlformats.org/officeDocument/2006/relationships/hyperlink" Target="https://doi.org/10.1007/s00439-011-1020-y" TargetMode="External"/><Relationship Id="rId459" Type="http://schemas.openxmlformats.org/officeDocument/2006/relationships/hyperlink" Target="https://doi.org/10.1086/301718" TargetMode="External"/><Relationship Id="rId16" Type="http://schemas.openxmlformats.org/officeDocument/2006/relationships/hyperlink" Target="https://doi.org/10.1016/j.ejmg.2014.03.004" TargetMode="External"/><Relationship Id="rId221" Type="http://schemas.openxmlformats.org/officeDocument/2006/relationships/hyperlink" Target="https://doi.org/10.1038/35019088" TargetMode="External"/><Relationship Id="rId263" Type="http://schemas.openxmlformats.org/officeDocument/2006/relationships/hyperlink" Target="https://doi.org/10.3109/13816810.2016.1164194" TargetMode="External"/><Relationship Id="rId319" Type="http://schemas.openxmlformats.org/officeDocument/2006/relationships/hyperlink" Target="https://doi.org/https://doi.org/10.1016/j.tjog.2016.02.013" TargetMode="External"/><Relationship Id="rId470" Type="http://schemas.openxmlformats.org/officeDocument/2006/relationships/hyperlink" Target="https://doi.org/10.1002/ajmg.a.36513" TargetMode="External"/><Relationship Id="rId526" Type="http://schemas.openxmlformats.org/officeDocument/2006/relationships/hyperlink" Target="https://doi.org/10.1136/jmedgenet-2011-100125" TargetMode="External"/><Relationship Id="rId58" Type="http://schemas.openxmlformats.org/officeDocument/2006/relationships/hyperlink" Target="https://doi.org/10.1002/ajmg.a.33064" TargetMode="External"/><Relationship Id="rId123" Type="http://schemas.openxmlformats.org/officeDocument/2006/relationships/hyperlink" Target="https://doi.org/10.1159/000494995" TargetMode="External"/><Relationship Id="rId330" Type="http://schemas.openxmlformats.org/officeDocument/2006/relationships/hyperlink" Target="https://doi.org/10.1016/j.ejmg.2018.03.005" TargetMode="External"/><Relationship Id="rId165" Type="http://schemas.openxmlformats.org/officeDocument/2006/relationships/hyperlink" Target="https://doi.org/10.1186/s13039-015-0139-2" TargetMode="External"/><Relationship Id="rId372" Type="http://schemas.openxmlformats.org/officeDocument/2006/relationships/hyperlink" Target="https://doi.org/10.1159/000452753" TargetMode="External"/><Relationship Id="rId428" Type="http://schemas.openxmlformats.org/officeDocument/2006/relationships/hyperlink" Target="https://doi.org/10.1002/ajmg.a.32691" TargetMode="External"/><Relationship Id="rId232" Type="http://schemas.openxmlformats.org/officeDocument/2006/relationships/hyperlink" Target="https://doi.org/10.1093/hmg/ddr419" TargetMode="External"/><Relationship Id="rId274" Type="http://schemas.openxmlformats.org/officeDocument/2006/relationships/hyperlink" Target="https://doi.org/10.1002/ajmg.a.36439" TargetMode="External"/><Relationship Id="rId481" Type="http://schemas.openxmlformats.org/officeDocument/2006/relationships/hyperlink" Target="https://doi.org/10.1016/j.ejmg.2015.04.003" TargetMode="External"/><Relationship Id="rId27" Type="http://schemas.openxmlformats.org/officeDocument/2006/relationships/hyperlink" Target="https://doi.org/10.1038/ejhg.2012.6" TargetMode="External"/><Relationship Id="rId69" Type="http://schemas.openxmlformats.org/officeDocument/2006/relationships/hyperlink" Target="https://doi.org/10.1136/jmg.2009.074690" TargetMode="External"/><Relationship Id="rId134" Type="http://schemas.openxmlformats.org/officeDocument/2006/relationships/hyperlink" Target="https://doi.org/10.1002/ajmg.a.36108" TargetMode="External"/><Relationship Id="rId80" Type="http://schemas.openxmlformats.org/officeDocument/2006/relationships/hyperlink" Target="https://doi.org/10.1371/journal.pone.0006568" TargetMode="External"/><Relationship Id="rId176" Type="http://schemas.openxmlformats.org/officeDocument/2006/relationships/hyperlink" Target="https://doi.org/10.1159/000440660" TargetMode="External"/><Relationship Id="rId341" Type="http://schemas.openxmlformats.org/officeDocument/2006/relationships/hyperlink" Target="https://doi.org/10.1016/j.ejmg.2013.04.001" TargetMode="External"/><Relationship Id="rId383" Type="http://schemas.openxmlformats.org/officeDocument/2006/relationships/hyperlink" Target="https://doi.org/10.1016/j.ajhg.2015.10.003" TargetMode="External"/><Relationship Id="rId439" Type="http://schemas.openxmlformats.org/officeDocument/2006/relationships/hyperlink" Target="https://doi.org/10.3389/fneur.2018.00947" TargetMode="External"/><Relationship Id="rId201" Type="http://schemas.openxmlformats.org/officeDocument/2006/relationships/hyperlink" Target="https://doi.org/10.1002/ajmg.a.35536" TargetMode="External"/><Relationship Id="rId243" Type="http://schemas.openxmlformats.org/officeDocument/2006/relationships/hyperlink" Target="https://doi.org/10.3390/brainsci10110788" TargetMode="External"/><Relationship Id="rId285" Type="http://schemas.openxmlformats.org/officeDocument/2006/relationships/hyperlink" Target="https://doi.org/10.1016/j.ajhg.2015.01.014" TargetMode="External"/><Relationship Id="rId450" Type="http://schemas.openxmlformats.org/officeDocument/2006/relationships/hyperlink" Target="https://doi.org/10.1371/journal.pone.0012462" TargetMode="External"/><Relationship Id="rId506" Type="http://schemas.openxmlformats.org/officeDocument/2006/relationships/hyperlink" Target="https://doi.org/10.1007/s12020-015-0804-6" TargetMode="External"/><Relationship Id="rId38" Type="http://schemas.openxmlformats.org/officeDocument/2006/relationships/hyperlink" Target="https://doi.org/10.1016/j.braindev.2018.12.006" TargetMode="External"/><Relationship Id="rId103" Type="http://schemas.openxmlformats.org/officeDocument/2006/relationships/hyperlink" Target="https://doi.org/10.1016/j.ejmg.2010.11.011" TargetMode="External"/><Relationship Id="rId310" Type="http://schemas.openxmlformats.org/officeDocument/2006/relationships/hyperlink" Target="https://doi.org/10.1097/GIM.0b013e3182217a06" TargetMode="External"/><Relationship Id="rId492" Type="http://schemas.openxmlformats.org/officeDocument/2006/relationships/hyperlink" Target="https://doi.org/10.1111/j.1399-0004.2010.01426.x" TargetMode="External"/><Relationship Id="rId91" Type="http://schemas.openxmlformats.org/officeDocument/2006/relationships/hyperlink" Target="https://doi.org/10.1002/ajmg.a.61089" TargetMode="External"/><Relationship Id="rId145" Type="http://schemas.openxmlformats.org/officeDocument/2006/relationships/hyperlink" Target="https://doi.org/10.1038/s41431-018-0172-9" TargetMode="External"/><Relationship Id="rId187" Type="http://schemas.openxmlformats.org/officeDocument/2006/relationships/hyperlink" Target="https://doi.org/10.1002/ajmg.a.35201" TargetMode="External"/><Relationship Id="rId352" Type="http://schemas.openxmlformats.org/officeDocument/2006/relationships/hyperlink" Target="https://doi.org/10.1002/ajmg.a.33042" TargetMode="External"/><Relationship Id="rId394" Type="http://schemas.openxmlformats.org/officeDocument/2006/relationships/hyperlink" Target="https://doi.org/10.1186/s13052-019-0718-7" TargetMode="External"/><Relationship Id="rId408" Type="http://schemas.openxmlformats.org/officeDocument/2006/relationships/hyperlink" Target="https://doi.org/10.1002/ajmg.a.31260" TargetMode="External"/><Relationship Id="rId212" Type="http://schemas.openxmlformats.org/officeDocument/2006/relationships/hyperlink" Target="https://doi.org/10.1136/jmg.37.1.33" TargetMode="External"/><Relationship Id="rId254" Type="http://schemas.openxmlformats.org/officeDocument/2006/relationships/hyperlink" Target="https://doi.org/10.1016/j.gene.2014.02.058" TargetMode="External"/><Relationship Id="rId49" Type="http://schemas.openxmlformats.org/officeDocument/2006/relationships/hyperlink" Target="https://doi.org/https://doi.org/10.1016/j.ejmg.2012.01.014" TargetMode="External"/><Relationship Id="rId114" Type="http://schemas.openxmlformats.org/officeDocument/2006/relationships/hyperlink" Target="https://doi.org/10.1002/ajmg.a.34137" TargetMode="External"/><Relationship Id="rId296" Type="http://schemas.openxmlformats.org/officeDocument/2006/relationships/hyperlink" Target="https://doi.org/10.1186/1755-8166-7-17" TargetMode="External"/><Relationship Id="rId461" Type="http://schemas.openxmlformats.org/officeDocument/2006/relationships/hyperlink" Target="https://doi.org/10.1002/ajmg.a.40504" TargetMode="External"/><Relationship Id="rId517" Type="http://schemas.openxmlformats.org/officeDocument/2006/relationships/hyperlink" Target="https://doi.org/https://doi.org/10.1002/ajmg.a.36034" TargetMode="External"/><Relationship Id="rId60" Type="http://schemas.openxmlformats.org/officeDocument/2006/relationships/hyperlink" Target="https://doi.org/https://doi.org/10.1002/ajmg.b.32627" TargetMode="External"/><Relationship Id="rId156" Type="http://schemas.openxmlformats.org/officeDocument/2006/relationships/hyperlink" Target="https://doi.org/10.1086/501073" TargetMode="External"/><Relationship Id="rId198" Type="http://schemas.openxmlformats.org/officeDocument/2006/relationships/hyperlink" Target="https://doi.org/10.1097/GIM.0b013e31817e2bde" TargetMode="External"/><Relationship Id="rId321" Type="http://schemas.openxmlformats.org/officeDocument/2006/relationships/hyperlink" Target="https://doi.org/10.1038/hgv.2017.29" TargetMode="External"/><Relationship Id="rId363" Type="http://schemas.openxmlformats.org/officeDocument/2006/relationships/hyperlink" Target="https://doi.org/10.1016/j.ajhg.2009.05.005" TargetMode="External"/><Relationship Id="rId419" Type="http://schemas.openxmlformats.org/officeDocument/2006/relationships/hyperlink" Target="https://doi.org/10.1002/ajmg.a.36041" TargetMode="External"/><Relationship Id="rId223" Type="http://schemas.openxmlformats.org/officeDocument/2006/relationships/hyperlink" Target="https://doi.org/10.1007/s00109-002-0331-9" TargetMode="External"/><Relationship Id="rId430" Type="http://schemas.openxmlformats.org/officeDocument/2006/relationships/hyperlink" Target="https://doi.org/10.1002/ajmg.a.34286" TargetMode="External"/><Relationship Id="rId18" Type="http://schemas.openxmlformats.org/officeDocument/2006/relationships/hyperlink" Target="https://doi.org/10.1002/ajmg.a.37178" TargetMode="External"/><Relationship Id="rId265" Type="http://schemas.openxmlformats.org/officeDocument/2006/relationships/hyperlink" Target="https://doi.org/10.1111/j.1399-0004.2012.01860.x" TargetMode="External"/><Relationship Id="rId472" Type="http://schemas.openxmlformats.org/officeDocument/2006/relationships/hyperlink" Target="https://doi.org/https://doi.org/10.1002/ajmg.a.40492" TargetMode="External"/><Relationship Id="rId528" Type="http://schemas.openxmlformats.org/officeDocument/2006/relationships/hyperlink" Target="https://doi.org/10.1186/s12881-015-0157-2" TargetMode="External"/><Relationship Id="rId125" Type="http://schemas.openxmlformats.org/officeDocument/2006/relationships/hyperlink" Target="https://doi.org/10.1212/01.wnl.0000336339.08878.2d" TargetMode="External"/><Relationship Id="rId167" Type="http://schemas.openxmlformats.org/officeDocument/2006/relationships/hyperlink" Target="https://doi.org/10.1016/j.ejmg.2009.09.006" TargetMode="External"/><Relationship Id="rId332" Type="http://schemas.openxmlformats.org/officeDocument/2006/relationships/hyperlink" Target="https://doi.org/10.1007/s00439-009-0706-x" TargetMode="External"/><Relationship Id="rId374" Type="http://schemas.openxmlformats.org/officeDocument/2006/relationships/hyperlink" Target="https://doi.org/10.1038/ejhg.2011.97" TargetMode="External"/><Relationship Id="rId71" Type="http://schemas.openxmlformats.org/officeDocument/2006/relationships/hyperlink" Target="https://doi.org/https://doi.org/10.1002/ajmg.a.33344" TargetMode="External"/><Relationship Id="rId234" Type="http://schemas.openxmlformats.org/officeDocument/2006/relationships/hyperlink" Target="https://doi.org/10.1056/NEJMoa0801119" TargetMode="External"/><Relationship Id="rId2" Type="http://schemas.openxmlformats.org/officeDocument/2006/relationships/numbering" Target="numbering.xml"/><Relationship Id="rId29" Type="http://schemas.openxmlformats.org/officeDocument/2006/relationships/hyperlink" Target="https://doi.org/10.1002/ajmg.a.34049" TargetMode="External"/><Relationship Id="rId276" Type="http://schemas.openxmlformats.org/officeDocument/2006/relationships/hyperlink" Target="https://doi.org/10.1186/s12920-020-00801-1" TargetMode="External"/><Relationship Id="rId441" Type="http://schemas.openxmlformats.org/officeDocument/2006/relationships/hyperlink" Target="https://doi.org/10.1101/mcs.a005991" TargetMode="External"/><Relationship Id="rId483" Type="http://schemas.openxmlformats.org/officeDocument/2006/relationships/hyperlink" Target="https://doi.org/10.1542/peds.2016-1479" TargetMode="External"/><Relationship Id="rId40" Type="http://schemas.openxmlformats.org/officeDocument/2006/relationships/hyperlink" Target="https://doi.org/https://doi.org/10.1002/ajmg.a.35423" TargetMode="External"/><Relationship Id="rId136" Type="http://schemas.openxmlformats.org/officeDocument/2006/relationships/hyperlink" Target="https://doi.org/10.1038/ng.422" TargetMode="External"/><Relationship Id="rId178" Type="http://schemas.openxmlformats.org/officeDocument/2006/relationships/hyperlink" Target="https://doi.org/https://doi.org/10.1002/ajmg.a.37840" TargetMode="External"/><Relationship Id="rId301" Type="http://schemas.openxmlformats.org/officeDocument/2006/relationships/hyperlink" Target="https://doi.org/10.1155/2014/530134" TargetMode="External"/><Relationship Id="rId343" Type="http://schemas.openxmlformats.org/officeDocument/2006/relationships/hyperlink" Target="https://doi.org/10.1038/s41439-020-0108-0" TargetMode="External"/><Relationship Id="rId82" Type="http://schemas.openxmlformats.org/officeDocument/2006/relationships/hyperlink" Target="https://doi.org/https://doi.org/10.1002/ajmg.a.38022" TargetMode="External"/><Relationship Id="rId203" Type="http://schemas.openxmlformats.org/officeDocument/2006/relationships/hyperlink" Target="https://doi.org/https://doi.org/10.1002/ajmg.a.61807" TargetMode="External"/><Relationship Id="rId385" Type="http://schemas.openxmlformats.org/officeDocument/2006/relationships/hyperlink" Target="https://doi.org/10.1186/s13039-019-0438-0" TargetMode="External"/><Relationship Id="rId245" Type="http://schemas.openxmlformats.org/officeDocument/2006/relationships/hyperlink" Target="https://doi.org/10.3345/kjp.2016.59.11.S10" TargetMode="External"/><Relationship Id="rId287" Type="http://schemas.openxmlformats.org/officeDocument/2006/relationships/hyperlink" Target="https://doi.org/10.1016/j.ejmg.2020.103918" TargetMode="External"/><Relationship Id="rId410" Type="http://schemas.openxmlformats.org/officeDocument/2006/relationships/hyperlink" Target="https://doi.org/10.1002/ajmg.a.33597" TargetMode="External"/><Relationship Id="rId452" Type="http://schemas.openxmlformats.org/officeDocument/2006/relationships/hyperlink" Target="https://doi.org/10.1002/ajmg.a.35878" TargetMode="External"/><Relationship Id="rId494" Type="http://schemas.openxmlformats.org/officeDocument/2006/relationships/hyperlink" Target="https://doi.org/10.1186/s13039-017-0324-6" TargetMode="External"/><Relationship Id="rId508" Type="http://schemas.openxmlformats.org/officeDocument/2006/relationships/hyperlink" Target="https://doi.org/10.1002/ajmg.a.35390" TargetMode="External"/><Relationship Id="rId105" Type="http://schemas.openxmlformats.org/officeDocument/2006/relationships/hyperlink" Target="https://doi.org/https://doi.org/10.1002/ajmg.a.38002" TargetMode="External"/><Relationship Id="rId147" Type="http://schemas.openxmlformats.org/officeDocument/2006/relationships/hyperlink" Target="https://doi.org/10.1002/bdra.23321" TargetMode="External"/><Relationship Id="rId312" Type="http://schemas.openxmlformats.org/officeDocument/2006/relationships/hyperlink" Target="https://doi.org/10.1136/jmg.2008.063412" TargetMode="External"/><Relationship Id="rId354" Type="http://schemas.openxmlformats.org/officeDocument/2006/relationships/hyperlink" Target="https://doi.org/10.1038/ejhg.2012.144" TargetMode="External"/><Relationship Id="rId51" Type="http://schemas.openxmlformats.org/officeDocument/2006/relationships/hyperlink" Target="https://doi.org/https://doi.org/10.1016/j.ejpn.2015.07.013" TargetMode="External"/><Relationship Id="rId93" Type="http://schemas.openxmlformats.org/officeDocument/2006/relationships/hyperlink" Target="https://doi.org/10.1097/mcd.0000000000000030" TargetMode="External"/><Relationship Id="rId189" Type="http://schemas.openxmlformats.org/officeDocument/2006/relationships/hyperlink" Target="https://doi.org/10.1002/ajmg.a.36062" TargetMode="External"/><Relationship Id="rId396" Type="http://schemas.openxmlformats.org/officeDocument/2006/relationships/hyperlink" Target="https://doi.org/10.1016/j.ajhg.2010.01.038" TargetMode="External"/><Relationship Id="rId214" Type="http://schemas.openxmlformats.org/officeDocument/2006/relationships/hyperlink" Target="https://doi.org/10.1111/j.1399-0004.2004.00290.x" TargetMode="External"/><Relationship Id="rId256" Type="http://schemas.openxmlformats.org/officeDocument/2006/relationships/hyperlink" Target="https://doi.org/10.1136/jmg.2006.047860" TargetMode="External"/><Relationship Id="rId298" Type="http://schemas.openxmlformats.org/officeDocument/2006/relationships/hyperlink" Target="https://doi.org/10.1038/s41431-019-0423-4" TargetMode="External"/><Relationship Id="rId421" Type="http://schemas.openxmlformats.org/officeDocument/2006/relationships/hyperlink" Target="https://doi.org/https://doi.org/10.1002/ajmg.a.37046" TargetMode="External"/><Relationship Id="rId463" Type="http://schemas.openxmlformats.org/officeDocument/2006/relationships/hyperlink" Target="https://doi.org/10.1002/mgg3.507" TargetMode="External"/><Relationship Id="rId519" Type="http://schemas.openxmlformats.org/officeDocument/2006/relationships/hyperlink" Target="https://doi.org/10.1159/000329580" TargetMode="External"/><Relationship Id="rId116" Type="http://schemas.openxmlformats.org/officeDocument/2006/relationships/hyperlink" Target="https://doi.org/10.1136/jmg.2008.062471" TargetMode="External"/><Relationship Id="rId158" Type="http://schemas.openxmlformats.org/officeDocument/2006/relationships/hyperlink" Target="https://doi.org/10.1016/j.ajhg.2010.10.019" TargetMode="External"/><Relationship Id="rId323" Type="http://schemas.openxmlformats.org/officeDocument/2006/relationships/hyperlink" Target="https://doi.org/10.1136/jmg.2008.063685" TargetMode="External"/><Relationship Id="rId530" Type="http://schemas.openxmlformats.org/officeDocument/2006/relationships/hyperlink" Target="https://doi.org/10.1016/j.ajhg.2011.04.017" TargetMode="External"/><Relationship Id="rId20" Type="http://schemas.openxmlformats.org/officeDocument/2006/relationships/hyperlink" Target="https://doi.org/10.1097/mcd.0000000000000182" TargetMode="External"/><Relationship Id="rId62" Type="http://schemas.openxmlformats.org/officeDocument/2006/relationships/hyperlink" Target="https://doi.org/10.1136/jmg.40.8.601" TargetMode="External"/><Relationship Id="rId365" Type="http://schemas.openxmlformats.org/officeDocument/2006/relationships/hyperlink" Target="https://doi.org/https://doi.org/10.1002/humu.23608" TargetMode="External"/><Relationship Id="rId225" Type="http://schemas.openxmlformats.org/officeDocument/2006/relationships/hyperlink" Target="https://doi.org/10.1038/ejhg.2010.211" TargetMode="External"/><Relationship Id="rId267" Type="http://schemas.openxmlformats.org/officeDocument/2006/relationships/hyperlink" Target="https://doi.org/10.1002/ajmg.a.36872" TargetMode="External"/><Relationship Id="rId432" Type="http://schemas.openxmlformats.org/officeDocument/2006/relationships/hyperlink" Target="https://doi.org/https://doi.org/10.1002/ajmg.a.38842" TargetMode="External"/><Relationship Id="rId474" Type="http://schemas.openxmlformats.org/officeDocument/2006/relationships/hyperlink" Target="https://doi.org/10.1074/jbc.272.33.20756" TargetMode="External"/><Relationship Id="rId127" Type="http://schemas.openxmlformats.org/officeDocument/2006/relationships/hyperlink" Target="https://doi.org/10.1002/ajmg.a.33079" TargetMode="External"/><Relationship Id="rId31" Type="http://schemas.openxmlformats.org/officeDocument/2006/relationships/hyperlink" Target="https://doi.org/https://doi.org/10.1002/ajmg.a.37843" TargetMode="External"/><Relationship Id="rId73" Type="http://schemas.openxmlformats.org/officeDocument/2006/relationships/hyperlink" Target="https://doi.org/10.1136/jmg.2010.079491" TargetMode="External"/><Relationship Id="rId169" Type="http://schemas.openxmlformats.org/officeDocument/2006/relationships/hyperlink" Target="https://doi.org/10.1016/j.ejmg.2012.07.006" TargetMode="External"/><Relationship Id="rId334" Type="http://schemas.openxmlformats.org/officeDocument/2006/relationships/hyperlink" Target="https://doi.org/10.1136/jmedgenet-2011-100499" TargetMode="External"/><Relationship Id="rId376" Type="http://schemas.openxmlformats.org/officeDocument/2006/relationships/hyperlink" Target="https://doi.org/10.1016/j.ejmg.2013.12.005" TargetMode="External"/><Relationship Id="rId4" Type="http://schemas.openxmlformats.org/officeDocument/2006/relationships/settings" Target="settings.xml"/><Relationship Id="rId180" Type="http://schemas.openxmlformats.org/officeDocument/2006/relationships/hyperlink" Target="https://doi.org/https://doi.org/10.1016/j.ejmg.2009.12.006" TargetMode="External"/><Relationship Id="rId236" Type="http://schemas.openxmlformats.org/officeDocument/2006/relationships/hyperlink" Target="https://doi.org/10.5935/0004-2749.20190065" TargetMode="External"/><Relationship Id="rId278" Type="http://schemas.openxmlformats.org/officeDocument/2006/relationships/hyperlink" Target="https://doi.org/10.1007/s10038-007-0151-4" TargetMode="External"/><Relationship Id="rId401" Type="http://schemas.openxmlformats.org/officeDocument/2006/relationships/hyperlink" Target="https://doi.org/10.1002/ajmg.a.37185" TargetMode="External"/><Relationship Id="rId443" Type="http://schemas.openxmlformats.org/officeDocument/2006/relationships/hyperlink" Target="https://doi.org/https://doi.org/10.1016/j.ejmg.2011.12.009" TargetMode="External"/><Relationship Id="rId303" Type="http://schemas.openxmlformats.org/officeDocument/2006/relationships/hyperlink" Target="https://doi.org/10.1038/gim.2017.53" TargetMode="External"/><Relationship Id="rId485" Type="http://schemas.openxmlformats.org/officeDocument/2006/relationships/hyperlink" Target="https://doi.org/10.1002/ajmg.a.31080" TargetMode="External"/><Relationship Id="rId42" Type="http://schemas.openxmlformats.org/officeDocument/2006/relationships/hyperlink" Target="https://doi.org/10.1016/j.tjog.2020.05.022" TargetMode="External"/><Relationship Id="rId84" Type="http://schemas.openxmlformats.org/officeDocument/2006/relationships/hyperlink" Target="https://doi.org/10.1038/ejhg.2011.250" TargetMode="External"/><Relationship Id="rId138" Type="http://schemas.openxmlformats.org/officeDocument/2006/relationships/hyperlink" Target="https://doi.org/10.1002/ajmg.a.35937" TargetMode="External"/><Relationship Id="rId345" Type="http://schemas.openxmlformats.org/officeDocument/2006/relationships/hyperlink" Target="https://doi.org/10.1038/s41436-019-0433-1" TargetMode="External"/><Relationship Id="rId387" Type="http://schemas.openxmlformats.org/officeDocument/2006/relationships/hyperlink" Target="https://doi.org/https://doi.org/10.1016/j.ajhg.2010.05.001" TargetMode="External"/><Relationship Id="rId510" Type="http://schemas.openxmlformats.org/officeDocument/2006/relationships/hyperlink" Target="https://doi.org/10.2478/bjmg-2019-0006" TargetMode="External"/><Relationship Id="rId191" Type="http://schemas.openxmlformats.org/officeDocument/2006/relationships/hyperlink" Target="https://doi.org/10.1016/j.ajhg.2013.09.010" TargetMode="External"/><Relationship Id="rId205" Type="http://schemas.openxmlformats.org/officeDocument/2006/relationships/hyperlink" Target="https://doi.org/10.1002/ajmg.a.34216" TargetMode="External"/><Relationship Id="rId247" Type="http://schemas.openxmlformats.org/officeDocument/2006/relationships/hyperlink" Target="https://doi.org/10.3345/kjp.2016.59.11.S10" TargetMode="External"/><Relationship Id="rId412" Type="http://schemas.openxmlformats.org/officeDocument/2006/relationships/hyperlink" Target="https://doi.org/10.1002/ajmg.a.31729" TargetMode="External"/><Relationship Id="rId107" Type="http://schemas.openxmlformats.org/officeDocument/2006/relationships/hyperlink" Target="https://doi.org/10.1136/jmedgenet-2013-101939" TargetMode="External"/><Relationship Id="rId289" Type="http://schemas.openxmlformats.org/officeDocument/2006/relationships/hyperlink" Target="https://doi.org/10.1002/ajmg.a.32814" TargetMode="External"/><Relationship Id="rId454" Type="http://schemas.openxmlformats.org/officeDocument/2006/relationships/hyperlink" Target="https://doi.org/10.1016/j.ejmg.2012.03.011" TargetMode="External"/><Relationship Id="rId496" Type="http://schemas.openxmlformats.org/officeDocument/2006/relationships/hyperlink" Target="https://doi.org/10.1007/s00467-010-1693-9" TargetMode="External"/><Relationship Id="rId11" Type="http://schemas.openxmlformats.org/officeDocument/2006/relationships/hyperlink" Target="https://doi.org/10.1002/ajmg.a.37114" TargetMode="External"/><Relationship Id="rId53" Type="http://schemas.openxmlformats.org/officeDocument/2006/relationships/hyperlink" Target="https://doi.org/https://doi.org/10.1016/j.gene.2012.12.027" TargetMode="External"/><Relationship Id="rId149" Type="http://schemas.openxmlformats.org/officeDocument/2006/relationships/hyperlink" Target="https://doi.org/10.1016/j.ajhg.2010.04.011" TargetMode="External"/><Relationship Id="rId314" Type="http://schemas.openxmlformats.org/officeDocument/2006/relationships/hyperlink" Target="https://doi.org/10.1136/jmg.2008.059907" TargetMode="External"/><Relationship Id="rId356" Type="http://schemas.openxmlformats.org/officeDocument/2006/relationships/hyperlink" Target="https://doi.org/10.1056/NEJMoa075974" TargetMode="External"/><Relationship Id="rId398" Type="http://schemas.openxmlformats.org/officeDocument/2006/relationships/hyperlink" Target="https://doi.org/10.1002/ajmg.a.36238" TargetMode="External"/><Relationship Id="rId521" Type="http://schemas.openxmlformats.org/officeDocument/2006/relationships/hyperlink" Target="https://doi.org/10.1111/cge.13718" TargetMode="External"/><Relationship Id="rId95" Type="http://schemas.openxmlformats.org/officeDocument/2006/relationships/hyperlink" Target="https://doi.org/10.1038/ejhg.2014.165" TargetMode="External"/><Relationship Id="rId160" Type="http://schemas.openxmlformats.org/officeDocument/2006/relationships/hyperlink" Target="https://doi.org/10.1371/journal.pone.0047457" TargetMode="External"/><Relationship Id="rId216" Type="http://schemas.openxmlformats.org/officeDocument/2006/relationships/hyperlink" Target="https://doi.org/https://doi.org/10.1002/ajmg.a.34133" TargetMode="External"/><Relationship Id="rId423" Type="http://schemas.openxmlformats.org/officeDocument/2006/relationships/hyperlink" Target="https://doi.org/https://doi.org/10.1111/cge.13689" TargetMode="External"/><Relationship Id="rId258" Type="http://schemas.openxmlformats.org/officeDocument/2006/relationships/hyperlink" Target="https://doi.org/10.1038/ejhg.2010.215" TargetMode="External"/><Relationship Id="rId465" Type="http://schemas.openxmlformats.org/officeDocument/2006/relationships/hyperlink" Target="https://doi.org/10.1002/ajmg.a.34051" TargetMode="External"/><Relationship Id="rId22" Type="http://schemas.openxmlformats.org/officeDocument/2006/relationships/hyperlink" Target="https://doi.org/10.1136/jmedgenet-2011-100294" TargetMode="External"/><Relationship Id="rId64" Type="http://schemas.openxmlformats.org/officeDocument/2006/relationships/hyperlink" Target="https://doi.org/10.1038/gim.2017.221" TargetMode="External"/><Relationship Id="rId118" Type="http://schemas.openxmlformats.org/officeDocument/2006/relationships/hyperlink" Target="https://doi.org/10.1007/s10072-017-2825-9" TargetMode="External"/><Relationship Id="rId325" Type="http://schemas.openxmlformats.org/officeDocument/2006/relationships/hyperlink" Target="https://doi.org/10.1007/s00439-007-0371-x" TargetMode="External"/><Relationship Id="rId367" Type="http://schemas.openxmlformats.org/officeDocument/2006/relationships/hyperlink" Target="https://doi.org/10.1038/ng.302" TargetMode="External"/><Relationship Id="rId532" Type="http://schemas.openxmlformats.org/officeDocument/2006/relationships/hyperlink" Target="https://doi.org/10.1111/hae.13218" TargetMode="External"/><Relationship Id="rId171" Type="http://schemas.openxmlformats.org/officeDocument/2006/relationships/hyperlink" Target="https://doi.org/https://doi.org/10.1016/j.gene.2012.09.132" TargetMode="External"/><Relationship Id="rId227" Type="http://schemas.openxmlformats.org/officeDocument/2006/relationships/hyperlink" Target="https://doi.org/10.1038/s41431-018-0326-9" TargetMode="External"/><Relationship Id="rId269" Type="http://schemas.openxmlformats.org/officeDocument/2006/relationships/hyperlink" Target="https://doi.org/10.1002/ajmg.a.34198" TargetMode="External"/><Relationship Id="rId434" Type="http://schemas.openxmlformats.org/officeDocument/2006/relationships/hyperlink" Target="https://doi.org/10.1038/ng.3681" TargetMode="External"/><Relationship Id="rId476" Type="http://schemas.openxmlformats.org/officeDocument/2006/relationships/hyperlink" Target="https://doi.org/https://doi.org/10.1016/j.jaad.2014.12.020" TargetMode="External"/><Relationship Id="rId33" Type="http://schemas.openxmlformats.org/officeDocument/2006/relationships/hyperlink" Target="https://doi.org/10.20517/jtgg.2020.16" TargetMode="External"/><Relationship Id="rId129" Type="http://schemas.openxmlformats.org/officeDocument/2006/relationships/hyperlink" Target="https://doi.org/10.1002/ajmg.a.36020" TargetMode="External"/><Relationship Id="rId280" Type="http://schemas.openxmlformats.org/officeDocument/2006/relationships/hyperlink" Target="https://doi.org/10.1038/ejhg.2012.186" TargetMode="External"/><Relationship Id="rId336" Type="http://schemas.openxmlformats.org/officeDocument/2006/relationships/hyperlink" Target="https://doi.org/10.1136/jmg.2009.075903" TargetMode="External"/><Relationship Id="rId501" Type="http://schemas.openxmlformats.org/officeDocument/2006/relationships/hyperlink" Target="https://doi.org/https://doi.org/10.1016/j.ejmg.2014.10.002" TargetMode="External"/><Relationship Id="rId75" Type="http://schemas.openxmlformats.org/officeDocument/2006/relationships/hyperlink" Target="https://doi.org/10.1007/s13353-013-0178-5" TargetMode="External"/><Relationship Id="rId140" Type="http://schemas.openxmlformats.org/officeDocument/2006/relationships/hyperlink" Target="https://doi.org/10.1097/MCD.0b013e32835b6e39" TargetMode="External"/><Relationship Id="rId182" Type="http://schemas.openxmlformats.org/officeDocument/2006/relationships/hyperlink" Target="https://doi.org/https://doi.org/10.1002/ajmg.a.36163" TargetMode="External"/><Relationship Id="rId378" Type="http://schemas.openxmlformats.org/officeDocument/2006/relationships/hyperlink" Target="https://doi.org/10.1016/j.ajhg.2010.10.007" TargetMode="External"/><Relationship Id="rId403" Type="http://schemas.openxmlformats.org/officeDocument/2006/relationships/hyperlink" Target="https://doi.org/10.1038/ng.329" TargetMode="External"/><Relationship Id="rId6" Type="http://schemas.openxmlformats.org/officeDocument/2006/relationships/footnotes" Target="footnotes.xml"/><Relationship Id="rId238" Type="http://schemas.openxmlformats.org/officeDocument/2006/relationships/hyperlink" Target="https://doi.org/10.1542/peds.2004-0467" TargetMode="External"/><Relationship Id="rId445" Type="http://schemas.openxmlformats.org/officeDocument/2006/relationships/hyperlink" Target="https://doi.org/https://doi.org/10.1002/mgg3.739" TargetMode="External"/><Relationship Id="rId487" Type="http://schemas.openxmlformats.org/officeDocument/2006/relationships/hyperlink" Target="https://doi.org/10.1016/j.ajhg.2009.08.001" TargetMode="External"/><Relationship Id="rId291" Type="http://schemas.openxmlformats.org/officeDocument/2006/relationships/hyperlink" Target="https://doi.org/10.1016/j.ygeno.2009.08.015" TargetMode="External"/><Relationship Id="rId305" Type="http://schemas.openxmlformats.org/officeDocument/2006/relationships/hyperlink" Target="https://doi.org/10.1002/ajmg.a.33775" TargetMode="External"/><Relationship Id="rId347" Type="http://schemas.openxmlformats.org/officeDocument/2006/relationships/hyperlink" Target="https://doi.org/10.1136/jmg.2007.055202" TargetMode="External"/><Relationship Id="rId512" Type="http://schemas.openxmlformats.org/officeDocument/2006/relationships/hyperlink" Target="https://doi.org/10.1159/000503784" TargetMode="External"/><Relationship Id="rId44" Type="http://schemas.openxmlformats.org/officeDocument/2006/relationships/hyperlink" Target="https://doi.org/10.1038/gim.2014.124" TargetMode="External"/><Relationship Id="rId86" Type="http://schemas.openxmlformats.org/officeDocument/2006/relationships/hyperlink" Target="https://doi.org/10.1002/ajmg.a.36811" TargetMode="External"/><Relationship Id="rId151" Type="http://schemas.openxmlformats.org/officeDocument/2006/relationships/hyperlink" Target="https://doi.org/10.1002/ajmg.c.31414" TargetMode="External"/><Relationship Id="rId389" Type="http://schemas.openxmlformats.org/officeDocument/2006/relationships/hyperlink" Target="https://doi.org/10.1086/512864" TargetMode="External"/><Relationship Id="rId193" Type="http://schemas.openxmlformats.org/officeDocument/2006/relationships/hyperlink" Target="https://doi.org/https://doi.org/10.1016/j.ejmg.2018.11.021" TargetMode="External"/><Relationship Id="rId207" Type="http://schemas.openxmlformats.org/officeDocument/2006/relationships/hyperlink" Target="https://doi.org/10.1016/j.ejmg.2020.103872" TargetMode="External"/><Relationship Id="rId249" Type="http://schemas.openxmlformats.org/officeDocument/2006/relationships/hyperlink" Target="https://doi.org/10.1007/s10048-008-0157-x" TargetMode="External"/><Relationship Id="rId414" Type="http://schemas.openxmlformats.org/officeDocument/2006/relationships/hyperlink" Target="https://doi.org/10.1002/ajmg.a.32900" TargetMode="External"/><Relationship Id="rId456" Type="http://schemas.openxmlformats.org/officeDocument/2006/relationships/hyperlink" Target="https://doi.org/10.1086/340363" TargetMode="External"/><Relationship Id="rId498" Type="http://schemas.openxmlformats.org/officeDocument/2006/relationships/hyperlink" Target="https://doi.org/10.1007/s00467-009-1184-z" TargetMode="External"/><Relationship Id="rId13" Type="http://schemas.openxmlformats.org/officeDocument/2006/relationships/hyperlink" Target="https://doi.org/10.1371/journal.pgen.0030080" TargetMode="External"/><Relationship Id="rId109" Type="http://schemas.openxmlformats.org/officeDocument/2006/relationships/hyperlink" Target="https://doi.org/10.1136/jmg.2007.052910" TargetMode="External"/><Relationship Id="rId260" Type="http://schemas.openxmlformats.org/officeDocument/2006/relationships/hyperlink" Target="https://doi.org/10.1186/s12920-019-0653-x" TargetMode="External"/><Relationship Id="rId316" Type="http://schemas.openxmlformats.org/officeDocument/2006/relationships/hyperlink" Target="https://doi.org/10.1016/j.ajhg.2018.01.006" TargetMode="External"/><Relationship Id="rId523" Type="http://schemas.openxmlformats.org/officeDocument/2006/relationships/hyperlink" Target="https://doi.org/10.1186/1471-2164-8-443" TargetMode="External"/><Relationship Id="rId55" Type="http://schemas.openxmlformats.org/officeDocument/2006/relationships/hyperlink" Target="https://doi.org/https://doi.org/10.1016/j.ejmg.2018.05.001" TargetMode="External"/><Relationship Id="rId97" Type="http://schemas.openxmlformats.org/officeDocument/2006/relationships/hyperlink" Target="https://doi.org/10.1002/ajmg.a.36156" TargetMode="External"/><Relationship Id="rId120" Type="http://schemas.openxmlformats.org/officeDocument/2006/relationships/hyperlink" Target="https://doi.org/10.1136/jmedgenet-2013-101937" TargetMode="External"/><Relationship Id="rId358" Type="http://schemas.openxmlformats.org/officeDocument/2006/relationships/hyperlink" Target="https://doi.org/10.1038/nature08689" TargetMode="External"/><Relationship Id="rId162" Type="http://schemas.openxmlformats.org/officeDocument/2006/relationships/hyperlink" Target="https://doi.org/10.1002/ajmg.a.35644" TargetMode="External"/><Relationship Id="rId218" Type="http://schemas.openxmlformats.org/officeDocument/2006/relationships/hyperlink" Target="https://doi.org/10.1186/s13039-021-00546-1" TargetMode="External"/><Relationship Id="rId425" Type="http://schemas.openxmlformats.org/officeDocument/2006/relationships/hyperlink" Target="https://doi.org/10.1016/j.ajhg.2010.07.001" TargetMode="External"/><Relationship Id="rId467" Type="http://schemas.openxmlformats.org/officeDocument/2006/relationships/hyperlink" Target="https://doi.org/https://doi.org/10.1002/ajmg.a.33253" TargetMode="External"/><Relationship Id="rId271" Type="http://schemas.openxmlformats.org/officeDocument/2006/relationships/hyperlink" Target="https://doi.org/10.1186/s13039-014-0092-5" TargetMode="External"/><Relationship Id="rId24" Type="http://schemas.openxmlformats.org/officeDocument/2006/relationships/hyperlink" Target="https://doi.org/10.1086/510919" TargetMode="External"/><Relationship Id="rId66" Type="http://schemas.openxmlformats.org/officeDocument/2006/relationships/hyperlink" Target="https://doi.org/10.1038/ejhg.2009.152" TargetMode="External"/><Relationship Id="rId131" Type="http://schemas.openxmlformats.org/officeDocument/2006/relationships/hyperlink" Target="https://doi.org/10.1002/ajmg.a.35650" TargetMode="External"/><Relationship Id="rId327" Type="http://schemas.openxmlformats.org/officeDocument/2006/relationships/hyperlink" Target="https://doi.org/10.1038/ejhg.2010.174" TargetMode="External"/><Relationship Id="rId369" Type="http://schemas.openxmlformats.org/officeDocument/2006/relationships/hyperlink" Target="https://doi.org/10.1136/jmg.2008.065094" TargetMode="External"/><Relationship Id="rId534" Type="http://schemas.openxmlformats.org/officeDocument/2006/relationships/theme" Target="theme/theme1.xml"/><Relationship Id="rId173" Type="http://schemas.openxmlformats.org/officeDocument/2006/relationships/hyperlink" Target="https://doi.org/10.1016/j.ajhg.2010.05.012" TargetMode="External"/><Relationship Id="rId229" Type="http://schemas.openxmlformats.org/officeDocument/2006/relationships/hyperlink" Target="https://doi.org/https://doi.org/10.1002/ajmg.a.37448" TargetMode="External"/><Relationship Id="rId380" Type="http://schemas.openxmlformats.org/officeDocument/2006/relationships/hyperlink" Target="https://doi.org/10.1002/ajmg.a.36225" TargetMode="External"/><Relationship Id="rId436" Type="http://schemas.openxmlformats.org/officeDocument/2006/relationships/hyperlink" Target="https://doi.org/10.1038/ejhg.2012.19" TargetMode="External"/><Relationship Id="rId240" Type="http://schemas.openxmlformats.org/officeDocument/2006/relationships/hyperlink" Target="https://doi.org/10.1002/ajmg.a.33245" TargetMode="External"/><Relationship Id="rId478" Type="http://schemas.openxmlformats.org/officeDocument/2006/relationships/hyperlink" Target="https://doi.org/10.1093/hmg/ddaa174" TargetMode="External"/><Relationship Id="rId35" Type="http://schemas.openxmlformats.org/officeDocument/2006/relationships/hyperlink" Target="https://doi.org/10.1002/ajmg.a.36320" TargetMode="External"/><Relationship Id="rId77" Type="http://schemas.openxmlformats.org/officeDocument/2006/relationships/hyperlink" Target="https://doi.org/10.1002/ajmg.b.31107" TargetMode="External"/><Relationship Id="rId100" Type="http://schemas.openxmlformats.org/officeDocument/2006/relationships/hyperlink" Target="https://doi.org/https://doi.org/10.1016/j.ymgme.2013.07.013" TargetMode="External"/><Relationship Id="rId282" Type="http://schemas.openxmlformats.org/officeDocument/2006/relationships/hyperlink" Target="https://doi.org/10.1136/bcr-2014-207501" TargetMode="External"/><Relationship Id="rId338" Type="http://schemas.openxmlformats.org/officeDocument/2006/relationships/hyperlink" Target="https://doi.org/10.1002/ajmg.a.35695" TargetMode="External"/><Relationship Id="rId503" Type="http://schemas.openxmlformats.org/officeDocument/2006/relationships/hyperlink" Target="https://doi.org/10.1097/mcd.0000000000000303" TargetMode="External"/><Relationship Id="rId8" Type="http://schemas.openxmlformats.org/officeDocument/2006/relationships/footer" Target="footer1.xml"/><Relationship Id="rId142" Type="http://schemas.openxmlformats.org/officeDocument/2006/relationships/hyperlink" Target="https://doi.org/10.1038/s41467-020-18483-9" TargetMode="External"/><Relationship Id="rId184" Type="http://schemas.openxmlformats.org/officeDocument/2006/relationships/hyperlink" Target="https://doi.org/https://doi.org/10.1002/ajmg.a.34072" TargetMode="External"/><Relationship Id="rId391" Type="http://schemas.openxmlformats.org/officeDocument/2006/relationships/hyperlink" Target="https://doi.org/10.1002/ajmg.a.61741" TargetMode="External"/><Relationship Id="rId405" Type="http://schemas.openxmlformats.org/officeDocument/2006/relationships/hyperlink" Target="https://doi.org/10.1136/jmedgenet-2011-100255" TargetMode="External"/><Relationship Id="rId447" Type="http://schemas.openxmlformats.org/officeDocument/2006/relationships/hyperlink" Target="https://doi.org/10.1002/ajmg.a.34063" TargetMode="External"/><Relationship Id="rId251" Type="http://schemas.openxmlformats.org/officeDocument/2006/relationships/hyperlink" Target="https://doi.org/10.1093/hmg/ddp532" TargetMode="External"/><Relationship Id="rId489" Type="http://schemas.openxmlformats.org/officeDocument/2006/relationships/hyperlink" Target="https://doi.org/10.1002/ajmg.a.37519" TargetMode="External"/><Relationship Id="rId46" Type="http://schemas.openxmlformats.org/officeDocument/2006/relationships/hyperlink" Target="https://doi.org/10.1038/gim.2016.54" TargetMode="External"/><Relationship Id="rId293" Type="http://schemas.openxmlformats.org/officeDocument/2006/relationships/hyperlink" Target="https://doi.org/10.1002/ajmg.a.35215" TargetMode="External"/><Relationship Id="rId307" Type="http://schemas.openxmlformats.org/officeDocument/2006/relationships/hyperlink" Target="https://doi.org/10.3390/ijms16024068" TargetMode="External"/><Relationship Id="rId349" Type="http://schemas.openxmlformats.org/officeDocument/2006/relationships/hyperlink" Target="https://doi.org/10.1038/mp.2009.101" TargetMode="External"/><Relationship Id="rId514" Type="http://schemas.openxmlformats.org/officeDocument/2006/relationships/hyperlink" Target="https://doi.org/10.1038/ejhg.2009.159" TargetMode="External"/><Relationship Id="rId88" Type="http://schemas.openxmlformats.org/officeDocument/2006/relationships/hyperlink" Target="https://doi.org/10.1038/ejhg.2012.240" TargetMode="External"/><Relationship Id="rId111" Type="http://schemas.openxmlformats.org/officeDocument/2006/relationships/hyperlink" Target="https://doi.org/10.1155/2018/5436187" TargetMode="External"/><Relationship Id="rId153" Type="http://schemas.openxmlformats.org/officeDocument/2006/relationships/hyperlink" Target="https://doi.org/10.4274/jcrpe.galenos.2020.2020.0008" TargetMode="External"/><Relationship Id="rId195" Type="http://schemas.openxmlformats.org/officeDocument/2006/relationships/hyperlink" Target="https://doi.org/10.1371/journal.pone.0015392" TargetMode="External"/><Relationship Id="rId209" Type="http://schemas.openxmlformats.org/officeDocument/2006/relationships/hyperlink" Target="https://doi.org/10.1002/ajmg.a.36361" TargetMode="External"/><Relationship Id="rId360" Type="http://schemas.openxmlformats.org/officeDocument/2006/relationships/hyperlink" Target="https://doi.org/10.1002/ajmg.a.33628" TargetMode="External"/><Relationship Id="rId416" Type="http://schemas.openxmlformats.org/officeDocument/2006/relationships/hyperlink" Target="https://doi.org/10.1002/mgg3.896" TargetMode="External"/><Relationship Id="rId220" Type="http://schemas.openxmlformats.org/officeDocument/2006/relationships/hyperlink" Target="https://doi.org/10.1186/s13039-017-0336-2" TargetMode="External"/><Relationship Id="rId458" Type="http://schemas.openxmlformats.org/officeDocument/2006/relationships/hyperlink" Target="https://doi.org/10.1186/s13039-015-0209-5" TargetMode="External"/><Relationship Id="rId15" Type="http://schemas.openxmlformats.org/officeDocument/2006/relationships/hyperlink" Target="https://doi.org/https://doi.org/10.1016/j.tjog.2011.07.014" TargetMode="External"/><Relationship Id="rId57" Type="http://schemas.openxmlformats.org/officeDocument/2006/relationships/hyperlink" Target="https://doi.org/10.1002/ajmg.a.32637" TargetMode="External"/><Relationship Id="rId262" Type="http://schemas.openxmlformats.org/officeDocument/2006/relationships/hyperlink" Target="https://doi.org/10.1371/journal.pone.0095037" TargetMode="External"/><Relationship Id="rId318" Type="http://schemas.openxmlformats.org/officeDocument/2006/relationships/hyperlink" Target="https://doi.org/10.1002/ajmg.a.36498" TargetMode="External"/><Relationship Id="rId525" Type="http://schemas.openxmlformats.org/officeDocument/2006/relationships/hyperlink" Target="https://doi.org/10.1111/cge.13565" TargetMode="External"/><Relationship Id="rId99" Type="http://schemas.openxmlformats.org/officeDocument/2006/relationships/hyperlink" Target="https://doi.org/10.1136/jmedgenet-2011-100534" TargetMode="External"/><Relationship Id="rId122" Type="http://schemas.openxmlformats.org/officeDocument/2006/relationships/hyperlink" Target="https://doi.org/10.1002/ajmg.a.37824" TargetMode="External"/><Relationship Id="rId164" Type="http://schemas.openxmlformats.org/officeDocument/2006/relationships/hyperlink" Target="https://doi.org/10.1186/s13023-014-0108-6" TargetMode="External"/><Relationship Id="rId371" Type="http://schemas.openxmlformats.org/officeDocument/2006/relationships/hyperlink" Target="https://doi.org/10.1002/ajmg.a.35996" TargetMode="External"/><Relationship Id="rId427" Type="http://schemas.openxmlformats.org/officeDocument/2006/relationships/hyperlink" Target="https://doi.org/10.5507/bp.2016.006" TargetMode="External"/><Relationship Id="rId469" Type="http://schemas.openxmlformats.org/officeDocument/2006/relationships/hyperlink" Target="https://doi.org/10.1038/nature12630" TargetMode="External"/><Relationship Id="rId26" Type="http://schemas.openxmlformats.org/officeDocument/2006/relationships/hyperlink" Target="https://doi.org/10.1056/NEJMoa0805384" TargetMode="External"/><Relationship Id="rId231" Type="http://schemas.openxmlformats.org/officeDocument/2006/relationships/hyperlink" Target="https://doi.org/https://doi.org/10.1111/j.1399-0004.2008.01115.x" TargetMode="External"/><Relationship Id="rId273" Type="http://schemas.openxmlformats.org/officeDocument/2006/relationships/hyperlink" Target="https://doi.org/10.1111/cga.12346" TargetMode="External"/><Relationship Id="rId329" Type="http://schemas.openxmlformats.org/officeDocument/2006/relationships/hyperlink" Target="https://doi.org/10.1186/1750-1172-7-2" TargetMode="External"/><Relationship Id="rId480" Type="http://schemas.openxmlformats.org/officeDocument/2006/relationships/hyperlink" Target="https://doi.org/10.1002/humu.20424" TargetMode="External"/><Relationship Id="rId68" Type="http://schemas.openxmlformats.org/officeDocument/2006/relationships/hyperlink" Target="https://doi.org/10.1016/j.ajhg.2011.09.011" TargetMode="External"/><Relationship Id="rId133" Type="http://schemas.openxmlformats.org/officeDocument/2006/relationships/hyperlink" Target="https://doi.org/10.1002/ajmg.a.35439" TargetMode="External"/><Relationship Id="rId175" Type="http://schemas.openxmlformats.org/officeDocument/2006/relationships/hyperlink" Target="https://doi.org/10.1016/j.ajhg.2011.06.012" TargetMode="External"/><Relationship Id="rId340" Type="http://schemas.openxmlformats.org/officeDocument/2006/relationships/hyperlink" Target="https://doi.org/10.1038/gim.2012.54" TargetMode="External"/><Relationship Id="rId200" Type="http://schemas.openxmlformats.org/officeDocument/2006/relationships/hyperlink" Target="https://doi.org/https://doi.org/10.1111/j.1741-4520.2012.00362.x" TargetMode="External"/><Relationship Id="rId382" Type="http://schemas.openxmlformats.org/officeDocument/2006/relationships/hyperlink" Target="https://doi.org/10.1159/000494681" TargetMode="External"/><Relationship Id="rId438" Type="http://schemas.openxmlformats.org/officeDocument/2006/relationships/hyperlink" Target="https://doi.org/10.1186/s13039-016-0268-2" TargetMode="External"/><Relationship Id="rId242" Type="http://schemas.openxmlformats.org/officeDocument/2006/relationships/hyperlink" Target="https://doi.org/10.1186/s13229-019-0286-0" TargetMode="External"/><Relationship Id="rId284" Type="http://schemas.openxmlformats.org/officeDocument/2006/relationships/hyperlink" Target="https://doi.org/10.1002/ajmg.a.61037" TargetMode="External"/><Relationship Id="rId491" Type="http://schemas.openxmlformats.org/officeDocument/2006/relationships/hyperlink" Target="https://doi.org/10.1016/j.ajhg.2012.06.010" TargetMode="External"/><Relationship Id="rId505" Type="http://schemas.openxmlformats.org/officeDocument/2006/relationships/hyperlink" Target="https://doi.org/10.1186/s40478-016-0328-1" TargetMode="External"/><Relationship Id="rId37" Type="http://schemas.openxmlformats.org/officeDocument/2006/relationships/hyperlink" Target="https://doi.org/10.1002/ajmg.a.37033" TargetMode="External"/><Relationship Id="rId79" Type="http://schemas.openxmlformats.org/officeDocument/2006/relationships/hyperlink" Target="https://doi.org/10.1186/1755-8166-5-25" TargetMode="External"/><Relationship Id="rId102" Type="http://schemas.openxmlformats.org/officeDocument/2006/relationships/hyperlink" Target="https://doi.org/10.1177/0883073810384996" TargetMode="External"/><Relationship Id="rId144" Type="http://schemas.openxmlformats.org/officeDocument/2006/relationships/hyperlink" Target="https://doi.org/10.1002/ajmg.a.32675" TargetMode="External"/><Relationship Id="rId90" Type="http://schemas.openxmlformats.org/officeDocument/2006/relationships/hyperlink" Target="https://doi.org/10.1002/ajmg.a.36428" TargetMode="External"/><Relationship Id="rId186" Type="http://schemas.openxmlformats.org/officeDocument/2006/relationships/hyperlink" Target="https://doi.org/10.1016/j.ejmg.2015.10.004" TargetMode="External"/><Relationship Id="rId351" Type="http://schemas.openxmlformats.org/officeDocument/2006/relationships/hyperlink" Target="https://doi.org/10.1002/ajmg.a.32847" TargetMode="External"/><Relationship Id="rId393" Type="http://schemas.openxmlformats.org/officeDocument/2006/relationships/hyperlink" Target="https://doi.org/10.1038/gim.2011.46" TargetMode="External"/><Relationship Id="rId407" Type="http://schemas.openxmlformats.org/officeDocument/2006/relationships/hyperlink" Target="https://doi.org/10.1136/jmedgenet-2014-102864" TargetMode="External"/><Relationship Id="rId449" Type="http://schemas.openxmlformats.org/officeDocument/2006/relationships/hyperlink" Target="https://doi.org/https://doi.org/10.1016/j.ajhg.2017.10.006" TargetMode="External"/><Relationship Id="rId211" Type="http://schemas.openxmlformats.org/officeDocument/2006/relationships/hyperlink" Target="https://doi.org/10.1038/sj.ejhg.5200183" TargetMode="External"/><Relationship Id="rId253" Type="http://schemas.openxmlformats.org/officeDocument/2006/relationships/hyperlink" Target="https://doi.org/10.1038/ejhg.2012.116" TargetMode="External"/><Relationship Id="rId295" Type="http://schemas.openxmlformats.org/officeDocument/2006/relationships/hyperlink" Target="https://doi.org/https://doi.org/10.1002/ajmg.a.37691" TargetMode="External"/><Relationship Id="rId309" Type="http://schemas.openxmlformats.org/officeDocument/2006/relationships/hyperlink" Target="https://doi.org/10.1016/j.ejmg.2010.12.008" TargetMode="External"/><Relationship Id="rId460" Type="http://schemas.openxmlformats.org/officeDocument/2006/relationships/hyperlink" Target="https://doi.org/10.1159/000438708" TargetMode="External"/><Relationship Id="rId516" Type="http://schemas.openxmlformats.org/officeDocument/2006/relationships/hyperlink" Target="https://doi.org/10.1038/ejhg.2012.78" TargetMode="External"/><Relationship Id="rId48" Type="http://schemas.openxmlformats.org/officeDocument/2006/relationships/hyperlink" Target="https://doi.org/10.1097/GIM.0b013e31822c79f9" TargetMode="External"/><Relationship Id="rId113" Type="http://schemas.openxmlformats.org/officeDocument/2006/relationships/hyperlink" Target="https://doi.org/10.1136/jmg.2009.071902" TargetMode="External"/><Relationship Id="rId320" Type="http://schemas.openxmlformats.org/officeDocument/2006/relationships/hyperlink" Target="https://doi.org/10.1186/s13073-017-0472-7" TargetMode="External"/><Relationship Id="rId155" Type="http://schemas.openxmlformats.org/officeDocument/2006/relationships/hyperlink" Target="https://doi.org/10.1016/j.ejmg.2016.09.008" TargetMode="External"/><Relationship Id="rId197" Type="http://schemas.openxmlformats.org/officeDocument/2006/relationships/hyperlink" Target="https://doi.org/https://doi.org/10.1002/ajmg.a.36018" TargetMode="External"/><Relationship Id="rId362" Type="http://schemas.openxmlformats.org/officeDocument/2006/relationships/hyperlink" Target="https://doi.org/https://doi.org/10.1002/ajmg.a.61155" TargetMode="External"/><Relationship Id="rId418" Type="http://schemas.openxmlformats.org/officeDocument/2006/relationships/hyperlink" Target="https://doi.org/10.1007/s00439-013-1364-6" TargetMode="External"/><Relationship Id="rId222" Type="http://schemas.openxmlformats.org/officeDocument/2006/relationships/hyperlink" Target="https://doi.org/10.1507/endocrj.K10E-234" TargetMode="External"/><Relationship Id="rId264" Type="http://schemas.openxmlformats.org/officeDocument/2006/relationships/hyperlink" Target="https://doi.org/10.1159/000275671" TargetMode="External"/><Relationship Id="rId471" Type="http://schemas.openxmlformats.org/officeDocument/2006/relationships/hyperlink" Target="https://doi.org/https://doi.org/10.1002/ajmg.a.36788" TargetMode="External"/><Relationship Id="rId17" Type="http://schemas.openxmlformats.org/officeDocument/2006/relationships/hyperlink" Target="https://doi.org/10.1016/j.ejmg.2013.12.011" TargetMode="External"/><Relationship Id="rId59" Type="http://schemas.openxmlformats.org/officeDocument/2006/relationships/hyperlink" Target="https://doi.org/10.1002/ajmg.a.37269" TargetMode="External"/><Relationship Id="rId124" Type="http://schemas.openxmlformats.org/officeDocument/2006/relationships/hyperlink" Target="https://doi.org/10.3390/genes12060877" TargetMode="External"/><Relationship Id="rId527" Type="http://schemas.openxmlformats.org/officeDocument/2006/relationships/hyperlink" Target="https://doi.org/10.1002/humu.22497" TargetMode="External"/><Relationship Id="rId70" Type="http://schemas.openxmlformats.org/officeDocument/2006/relationships/hyperlink" Target="https://doi.org/10.1038/ejhg.2010.116" TargetMode="External"/><Relationship Id="rId166" Type="http://schemas.openxmlformats.org/officeDocument/2006/relationships/hyperlink" Target="https://doi.org/10.1007/s00439-016-1635-0" TargetMode="External"/><Relationship Id="rId331" Type="http://schemas.openxmlformats.org/officeDocument/2006/relationships/hyperlink" Target="https://doi.org/https://doi.org/10.1002/ajmg.b.32778" TargetMode="External"/><Relationship Id="rId373" Type="http://schemas.openxmlformats.org/officeDocument/2006/relationships/hyperlink" Target="https://doi.org/10.1038/s41436-018-0358-0" TargetMode="External"/><Relationship Id="rId429" Type="http://schemas.openxmlformats.org/officeDocument/2006/relationships/hyperlink" Target="https://doi.org/10.1038/ejhg.2010.115" TargetMode="External"/><Relationship Id="rId1" Type="http://schemas.openxmlformats.org/officeDocument/2006/relationships/customXml" Target="../customXml/item1.xml"/><Relationship Id="rId233" Type="http://schemas.openxmlformats.org/officeDocument/2006/relationships/hyperlink" Target="https://doi.org/10.1002/humu.22816" TargetMode="External"/><Relationship Id="rId440" Type="http://schemas.openxmlformats.org/officeDocument/2006/relationships/hyperlink" Target="https://doi.org/https://doi.org/10.1002/humu.24213" TargetMode="External"/><Relationship Id="rId28" Type="http://schemas.openxmlformats.org/officeDocument/2006/relationships/hyperlink" Target="https://doi.org/10.3389/fgene.2020.00577" TargetMode="External"/><Relationship Id="rId275" Type="http://schemas.openxmlformats.org/officeDocument/2006/relationships/hyperlink" Target="https://doi.org/10.1155/2014/470830" TargetMode="External"/><Relationship Id="rId300" Type="http://schemas.openxmlformats.org/officeDocument/2006/relationships/hyperlink" Target="https://doi.org/10.1093/hmg/ddq075" TargetMode="External"/><Relationship Id="rId482" Type="http://schemas.openxmlformats.org/officeDocument/2006/relationships/hyperlink" Target="https://doi.org/10.4274/jcrpe.2539" TargetMode="External"/><Relationship Id="rId81" Type="http://schemas.openxmlformats.org/officeDocument/2006/relationships/hyperlink" Target="https://doi.org/10.1136/jmg.2010.084491" TargetMode="External"/><Relationship Id="rId135" Type="http://schemas.openxmlformats.org/officeDocument/2006/relationships/hyperlink" Target="https://doi.org/10.1038/hgv.2018.7" TargetMode="External"/><Relationship Id="rId177" Type="http://schemas.openxmlformats.org/officeDocument/2006/relationships/hyperlink" Target="https://doi.org/https://doi.org/10.1002/ajmg.a.37038" TargetMode="External"/><Relationship Id="rId342" Type="http://schemas.openxmlformats.org/officeDocument/2006/relationships/hyperlink" Target="https://doi.org/10.1016/j.ejmg.2015.12.002" TargetMode="External"/><Relationship Id="rId384" Type="http://schemas.openxmlformats.org/officeDocument/2006/relationships/hyperlink" Target="https://doi.org/10.1007/s00439-016-1703-5" TargetMode="External"/><Relationship Id="rId202" Type="http://schemas.openxmlformats.org/officeDocument/2006/relationships/hyperlink" Target="https://doi.org/https://doi.org/10.1002/ajmg.a.37534" TargetMode="External"/><Relationship Id="rId244" Type="http://schemas.openxmlformats.org/officeDocument/2006/relationships/hyperlink" Target="https://doi.org/10.1093/hmg/ddm204" TargetMode="External"/><Relationship Id="rId39" Type="http://schemas.openxmlformats.org/officeDocument/2006/relationships/hyperlink" Target="https://doi.org/10.1007/s00439-011-1073-y" TargetMode="External"/><Relationship Id="rId286" Type="http://schemas.openxmlformats.org/officeDocument/2006/relationships/hyperlink" Target="https://doi.org/10.1080/13816810.2019.1692360" TargetMode="External"/><Relationship Id="rId451" Type="http://schemas.openxmlformats.org/officeDocument/2006/relationships/hyperlink" Target="https://doi.org/https://doi.org/10.1002/ajmg.a.35633" TargetMode="External"/><Relationship Id="rId493" Type="http://schemas.openxmlformats.org/officeDocument/2006/relationships/hyperlink" Target="https://doi.org/10.1186/s13039-015-0120-0" TargetMode="External"/><Relationship Id="rId507" Type="http://schemas.openxmlformats.org/officeDocument/2006/relationships/hyperlink" Target="https://doi.org/10.1172/jci42580" TargetMode="External"/><Relationship Id="rId50" Type="http://schemas.openxmlformats.org/officeDocument/2006/relationships/hyperlink" Target="https://doi.org/https://doi.org/10.1002/ajmg.a.35783" TargetMode="External"/><Relationship Id="rId104" Type="http://schemas.openxmlformats.org/officeDocument/2006/relationships/hyperlink" Target="https://doi.org/10.1186/1750-1172-8-75" TargetMode="External"/><Relationship Id="rId146" Type="http://schemas.openxmlformats.org/officeDocument/2006/relationships/hyperlink" Target="https://doi.org/10.1159/000354038" TargetMode="External"/><Relationship Id="rId188" Type="http://schemas.openxmlformats.org/officeDocument/2006/relationships/hyperlink" Target="https://doi.org/10.1186/s13039-015-0201-0" TargetMode="External"/><Relationship Id="rId311" Type="http://schemas.openxmlformats.org/officeDocument/2006/relationships/hyperlink" Target="https://doi.org/10.1038/ng.93" TargetMode="External"/><Relationship Id="rId353" Type="http://schemas.openxmlformats.org/officeDocument/2006/relationships/hyperlink" Target="https://doi.org/10.1038/ejhg.2011.244" TargetMode="External"/><Relationship Id="rId395" Type="http://schemas.openxmlformats.org/officeDocument/2006/relationships/hyperlink" Target="https://doi.org/10.1016/j.ajhg.2010.06.010" TargetMode="External"/><Relationship Id="rId409" Type="http://schemas.openxmlformats.org/officeDocument/2006/relationships/hyperlink" Target="https://doi.org/10.1186/1750-1172-3-4" TargetMode="External"/><Relationship Id="rId92" Type="http://schemas.openxmlformats.org/officeDocument/2006/relationships/hyperlink" Target="https://doi.org/10.1002/ajmg.a.33353" TargetMode="External"/><Relationship Id="rId213" Type="http://schemas.openxmlformats.org/officeDocument/2006/relationships/hyperlink" Target="https://doi.org/10.1002/ajmg.10764" TargetMode="External"/><Relationship Id="rId420" Type="http://schemas.openxmlformats.org/officeDocument/2006/relationships/hyperlink" Target="https://doi.org/10.1038/ejhg.2015.51" TargetMode="External"/><Relationship Id="rId255" Type="http://schemas.openxmlformats.org/officeDocument/2006/relationships/hyperlink" Target="https://doi.org/10.1016/j.ejmg.2020.103843" TargetMode="External"/><Relationship Id="rId297" Type="http://schemas.openxmlformats.org/officeDocument/2006/relationships/hyperlink" Target="https://doi.org/10.1002/ajmg.a.36224" TargetMode="External"/><Relationship Id="rId462" Type="http://schemas.openxmlformats.org/officeDocument/2006/relationships/hyperlink" Target="https://doi.org/https://doi.org/10.1002/ajmg.a.36711" TargetMode="External"/><Relationship Id="rId518" Type="http://schemas.openxmlformats.org/officeDocument/2006/relationships/hyperlink" Target="https://doi.org/10.1038/13810" TargetMode="External"/><Relationship Id="rId115" Type="http://schemas.openxmlformats.org/officeDocument/2006/relationships/hyperlink" Target="https://doi.org/https://doi.org/10.1002/ajmg.a.37965" TargetMode="External"/><Relationship Id="rId157" Type="http://schemas.openxmlformats.org/officeDocument/2006/relationships/hyperlink" Target="https://doi.org/https://doi.org/10.1016/j.ejmg.2009.02.006" TargetMode="External"/><Relationship Id="rId322" Type="http://schemas.openxmlformats.org/officeDocument/2006/relationships/hyperlink" Target="https://doi.org/10.1136/jmg.2006.045765" TargetMode="External"/><Relationship Id="rId364" Type="http://schemas.openxmlformats.org/officeDocument/2006/relationships/hyperlink" Target="https://doi.org/https://doi.org/10.1002/humu.23213" TargetMode="External"/><Relationship Id="rId61" Type="http://schemas.openxmlformats.org/officeDocument/2006/relationships/hyperlink" Target="https://doi.org/10.1002/ajmg.a.20053" TargetMode="External"/><Relationship Id="rId199" Type="http://schemas.openxmlformats.org/officeDocument/2006/relationships/hyperlink" Target="https://doi.org/10.1002/ajmg.a.32310" TargetMode="External"/><Relationship Id="rId19" Type="http://schemas.openxmlformats.org/officeDocument/2006/relationships/hyperlink" Target="https://doi.org/10.1186/s13039-016-0234-z" TargetMode="External"/><Relationship Id="rId224" Type="http://schemas.openxmlformats.org/officeDocument/2006/relationships/hyperlink" Target="https://doi.org/10.1111/j.1399-0004.2010.01373.x" TargetMode="External"/><Relationship Id="rId266" Type="http://schemas.openxmlformats.org/officeDocument/2006/relationships/hyperlink" Target="https://doi.org/10.1159/000346473" TargetMode="External"/><Relationship Id="rId431" Type="http://schemas.openxmlformats.org/officeDocument/2006/relationships/hyperlink" Target="https://doi.org/10.1016/j.ejmg.2010.05.006" TargetMode="External"/><Relationship Id="rId473" Type="http://schemas.openxmlformats.org/officeDocument/2006/relationships/hyperlink" Target="https://doi.org/10.1073/pnas.86.21.8477" TargetMode="External"/><Relationship Id="rId529" Type="http://schemas.openxmlformats.org/officeDocument/2006/relationships/hyperlink" Target="https://doi.org/10.1212/WNL.0b013e3181e8ee3f" TargetMode="External"/><Relationship Id="rId30" Type="http://schemas.openxmlformats.org/officeDocument/2006/relationships/hyperlink" Target="https://doi.org/10.1002/ajmg.a.36856" TargetMode="External"/><Relationship Id="rId126" Type="http://schemas.openxmlformats.org/officeDocument/2006/relationships/hyperlink" Target="https://doi.org/10.1038/ejhg.2009.90" TargetMode="External"/><Relationship Id="rId168" Type="http://schemas.openxmlformats.org/officeDocument/2006/relationships/hyperlink" Target="https://doi.org/10.1038/ejhg.2011.243" TargetMode="External"/><Relationship Id="rId333" Type="http://schemas.openxmlformats.org/officeDocument/2006/relationships/hyperlink" Target="https://doi.org/10.1097/GIM.0b013e3181eb9b4a" TargetMode="External"/><Relationship Id="rId72" Type="http://schemas.openxmlformats.org/officeDocument/2006/relationships/hyperlink" Target="https://doi.org/10.1159/000328405" TargetMode="External"/><Relationship Id="rId375" Type="http://schemas.openxmlformats.org/officeDocument/2006/relationships/hyperlink" Target="https://doi.org/10.1136/jmedgenet-2011-100409" TargetMode="External"/><Relationship Id="rId3" Type="http://schemas.openxmlformats.org/officeDocument/2006/relationships/styles" Target="styles.xml"/><Relationship Id="rId235" Type="http://schemas.openxmlformats.org/officeDocument/2006/relationships/hyperlink" Target="https://doi.org/https://doi.org/10.1016/j.cortex.2013.02.009" TargetMode="External"/><Relationship Id="rId277" Type="http://schemas.openxmlformats.org/officeDocument/2006/relationships/hyperlink" Target="https://doi.org/https://doi.org/10.1111/cge.14015" TargetMode="External"/><Relationship Id="rId400" Type="http://schemas.openxmlformats.org/officeDocument/2006/relationships/hyperlink" Target="https://doi.org/10.1371/journal.pgen.1004333" TargetMode="External"/><Relationship Id="rId442" Type="http://schemas.openxmlformats.org/officeDocument/2006/relationships/hyperlink" Target="https://doi.org/https://doi.org/10.1002/ajmg.a.33339" TargetMode="External"/><Relationship Id="rId484" Type="http://schemas.openxmlformats.org/officeDocument/2006/relationships/hyperlink" Target="https://doi.org/10.1086/500306" TargetMode="External"/><Relationship Id="rId137" Type="http://schemas.openxmlformats.org/officeDocument/2006/relationships/hyperlink" Target="https://doi.org/https://doi.org/10.1002/ajmg.a.35548" TargetMode="External"/><Relationship Id="rId302" Type="http://schemas.openxmlformats.org/officeDocument/2006/relationships/hyperlink" Target="https://doi.org/https://doi.org/10.1002/ajmg.a.37346" TargetMode="External"/><Relationship Id="rId344" Type="http://schemas.openxmlformats.org/officeDocument/2006/relationships/hyperlink" Target="https://doi.org/10.1016/j.molcel.2015.07.033" TargetMode="External"/><Relationship Id="rId41" Type="http://schemas.openxmlformats.org/officeDocument/2006/relationships/hyperlink" Target="https://doi.org/10.1007/s00439-017-1772-0" TargetMode="External"/><Relationship Id="rId83" Type="http://schemas.openxmlformats.org/officeDocument/2006/relationships/hyperlink" Target="https://doi.org/10.1016/j.ajhg.2010.11.006" TargetMode="External"/><Relationship Id="rId179" Type="http://schemas.openxmlformats.org/officeDocument/2006/relationships/hyperlink" Target="https://doi.org/10.1016/j.ejmg.2009.03.011" TargetMode="External"/><Relationship Id="rId386" Type="http://schemas.openxmlformats.org/officeDocument/2006/relationships/hyperlink" Target="https://doi.org/https://doi.org/10.1016/j.cell.2019.01.045" TargetMode="External"/><Relationship Id="rId190" Type="http://schemas.openxmlformats.org/officeDocument/2006/relationships/hyperlink" Target="https://doi.org/10.1186/s13039-015-0169-9" TargetMode="External"/><Relationship Id="rId204" Type="http://schemas.openxmlformats.org/officeDocument/2006/relationships/hyperlink" Target="https://doi.org/10.1111/j.1399-0004.2008.01141.x" TargetMode="External"/><Relationship Id="rId246" Type="http://schemas.openxmlformats.org/officeDocument/2006/relationships/hyperlink" Target="https://doi.org/10.1007/s00784-012-0676-6" TargetMode="External"/><Relationship Id="rId288" Type="http://schemas.openxmlformats.org/officeDocument/2006/relationships/hyperlink" Target="https://doi.org/10.3390/genes12050624" TargetMode="External"/><Relationship Id="rId411" Type="http://schemas.openxmlformats.org/officeDocument/2006/relationships/hyperlink" Target="https://doi.org/10.1002/ajmg.a.37036" TargetMode="External"/><Relationship Id="rId453" Type="http://schemas.openxmlformats.org/officeDocument/2006/relationships/hyperlink" Target="https://doi.org/10.1159/000320113" TargetMode="External"/><Relationship Id="rId509" Type="http://schemas.openxmlformats.org/officeDocument/2006/relationships/hyperlink" Target="https://doi.org/10.1038/ejhg.2014.237" TargetMode="External"/><Relationship Id="rId106" Type="http://schemas.openxmlformats.org/officeDocument/2006/relationships/hyperlink" Target="https://doi.org/10.1177/2329048x16666362" TargetMode="External"/><Relationship Id="rId313" Type="http://schemas.openxmlformats.org/officeDocument/2006/relationships/hyperlink" Target="https://doi.org/10.1038/ejhg.2010.237" TargetMode="External"/><Relationship Id="rId495" Type="http://schemas.openxmlformats.org/officeDocument/2006/relationships/hyperlink" Target="https://doi.org/10.1136/jmg.39.5.359" TargetMode="External"/><Relationship Id="rId10" Type="http://schemas.openxmlformats.org/officeDocument/2006/relationships/hyperlink" Target="https://doi.org/10.1016/j.ajhg.2020.01.007" TargetMode="External"/><Relationship Id="rId52" Type="http://schemas.openxmlformats.org/officeDocument/2006/relationships/hyperlink" Target="https://doi.org/10.1016/j.ejmg.2010.09.012" TargetMode="External"/><Relationship Id="rId94" Type="http://schemas.openxmlformats.org/officeDocument/2006/relationships/hyperlink" Target="https://doi.org/10.1002/ajmg.a.36761" TargetMode="External"/><Relationship Id="rId148" Type="http://schemas.openxmlformats.org/officeDocument/2006/relationships/hyperlink" Target="https://doi.org/10.1136/jmg.2010.077586" TargetMode="External"/><Relationship Id="rId355" Type="http://schemas.openxmlformats.org/officeDocument/2006/relationships/hyperlink" Target="https://doi.org/10.1002/ajmg.a.31837" TargetMode="External"/><Relationship Id="rId397" Type="http://schemas.openxmlformats.org/officeDocument/2006/relationships/hyperlink" Target="https://doi.org/10.1002/ajmg.a.34302" TargetMode="External"/><Relationship Id="rId520" Type="http://schemas.openxmlformats.org/officeDocument/2006/relationships/hyperlink" Target="https://doi.org/10.1002/mgg3.793" TargetMode="External"/><Relationship Id="rId215" Type="http://schemas.openxmlformats.org/officeDocument/2006/relationships/hyperlink" Target="https://doi.org/10.1002/ajmg.a.33366" TargetMode="External"/><Relationship Id="rId257" Type="http://schemas.openxmlformats.org/officeDocument/2006/relationships/hyperlink" Target="https://doi.org/10.1016/j.ejmg.2009.03.001" TargetMode="External"/><Relationship Id="rId422" Type="http://schemas.openxmlformats.org/officeDocument/2006/relationships/hyperlink" Target="https://doi.org/10.1055/s-0037-1603650" TargetMode="External"/><Relationship Id="rId464" Type="http://schemas.openxmlformats.org/officeDocument/2006/relationships/hyperlink" Target="https://doi.org/10.1136/jmg.2004.030619" TargetMode="External"/><Relationship Id="rId299" Type="http://schemas.openxmlformats.org/officeDocument/2006/relationships/hyperlink" Target="https://doi.org/10.1002/ajmg.a.30941" TargetMode="External"/><Relationship Id="rId63" Type="http://schemas.openxmlformats.org/officeDocument/2006/relationships/hyperlink" Target="https://doi.org/10.1136/jmg.2003.016154" TargetMode="External"/><Relationship Id="rId159" Type="http://schemas.openxmlformats.org/officeDocument/2006/relationships/hyperlink" Target="https://doi.org/10.1159/000448698" TargetMode="External"/><Relationship Id="rId366" Type="http://schemas.openxmlformats.org/officeDocument/2006/relationships/hyperlink" Target="https://doi.org/10.1007/s00439-019-02073-x" TargetMode="External"/><Relationship Id="rId226" Type="http://schemas.openxmlformats.org/officeDocument/2006/relationships/hyperlink" Target="https://doi.org/10.1136/jmg.2008.065888" TargetMode="External"/><Relationship Id="rId433" Type="http://schemas.openxmlformats.org/officeDocument/2006/relationships/hyperlink" Target="https://doi.org/10.1002/ajmg.a.36201" TargetMode="External"/><Relationship Id="rId74" Type="http://schemas.openxmlformats.org/officeDocument/2006/relationships/hyperlink" Target="https://doi.org/https://doi.org/10.1002/ajmg.a.36239" TargetMode="External"/><Relationship Id="rId377" Type="http://schemas.openxmlformats.org/officeDocument/2006/relationships/hyperlink" Target="https://doi.org/https://doi.org/10.1111/cge.12219" TargetMode="External"/><Relationship Id="rId500" Type="http://schemas.openxmlformats.org/officeDocument/2006/relationships/hyperlink" Target="https://doi.org/10.1002/ajmg.a.36570" TargetMode="External"/><Relationship Id="rId5" Type="http://schemas.openxmlformats.org/officeDocument/2006/relationships/webSettings" Target="webSettings.xml"/><Relationship Id="rId237" Type="http://schemas.openxmlformats.org/officeDocument/2006/relationships/hyperlink" Target="https://doi.org/10.1007/s00439-018-1934-8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D5228B8-6BC6-48FC-BD29-9A75514BD9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9</TotalTime>
  <Pages>34</Pages>
  <Words>105775</Words>
  <Characters>602921</Characters>
  <Application>Microsoft Office Word</Application>
  <DocSecurity>0</DocSecurity>
  <Lines>5024</Lines>
  <Paragraphs>14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72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hn, Alyssa</dc:creator>
  <cp:keywords/>
  <dc:description/>
  <cp:lastModifiedBy>Wetzel, Alyssa S</cp:lastModifiedBy>
  <cp:revision>7</cp:revision>
  <cp:lastPrinted>2021-09-26T00:36:00Z</cp:lastPrinted>
  <dcterms:created xsi:type="dcterms:W3CDTF">2021-10-13T04:02:00Z</dcterms:created>
  <dcterms:modified xsi:type="dcterms:W3CDTF">2022-02-01T18:17:00Z</dcterms:modified>
</cp:coreProperties>
</file>